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74F8D" w14:textId="77777777" w:rsidR="000952CC" w:rsidRPr="00097943" w:rsidRDefault="000952CC" w:rsidP="000952CC">
      <w:pPr>
        <w:tabs>
          <w:tab w:val="left" w:pos="8931"/>
        </w:tabs>
        <w:wordWrap w:val="0"/>
        <w:spacing w:line="480" w:lineRule="exact"/>
        <w:jc w:val="right"/>
        <w:rPr>
          <w:b/>
          <w:bCs/>
          <w:sz w:val="28"/>
          <w:szCs w:val="28"/>
        </w:rPr>
      </w:pPr>
      <w:r>
        <w:rPr>
          <w:b/>
          <w:bCs/>
        </w:rPr>
        <w:fldChar w:fldCharType="begin"/>
      </w:r>
      <w:r>
        <w:rPr>
          <w:b/>
          <w:bCs/>
        </w:rPr>
        <w:instrText xml:space="preserve"> MACROBUTTON MTEditEquationSection2 </w:instrText>
      </w:r>
      <w:r w:rsidRPr="004940EE">
        <w:rPr>
          <w:rStyle w:val="MTEquationSection"/>
        </w:rPr>
        <w:instrText>Equation Chapter 1 Section 1</w:instrText>
      </w:r>
      <w:r>
        <w:rPr>
          <w:b/>
          <w:bCs/>
        </w:rPr>
        <w:fldChar w:fldCharType="begin"/>
      </w:r>
      <w:r>
        <w:rPr>
          <w:b/>
          <w:bCs/>
        </w:rPr>
        <w:instrText xml:space="preserve"> SEQ MTEqn \r \h \* MERGEFORMAT </w:instrText>
      </w:r>
      <w:r>
        <w:rPr>
          <w:b/>
          <w:bCs/>
        </w:rPr>
        <w:fldChar w:fldCharType="end"/>
      </w:r>
      <w:r>
        <w:rPr>
          <w:b/>
          <w:bCs/>
        </w:rPr>
        <w:fldChar w:fldCharType="begin"/>
      </w:r>
      <w:r>
        <w:rPr>
          <w:b/>
          <w:bCs/>
        </w:rPr>
        <w:instrText xml:space="preserve"> SEQ MTSec \r 1 \h \* MERGEFORMAT </w:instrText>
      </w:r>
      <w:r>
        <w:rPr>
          <w:b/>
          <w:bCs/>
        </w:rPr>
        <w:fldChar w:fldCharType="end"/>
      </w:r>
      <w:r>
        <w:rPr>
          <w:b/>
          <w:bCs/>
        </w:rPr>
        <w:fldChar w:fldCharType="begin"/>
      </w:r>
      <w:r>
        <w:rPr>
          <w:b/>
          <w:bCs/>
        </w:rPr>
        <w:instrText xml:space="preserve"> SEQ MTChap \r 1 \h \* MERGEFORMAT </w:instrText>
      </w:r>
      <w:r>
        <w:rPr>
          <w:b/>
          <w:bCs/>
        </w:rPr>
        <w:fldChar w:fldCharType="end"/>
      </w:r>
      <w:r>
        <w:rPr>
          <w:b/>
          <w:bCs/>
        </w:rPr>
        <w:fldChar w:fldCharType="end"/>
      </w:r>
      <w:r w:rsidRPr="00E47590">
        <w:rPr>
          <w:b/>
          <w:bCs/>
        </w:rPr>
        <w:fldChar w:fldCharType="begin"/>
      </w:r>
      <w:r w:rsidRPr="00E47590">
        <w:rPr>
          <w:b/>
          <w:bCs/>
        </w:rPr>
        <w:instrText xml:space="preserve"> MACROBUTTON MTEditEquationSection2 </w:instrText>
      </w:r>
      <w:r w:rsidRPr="00E47590">
        <w:rPr>
          <w:rStyle w:val="MTEquationSection"/>
        </w:rPr>
        <w:instrText>Equation Chapter 1 Section 1</w:instrText>
      </w:r>
      <w:r w:rsidRPr="00E47590">
        <w:rPr>
          <w:b/>
          <w:bCs/>
        </w:rPr>
        <w:fldChar w:fldCharType="begin"/>
      </w:r>
      <w:r w:rsidRPr="00E47590">
        <w:rPr>
          <w:b/>
          <w:bCs/>
        </w:rPr>
        <w:instrText xml:space="preserve"> SEQ MTEqn \r \h \* MERGEFORMAT </w:instrText>
      </w:r>
      <w:r w:rsidRPr="00E47590">
        <w:rPr>
          <w:b/>
          <w:bCs/>
        </w:rPr>
        <w:fldChar w:fldCharType="end"/>
      </w:r>
      <w:r w:rsidRPr="00E47590">
        <w:rPr>
          <w:b/>
          <w:bCs/>
        </w:rPr>
        <w:fldChar w:fldCharType="begin"/>
      </w:r>
      <w:r w:rsidRPr="00E47590">
        <w:rPr>
          <w:b/>
          <w:bCs/>
        </w:rPr>
        <w:instrText xml:space="preserve"> SEQ MTSec \r 1 \h \* MERGEFORMAT </w:instrText>
      </w:r>
      <w:r w:rsidRPr="00E47590">
        <w:rPr>
          <w:b/>
          <w:bCs/>
        </w:rPr>
        <w:fldChar w:fldCharType="end"/>
      </w:r>
      <w:r w:rsidRPr="00E47590">
        <w:rPr>
          <w:b/>
          <w:bCs/>
        </w:rPr>
        <w:fldChar w:fldCharType="begin"/>
      </w:r>
      <w:r w:rsidRPr="00E47590">
        <w:rPr>
          <w:b/>
          <w:bCs/>
        </w:rPr>
        <w:instrText xml:space="preserve"> SEQ MTChap \r 1 \h \* MERGEFORMAT </w:instrText>
      </w:r>
      <w:r w:rsidRPr="00E47590">
        <w:rPr>
          <w:b/>
          <w:bCs/>
        </w:rPr>
        <w:fldChar w:fldCharType="end"/>
      </w:r>
      <w:r w:rsidRPr="00E47590">
        <w:rPr>
          <w:b/>
          <w:bCs/>
        </w:rPr>
        <w:fldChar w:fldCharType="end"/>
      </w:r>
      <w:r>
        <w:rPr>
          <w:b/>
          <w:bCs/>
        </w:rPr>
        <w:t xml:space="preserve"> </w:t>
      </w:r>
      <w:r w:rsidRPr="00097943">
        <w:rPr>
          <w:rFonts w:hint="eastAsia"/>
          <w:b/>
          <w:bCs/>
          <w:sz w:val="28"/>
          <w:szCs w:val="28"/>
        </w:rPr>
        <w:t>密级</w:t>
      </w:r>
      <w:r>
        <w:rPr>
          <w:rFonts w:hint="eastAsia"/>
          <w:b/>
          <w:bCs/>
          <w:sz w:val="28"/>
          <w:szCs w:val="28"/>
        </w:rPr>
        <w:t>:</w:t>
      </w:r>
      <w:r>
        <w:rPr>
          <w:rFonts w:ascii="宋体" w:hAnsi="宋体" w:hint="eastAsia"/>
          <w:bCs/>
          <w:sz w:val="30"/>
          <w:u w:val="single"/>
        </w:rPr>
        <w:t xml:space="preserve">     </w:t>
      </w:r>
      <w:r>
        <w:rPr>
          <w:rFonts w:ascii="宋体" w:hAnsi="宋体"/>
          <w:bCs/>
          <w:sz w:val="30"/>
          <w:u w:val="single"/>
        </w:rPr>
        <w:t xml:space="preserve">   </w:t>
      </w:r>
    </w:p>
    <w:p w14:paraId="3443D3AD" w14:textId="77777777" w:rsidR="000952CC" w:rsidRDefault="000952CC" w:rsidP="000952CC">
      <w:pPr>
        <w:spacing w:line="360" w:lineRule="auto"/>
        <w:jc w:val="center"/>
        <w:rPr>
          <w:rFonts w:eastAsia="楷体_GB2312"/>
          <w:b/>
          <w:color w:val="000000"/>
        </w:rPr>
      </w:pPr>
    </w:p>
    <w:p w14:paraId="291C6CA4" w14:textId="77777777" w:rsidR="000952CC" w:rsidRDefault="000952CC" w:rsidP="000952CC">
      <w:pPr>
        <w:spacing w:line="360" w:lineRule="auto"/>
        <w:jc w:val="center"/>
        <w:rPr>
          <w:rFonts w:eastAsia="楷体_GB2312"/>
          <w:b/>
          <w:color w:val="000000"/>
        </w:rPr>
      </w:pPr>
    </w:p>
    <w:p w14:paraId="42808C6C" w14:textId="77777777" w:rsidR="000952CC" w:rsidRDefault="000952CC" w:rsidP="000952CC">
      <w:pPr>
        <w:spacing w:line="360" w:lineRule="auto"/>
        <w:jc w:val="center"/>
        <w:rPr>
          <w:rFonts w:eastAsia="楷体_GB2312"/>
          <w:b/>
          <w:color w:val="000000"/>
        </w:rPr>
      </w:pPr>
      <w:r>
        <w:rPr>
          <w:rFonts w:eastAsia="仿宋_GB2312" w:hint="eastAsia"/>
          <w:noProof/>
          <w:lang w:eastAsia="en-US"/>
        </w:rPr>
        <w:drawing>
          <wp:inline distT="0" distB="0" distL="0" distR="0" wp14:anchorId="35219BBB" wp14:editId="656034D7">
            <wp:extent cx="4606290" cy="784860"/>
            <wp:effectExtent l="0" t="0" r="3810" b="0"/>
            <wp:docPr id="157711" name="图片 15771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国科大横式cut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6290" cy="784860"/>
                    </a:xfrm>
                    <a:prstGeom prst="rect">
                      <a:avLst/>
                    </a:prstGeom>
                    <a:noFill/>
                    <a:ln>
                      <a:noFill/>
                    </a:ln>
                  </pic:spPr>
                </pic:pic>
              </a:graphicData>
            </a:graphic>
          </wp:inline>
        </w:drawing>
      </w:r>
    </w:p>
    <w:p w14:paraId="5897D197" w14:textId="77777777" w:rsidR="000952CC" w:rsidRDefault="000952CC" w:rsidP="000952CC">
      <w:pPr>
        <w:jc w:val="center"/>
        <w:rPr>
          <w:rFonts w:eastAsia="黑体"/>
          <w:b/>
          <w:sz w:val="52"/>
          <w:szCs w:val="52"/>
        </w:rPr>
      </w:pPr>
    </w:p>
    <w:p w14:paraId="53507D33" w14:textId="77777777" w:rsidR="000952CC" w:rsidRDefault="000952CC" w:rsidP="000952CC">
      <w:pPr>
        <w:jc w:val="center"/>
        <w:rPr>
          <w:rFonts w:eastAsia="黑体"/>
          <w:b/>
          <w:sz w:val="52"/>
          <w:szCs w:val="52"/>
        </w:rPr>
      </w:pPr>
      <w:r>
        <w:rPr>
          <w:rFonts w:eastAsia="黑体" w:hint="eastAsia"/>
          <w:b/>
          <w:sz w:val="52"/>
          <w:szCs w:val="52"/>
        </w:rPr>
        <w:t>博士</w:t>
      </w:r>
      <w:r w:rsidRPr="00050FFB">
        <w:rPr>
          <w:rFonts w:eastAsia="黑体" w:hint="eastAsia"/>
          <w:b/>
          <w:sz w:val="52"/>
          <w:szCs w:val="52"/>
        </w:rPr>
        <w:t>学位论文</w:t>
      </w:r>
    </w:p>
    <w:p w14:paraId="51DFE438" w14:textId="77777777" w:rsidR="000952CC" w:rsidRPr="00743854" w:rsidRDefault="000952CC" w:rsidP="000952CC">
      <w:pPr>
        <w:rPr>
          <w:rFonts w:eastAsia="黑体"/>
          <w:b/>
          <w:sz w:val="32"/>
          <w:szCs w:val="32"/>
        </w:rPr>
      </w:pPr>
    </w:p>
    <w:p w14:paraId="15431841" w14:textId="77777777" w:rsidR="000952CC" w:rsidRPr="00743854" w:rsidRDefault="000952CC" w:rsidP="000952CC">
      <w:pPr>
        <w:rPr>
          <w:rFonts w:eastAsia="黑体"/>
          <w:b/>
          <w:sz w:val="32"/>
          <w:szCs w:val="32"/>
        </w:rPr>
      </w:pPr>
    </w:p>
    <w:p w14:paraId="4A063C45" w14:textId="77777777" w:rsidR="000952CC" w:rsidRDefault="000952CC" w:rsidP="000952CC">
      <w:pPr>
        <w:spacing w:line="480" w:lineRule="exact"/>
        <w:jc w:val="center"/>
        <w:rPr>
          <w:b/>
          <w:bCs/>
          <w:u w:val="single"/>
        </w:rPr>
      </w:pPr>
      <w:r>
        <w:rPr>
          <w:rFonts w:hint="eastAsia"/>
          <w:b/>
          <w:bCs/>
          <w:sz w:val="32"/>
          <w:szCs w:val="32"/>
          <w:u w:val="single"/>
        </w:rPr>
        <w:t>分布式数据并行应用内存溢出错误分析与诊断</w:t>
      </w:r>
      <w:r>
        <w:rPr>
          <w:b/>
          <w:bCs/>
          <w:u w:val="single"/>
        </w:rPr>
        <w:t xml:space="preserve"> </w:t>
      </w:r>
    </w:p>
    <w:p w14:paraId="6C4307EB" w14:textId="77777777" w:rsidR="000952CC" w:rsidRPr="00BF3D26" w:rsidRDefault="000952CC" w:rsidP="000952CC">
      <w:pPr>
        <w:spacing w:line="480" w:lineRule="exact"/>
        <w:ind w:rightChars="21" w:right="44"/>
      </w:pPr>
    </w:p>
    <w:p w14:paraId="6293AEF1" w14:textId="77777777" w:rsidR="000952CC" w:rsidRDefault="000952CC" w:rsidP="000952CC">
      <w:pPr>
        <w:spacing w:line="480" w:lineRule="exact"/>
        <w:rPr>
          <w:sz w:val="28"/>
        </w:rPr>
      </w:pPr>
    </w:p>
    <w:p w14:paraId="56AB3508" w14:textId="77777777" w:rsidR="000952CC" w:rsidRDefault="000952CC" w:rsidP="000952CC">
      <w:pPr>
        <w:spacing w:line="480" w:lineRule="exact"/>
        <w:rPr>
          <w:sz w:val="28"/>
        </w:rPr>
      </w:pPr>
    </w:p>
    <w:p w14:paraId="011E59D0" w14:textId="77777777" w:rsidR="000952CC" w:rsidRPr="00784625" w:rsidRDefault="000952CC" w:rsidP="000952CC">
      <w:pPr>
        <w:spacing w:line="640" w:lineRule="exact"/>
        <w:rPr>
          <w:b/>
          <w:bCs/>
          <w:sz w:val="28"/>
          <w:szCs w:val="28"/>
          <w:u w:val="single"/>
        </w:rPr>
      </w:pPr>
      <w:r w:rsidRPr="00784625">
        <w:rPr>
          <w:rFonts w:hint="eastAsia"/>
          <w:b/>
          <w:bCs/>
          <w:sz w:val="28"/>
          <w:szCs w:val="28"/>
        </w:rPr>
        <w:t>作者姓名</w:t>
      </w:r>
      <w:r>
        <w:rPr>
          <w:rFonts w:hint="eastAsia"/>
          <w:b/>
          <w:bCs/>
          <w:sz w:val="28"/>
          <w:szCs w:val="28"/>
        </w:rPr>
        <w:t xml:space="preserve">: </w:t>
      </w:r>
      <w:r>
        <w:rPr>
          <w:rFonts w:ascii="宋体" w:hAnsi="宋体" w:hint="eastAsia"/>
          <w:bCs/>
          <w:sz w:val="30"/>
          <w:u w:val="single"/>
        </w:rPr>
        <w:t xml:space="preserve">                  许利杰                          </w:t>
      </w:r>
    </w:p>
    <w:p w14:paraId="0468353E" w14:textId="77777777" w:rsidR="000952CC" w:rsidRDefault="000952CC" w:rsidP="000952CC">
      <w:pPr>
        <w:spacing w:line="640" w:lineRule="exact"/>
        <w:rPr>
          <w:rFonts w:ascii="宋体" w:hAnsi="宋体"/>
          <w:bCs/>
          <w:sz w:val="30"/>
          <w:u w:val="single"/>
        </w:rPr>
      </w:pPr>
      <w:r w:rsidRPr="00784625">
        <w:rPr>
          <w:rFonts w:hint="eastAsia"/>
          <w:b/>
          <w:bCs/>
          <w:sz w:val="28"/>
          <w:szCs w:val="28"/>
        </w:rPr>
        <w:t>指导教师</w:t>
      </w:r>
      <w:r>
        <w:rPr>
          <w:rFonts w:hint="eastAsia"/>
          <w:b/>
          <w:bCs/>
          <w:sz w:val="28"/>
          <w:szCs w:val="28"/>
        </w:rPr>
        <w:t>:</w:t>
      </w:r>
      <w:r>
        <w:rPr>
          <w:b/>
          <w:bCs/>
          <w:sz w:val="28"/>
          <w:szCs w:val="28"/>
        </w:rPr>
        <w:t xml:space="preserve"> </w:t>
      </w:r>
      <w:r>
        <w:rPr>
          <w:rFonts w:ascii="宋体" w:hAnsi="宋体" w:hint="eastAsia"/>
          <w:bCs/>
          <w:sz w:val="30"/>
          <w:u w:val="single"/>
        </w:rPr>
        <w:t xml:space="preserve">                魏峻 研究员                      </w:t>
      </w:r>
    </w:p>
    <w:p w14:paraId="2CCF333D" w14:textId="77777777" w:rsidR="000952CC" w:rsidRDefault="000952CC" w:rsidP="000952CC">
      <w:pPr>
        <w:spacing w:line="640" w:lineRule="exact"/>
        <w:ind w:firstLineChars="450" w:firstLine="1350"/>
        <w:rPr>
          <w:b/>
          <w:bCs/>
          <w:sz w:val="28"/>
          <w:szCs w:val="28"/>
          <w:u w:val="single"/>
        </w:rPr>
      </w:pPr>
      <w:r>
        <w:rPr>
          <w:rFonts w:ascii="宋体" w:hAnsi="宋体" w:hint="eastAsia"/>
          <w:bCs/>
          <w:sz w:val="30"/>
          <w:u w:val="single"/>
        </w:rPr>
        <w:t xml:space="preserve">            中国科学院软件研究所                  </w:t>
      </w:r>
    </w:p>
    <w:p w14:paraId="23ED747A" w14:textId="77777777" w:rsidR="000952CC" w:rsidRPr="00784625" w:rsidRDefault="000952CC" w:rsidP="000952CC">
      <w:pPr>
        <w:spacing w:line="640" w:lineRule="exact"/>
        <w:rPr>
          <w:b/>
          <w:bCs/>
          <w:sz w:val="28"/>
          <w:szCs w:val="28"/>
        </w:rPr>
      </w:pPr>
      <w:r w:rsidRPr="00784625">
        <w:rPr>
          <w:rFonts w:hint="eastAsia"/>
          <w:b/>
          <w:bCs/>
          <w:sz w:val="28"/>
          <w:szCs w:val="28"/>
        </w:rPr>
        <w:t>学位类别</w:t>
      </w:r>
      <w:r>
        <w:rPr>
          <w:rFonts w:hint="eastAsia"/>
          <w:b/>
          <w:bCs/>
          <w:sz w:val="28"/>
          <w:szCs w:val="28"/>
        </w:rPr>
        <w:t>:</w:t>
      </w:r>
      <w:r>
        <w:rPr>
          <w:b/>
          <w:bCs/>
          <w:sz w:val="28"/>
          <w:szCs w:val="28"/>
        </w:rPr>
        <w:t xml:space="preserve"> </w:t>
      </w:r>
      <w:r>
        <w:rPr>
          <w:rFonts w:ascii="宋体" w:hAnsi="宋体" w:hint="eastAsia"/>
          <w:bCs/>
          <w:sz w:val="30"/>
          <w:u w:val="single"/>
        </w:rPr>
        <w:t xml:space="preserve">                 工学博士                         </w:t>
      </w:r>
    </w:p>
    <w:p w14:paraId="679A212E" w14:textId="77777777" w:rsidR="000952CC" w:rsidRPr="00784625" w:rsidRDefault="000952CC" w:rsidP="000952CC">
      <w:pPr>
        <w:spacing w:line="640" w:lineRule="exact"/>
        <w:rPr>
          <w:b/>
          <w:bCs/>
          <w:sz w:val="28"/>
          <w:szCs w:val="28"/>
        </w:rPr>
      </w:pPr>
      <w:r w:rsidRPr="00784625">
        <w:rPr>
          <w:rFonts w:hint="eastAsia"/>
          <w:b/>
          <w:bCs/>
          <w:sz w:val="28"/>
          <w:szCs w:val="28"/>
        </w:rPr>
        <w:t>学科专业</w:t>
      </w:r>
      <w:r>
        <w:rPr>
          <w:rFonts w:hint="eastAsia"/>
          <w:b/>
          <w:bCs/>
          <w:sz w:val="28"/>
          <w:szCs w:val="28"/>
        </w:rPr>
        <w:t xml:space="preserve">: </w:t>
      </w:r>
      <w:r>
        <w:rPr>
          <w:rFonts w:ascii="宋体" w:hAnsi="宋体" w:hint="eastAsia"/>
          <w:bCs/>
          <w:sz w:val="30"/>
          <w:u w:val="single"/>
        </w:rPr>
        <w:t xml:space="preserve">             计算机软件与理论                   </w:t>
      </w:r>
    </w:p>
    <w:p w14:paraId="1EF7D464" w14:textId="77777777" w:rsidR="000952CC" w:rsidRPr="00784625" w:rsidRDefault="000952CC" w:rsidP="000952CC">
      <w:pPr>
        <w:spacing w:line="640" w:lineRule="exact"/>
        <w:rPr>
          <w:b/>
          <w:bCs/>
          <w:sz w:val="28"/>
          <w:szCs w:val="28"/>
          <w:u w:val="single"/>
        </w:rPr>
      </w:pPr>
      <w:r w:rsidRPr="00784625">
        <w:rPr>
          <w:rFonts w:hint="eastAsia"/>
          <w:b/>
          <w:bCs/>
          <w:sz w:val="28"/>
          <w:szCs w:val="28"/>
        </w:rPr>
        <w:t>培养单位</w:t>
      </w:r>
      <w:r>
        <w:rPr>
          <w:rFonts w:hint="eastAsia"/>
          <w:b/>
          <w:bCs/>
          <w:sz w:val="28"/>
          <w:szCs w:val="28"/>
        </w:rPr>
        <w:t xml:space="preserve">: </w:t>
      </w:r>
      <w:r>
        <w:rPr>
          <w:rFonts w:ascii="宋体" w:hAnsi="宋体" w:hint="eastAsia"/>
          <w:bCs/>
          <w:sz w:val="30"/>
          <w:u w:val="single"/>
        </w:rPr>
        <w:t xml:space="preserve">           中国科学院软件研究所                  </w:t>
      </w:r>
    </w:p>
    <w:p w14:paraId="249BC710" w14:textId="77777777" w:rsidR="000952CC" w:rsidRPr="00081B5D" w:rsidRDefault="000952CC" w:rsidP="000952CC">
      <w:pPr>
        <w:spacing w:line="480" w:lineRule="exact"/>
        <w:rPr>
          <w:b/>
          <w:bCs/>
          <w:sz w:val="28"/>
        </w:rPr>
      </w:pPr>
    </w:p>
    <w:p w14:paraId="07307646" w14:textId="77777777" w:rsidR="000952CC" w:rsidRDefault="000952CC" w:rsidP="000952CC">
      <w:pPr>
        <w:spacing w:line="480" w:lineRule="exact"/>
        <w:rPr>
          <w:sz w:val="28"/>
        </w:rPr>
      </w:pPr>
    </w:p>
    <w:p w14:paraId="69361D84" w14:textId="77777777" w:rsidR="000952CC" w:rsidRDefault="000952CC" w:rsidP="000952CC">
      <w:pPr>
        <w:spacing w:line="480" w:lineRule="exact"/>
        <w:rPr>
          <w:sz w:val="28"/>
        </w:rPr>
      </w:pPr>
    </w:p>
    <w:p w14:paraId="5C1732BC" w14:textId="77777777" w:rsidR="000952CC" w:rsidRPr="00214AA8" w:rsidRDefault="000952CC" w:rsidP="000952CC">
      <w:pPr>
        <w:spacing w:line="240" w:lineRule="atLeast"/>
        <w:ind w:right="140"/>
        <w:jc w:val="center"/>
        <w:rPr>
          <w:b/>
          <w:bCs/>
          <w:sz w:val="28"/>
        </w:rPr>
      </w:pPr>
      <w:r>
        <w:rPr>
          <w:rFonts w:hint="eastAsia"/>
          <w:b/>
          <w:bCs/>
          <w:sz w:val="28"/>
        </w:rPr>
        <w:t xml:space="preserve">2015 </w:t>
      </w:r>
      <w:r>
        <w:rPr>
          <w:rFonts w:hint="eastAsia"/>
          <w:b/>
          <w:bCs/>
          <w:sz w:val="28"/>
        </w:rPr>
        <w:t>年</w:t>
      </w:r>
      <w:r>
        <w:rPr>
          <w:rFonts w:hint="eastAsia"/>
          <w:b/>
          <w:bCs/>
          <w:sz w:val="28"/>
        </w:rPr>
        <w:t xml:space="preserve"> 10 </w:t>
      </w:r>
      <w:r>
        <w:rPr>
          <w:rFonts w:hint="eastAsia"/>
          <w:b/>
          <w:bCs/>
          <w:sz w:val="28"/>
        </w:rPr>
        <w:t>月</w:t>
      </w:r>
    </w:p>
    <w:p w14:paraId="010231B7" w14:textId="77777777" w:rsidR="000952CC" w:rsidRPr="00214AA8" w:rsidRDefault="000952CC" w:rsidP="000952CC">
      <w:pPr>
        <w:spacing w:line="240" w:lineRule="atLeast"/>
        <w:rPr>
          <w:b/>
          <w:bCs/>
          <w:sz w:val="28"/>
        </w:rPr>
      </w:pPr>
    </w:p>
    <w:p w14:paraId="4C39DDAC" w14:textId="77777777" w:rsidR="000952CC" w:rsidRDefault="000952CC" w:rsidP="000952CC">
      <w:pPr>
        <w:rPr>
          <w:b/>
          <w:bCs/>
        </w:rPr>
        <w:sectPr w:rsidR="000952CC" w:rsidSect="00C943D3">
          <w:footerReference w:type="even" r:id="rId10"/>
          <w:footerReference w:type="default" r:id="rId11"/>
          <w:footerReference w:type="first" r:id="rId12"/>
          <w:pgSz w:w="11906" w:h="16838" w:code="9"/>
          <w:pgMar w:top="1531" w:right="1416" w:bottom="1531" w:left="1701" w:header="851" w:footer="992" w:gutter="0"/>
          <w:pgNumType w:start="1"/>
          <w:cols w:space="425"/>
          <w:docGrid w:type="lines" w:linePitch="326"/>
        </w:sectPr>
      </w:pPr>
    </w:p>
    <w:p w14:paraId="62F9DF0F" w14:textId="77777777" w:rsidR="000952CC" w:rsidRDefault="000952CC" w:rsidP="000952CC">
      <w:pPr>
        <w:spacing w:line="480" w:lineRule="exact"/>
        <w:rPr>
          <w:b/>
          <w:bCs/>
          <w:sz w:val="28"/>
        </w:rPr>
      </w:pPr>
    </w:p>
    <w:p w14:paraId="26EF2402" w14:textId="77777777" w:rsidR="000952CC" w:rsidRDefault="000952CC" w:rsidP="000952CC">
      <w:pPr>
        <w:spacing w:line="480" w:lineRule="exact"/>
        <w:rPr>
          <w:b/>
          <w:bCs/>
          <w:sz w:val="28"/>
        </w:rPr>
      </w:pPr>
    </w:p>
    <w:p w14:paraId="3F45273C" w14:textId="77777777" w:rsidR="000952CC" w:rsidRDefault="000952CC" w:rsidP="000952CC">
      <w:pPr>
        <w:spacing w:line="480" w:lineRule="exact"/>
        <w:rPr>
          <w:b/>
          <w:bCs/>
          <w:sz w:val="28"/>
        </w:rPr>
      </w:pPr>
    </w:p>
    <w:p w14:paraId="5AFEFFB6" w14:textId="77777777" w:rsidR="000952CC" w:rsidRPr="00F418BC" w:rsidRDefault="000952CC" w:rsidP="000952CC">
      <w:pPr>
        <w:jc w:val="center"/>
        <w:rPr>
          <w:b/>
          <w:sz w:val="32"/>
          <w:u w:val="single"/>
        </w:rPr>
      </w:pPr>
      <w:r>
        <w:rPr>
          <w:rFonts w:hint="eastAsia"/>
          <w:b/>
          <w:sz w:val="32"/>
          <w:u w:val="single"/>
        </w:rPr>
        <w:t xml:space="preserve">Understanding and Diagnosing Causes of Out of Memory </w:t>
      </w:r>
      <w:r>
        <w:rPr>
          <w:b/>
          <w:sz w:val="32"/>
          <w:u w:val="single"/>
        </w:rPr>
        <w:t xml:space="preserve">Errors </w:t>
      </w:r>
      <w:r>
        <w:rPr>
          <w:rFonts w:hint="eastAsia"/>
          <w:b/>
          <w:sz w:val="32"/>
          <w:u w:val="single"/>
        </w:rPr>
        <w:t>in Distributed Data-Parallel Applications</w:t>
      </w:r>
    </w:p>
    <w:p w14:paraId="03A4DDEF" w14:textId="77777777" w:rsidR="000952CC" w:rsidRPr="00E44BEF" w:rsidRDefault="000952CC" w:rsidP="000952CC">
      <w:pPr>
        <w:rPr>
          <w:b/>
          <w:sz w:val="32"/>
          <w:u w:val="single"/>
        </w:rPr>
      </w:pPr>
    </w:p>
    <w:p w14:paraId="66E2D41E" w14:textId="77777777" w:rsidR="000952CC" w:rsidRPr="0022343A" w:rsidRDefault="000952CC" w:rsidP="000952CC">
      <w:pPr>
        <w:rPr>
          <w:b/>
          <w:sz w:val="32"/>
          <w:u w:val="single"/>
        </w:rPr>
      </w:pPr>
    </w:p>
    <w:p w14:paraId="26F068E1" w14:textId="77777777" w:rsidR="000952CC" w:rsidRDefault="000952CC" w:rsidP="000952CC">
      <w:pPr>
        <w:rPr>
          <w:b/>
          <w:sz w:val="32"/>
          <w:u w:val="single"/>
        </w:rPr>
      </w:pPr>
    </w:p>
    <w:p w14:paraId="6FF43B61" w14:textId="77777777" w:rsidR="000952CC" w:rsidRDefault="000952CC" w:rsidP="000952CC">
      <w:pPr>
        <w:jc w:val="center"/>
        <w:rPr>
          <w:b/>
          <w:sz w:val="32"/>
        </w:rPr>
      </w:pPr>
      <w:r>
        <w:rPr>
          <w:rFonts w:hint="eastAsia"/>
          <w:b/>
          <w:sz w:val="32"/>
        </w:rPr>
        <w:t>By</w:t>
      </w:r>
    </w:p>
    <w:p w14:paraId="0796E88F" w14:textId="77777777" w:rsidR="000952CC" w:rsidRDefault="000952CC" w:rsidP="000952CC">
      <w:pPr>
        <w:jc w:val="center"/>
        <w:rPr>
          <w:b/>
          <w:sz w:val="32"/>
        </w:rPr>
      </w:pPr>
      <w:r>
        <w:rPr>
          <w:b/>
          <w:sz w:val="32"/>
        </w:rPr>
        <w:t>Lijie Xu</w:t>
      </w:r>
    </w:p>
    <w:p w14:paraId="43647437" w14:textId="77777777" w:rsidR="000952CC" w:rsidRDefault="000952CC" w:rsidP="000952CC">
      <w:pPr>
        <w:jc w:val="center"/>
        <w:rPr>
          <w:b/>
          <w:sz w:val="32"/>
        </w:rPr>
      </w:pPr>
    </w:p>
    <w:p w14:paraId="7FCB39A5" w14:textId="77777777" w:rsidR="000952CC" w:rsidRDefault="000952CC" w:rsidP="000952CC">
      <w:pPr>
        <w:jc w:val="center"/>
        <w:rPr>
          <w:b/>
          <w:sz w:val="32"/>
        </w:rPr>
      </w:pPr>
    </w:p>
    <w:p w14:paraId="326F5CB6" w14:textId="77777777" w:rsidR="000952CC" w:rsidRPr="00480364" w:rsidRDefault="000952CC" w:rsidP="000952CC">
      <w:pPr>
        <w:jc w:val="center"/>
        <w:rPr>
          <w:b/>
          <w:sz w:val="28"/>
          <w:szCs w:val="28"/>
        </w:rPr>
      </w:pPr>
      <w:r w:rsidRPr="00480364">
        <w:rPr>
          <w:rFonts w:hint="eastAsia"/>
          <w:b/>
          <w:sz w:val="28"/>
          <w:szCs w:val="28"/>
        </w:rPr>
        <w:t>A Dissertation Submitted to</w:t>
      </w:r>
    </w:p>
    <w:p w14:paraId="75449000" w14:textId="77777777" w:rsidR="000952CC" w:rsidRPr="00480364" w:rsidRDefault="000952CC" w:rsidP="000952CC">
      <w:pPr>
        <w:jc w:val="center"/>
        <w:rPr>
          <w:b/>
          <w:sz w:val="28"/>
          <w:szCs w:val="28"/>
        </w:rPr>
      </w:pPr>
      <w:r w:rsidRPr="00480364">
        <w:rPr>
          <w:b/>
          <w:sz w:val="28"/>
          <w:szCs w:val="28"/>
        </w:rPr>
        <w:t>University</w:t>
      </w:r>
      <w:r w:rsidRPr="00480364">
        <w:rPr>
          <w:rFonts w:hint="eastAsia"/>
          <w:b/>
          <w:sz w:val="28"/>
          <w:szCs w:val="28"/>
        </w:rPr>
        <w:t xml:space="preserve"> of Chinese Academy of Sciences</w:t>
      </w:r>
    </w:p>
    <w:p w14:paraId="625540B1" w14:textId="77777777" w:rsidR="000952CC" w:rsidRPr="00480364" w:rsidRDefault="000952CC" w:rsidP="000952CC">
      <w:pPr>
        <w:jc w:val="center"/>
        <w:rPr>
          <w:b/>
          <w:sz w:val="28"/>
          <w:szCs w:val="28"/>
        </w:rPr>
      </w:pPr>
      <w:r w:rsidRPr="00480364">
        <w:rPr>
          <w:rFonts w:hint="eastAsia"/>
          <w:b/>
          <w:sz w:val="28"/>
          <w:szCs w:val="28"/>
        </w:rPr>
        <w:t>In partial fulfillment of the requirement</w:t>
      </w:r>
    </w:p>
    <w:p w14:paraId="7B9FA754" w14:textId="77777777" w:rsidR="000952CC" w:rsidRPr="00480364" w:rsidRDefault="000952CC" w:rsidP="000952CC">
      <w:pPr>
        <w:jc w:val="center"/>
        <w:rPr>
          <w:b/>
          <w:sz w:val="28"/>
          <w:szCs w:val="28"/>
        </w:rPr>
      </w:pPr>
      <w:r w:rsidRPr="00480364">
        <w:rPr>
          <w:rFonts w:hint="eastAsia"/>
          <w:b/>
          <w:sz w:val="28"/>
          <w:szCs w:val="28"/>
        </w:rPr>
        <w:t>For the degree of</w:t>
      </w:r>
    </w:p>
    <w:p w14:paraId="36E34A56" w14:textId="77777777" w:rsidR="000952CC" w:rsidRPr="00480364" w:rsidRDefault="000952CC" w:rsidP="000952CC">
      <w:pPr>
        <w:jc w:val="center"/>
        <w:rPr>
          <w:b/>
          <w:sz w:val="28"/>
          <w:szCs w:val="28"/>
        </w:rPr>
      </w:pPr>
      <w:r w:rsidRPr="00480364">
        <w:rPr>
          <w:rFonts w:hint="eastAsia"/>
          <w:b/>
          <w:sz w:val="28"/>
          <w:szCs w:val="28"/>
        </w:rPr>
        <w:t xml:space="preserve">Doctor of </w:t>
      </w:r>
      <w:r>
        <w:rPr>
          <w:b/>
          <w:sz w:val="28"/>
          <w:szCs w:val="28"/>
        </w:rPr>
        <w:t>Philosophy</w:t>
      </w:r>
    </w:p>
    <w:p w14:paraId="48A792CB" w14:textId="77777777" w:rsidR="000952CC" w:rsidRDefault="000952CC" w:rsidP="000952CC">
      <w:pPr>
        <w:jc w:val="center"/>
        <w:rPr>
          <w:b/>
          <w:sz w:val="32"/>
        </w:rPr>
      </w:pPr>
    </w:p>
    <w:p w14:paraId="5FB74F82" w14:textId="77777777" w:rsidR="000952CC" w:rsidRPr="00033472" w:rsidRDefault="000952CC" w:rsidP="000952CC">
      <w:pPr>
        <w:jc w:val="center"/>
        <w:rPr>
          <w:b/>
          <w:color w:val="FF0000"/>
          <w:sz w:val="32"/>
        </w:rPr>
      </w:pPr>
    </w:p>
    <w:p w14:paraId="16721F4C" w14:textId="77777777" w:rsidR="000952CC" w:rsidRPr="00DA302C" w:rsidRDefault="000952CC" w:rsidP="000952CC">
      <w:pPr>
        <w:jc w:val="center"/>
        <w:rPr>
          <w:sz w:val="32"/>
        </w:rPr>
      </w:pPr>
      <w:r w:rsidRPr="00DA302C">
        <w:rPr>
          <w:rFonts w:hint="eastAsia"/>
          <w:sz w:val="32"/>
        </w:rPr>
        <w:t>In</w:t>
      </w:r>
      <w:r w:rsidRPr="00DA302C">
        <w:rPr>
          <w:sz w:val="32"/>
        </w:rPr>
        <w:t>stitute of Software</w:t>
      </w:r>
    </w:p>
    <w:p w14:paraId="33275DC2" w14:textId="77777777" w:rsidR="000952CC" w:rsidRPr="00DA302C" w:rsidRDefault="000952CC" w:rsidP="000952CC">
      <w:pPr>
        <w:jc w:val="center"/>
        <w:rPr>
          <w:sz w:val="32"/>
        </w:rPr>
      </w:pPr>
      <w:r w:rsidRPr="00DA302C">
        <w:rPr>
          <w:sz w:val="32"/>
        </w:rPr>
        <w:t>Chinese Academy of Sciences</w:t>
      </w:r>
    </w:p>
    <w:p w14:paraId="0844A955" w14:textId="77777777" w:rsidR="000952CC" w:rsidRPr="00876280" w:rsidRDefault="000952CC" w:rsidP="000952CC">
      <w:pPr>
        <w:jc w:val="center"/>
        <w:rPr>
          <w:b/>
          <w:bCs/>
          <w:sz w:val="44"/>
        </w:rPr>
        <w:sectPr w:rsidR="000952CC" w:rsidRPr="00876280" w:rsidSect="00C943D3">
          <w:headerReference w:type="even" r:id="rId13"/>
          <w:footerReference w:type="even" r:id="rId14"/>
          <w:footnotePr>
            <w:numRestart w:val="eachPage"/>
          </w:footnotePr>
          <w:type w:val="oddPage"/>
          <w:pgSz w:w="11906" w:h="16838"/>
          <w:pgMar w:top="1440" w:right="1797" w:bottom="1440" w:left="1797" w:header="851" w:footer="992" w:gutter="0"/>
          <w:pgNumType w:fmt="lowerRoman"/>
          <w:cols w:space="425"/>
          <w:docGrid w:type="lines" w:linePitch="326"/>
        </w:sectPr>
      </w:pPr>
      <w:r>
        <w:rPr>
          <w:b/>
          <w:sz w:val="32"/>
        </w:rPr>
        <w:t>October</w:t>
      </w:r>
      <w:r w:rsidRPr="005B48C7">
        <w:rPr>
          <w:rFonts w:hint="eastAsia"/>
          <w:b/>
          <w:sz w:val="32"/>
        </w:rPr>
        <w:t xml:space="preserve"> 201</w:t>
      </w:r>
      <w:r>
        <w:rPr>
          <w:b/>
          <w:sz w:val="32"/>
        </w:rPr>
        <w:t>5</w:t>
      </w:r>
    </w:p>
    <w:p w14:paraId="4D20CACA" w14:textId="77777777" w:rsidR="00DF2A2E" w:rsidRDefault="00DF2A2E" w:rsidP="00DF2A2E">
      <w:pPr>
        <w:jc w:val="left"/>
        <w:rPr>
          <w:b/>
          <w:bCs/>
          <w:sz w:val="44"/>
        </w:rPr>
        <w:sectPr w:rsidR="00DF2A2E" w:rsidSect="00CA5544">
          <w:type w:val="oddPage"/>
          <w:pgSz w:w="11906" w:h="16838"/>
          <w:pgMar w:top="2155" w:right="1814" w:bottom="2155" w:left="1814" w:header="851" w:footer="992" w:gutter="0"/>
          <w:cols w:space="425"/>
          <w:docGrid w:type="lines" w:linePitch="312"/>
        </w:sectPr>
      </w:pPr>
    </w:p>
    <w:p w14:paraId="7E1087F6" w14:textId="77777777" w:rsidR="00DF2A2E" w:rsidRPr="004B1389" w:rsidRDefault="00DF2A2E" w:rsidP="00DF2A2E">
      <w:pPr>
        <w:spacing w:line="400" w:lineRule="exact"/>
        <w:rPr>
          <w:rFonts w:ascii="宋体" w:hAnsi="宋体"/>
          <w:color w:val="0000FF"/>
          <w:sz w:val="24"/>
          <w:bdr w:val="none" w:sz="0" w:space="0" w:color="auto" w:frame="1"/>
        </w:rPr>
      </w:pPr>
    </w:p>
    <w:p w14:paraId="5B3CEDBD" w14:textId="77777777" w:rsidR="00DF2A2E" w:rsidRPr="004B1389" w:rsidRDefault="00DF2A2E" w:rsidP="00DF2A2E">
      <w:pPr>
        <w:widowControl/>
        <w:spacing w:line="400" w:lineRule="atLeast"/>
        <w:jc w:val="center"/>
        <w:rPr>
          <w:rFonts w:ascii="宋体" w:hAnsi="宋体"/>
          <w:b/>
          <w:bCs/>
          <w:kern w:val="0"/>
          <w:sz w:val="28"/>
          <w:szCs w:val="28"/>
        </w:rPr>
      </w:pPr>
    </w:p>
    <w:p w14:paraId="4B7951C9" w14:textId="77777777" w:rsidR="00DF2A2E" w:rsidRPr="004B1389" w:rsidRDefault="00DF2A2E" w:rsidP="00DF2A2E">
      <w:pPr>
        <w:widowControl/>
        <w:spacing w:line="400" w:lineRule="atLeast"/>
        <w:jc w:val="center"/>
        <w:rPr>
          <w:rFonts w:ascii="宋体" w:hAnsi="宋体"/>
          <w:b/>
          <w:bCs/>
          <w:kern w:val="0"/>
          <w:sz w:val="28"/>
          <w:szCs w:val="28"/>
        </w:rPr>
      </w:pPr>
    </w:p>
    <w:p w14:paraId="08437BF7" w14:textId="77777777" w:rsidR="00DF2A2E" w:rsidRPr="004B1389" w:rsidRDefault="00DF2A2E" w:rsidP="00DF2A2E">
      <w:pPr>
        <w:widowControl/>
        <w:spacing w:line="400" w:lineRule="atLeast"/>
        <w:jc w:val="center"/>
        <w:rPr>
          <w:kern w:val="0"/>
          <w:szCs w:val="21"/>
        </w:rPr>
      </w:pPr>
      <w:r w:rsidRPr="004B1389">
        <w:rPr>
          <w:rFonts w:ascii="宋体" w:hAnsi="宋体" w:hint="eastAsia"/>
          <w:b/>
          <w:bCs/>
          <w:kern w:val="0"/>
          <w:sz w:val="32"/>
          <w:szCs w:val="32"/>
        </w:rPr>
        <w:t>学位论文独创性声明</w:t>
      </w:r>
    </w:p>
    <w:p w14:paraId="1FF77472" w14:textId="77777777" w:rsidR="00DF2A2E" w:rsidRPr="004B1389" w:rsidRDefault="00DF2A2E" w:rsidP="00DF2A2E">
      <w:pPr>
        <w:widowControl/>
        <w:spacing w:line="400" w:lineRule="atLeast"/>
        <w:ind w:leftChars="150" w:left="315" w:rightChars="150" w:right="315" w:firstLine="480"/>
        <w:rPr>
          <w:rFonts w:ascii="宋体" w:hAnsi="宋体" w:cs="宋体"/>
          <w:kern w:val="0"/>
          <w:sz w:val="24"/>
        </w:rPr>
      </w:pPr>
    </w:p>
    <w:p w14:paraId="733AF85A" w14:textId="77777777" w:rsidR="00DF2A2E" w:rsidRPr="004B1389" w:rsidRDefault="00DF2A2E" w:rsidP="00DF2A2E">
      <w:pPr>
        <w:widowControl/>
        <w:spacing w:line="440" w:lineRule="atLeast"/>
        <w:ind w:leftChars="150" w:left="315" w:rightChars="150" w:right="315" w:firstLine="482"/>
        <w:rPr>
          <w:rFonts w:ascii="宋体" w:hAnsi="宋体" w:cs="宋体"/>
          <w:color w:val="000000"/>
          <w:kern w:val="0"/>
          <w:sz w:val="24"/>
        </w:rPr>
      </w:pPr>
      <w:r w:rsidRPr="004B1389">
        <w:rPr>
          <w:rFonts w:ascii="宋体" w:hAnsi="宋体" w:cs="宋体" w:hint="eastAsia"/>
          <w:kern w:val="0"/>
          <w:sz w:val="24"/>
        </w:rPr>
        <w:t>本人郑重声明：</w:t>
      </w:r>
      <w:r w:rsidRPr="004B1389">
        <w:rPr>
          <w:rFonts w:hint="eastAsia"/>
          <w:kern w:val="0"/>
          <w:sz w:val="24"/>
        </w:rPr>
        <w:t>我</w:t>
      </w:r>
      <w:r w:rsidRPr="004B1389">
        <w:rPr>
          <w:rFonts w:ascii="宋体" w:hAnsi="宋体" w:cs="宋体" w:hint="eastAsia"/>
          <w:kern w:val="0"/>
          <w:sz w:val="24"/>
        </w:rPr>
        <w:t>所呈交的学位论文是本人在导师指导下进行的研究工作及所取得的研究成果。尽我所知，除了文中已经标注引用的内容外，本论文中不含含其他个人或集体已经发表或撰写过的研究成果。对本文的研究做出贡献的个人和集体，均已在文中作了明确的说明或致谢。</w:t>
      </w:r>
      <w:r w:rsidRPr="004B1389">
        <w:rPr>
          <w:rFonts w:ascii="宋体" w:hAnsi="宋体" w:cs="宋体" w:hint="eastAsia"/>
          <w:color w:val="000000"/>
          <w:kern w:val="0"/>
          <w:sz w:val="24"/>
        </w:rPr>
        <w:t>本人知道本声明的法律结果由自己承担。</w:t>
      </w:r>
    </w:p>
    <w:p w14:paraId="385684B7" w14:textId="77777777" w:rsidR="00DF2A2E" w:rsidRPr="004B1389" w:rsidRDefault="00DF2A2E" w:rsidP="00DF2A2E">
      <w:pPr>
        <w:widowControl/>
        <w:spacing w:line="440" w:lineRule="atLeast"/>
        <w:ind w:leftChars="150" w:left="315" w:rightChars="150" w:right="315" w:firstLine="482"/>
        <w:rPr>
          <w:rFonts w:ascii="宋体" w:hAnsi="宋体" w:cs="宋体"/>
          <w:kern w:val="0"/>
          <w:sz w:val="24"/>
        </w:rPr>
      </w:pPr>
    </w:p>
    <w:p w14:paraId="6A2E293C" w14:textId="77777777" w:rsidR="00DF2A2E" w:rsidRPr="004B1389" w:rsidRDefault="00DF2A2E" w:rsidP="00DF2A2E">
      <w:pPr>
        <w:widowControl/>
        <w:spacing w:line="440" w:lineRule="atLeast"/>
        <w:ind w:leftChars="150" w:left="315" w:rightChars="150" w:right="315" w:firstLine="482"/>
        <w:rPr>
          <w:rFonts w:ascii="宋体" w:hAnsi="宋体" w:cs="宋体"/>
          <w:kern w:val="0"/>
          <w:sz w:val="24"/>
          <w:u w:val="single"/>
        </w:rPr>
      </w:pPr>
      <w:r w:rsidRPr="004B1389">
        <w:rPr>
          <w:rFonts w:ascii="宋体" w:hAnsi="宋体" w:cs="宋体" w:hint="eastAsia"/>
          <w:kern w:val="0"/>
          <w:sz w:val="24"/>
        </w:rPr>
        <w:t>学位论文作者签名：</w:t>
      </w:r>
      <w:r w:rsidRPr="004B1389">
        <w:rPr>
          <w:rFonts w:ascii="宋体" w:hAnsi="宋体" w:cs="宋体" w:hint="eastAsia"/>
          <w:kern w:val="0"/>
          <w:sz w:val="24"/>
          <w:u w:val="single"/>
        </w:rPr>
        <w:t xml:space="preserve">                </w:t>
      </w:r>
      <w:r w:rsidRPr="004B1389">
        <w:rPr>
          <w:rFonts w:ascii="宋体" w:hAnsi="宋体" w:cs="宋体" w:hint="eastAsia"/>
          <w:kern w:val="0"/>
          <w:sz w:val="24"/>
        </w:rPr>
        <w:t>日期：</w:t>
      </w:r>
      <w:r w:rsidRPr="004B1389">
        <w:rPr>
          <w:rFonts w:hint="eastAsia"/>
          <w:kern w:val="0"/>
          <w:sz w:val="24"/>
          <w:u w:val="single"/>
        </w:rPr>
        <w:t xml:space="preserve">                </w:t>
      </w:r>
    </w:p>
    <w:p w14:paraId="07F0CAF3" w14:textId="77777777" w:rsidR="00DF2A2E" w:rsidRPr="004B1389" w:rsidRDefault="00DF2A2E" w:rsidP="00DF2A2E">
      <w:pPr>
        <w:widowControl/>
        <w:spacing w:line="400" w:lineRule="atLeast"/>
        <w:ind w:leftChars="150" w:left="315" w:rightChars="150" w:right="315"/>
        <w:jc w:val="center"/>
        <w:rPr>
          <w:b/>
          <w:bCs/>
          <w:kern w:val="0"/>
          <w:sz w:val="28"/>
          <w:szCs w:val="28"/>
        </w:rPr>
      </w:pPr>
    </w:p>
    <w:p w14:paraId="3BA69230" w14:textId="77777777" w:rsidR="00DF2A2E" w:rsidRPr="004B1389" w:rsidRDefault="00DF2A2E" w:rsidP="00DF2A2E">
      <w:pPr>
        <w:widowControl/>
        <w:spacing w:line="400" w:lineRule="atLeast"/>
        <w:ind w:leftChars="100" w:left="210" w:rightChars="100" w:right="210"/>
        <w:jc w:val="center"/>
        <w:rPr>
          <w:b/>
          <w:bCs/>
          <w:kern w:val="0"/>
          <w:sz w:val="28"/>
          <w:szCs w:val="28"/>
        </w:rPr>
      </w:pPr>
    </w:p>
    <w:p w14:paraId="004300FA" w14:textId="77777777" w:rsidR="00DF2A2E" w:rsidRPr="004B1389" w:rsidRDefault="00DF2A2E" w:rsidP="00DF2A2E">
      <w:pPr>
        <w:widowControl/>
        <w:spacing w:line="400" w:lineRule="atLeast"/>
        <w:ind w:leftChars="100" w:left="210" w:rightChars="100" w:right="210"/>
        <w:jc w:val="center"/>
        <w:rPr>
          <w:rFonts w:ascii="仿宋_GB2312" w:eastAsia="仿宋_GB2312"/>
          <w:sz w:val="24"/>
        </w:rPr>
      </w:pPr>
      <w:r w:rsidRPr="004B1389">
        <w:rPr>
          <w:rFonts w:ascii="宋体" w:hAnsi="宋体" w:hint="eastAsia"/>
          <w:b/>
          <w:bCs/>
          <w:kern w:val="0"/>
          <w:sz w:val="32"/>
          <w:szCs w:val="32"/>
        </w:rPr>
        <w:t>关于学位论文使用授权的说明</w:t>
      </w:r>
    </w:p>
    <w:p w14:paraId="25891984" w14:textId="77777777" w:rsidR="00DF2A2E" w:rsidRPr="004B1389" w:rsidRDefault="00DF2A2E" w:rsidP="00DF2A2E">
      <w:pPr>
        <w:widowControl/>
        <w:spacing w:line="400" w:lineRule="atLeast"/>
        <w:ind w:leftChars="100" w:left="210" w:rightChars="100" w:right="210" w:firstLine="480"/>
        <w:rPr>
          <w:rFonts w:ascii="宋体" w:hAnsi="宋体" w:cs="宋体"/>
          <w:kern w:val="0"/>
          <w:sz w:val="24"/>
        </w:rPr>
      </w:pPr>
    </w:p>
    <w:p w14:paraId="17A49441" w14:textId="77777777" w:rsidR="00DF2A2E" w:rsidRPr="004B1389" w:rsidRDefault="00DF2A2E" w:rsidP="00DF2A2E">
      <w:pPr>
        <w:widowControl/>
        <w:spacing w:line="440" w:lineRule="atLeast"/>
        <w:ind w:leftChars="150" w:left="315" w:rightChars="150" w:right="315" w:firstLine="482"/>
        <w:rPr>
          <w:rFonts w:ascii="宋体" w:hAnsi="宋体" w:cs="宋体"/>
          <w:kern w:val="0"/>
          <w:sz w:val="24"/>
        </w:rPr>
      </w:pPr>
      <w:r w:rsidRPr="004B1389">
        <w:rPr>
          <w:rFonts w:ascii="宋体" w:hAnsi="宋体" w:cs="宋体" w:hint="eastAsia"/>
          <w:kern w:val="0"/>
          <w:sz w:val="24"/>
        </w:rPr>
        <w:t>本人完全了解中国科学院软件研究所有关保留、使用学位论文的规定，即：中国科学院软件研究所有权保留送交论文的复印件，允许论文被查阅和借阅；中国科学院软件研究所可以公布论文的全部或部分内容，可以采用影印、缩印或其它复制手段保存论文。</w:t>
      </w:r>
    </w:p>
    <w:p w14:paraId="1FD8456D" w14:textId="77777777" w:rsidR="00DF2A2E" w:rsidRPr="004B1389" w:rsidRDefault="00DF2A2E" w:rsidP="00DF2A2E">
      <w:pPr>
        <w:widowControl/>
        <w:spacing w:line="440" w:lineRule="atLeast"/>
        <w:ind w:leftChars="150" w:left="315" w:rightChars="150" w:right="315" w:firstLine="482"/>
        <w:rPr>
          <w:rFonts w:ascii="宋体" w:hAnsi="宋体" w:cs="宋体"/>
          <w:kern w:val="0"/>
          <w:sz w:val="24"/>
        </w:rPr>
      </w:pPr>
      <w:r w:rsidRPr="004B1389">
        <w:rPr>
          <w:rFonts w:ascii="宋体" w:hAnsi="宋体" w:cs="宋体" w:hint="eastAsia"/>
          <w:kern w:val="0"/>
          <w:sz w:val="24"/>
        </w:rPr>
        <w:t>（涉密的学位论文在解密后，按此规定执行。）</w:t>
      </w:r>
    </w:p>
    <w:p w14:paraId="46EC28D6" w14:textId="77777777" w:rsidR="00DF2A2E" w:rsidRPr="004B1389" w:rsidRDefault="00DF2A2E" w:rsidP="00DF2A2E">
      <w:pPr>
        <w:widowControl/>
        <w:spacing w:line="440" w:lineRule="atLeast"/>
        <w:ind w:leftChars="150" w:left="315" w:rightChars="150" w:right="315" w:firstLine="482"/>
        <w:rPr>
          <w:rFonts w:ascii="宋体" w:hAnsi="宋体"/>
          <w:kern w:val="0"/>
          <w:sz w:val="24"/>
        </w:rPr>
      </w:pPr>
    </w:p>
    <w:p w14:paraId="6CE76318" w14:textId="77777777" w:rsidR="00DF2A2E" w:rsidRPr="004B1389" w:rsidRDefault="00DF2A2E" w:rsidP="00DF2A2E">
      <w:pPr>
        <w:widowControl/>
        <w:spacing w:line="440" w:lineRule="atLeast"/>
        <w:ind w:leftChars="150" w:left="315" w:rightChars="150" w:right="315" w:firstLine="482"/>
        <w:rPr>
          <w:rFonts w:ascii="宋体" w:hAnsi="宋体"/>
          <w:color w:val="0000FF"/>
          <w:sz w:val="24"/>
          <w:bdr w:val="none" w:sz="0" w:space="0" w:color="auto" w:frame="1"/>
        </w:rPr>
      </w:pPr>
      <w:r w:rsidRPr="004B1389">
        <w:rPr>
          <w:rFonts w:ascii="宋体" w:hAnsi="宋体" w:hint="eastAsia"/>
          <w:kern w:val="0"/>
          <w:sz w:val="24"/>
        </w:rPr>
        <w:t>学生签名：</w:t>
      </w:r>
      <w:r w:rsidRPr="004B1389">
        <w:rPr>
          <w:rFonts w:hint="eastAsia"/>
          <w:kern w:val="0"/>
          <w:sz w:val="24"/>
          <w:u w:val="single"/>
        </w:rPr>
        <w:t xml:space="preserve">              </w:t>
      </w:r>
      <w:r w:rsidRPr="004B1389">
        <w:rPr>
          <w:rFonts w:ascii="宋体" w:hAnsi="宋体" w:hint="eastAsia"/>
          <w:kern w:val="0"/>
          <w:sz w:val="24"/>
        </w:rPr>
        <w:t>导师签名：</w:t>
      </w:r>
      <w:r w:rsidRPr="004B1389">
        <w:rPr>
          <w:rFonts w:hint="eastAsia"/>
          <w:kern w:val="0"/>
          <w:sz w:val="24"/>
          <w:u w:val="single"/>
        </w:rPr>
        <w:t xml:space="preserve">          </w:t>
      </w:r>
      <w:r w:rsidRPr="004B1389">
        <w:rPr>
          <w:rFonts w:ascii="宋体" w:hAnsi="宋体" w:hint="eastAsia"/>
          <w:kern w:val="0"/>
          <w:sz w:val="24"/>
        </w:rPr>
        <w:t>日期：</w:t>
      </w:r>
      <w:r w:rsidRPr="004B1389">
        <w:rPr>
          <w:rFonts w:hint="eastAsia"/>
          <w:kern w:val="0"/>
          <w:sz w:val="24"/>
          <w:u w:val="single"/>
        </w:rPr>
        <w:t xml:space="preserve">             </w:t>
      </w:r>
    </w:p>
    <w:p w14:paraId="03D18942" w14:textId="77777777" w:rsidR="00DF2A2E" w:rsidRDefault="00DF2A2E" w:rsidP="00DF2A2E"/>
    <w:p w14:paraId="188B4E12" w14:textId="77777777" w:rsidR="00E435EB" w:rsidRPr="00925DCF" w:rsidRDefault="00E435EB" w:rsidP="00DF2A2E"/>
    <w:p w14:paraId="333EB8A5" w14:textId="77777777" w:rsidR="00DF2A2E" w:rsidRDefault="00DF2A2E" w:rsidP="00DF2A2E">
      <w:pPr>
        <w:sectPr w:rsidR="00DF2A2E" w:rsidSect="00CA5544">
          <w:type w:val="oddPage"/>
          <w:pgSz w:w="11906" w:h="16838"/>
          <w:pgMar w:top="1418" w:right="1361" w:bottom="1134" w:left="1418" w:header="851" w:footer="992" w:gutter="0"/>
          <w:cols w:space="425"/>
          <w:docGrid w:type="lines" w:linePitch="312"/>
        </w:sectPr>
      </w:pPr>
    </w:p>
    <w:p w14:paraId="083E5CF3" w14:textId="77777777" w:rsidR="00884179" w:rsidRPr="00635AAD" w:rsidRDefault="00884179" w:rsidP="00884179">
      <w:pPr>
        <w:spacing w:line="400" w:lineRule="exact"/>
        <w:rPr>
          <w:rFonts w:ascii="宋体" w:hAnsi="宋体"/>
          <w:color w:val="0000FF"/>
          <w:sz w:val="24"/>
          <w:bdr w:val="none" w:sz="0" w:space="0" w:color="auto" w:frame="1"/>
        </w:rPr>
      </w:pPr>
      <w:bookmarkStart w:id="0" w:name="_Toc196473856"/>
      <w:bookmarkStart w:id="1" w:name="_Toc196461531"/>
      <w:bookmarkStart w:id="2" w:name="_Toc195694556"/>
      <w:bookmarkStart w:id="3" w:name="_Toc227838390"/>
      <w:bookmarkStart w:id="4" w:name="_Toc227841405"/>
      <w:bookmarkStart w:id="5" w:name="_Toc227841492"/>
      <w:bookmarkStart w:id="6" w:name="_Toc227842065"/>
      <w:bookmarkStart w:id="7" w:name="_Toc227849547"/>
      <w:bookmarkStart w:id="8" w:name="_Toc227859244"/>
      <w:bookmarkStart w:id="9" w:name="_Toc227859639"/>
      <w:bookmarkStart w:id="10" w:name="_Toc227859724"/>
      <w:bookmarkStart w:id="11" w:name="_Toc227873221"/>
      <w:bookmarkStart w:id="12" w:name="_Toc227923872"/>
      <w:bookmarkStart w:id="13" w:name="_Toc227928408"/>
      <w:bookmarkStart w:id="14" w:name="_Toc227932099"/>
      <w:bookmarkStart w:id="15" w:name="_Toc227934167"/>
      <w:bookmarkStart w:id="16" w:name="_Toc227951230"/>
      <w:bookmarkStart w:id="17" w:name="_Toc227955014"/>
      <w:bookmarkStart w:id="18" w:name="_Toc228040685"/>
      <w:bookmarkStart w:id="19" w:name="_Toc228045511"/>
      <w:bookmarkStart w:id="20" w:name="_Toc228063574"/>
      <w:bookmarkStart w:id="21" w:name="_Toc228074192"/>
      <w:bookmarkStart w:id="22" w:name="_Toc228094674"/>
      <w:bookmarkStart w:id="23" w:name="_Toc228112429"/>
      <w:bookmarkStart w:id="24" w:name="_Toc228120617"/>
      <w:bookmarkStart w:id="25" w:name="_Toc228162530"/>
      <w:bookmarkStart w:id="26" w:name="_Toc228162621"/>
      <w:bookmarkStart w:id="27" w:name="_Toc228164874"/>
      <w:bookmarkStart w:id="28" w:name="_Toc228171479"/>
      <w:bookmarkStart w:id="29" w:name="_Toc228181817"/>
      <w:bookmarkStart w:id="30" w:name="_Toc228182346"/>
      <w:bookmarkStart w:id="31" w:name="_Toc228190427"/>
      <w:bookmarkStart w:id="32" w:name="_Toc228194023"/>
      <w:bookmarkStart w:id="33" w:name="_Toc228206461"/>
      <w:bookmarkStart w:id="34" w:name="_Toc228629457"/>
      <w:bookmarkStart w:id="35" w:name="_Toc228631226"/>
      <w:bookmarkStart w:id="36" w:name="_Toc228687229"/>
      <w:bookmarkStart w:id="37" w:name="_Toc228690756"/>
      <w:bookmarkStart w:id="38" w:name="_Toc228694375"/>
      <w:bookmarkStart w:id="39" w:name="_Toc228694970"/>
      <w:bookmarkStart w:id="40" w:name="_Toc228695271"/>
      <w:bookmarkStart w:id="41" w:name="_Toc228702866"/>
      <w:bookmarkStart w:id="42" w:name="_Toc228703034"/>
      <w:bookmarkStart w:id="43" w:name="_Toc228853831"/>
      <w:bookmarkStart w:id="44" w:name="_Toc228864028"/>
      <w:bookmarkStart w:id="45" w:name="_Toc228864176"/>
    </w:p>
    <w:p w14:paraId="5B8082EF" w14:textId="17B5AD93" w:rsidR="00884179" w:rsidRPr="00635AAD" w:rsidRDefault="004D5429" w:rsidP="00C96A3A">
      <w:pPr>
        <w:jc w:val="center"/>
        <w:rPr>
          <w:rFonts w:ascii="仿宋_GB2312" w:eastAsia="仿宋_GB2312"/>
          <w:sz w:val="24"/>
        </w:rPr>
      </w:pPr>
      <w:r w:rsidRPr="004D5429">
        <w:rPr>
          <w:rFonts w:ascii="黑体" w:eastAsia="黑体" w:hint="eastAsia"/>
          <w:sz w:val="32"/>
          <w:szCs w:val="32"/>
        </w:rPr>
        <w:t>分布式数据并行应用内存溢出错误分析与诊断</w:t>
      </w:r>
      <w:r w:rsidRPr="00635AAD">
        <w:rPr>
          <w:rFonts w:ascii="仿宋_GB2312" w:eastAsia="仿宋_GB2312"/>
          <w:sz w:val="24"/>
        </w:rPr>
        <w:t xml:space="preserve"> </w:t>
      </w:r>
    </w:p>
    <w:p w14:paraId="6C2BEE8D" w14:textId="77777777" w:rsidR="00884179" w:rsidRPr="00635AAD" w:rsidRDefault="00884179" w:rsidP="006D5AEC">
      <w:pPr>
        <w:spacing w:line="1000" w:lineRule="exact"/>
        <w:jc w:val="center"/>
        <w:rPr>
          <w:rFonts w:ascii="仿宋_GB2312" w:eastAsia="仿宋_GB2312"/>
          <w:sz w:val="24"/>
        </w:rPr>
      </w:pPr>
      <w:r w:rsidRPr="00635AAD">
        <w:rPr>
          <w:rFonts w:ascii="黑体" w:eastAsia="黑体" w:hint="eastAsia"/>
          <w:sz w:val="30"/>
          <w:szCs w:val="30"/>
        </w:rPr>
        <w:t>摘要</w:t>
      </w:r>
    </w:p>
    <w:p w14:paraId="6C6B8E5B" w14:textId="77777777" w:rsidR="00884179" w:rsidRPr="00635AAD" w:rsidRDefault="00884179" w:rsidP="00884179">
      <w:pPr>
        <w:ind w:firstLineChars="200" w:firstLine="480"/>
        <w:jc w:val="center"/>
        <w:rPr>
          <w:rFonts w:ascii="黑体" w:eastAsia="黑体"/>
          <w:sz w:val="24"/>
        </w:rPr>
      </w:pPr>
    </w:p>
    <w:p w14:paraId="5165C435" w14:textId="77777777" w:rsidR="004D5429" w:rsidRPr="004D5429" w:rsidRDefault="004D5429" w:rsidP="004D5429">
      <w:pPr>
        <w:spacing w:line="400" w:lineRule="exact"/>
        <w:ind w:leftChars="150" w:left="315" w:rightChars="150" w:right="315" w:firstLineChars="200" w:firstLine="480"/>
        <w:rPr>
          <w:kern w:val="0"/>
          <w:sz w:val="24"/>
        </w:rPr>
      </w:pPr>
      <w:r w:rsidRPr="004D5429">
        <w:rPr>
          <w:kern w:val="0"/>
          <w:sz w:val="24"/>
        </w:rPr>
        <w:t>近年</w:t>
      </w:r>
      <w:r w:rsidRPr="004D5429">
        <w:rPr>
          <w:rFonts w:hint="eastAsia"/>
          <w:kern w:val="0"/>
          <w:sz w:val="24"/>
        </w:rPr>
        <w:t>来</w:t>
      </w:r>
      <w:r w:rsidRPr="004D5429">
        <w:rPr>
          <w:kern w:val="0"/>
          <w:sz w:val="24"/>
        </w:rPr>
        <w:t>，大数据以数据量大、数据类型多样、产生与处理速度要求快、价值高的</w:t>
      </w:r>
      <w:r w:rsidRPr="004D5429">
        <w:rPr>
          <w:kern w:val="0"/>
          <w:sz w:val="24"/>
        </w:rPr>
        <w:t>4V</w:t>
      </w:r>
      <w:r w:rsidRPr="004D5429">
        <w:rPr>
          <w:kern w:val="0"/>
          <w:sz w:val="24"/>
        </w:rPr>
        <w:t>特性成为工业和学术界</w:t>
      </w:r>
      <w:r w:rsidRPr="004D5429">
        <w:rPr>
          <w:rFonts w:hint="eastAsia"/>
          <w:kern w:val="0"/>
          <w:sz w:val="24"/>
        </w:rPr>
        <w:t>的</w:t>
      </w:r>
      <w:r w:rsidRPr="004D5429">
        <w:rPr>
          <w:kern w:val="0"/>
          <w:sz w:val="24"/>
        </w:rPr>
        <w:t>研究</w:t>
      </w:r>
      <w:r w:rsidRPr="004D5429">
        <w:rPr>
          <w:rFonts w:hint="eastAsia"/>
          <w:kern w:val="0"/>
          <w:sz w:val="24"/>
        </w:rPr>
        <w:t>热点</w:t>
      </w:r>
      <w:r w:rsidRPr="004D5429">
        <w:rPr>
          <w:kern w:val="0"/>
          <w:sz w:val="24"/>
        </w:rPr>
        <w:t>。由于传统软件系统难以在可接受的时间范围内处理大数据，</w:t>
      </w:r>
      <w:r w:rsidRPr="004D5429">
        <w:rPr>
          <w:rFonts w:hint="eastAsia"/>
          <w:kern w:val="0"/>
          <w:sz w:val="24"/>
        </w:rPr>
        <w:t>工业届和学术界设计了具有高扩展性的</w:t>
      </w:r>
      <w:r w:rsidRPr="004D5429">
        <w:rPr>
          <w:kern w:val="0"/>
          <w:sz w:val="24"/>
        </w:rPr>
        <w:t>分布式数据并行处理框架</w:t>
      </w:r>
      <w:r w:rsidRPr="004D5429">
        <w:rPr>
          <w:rFonts w:hint="eastAsia"/>
          <w:kern w:val="0"/>
          <w:sz w:val="24"/>
        </w:rPr>
        <w:t>，如</w:t>
      </w:r>
      <w:r w:rsidRPr="004D5429">
        <w:rPr>
          <w:rFonts w:hint="eastAsia"/>
          <w:kern w:val="0"/>
          <w:sz w:val="24"/>
        </w:rPr>
        <w:t>MapReduce</w:t>
      </w:r>
      <w:r w:rsidRPr="004D5429">
        <w:rPr>
          <w:rFonts w:hint="eastAsia"/>
          <w:kern w:val="0"/>
          <w:sz w:val="24"/>
        </w:rPr>
        <w:t>，</w:t>
      </w:r>
      <w:r w:rsidRPr="004D5429">
        <w:rPr>
          <w:kern w:val="0"/>
          <w:sz w:val="24"/>
        </w:rPr>
        <w:t>Apache Hadoop</w:t>
      </w:r>
      <w:r w:rsidRPr="004D5429">
        <w:rPr>
          <w:rFonts w:hint="eastAsia"/>
          <w:kern w:val="0"/>
          <w:sz w:val="24"/>
        </w:rPr>
        <w:t>，</w:t>
      </w:r>
      <w:r w:rsidRPr="004D5429">
        <w:rPr>
          <w:rFonts w:hint="eastAsia"/>
          <w:kern w:val="0"/>
          <w:sz w:val="24"/>
        </w:rPr>
        <w:t xml:space="preserve">Apache </w:t>
      </w:r>
      <w:r w:rsidRPr="004D5429">
        <w:rPr>
          <w:kern w:val="0"/>
          <w:sz w:val="24"/>
        </w:rPr>
        <w:t>Spark</w:t>
      </w:r>
      <w:r w:rsidRPr="004D5429">
        <w:rPr>
          <w:kern w:val="0"/>
          <w:sz w:val="24"/>
        </w:rPr>
        <w:t>等</w:t>
      </w:r>
      <w:r w:rsidRPr="004D5429">
        <w:rPr>
          <w:rFonts w:hint="eastAsia"/>
          <w:kern w:val="0"/>
          <w:sz w:val="24"/>
        </w:rPr>
        <w:t>。目前，这些框架被广泛应用于数据密集型应用的开发和运行，如</w:t>
      </w:r>
      <w:r w:rsidRPr="004D5429">
        <w:rPr>
          <w:rFonts w:hint="eastAsia"/>
          <w:kern w:val="0"/>
          <w:sz w:val="24"/>
        </w:rPr>
        <w:t>Web</w:t>
      </w:r>
      <w:r w:rsidRPr="004D5429">
        <w:rPr>
          <w:rFonts w:hint="eastAsia"/>
          <w:kern w:val="0"/>
          <w:sz w:val="24"/>
        </w:rPr>
        <w:t>索引的建立、日志挖掘、机器学习、大规模图分析等</w:t>
      </w:r>
      <w:r w:rsidRPr="004D5429">
        <w:rPr>
          <w:kern w:val="0"/>
          <w:sz w:val="24"/>
        </w:rPr>
        <w:t>。</w:t>
      </w:r>
    </w:p>
    <w:p w14:paraId="48250ADB" w14:textId="77777777" w:rsidR="004D5429" w:rsidRPr="004D5429" w:rsidRDefault="004D5429" w:rsidP="004D5429">
      <w:pPr>
        <w:spacing w:line="400" w:lineRule="exact"/>
        <w:ind w:leftChars="150" w:left="315" w:rightChars="150" w:right="315" w:firstLineChars="200" w:firstLine="480"/>
        <w:rPr>
          <w:kern w:val="0"/>
          <w:sz w:val="24"/>
        </w:rPr>
      </w:pPr>
      <w:r w:rsidRPr="004D5429">
        <w:rPr>
          <w:kern w:val="0"/>
          <w:sz w:val="24"/>
        </w:rPr>
        <w:t>分布式数据并行</w:t>
      </w:r>
      <w:r w:rsidRPr="004D5429">
        <w:rPr>
          <w:rFonts w:hint="eastAsia"/>
          <w:kern w:val="0"/>
          <w:sz w:val="24"/>
        </w:rPr>
        <w:t>框架为用户提供了简单的编程模型，并能自动完成数据的并行与分布处理。这种设计方式可以让用户更关注于数据处理逻辑本身，而无需了解应用的物理执行过程。然而，如果应用在运行时出现性能问题或者运行时错误，用户难以诊断出问题原因，更难以修复错误。由于应用需要在内存中处理大量数据，内存溢出错误成为分布式数据并行应用中一种常见的运行时错误，而且该错误不能被框架的错误容忍机制修复。除了内存溢出问题，用户在正常使用框架时也面临不了解应用内存消耗，不知道该为应用配置多大内存的问题。</w:t>
      </w:r>
      <w:r w:rsidRPr="004D5429">
        <w:rPr>
          <w:rFonts w:hint="eastAsia"/>
          <w:kern w:val="0"/>
          <w:sz w:val="24"/>
        </w:rPr>
        <w:t xml:space="preserve"> </w:t>
      </w:r>
    </w:p>
    <w:p w14:paraId="501E5916" w14:textId="77777777" w:rsidR="004D5429" w:rsidRPr="004D5429" w:rsidRDefault="004D5429" w:rsidP="004D5429">
      <w:pPr>
        <w:spacing w:line="400" w:lineRule="exact"/>
        <w:ind w:leftChars="150" w:left="315" w:rightChars="150" w:right="315" w:firstLineChars="200" w:firstLine="480"/>
        <w:rPr>
          <w:kern w:val="0"/>
          <w:sz w:val="24"/>
        </w:rPr>
      </w:pPr>
      <w:r w:rsidRPr="004D5429">
        <w:rPr>
          <w:kern w:val="0"/>
          <w:sz w:val="24"/>
        </w:rPr>
        <w:t>本文旨在</w:t>
      </w:r>
      <w:r w:rsidRPr="004D5429">
        <w:rPr>
          <w:rFonts w:hint="eastAsia"/>
          <w:kern w:val="0"/>
          <w:sz w:val="24"/>
        </w:rPr>
        <w:t>分析</w:t>
      </w:r>
      <w:r w:rsidRPr="004D5429">
        <w:rPr>
          <w:kern w:val="0"/>
          <w:sz w:val="24"/>
        </w:rPr>
        <w:t>和解决</w:t>
      </w:r>
      <w:r w:rsidRPr="004D5429">
        <w:rPr>
          <w:rFonts w:hint="eastAsia"/>
          <w:kern w:val="0"/>
          <w:sz w:val="24"/>
        </w:rPr>
        <w:t>分布式数据并行应用中的两个内存使用问题：</w:t>
      </w:r>
      <w:r w:rsidRPr="004D5429">
        <w:rPr>
          <w:kern w:val="0"/>
          <w:sz w:val="24"/>
        </w:rPr>
        <w:t>(1)</w:t>
      </w:r>
      <w:r w:rsidRPr="004D5429">
        <w:rPr>
          <w:rFonts w:hint="eastAsia"/>
          <w:kern w:val="0"/>
          <w:sz w:val="24"/>
        </w:rPr>
        <w:t xml:space="preserve"> </w:t>
      </w:r>
      <w:r w:rsidRPr="004D5429">
        <w:rPr>
          <w:rFonts w:hint="eastAsia"/>
          <w:kern w:val="0"/>
          <w:sz w:val="24"/>
        </w:rPr>
        <w:t>如何分析并估算应用的内存使用量。</w:t>
      </w:r>
      <w:r w:rsidRPr="004D5429">
        <w:rPr>
          <w:kern w:val="0"/>
          <w:sz w:val="24"/>
        </w:rPr>
        <w:t xml:space="preserve">(2) </w:t>
      </w:r>
      <w:r w:rsidRPr="004D5429">
        <w:rPr>
          <w:rFonts w:hint="eastAsia"/>
          <w:kern w:val="0"/>
          <w:sz w:val="24"/>
        </w:rPr>
        <w:t>如何理解、诊断与修复应用内存溢出错误。针对这两个研究问题，本文从以下三个方面开展了研究：</w:t>
      </w:r>
    </w:p>
    <w:p w14:paraId="374C7F8D" w14:textId="77777777" w:rsidR="004D5429" w:rsidRPr="004D5429" w:rsidRDefault="004D5429" w:rsidP="004D5429">
      <w:pPr>
        <w:spacing w:line="400" w:lineRule="exact"/>
        <w:ind w:leftChars="150" w:left="315" w:rightChars="150" w:right="315" w:firstLineChars="200" w:firstLine="520"/>
        <w:rPr>
          <w:kern w:val="0"/>
          <w:sz w:val="24"/>
        </w:rPr>
      </w:pPr>
      <w:r w:rsidRPr="004D5429">
        <w:rPr>
          <w:b/>
          <w:kern w:val="0"/>
          <w:sz w:val="24"/>
        </w:rPr>
        <w:t xml:space="preserve">1) </w:t>
      </w:r>
      <w:r w:rsidRPr="004D5429">
        <w:rPr>
          <w:rFonts w:hint="eastAsia"/>
          <w:b/>
          <w:kern w:val="0"/>
          <w:sz w:val="24"/>
        </w:rPr>
        <w:t>内存溢出错误的实证分析：</w:t>
      </w:r>
      <w:r w:rsidRPr="004D5429">
        <w:rPr>
          <w:rFonts w:hint="eastAsia"/>
          <w:kern w:val="0"/>
          <w:sz w:val="24"/>
        </w:rPr>
        <w:t>研究目的是分析应用内存溢出错误的常见原因，常见修复方法，并探索可以提高框架错误容忍能力的方案。我们研究了</w:t>
      </w:r>
      <w:r w:rsidRPr="004D5429">
        <w:rPr>
          <w:rFonts w:hint="eastAsia"/>
          <w:kern w:val="0"/>
          <w:sz w:val="24"/>
        </w:rPr>
        <w:t>123</w:t>
      </w:r>
      <w:r w:rsidRPr="004D5429">
        <w:rPr>
          <w:rFonts w:hint="eastAsia"/>
          <w:kern w:val="0"/>
          <w:sz w:val="24"/>
        </w:rPr>
        <w:t>个真实</w:t>
      </w:r>
      <w:r w:rsidRPr="004D5429">
        <w:rPr>
          <w:rFonts w:hint="eastAsia"/>
          <w:kern w:val="0"/>
          <w:sz w:val="24"/>
        </w:rPr>
        <w:t>Hadoop</w:t>
      </w:r>
      <w:r w:rsidRPr="004D5429">
        <w:rPr>
          <w:rFonts w:hint="eastAsia"/>
          <w:kern w:val="0"/>
          <w:sz w:val="24"/>
        </w:rPr>
        <w:t>和</w:t>
      </w:r>
      <w:r w:rsidRPr="004D5429">
        <w:rPr>
          <w:rFonts w:hint="eastAsia"/>
          <w:kern w:val="0"/>
          <w:sz w:val="24"/>
        </w:rPr>
        <w:t>Spark</w:t>
      </w:r>
      <w:r w:rsidRPr="004D5429">
        <w:rPr>
          <w:rFonts w:hint="eastAsia"/>
          <w:kern w:val="0"/>
          <w:sz w:val="24"/>
        </w:rPr>
        <w:t>应用的内存溢出错误，发现了内存溢出错误的三大原因：框架暂存的数据量过大，数据流异常及内存使用密集的用户代码。我们也从</w:t>
      </w:r>
      <w:r w:rsidRPr="004D5429">
        <w:rPr>
          <w:rFonts w:hint="eastAsia"/>
          <w:kern w:val="0"/>
          <w:sz w:val="24"/>
        </w:rPr>
        <w:t>42</w:t>
      </w:r>
      <w:r w:rsidRPr="004D5429">
        <w:rPr>
          <w:rFonts w:hint="eastAsia"/>
          <w:kern w:val="0"/>
          <w:sz w:val="24"/>
        </w:rPr>
        <w:t>个包含修复信息的错误中总结出了常用的修复方法。另外，我们也提出可以提升框架错误容忍能力和错误诊断能力的三种方法。</w:t>
      </w:r>
    </w:p>
    <w:p w14:paraId="0CC626E8" w14:textId="77777777" w:rsidR="004D5429" w:rsidRPr="004D5429" w:rsidRDefault="004D5429" w:rsidP="004D5429">
      <w:pPr>
        <w:spacing w:line="400" w:lineRule="exact"/>
        <w:ind w:leftChars="150" w:left="315" w:rightChars="150" w:right="315" w:firstLineChars="200" w:firstLine="520"/>
        <w:rPr>
          <w:kern w:val="0"/>
          <w:sz w:val="24"/>
        </w:rPr>
      </w:pPr>
      <w:bookmarkStart w:id="46" w:name="OLE_LINK118"/>
      <w:bookmarkStart w:id="47" w:name="OLE_LINK119"/>
      <w:r w:rsidRPr="004D5429">
        <w:rPr>
          <w:b/>
          <w:kern w:val="0"/>
          <w:sz w:val="24"/>
        </w:rPr>
        <w:t xml:space="preserve">2) </w:t>
      </w:r>
      <w:r w:rsidRPr="004D5429">
        <w:rPr>
          <w:rFonts w:hint="eastAsia"/>
          <w:b/>
          <w:kern w:val="0"/>
          <w:sz w:val="24"/>
        </w:rPr>
        <w:t>内存用量模型构建与用量估算：</w:t>
      </w:r>
      <w:bookmarkEnd w:id="46"/>
      <w:bookmarkEnd w:id="47"/>
      <w:r w:rsidRPr="004D5429">
        <w:rPr>
          <w:rFonts w:hint="eastAsia"/>
          <w:kern w:val="0"/>
          <w:sz w:val="24"/>
        </w:rPr>
        <w:t>研究目的是构建应用的内存用量模型，解释并量化应用的静态因素（数据、配置、用户代码）与动态内存用量的关系，并估算出新应用的内存用量。我们以数据流为中心构建了应用内存用量模型，模型包含数据流模型、框架内存模型和用户代码模型。为了解决如何在代码未知的情况下构建用户代码内存用量与其输入数据的关系，我们在用户代码模型中设计了生命周期敏感的内存监控方法。在内存用量模型的基础上，我们通过在小数据上运行应用来估算该应用在大数据集上的内存用量。</w:t>
      </w:r>
    </w:p>
    <w:p w14:paraId="28CF4E3A" w14:textId="77777777" w:rsidR="004D5429" w:rsidRPr="004D5429" w:rsidRDefault="004D5429" w:rsidP="004D5429">
      <w:pPr>
        <w:spacing w:line="400" w:lineRule="exact"/>
        <w:ind w:leftChars="150" w:left="315" w:rightChars="150" w:right="315" w:firstLineChars="200" w:firstLine="520"/>
        <w:rPr>
          <w:kern w:val="0"/>
          <w:sz w:val="24"/>
        </w:rPr>
      </w:pPr>
      <w:r w:rsidRPr="004D5429">
        <w:rPr>
          <w:b/>
          <w:kern w:val="0"/>
          <w:sz w:val="24"/>
        </w:rPr>
        <w:lastRenderedPageBreak/>
        <w:t xml:space="preserve">3) </w:t>
      </w:r>
      <w:r w:rsidRPr="004D5429">
        <w:rPr>
          <w:rFonts w:hint="eastAsia"/>
          <w:b/>
          <w:kern w:val="0"/>
          <w:sz w:val="24"/>
        </w:rPr>
        <w:t>内存溢出错误的诊断方法：</w:t>
      </w:r>
      <w:r w:rsidRPr="004D5429">
        <w:rPr>
          <w:rFonts w:hint="eastAsia"/>
          <w:kern w:val="0"/>
          <w:sz w:val="24"/>
        </w:rPr>
        <w:t>研究目的是设计出内存溢出错误诊断方法及工具。本文基于内存用量模型设计了一个内存分析器</w:t>
      </w:r>
      <w:r w:rsidRPr="004D5429">
        <w:rPr>
          <w:rFonts w:hint="eastAsia"/>
          <w:kern w:val="0"/>
          <w:sz w:val="24"/>
        </w:rPr>
        <w:t>Mprof</w:t>
      </w:r>
      <w:r w:rsidRPr="004D5429">
        <w:rPr>
          <w:rFonts w:hint="eastAsia"/>
          <w:kern w:val="0"/>
          <w:sz w:val="24"/>
        </w:rPr>
        <w:t>。</w:t>
      </w:r>
      <w:r w:rsidRPr="004D5429">
        <w:rPr>
          <w:rFonts w:hint="eastAsia"/>
          <w:kern w:val="0"/>
          <w:sz w:val="24"/>
        </w:rPr>
        <w:t>Mprof</w:t>
      </w:r>
      <w:r w:rsidRPr="004D5429">
        <w:rPr>
          <w:rFonts w:hint="eastAsia"/>
          <w:kern w:val="0"/>
          <w:sz w:val="24"/>
        </w:rPr>
        <w:t>可以自动建立应用静态因素与动态内存用量的关系，方法是重建应用数据流，重建用户代码内存使用历史信息，并对两者进行关联分析。</w:t>
      </w:r>
      <w:r w:rsidRPr="004D5429">
        <w:rPr>
          <w:rFonts w:hint="eastAsia"/>
          <w:kern w:val="0"/>
          <w:sz w:val="24"/>
        </w:rPr>
        <w:t>Mprof</w:t>
      </w:r>
      <w:r w:rsidRPr="004D5429">
        <w:rPr>
          <w:rFonts w:hint="eastAsia"/>
          <w:kern w:val="0"/>
          <w:sz w:val="24"/>
        </w:rPr>
        <w:t>也包含定量诊断规则，这些规则根据应用静态因素与动态内存的关联关系来定位内存溢出错误相关的代码，错误相关的数据，以及不恰当的配置参数。</w:t>
      </w:r>
    </w:p>
    <w:p w14:paraId="33F8C689" w14:textId="77777777" w:rsidR="004D5429" w:rsidRPr="004D5429" w:rsidRDefault="004D5429" w:rsidP="004D5429">
      <w:pPr>
        <w:spacing w:line="400" w:lineRule="exact"/>
        <w:ind w:leftChars="150" w:left="315" w:rightChars="150" w:right="315" w:firstLineChars="200" w:firstLine="480"/>
        <w:rPr>
          <w:kern w:val="0"/>
          <w:sz w:val="24"/>
        </w:rPr>
      </w:pPr>
      <w:r w:rsidRPr="004D5429">
        <w:rPr>
          <w:rFonts w:hint="eastAsia"/>
          <w:kern w:val="0"/>
          <w:sz w:val="24"/>
        </w:rPr>
        <w:t>本文的研究成果对于分布式数据并行框架用户和框架设计者均有实际参考意义，也对后续研究工作（比如研究其他框架的内存溢出问题）有借鉴意义。</w:t>
      </w:r>
    </w:p>
    <w:p w14:paraId="71F89E8C" w14:textId="77777777" w:rsidR="004D5429" w:rsidRPr="00C53213" w:rsidRDefault="004D5429" w:rsidP="00AF33F8">
      <w:pPr>
        <w:spacing w:line="400" w:lineRule="exact"/>
        <w:ind w:leftChars="150" w:left="315" w:rightChars="150" w:right="315" w:firstLineChars="200" w:firstLine="480"/>
        <w:rPr>
          <w:kern w:val="0"/>
          <w:sz w:val="24"/>
        </w:rPr>
      </w:pPr>
    </w:p>
    <w:p w14:paraId="130FB759" w14:textId="77777777" w:rsidR="00884179" w:rsidRPr="00635AAD" w:rsidRDefault="00884179" w:rsidP="00884179">
      <w:pPr>
        <w:spacing w:line="400" w:lineRule="exact"/>
        <w:ind w:leftChars="150" w:left="315" w:rightChars="150" w:right="315"/>
        <w:rPr>
          <w:rFonts w:ascii="黑体" w:eastAsia="黑体"/>
          <w:sz w:val="28"/>
          <w:szCs w:val="28"/>
        </w:rPr>
      </w:pPr>
    </w:p>
    <w:p w14:paraId="5CF9900C" w14:textId="2F3C8B94" w:rsidR="00EC14EC" w:rsidRDefault="00884179" w:rsidP="00D429B0">
      <w:pPr>
        <w:ind w:leftChars="150" w:left="315" w:rightChars="150" w:right="315"/>
        <w:rPr>
          <w:rFonts w:ascii="Arial" w:eastAsia="Arial Unicode MS" w:hAnsi="Arial" w:cs="Arial"/>
          <w:sz w:val="30"/>
          <w:szCs w:val="30"/>
        </w:rPr>
      </w:pPr>
      <w:r w:rsidRPr="00635AAD">
        <w:rPr>
          <w:rFonts w:ascii="黑体" w:eastAsia="黑体" w:hint="eastAsia"/>
          <w:sz w:val="28"/>
          <w:szCs w:val="28"/>
        </w:rPr>
        <w:t>关键词</w:t>
      </w:r>
      <w:r w:rsidRPr="00635AAD">
        <w:rPr>
          <w:rFonts w:hint="eastAsia"/>
          <w:sz w:val="24"/>
        </w:rPr>
        <w:t>：</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sidR="004D5429" w:rsidRPr="004D5429">
        <w:rPr>
          <w:rFonts w:hint="eastAsia"/>
          <w:sz w:val="24"/>
        </w:rPr>
        <w:t>分布式数据并行应用，</w:t>
      </w:r>
      <w:r w:rsidR="004D5429" w:rsidRPr="004D5429">
        <w:rPr>
          <w:rFonts w:hint="eastAsia"/>
          <w:sz w:val="24"/>
        </w:rPr>
        <w:t>MapReduce</w:t>
      </w:r>
      <w:r w:rsidR="004D5429" w:rsidRPr="004D5429">
        <w:rPr>
          <w:rFonts w:hint="eastAsia"/>
          <w:sz w:val="24"/>
        </w:rPr>
        <w:t>，内存溢出，内存用量模型，错误分析与诊断</w:t>
      </w:r>
    </w:p>
    <w:p w14:paraId="6D17F778" w14:textId="77777777" w:rsidR="00341EC0" w:rsidRDefault="00341EC0" w:rsidP="001E71F6">
      <w:pPr>
        <w:rPr>
          <w:rFonts w:ascii="Arial" w:eastAsia="Arial Unicode MS" w:hAnsi="Arial" w:cs="Arial"/>
          <w:sz w:val="30"/>
          <w:szCs w:val="30"/>
        </w:rPr>
        <w:sectPr w:rsidR="00341EC0" w:rsidSect="00E2646B">
          <w:footerReference w:type="default" r:id="rId15"/>
          <w:type w:val="oddPage"/>
          <w:pgSz w:w="11906" w:h="16838"/>
          <w:pgMar w:top="1418" w:right="1361" w:bottom="1134" w:left="1418" w:header="851" w:footer="992" w:gutter="0"/>
          <w:pgNumType w:fmt="upperRoman" w:start="1"/>
          <w:cols w:space="425"/>
          <w:docGrid w:type="lines" w:linePitch="312"/>
        </w:sectPr>
      </w:pPr>
    </w:p>
    <w:p w14:paraId="4B7DB200" w14:textId="77777777" w:rsidR="001447FE" w:rsidRPr="00D47CD8" w:rsidRDefault="001447FE" w:rsidP="001447FE">
      <w:pPr>
        <w:spacing w:line="400" w:lineRule="exact"/>
        <w:rPr>
          <w:rFonts w:ascii="宋体" w:hAnsi="宋体"/>
          <w:b/>
          <w:color w:val="0000FF"/>
          <w:sz w:val="24"/>
          <w:bdr w:val="none" w:sz="0" w:space="0" w:color="auto" w:frame="1"/>
        </w:rPr>
      </w:pPr>
    </w:p>
    <w:p w14:paraId="3A704CC1" w14:textId="2748E8D4" w:rsidR="00533B40" w:rsidRPr="00D47CD8" w:rsidRDefault="00533B40" w:rsidP="00D47CD8">
      <w:pPr>
        <w:ind w:rightChars="363" w:right="762" w:firstLineChars="283" w:firstLine="919"/>
        <w:jc w:val="center"/>
        <w:rPr>
          <w:b/>
          <w:sz w:val="30"/>
          <w:szCs w:val="30"/>
        </w:rPr>
      </w:pPr>
      <w:r w:rsidRPr="00D47CD8">
        <w:rPr>
          <w:b/>
          <w:sz w:val="30"/>
          <w:szCs w:val="30"/>
        </w:rPr>
        <w:t>Understanding and Diagnosing Causes of Out of Memory</w:t>
      </w:r>
    </w:p>
    <w:p w14:paraId="30228A22" w14:textId="013D49E8" w:rsidR="001447FE" w:rsidRPr="00D47CD8" w:rsidRDefault="00533B40" w:rsidP="00D47CD8">
      <w:pPr>
        <w:ind w:rightChars="363" w:right="762" w:firstLineChars="283" w:firstLine="919"/>
        <w:jc w:val="center"/>
        <w:rPr>
          <w:rFonts w:ascii="仿宋_GB2312" w:eastAsia="仿宋_GB2312"/>
          <w:b/>
          <w:sz w:val="24"/>
        </w:rPr>
      </w:pPr>
      <w:r w:rsidRPr="00D47CD8">
        <w:rPr>
          <w:b/>
          <w:sz w:val="30"/>
          <w:szCs w:val="30"/>
        </w:rPr>
        <w:t>Errors in Distributed Data-parallel Applications</w:t>
      </w:r>
    </w:p>
    <w:p w14:paraId="381A15EA" w14:textId="77777777" w:rsidR="001447FE" w:rsidRPr="00635AAD" w:rsidRDefault="001447FE" w:rsidP="001447FE">
      <w:pPr>
        <w:ind w:firstLineChars="200" w:firstLine="480"/>
        <w:rPr>
          <w:sz w:val="24"/>
        </w:rPr>
      </w:pPr>
    </w:p>
    <w:p w14:paraId="5BC78A7F" w14:textId="77777777" w:rsidR="001447FE" w:rsidRPr="001601E7" w:rsidRDefault="001447FE" w:rsidP="001447FE">
      <w:pPr>
        <w:widowControl/>
        <w:spacing w:line="360" w:lineRule="atLeast"/>
        <w:jc w:val="center"/>
        <w:rPr>
          <w:rFonts w:ascii="仿宋_GB2312" w:eastAsia="仿宋_GB2312"/>
          <w:sz w:val="24"/>
        </w:rPr>
      </w:pPr>
      <w:r w:rsidRPr="00635AAD">
        <w:rPr>
          <w:b/>
          <w:bCs/>
          <w:kern w:val="0"/>
          <w:sz w:val="30"/>
          <w:szCs w:val="30"/>
        </w:rPr>
        <w:t>ABSTRACT</w:t>
      </w:r>
    </w:p>
    <w:p w14:paraId="29DB7011" w14:textId="77777777" w:rsidR="00533B40" w:rsidRPr="00533B40" w:rsidRDefault="00533B40" w:rsidP="00533B40">
      <w:pPr>
        <w:spacing w:line="400" w:lineRule="exact"/>
        <w:ind w:leftChars="150" w:left="315" w:rightChars="150" w:right="315" w:firstLineChars="150" w:firstLine="360"/>
        <w:rPr>
          <w:rFonts w:ascii="宋体" w:hAnsi="宋体"/>
          <w:kern w:val="0"/>
          <w:sz w:val="24"/>
        </w:rPr>
      </w:pPr>
      <w:r w:rsidRPr="00533B40">
        <w:rPr>
          <w:rFonts w:ascii="宋体" w:hAnsi="宋体"/>
          <w:kern w:val="0"/>
          <w:sz w:val="24"/>
        </w:rPr>
        <w:t>In recent years, Big Data has become a hot research topic in academia and industry for its four values: large volume, high variety, high velocity, and high value. Since traditional software systems cannot handle big data effectively and efficiently, academic and industrial researchers have designed highly scalable distributed data-parallel frameworks, such as MapReduce, Apache Hadoop and Apache Spark. Nowadays, these distributed frameworks are widely used in academia and industry to develop data-intensive applications, such as Web indexing, click-log mining, machine learning, and graph analysis.</w:t>
      </w:r>
    </w:p>
    <w:p w14:paraId="6266FFC2" w14:textId="77777777" w:rsidR="00533B40" w:rsidRPr="00533B40" w:rsidRDefault="00533B40" w:rsidP="00533B40">
      <w:pPr>
        <w:spacing w:line="400" w:lineRule="exact"/>
        <w:ind w:leftChars="150" w:left="315" w:rightChars="150" w:right="315" w:firstLineChars="150" w:firstLine="360"/>
        <w:rPr>
          <w:rFonts w:ascii="宋体" w:hAnsi="宋体"/>
          <w:kern w:val="0"/>
          <w:sz w:val="24"/>
        </w:rPr>
      </w:pPr>
      <w:r w:rsidRPr="00533B40">
        <w:rPr>
          <w:rFonts w:ascii="宋体" w:hAnsi="宋体"/>
          <w:kern w:val="0"/>
          <w:sz w:val="24"/>
        </w:rPr>
        <w:t>Distributed data-parallel frameworks provide users with simple programming models and hide the details of parallel/distributed execution. This design helps users focus on the data processing logic, but burdens them when the applications running atop these frameworks have performance problems or runtime errors. Since data-parallel applications usually process large data in memory, out of memory (OOM) errors become the common and serious runtime errors in these applications. OOM errors can directly lead to the application failure, and cannot be tolerated by frameworks’ fault-tolerant mechanisms. Apart from OOM errors, users are also confused about how to analyze and estimate an ordinary application’s memory usage, since they need to configure the right memory limit of the application.</w:t>
      </w:r>
    </w:p>
    <w:p w14:paraId="246EAF89" w14:textId="77777777" w:rsidR="00533B40" w:rsidRPr="00533B40" w:rsidRDefault="00533B40" w:rsidP="00533B40">
      <w:pPr>
        <w:spacing w:line="400" w:lineRule="exact"/>
        <w:ind w:leftChars="150" w:left="315" w:rightChars="150" w:right="315" w:firstLineChars="150" w:firstLine="360"/>
        <w:rPr>
          <w:rFonts w:ascii="宋体" w:hAnsi="宋体"/>
          <w:kern w:val="0"/>
          <w:sz w:val="24"/>
        </w:rPr>
      </w:pPr>
      <w:r w:rsidRPr="00533B40">
        <w:rPr>
          <w:rFonts w:ascii="宋体" w:hAnsi="宋体"/>
          <w:kern w:val="0"/>
          <w:sz w:val="24"/>
        </w:rPr>
        <w:t>In this dissertation, we focus on two critical memory problems in distributed data-parallel applications: (1) How to analyze and estimate an application’s memory usage. (2) How to understand, diagnose, and fix the OOM errors in distributed data-parallel applications. To solve the two problems, we have done three pieces of work as follows.</w:t>
      </w:r>
    </w:p>
    <w:p w14:paraId="4550F07D" w14:textId="77777777" w:rsidR="00533B40" w:rsidRPr="00533B40" w:rsidRDefault="00533B40" w:rsidP="00533B40">
      <w:pPr>
        <w:spacing w:line="400" w:lineRule="exact"/>
        <w:ind w:leftChars="150" w:left="315" w:rightChars="150" w:right="315" w:firstLineChars="150" w:firstLine="390"/>
        <w:rPr>
          <w:rFonts w:ascii="宋体" w:hAnsi="宋体"/>
          <w:kern w:val="0"/>
          <w:sz w:val="24"/>
        </w:rPr>
      </w:pPr>
      <w:r w:rsidRPr="00533B40">
        <w:rPr>
          <w:rFonts w:ascii="宋体" w:hAnsi="宋体"/>
          <w:b/>
          <w:kern w:val="0"/>
          <w:sz w:val="24"/>
        </w:rPr>
        <w:t>1) Empirical study on OOM errors:</w:t>
      </w:r>
      <w:r w:rsidRPr="00533B40">
        <w:rPr>
          <w:rFonts w:ascii="宋体" w:hAnsi="宋体"/>
          <w:kern w:val="0"/>
          <w:sz w:val="24"/>
        </w:rPr>
        <w:t xml:space="preserve"> This work aims to analyze the common cause patterns and fix patterns of OOM errors in distributed data-parallel applications. We perform the first characteristic study on 123 real-world OOM errors in Hadoop and Spark applications. We found that the OOM root causes are memory-consuming user code, abnormal dataflow, and large buffered/cached data. We also summarized the common fix patterns for most OOM root causes. Our findings inspire us to propose </w:t>
      </w:r>
      <w:r w:rsidRPr="00533B40">
        <w:rPr>
          <w:rFonts w:ascii="宋体" w:hAnsi="宋体"/>
          <w:kern w:val="0"/>
          <w:sz w:val="24"/>
        </w:rPr>
        <w:lastRenderedPageBreak/>
        <w:t xml:space="preserve">three potential solutions to improve frameworks’ fault tolerance and facilitate the OOM error diagnosis. </w:t>
      </w:r>
    </w:p>
    <w:p w14:paraId="4D26BD75" w14:textId="77777777" w:rsidR="00533B40" w:rsidRPr="00533B40" w:rsidRDefault="00533B40" w:rsidP="00533B40">
      <w:pPr>
        <w:spacing w:line="400" w:lineRule="exact"/>
        <w:ind w:leftChars="150" w:left="315" w:rightChars="150" w:right="315" w:firstLineChars="150" w:firstLine="390"/>
        <w:rPr>
          <w:rFonts w:ascii="宋体" w:hAnsi="宋体"/>
          <w:kern w:val="0"/>
          <w:sz w:val="24"/>
        </w:rPr>
      </w:pPr>
      <w:r w:rsidRPr="00533B40">
        <w:rPr>
          <w:rFonts w:ascii="宋体" w:hAnsi="宋体"/>
          <w:b/>
          <w:kern w:val="0"/>
          <w:sz w:val="24"/>
        </w:rPr>
        <w:t>2) Memory usage modeling and estimation:</w:t>
      </w:r>
      <w:r w:rsidRPr="00533B40">
        <w:rPr>
          <w:rFonts w:ascii="宋体" w:hAnsi="宋体"/>
          <w:kern w:val="0"/>
          <w:sz w:val="24"/>
        </w:rPr>
        <w:t xml:space="preserve"> This work aims to build the memory usage model for distributed data-parallel applications and estimate the applications’ memory usage. We propose a dataflow-centric memory usage model that can figure out the correlation between an application’s static information (data, configurations, and user code) and its runtime memory usage. The model contains a dataflow model, a framework object model, and a user code model. The main challenge is to quantify the relationship between memory usage of black-box user code and its input data. We solve this problem through designing and performing a lifecycle-aware memory monitoring strategy. For memory estimation, we first run the newcome application on sample data, and then use the memory usage model to estimate the application’s memory usage on big data.</w:t>
      </w:r>
    </w:p>
    <w:p w14:paraId="623F075F" w14:textId="77777777" w:rsidR="00533B40" w:rsidRPr="00533B40" w:rsidRDefault="00533B40" w:rsidP="00533B40">
      <w:pPr>
        <w:spacing w:line="400" w:lineRule="exact"/>
        <w:ind w:leftChars="150" w:left="315" w:rightChars="150" w:right="315" w:firstLineChars="150" w:firstLine="390"/>
        <w:rPr>
          <w:rFonts w:ascii="宋体" w:hAnsi="宋体"/>
          <w:kern w:val="0"/>
          <w:sz w:val="24"/>
        </w:rPr>
      </w:pPr>
      <w:r w:rsidRPr="00533B40">
        <w:rPr>
          <w:rFonts w:ascii="宋体" w:hAnsi="宋体"/>
          <w:b/>
          <w:kern w:val="0"/>
          <w:sz w:val="24"/>
        </w:rPr>
        <w:t>3) OOM error diagnosis:</w:t>
      </w:r>
      <w:r w:rsidRPr="00533B40">
        <w:rPr>
          <w:rFonts w:ascii="宋体" w:hAnsi="宋体"/>
          <w:kern w:val="0"/>
          <w:sz w:val="24"/>
        </w:rPr>
        <w:t xml:space="preserve"> This works aims to design a tool for diagnosing the OOM errors in distributed data-parallel applications. We designed a memory-profiling tool named Mprof. Mprof can automatically figure out the correlation between an application’s runtime memory usage and its static information (configurations and user code). Mprof achieves this through reconstructing statistical dataflow, memory usage history of user code, and performing correlation analysis on them. Mprof can further trace OOM errors back to the problematic user code, data, and configurations, through applying quantitative rules. Mprof only relies on enhanced logs, dataflow counters, and heap dumps, without modifications to user code.</w:t>
      </w:r>
    </w:p>
    <w:p w14:paraId="270AA77F" w14:textId="4D009992" w:rsidR="00533B40" w:rsidRPr="00533B40" w:rsidRDefault="00533B40" w:rsidP="00533B40">
      <w:pPr>
        <w:spacing w:line="400" w:lineRule="exact"/>
        <w:ind w:leftChars="150" w:left="315" w:rightChars="150" w:right="315" w:firstLineChars="150" w:firstLine="360"/>
        <w:rPr>
          <w:rFonts w:ascii="宋体" w:hAnsi="宋体"/>
          <w:kern w:val="0"/>
          <w:sz w:val="24"/>
        </w:rPr>
      </w:pPr>
      <w:r w:rsidRPr="00533B40">
        <w:rPr>
          <w:rFonts w:ascii="宋体" w:hAnsi="宋体"/>
          <w:kern w:val="0"/>
          <w:sz w:val="24"/>
        </w:rPr>
        <w:t>We believe our results can help both users and th</w:t>
      </w:r>
      <w:r>
        <w:rPr>
          <w:rFonts w:ascii="宋体" w:hAnsi="宋体"/>
          <w:kern w:val="0"/>
          <w:sz w:val="24"/>
        </w:rPr>
        <w:t xml:space="preserve">e framework designers to handle </w:t>
      </w:r>
      <w:r w:rsidRPr="00533B40">
        <w:rPr>
          <w:rFonts w:ascii="宋体" w:hAnsi="宋体"/>
          <w:kern w:val="0"/>
          <w:sz w:val="24"/>
        </w:rPr>
        <w:t>OOM errors properly. The results are also useful for further research work (e.g., research on OOM errors in other systems).</w:t>
      </w:r>
    </w:p>
    <w:p w14:paraId="33748768" w14:textId="77777777" w:rsidR="001447FE" w:rsidRPr="00635AAD" w:rsidRDefault="001447FE" w:rsidP="001447FE">
      <w:pPr>
        <w:spacing w:line="400" w:lineRule="exact"/>
        <w:ind w:leftChars="150" w:left="315" w:rightChars="150" w:right="315" w:firstLineChars="150" w:firstLine="360"/>
        <w:rPr>
          <w:rFonts w:ascii="宋体" w:hAnsi="宋体"/>
          <w:kern w:val="0"/>
          <w:sz w:val="24"/>
        </w:rPr>
      </w:pPr>
    </w:p>
    <w:p w14:paraId="187B7EF8" w14:textId="391738BA" w:rsidR="001447FE" w:rsidRPr="007C550F" w:rsidRDefault="001447FE" w:rsidP="001447FE">
      <w:pPr>
        <w:spacing w:line="400" w:lineRule="exact"/>
        <w:ind w:leftChars="150" w:left="315" w:rightChars="150" w:right="315"/>
        <w:rPr>
          <w:rFonts w:ascii="仿宋_GB2312" w:eastAsia="仿宋_GB2312"/>
          <w:sz w:val="24"/>
        </w:rPr>
      </w:pPr>
      <w:r w:rsidRPr="001601E7">
        <w:rPr>
          <w:b/>
          <w:bCs/>
          <w:kern w:val="0"/>
          <w:sz w:val="30"/>
          <w:szCs w:val="30"/>
        </w:rPr>
        <w:t>KEY WORDS</w:t>
      </w:r>
      <w:r w:rsidRPr="00635AAD">
        <w:rPr>
          <w:rFonts w:ascii="宋体" w:hAnsi="宋体" w:hint="eastAsia"/>
          <w:b/>
          <w:bCs/>
          <w:kern w:val="0"/>
          <w:sz w:val="24"/>
        </w:rPr>
        <w:t>：</w:t>
      </w:r>
      <w:r w:rsidR="00533B40">
        <w:t xml:space="preserve"> </w:t>
      </w:r>
      <w:r w:rsidR="00533B40" w:rsidRPr="00533B40">
        <w:rPr>
          <w:bCs/>
          <w:kern w:val="0"/>
          <w:sz w:val="24"/>
        </w:rPr>
        <w:t>Data-parallel applications, MapReduce, Out of memory, Memory usage modeling, Error analysis and diagnosis</w:t>
      </w:r>
    </w:p>
    <w:p w14:paraId="54C2AFEF" w14:textId="77777777" w:rsidR="00EB7B0E" w:rsidRDefault="00EB7B0E" w:rsidP="00EB7B0E"/>
    <w:p w14:paraId="4BE4345F" w14:textId="77777777" w:rsidR="00B73D0F" w:rsidRPr="00EB7B0E" w:rsidRDefault="00B73D0F" w:rsidP="00EB7B0E">
      <w:pPr>
        <w:sectPr w:rsidR="00B73D0F" w:rsidRPr="00EB7B0E" w:rsidSect="00CA5544">
          <w:type w:val="oddPage"/>
          <w:pgSz w:w="11906" w:h="16838"/>
          <w:pgMar w:top="1418" w:right="1361" w:bottom="1134" w:left="1418" w:header="851" w:footer="992" w:gutter="0"/>
          <w:pgNumType w:fmt="upperRoman"/>
          <w:cols w:space="425"/>
          <w:docGrid w:type="lines" w:linePitch="312"/>
        </w:sectPr>
      </w:pPr>
    </w:p>
    <w:p w14:paraId="0CBA0478" w14:textId="77777777" w:rsidR="005A1F25" w:rsidRPr="00635AAD" w:rsidRDefault="005A1F25" w:rsidP="005A1F25">
      <w:pPr>
        <w:rPr>
          <w:sz w:val="24"/>
        </w:rPr>
      </w:pPr>
    </w:p>
    <w:p w14:paraId="574A2EE8" w14:textId="77777777" w:rsidR="005A1F25" w:rsidRPr="00635AAD" w:rsidRDefault="005A1F25" w:rsidP="005A1F25">
      <w:pPr>
        <w:widowControl/>
        <w:ind w:firstLine="640"/>
        <w:jc w:val="center"/>
        <w:rPr>
          <w:kern w:val="0"/>
          <w:szCs w:val="21"/>
        </w:rPr>
      </w:pPr>
      <w:r w:rsidRPr="00635AAD">
        <w:rPr>
          <w:rFonts w:ascii="黑体" w:eastAsia="黑体" w:hint="eastAsia"/>
          <w:color w:val="000000"/>
          <w:kern w:val="0"/>
          <w:sz w:val="32"/>
          <w:szCs w:val="32"/>
        </w:rPr>
        <w:t>目录</w:t>
      </w:r>
    </w:p>
    <w:p w14:paraId="53F666C7" w14:textId="77777777" w:rsidR="00576528" w:rsidRPr="00491B23" w:rsidRDefault="00576528" w:rsidP="00AC09E0">
      <w:pPr>
        <w:rPr>
          <w:sz w:val="24"/>
        </w:rPr>
      </w:pPr>
    </w:p>
    <w:p w14:paraId="0572A1F5" w14:textId="77777777" w:rsidR="00E83639" w:rsidRDefault="00C23D79" w:rsidP="00E83639">
      <w:pPr>
        <w:pStyle w:val="TOC1"/>
        <w:tabs>
          <w:tab w:val="right" w:leader="dot" w:pos="9117"/>
        </w:tabs>
        <w:spacing w:before="156"/>
        <w:rPr>
          <w:rFonts w:asciiTheme="minorHAnsi" w:eastAsiaTheme="minorEastAsia" w:hAnsiTheme="minorHAnsi" w:cstheme="minorBidi"/>
          <w:b w:val="0"/>
          <w:bCs w:val="0"/>
          <w:noProof/>
          <w:kern w:val="0"/>
          <w:sz w:val="24"/>
          <w:szCs w:val="24"/>
          <w:lang w:eastAsia="ja-JP"/>
        </w:rPr>
      </w:pPr>
      <w:r>
        <w:rPr>
          <w:rFonts w:ascii="Calibri" w:hAnsi="Calibri"/>
          <w:b w:val="0"/>
          <w:bCs w:val="0"/>
        </w:rPr>
        <w:fldChar w:fldCharType="begin"/>
      </w:r>
      <w:r>
        <w:rPr>
          <w:rFonts w:ascii="Calibri" w:hAnsi="Calibri"/>
          <w:b w:val="0"/>
          <w:bCs w:val="0"/>
        </w:rPr>
        <w:instrText xml:space="preserve"> TOC \o "1-4" \h \z \u </w:instrText>
      </w:r>
      <w:r>
        <w:rPr>
          <w:rFonts w:ascii="Calibri" w:hAnsi="Calibri"/>
          <w:b w:val="0"/>
          <w:bCs w:val="0"/>
        </w:rPr>
        <w:fldChar w:fldCharType="separate"/>
      </w:r>
      <w:r w:rsidR="00E83639" w:rsidRPr="00863EC0">
        <w:rPr>
          <w:rFonts w:hint="eastAsia"/>
          <w:bCs w:val="0"/>
          <w:noProof/>
          <w14:scene3d>
            <w14:camera w14:prst="orthographicFront"/>
            <w14:lightRig w14:rig="threePt" w14:dir="t">
              <w14:rot w14:lat="0" w14:lon="0" w14:rev="0"/>
            </w14:lightRig>
          </w14:scene3d>
        </w:rPr>
        <w:t>第一章</w:t>
      </w:r>
      <w:r w:rsidR="00E83639">
        <w:rPr>
          <w:noProof/>
        </w:rPr>
        <w:t xml:space="preserve"> </w:t>
      </w:r>
      <w:r w:rsidR="00E83639">
        <w:rPr>
          <w:rFonts w:hint="eastAsia"/>
          <w:noProof/>
        </w:rPr>
        <w:t>绪论</w:t>
      </w:r>
      <w:r w:rsidR="00E83639">
        <w:rPr>
          <w:noProof/>
        </w:rPr>
        <w:tab/>
      </w:r>
      <w:r w:rsidR="00E83639">
        <w:rPr>
          <w:noProof/>
        </w:rPr>
        <w:fldChar w:fldCharType="begin"/>
      </w:r>
      <w:r w:rsidR="00E83639">
        <w:rPr>
          <w:noProof/>
        </w:rPr>
        <w:instrText xml:space="preserve"> PAGEREF _Toc305878375 \h </w:instrText>
      </w:r>
      <w:r w:rsidR="00E83639">
        <w:rPr>
          <w:noProof/>
        </w:rPr>
      </w:r>
      <w:r w:rsidR="00E83639">
        <w:rPr>
          <w:noProof/>
        </w:rPr>
        <w:fldChar w:fldCharType="separate"/>
      </w:r>
      <w:r w:rsidR="00E83639">
        <w:rPr>
          <w:noProof/>
        </w:rPr>
        <w:t>1</w:t>
      </w:r>
      <w:r w:rsidR="00E83639">
        <w:rPr>
          <w:noProof/>
        </w:rPr>
        <w:fldChar w:fldCharType="end"/>
      </w:r>
    </w:p>
    <w:p w14:paraId="19BBD49A"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1.1</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305878376 \h </w:instrText>
      </w:r>
      <w:r>
        <w:rPr>
          <w:noProof/>
        </w:rPr>
      </w:r>
      <w:r>
        <w:rPr>
          <w:noProof/>
        </w:rPr>
        <w:fldChar w:fldCharType="separate"/>
      </w:r>
      <w:r>
        <w:rPr>
          <w:noProof/>
        </w:rPr>
        <w:t>1</w:t>
      </w:r>
      <w:r>
        <w:rPr>
          <w:noProof/>
        </w:rPr>
        <w:fldChar w:fldCharType="end"/>
      </w:r>
    </w:p>
    <w:p w14:paraId="55D7CBF2"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1.1</w:t>
      </w:r>
      <w:r>
        <w:rPr>
          <w:noProof/>
        </w:rPr>
        <w:t xml:space="preserve"> </w:t>
      </w:r>
      <w:r>
        <w:rPr>
          <w:rFonts w:hint="eastAsia"/>
          <w:noProof/>
        </w:rPr>
        <w:t>大数据与大数据处理</w:t>
      </w:r>
      <w:r>
        <w:rPr>
          <w:noProof/>
        </w:rPr>
        <w:tab/>
      </w:r>
      <w:r>
        <w:rPr>
          <w:noProof/>
        </w:rPr>
        <w:fldChar w:fldCharType="begin"/>
      </w:r>
      <w:r>
        <w:rPr>
          <w:noProof/>
        </w:rPr>
        <w:instrText xml:space="preserve"> PAGEREF _Toc305878377 \h </w:instrText>
      </w:r>
      <w:r>
        <w:rPr>
          <w:noProof/>
        </w:rPr>
      </w:r>
      <w:r>
        <w:rPr>
          <w:noProof/>
        </w:rPr>
        <w:fldChar w:fldCharType="separate"/>
      </w:r>
      <w:r>
        <w:rPr>
          <w:noProof/>
        </w:rPr>
        <w:t>1</w:t>
      </w:r>
      <w:r>
        <w:rPr>
          <w:noProof/>
        </w:rPr>
        <w:fldChar w:fldCharType="end"/>
      </w:r>
    </w:p>
    <w:p w14:paraId="52B7DF00"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1.2</w:t>
      </w:r>
      <w:r>
        <w:rPr>
          <w:noProof/>
        </w:rPr>
        <w:t xml:space="preserve"> </w:t>
      </w:r>
      <w:r>
        <w:rPr>
          <w:rFonts w:hint="eastAsia"/>
          <w:noProof/>
        </w:rPr>
        <w:t>分布式数据并行处理框架</w:t>
      </w:r>
      <w:r>
        <w:rPr>
          <w:noProof/>
        </w:rPr>
        <w:tab/>
      </w:r>
      <w:r>
        <w:rPr>
          <w:noProof/>
        </w:rPr>
        <w:fldChar w:fldCharType="begin"/>
      </w:r>
      <w:r>
        <w:rPr>
          <w:noProof/>
        </w:rPr>
        <w:instrText xml:space="preserve"> PAGEREF _Toc305878378 \h </w:instrText>
      </w:r>
      <w:r>
        <w:rPr>
          <w:noProof/>
        </w:rPr>
      </w:r>
      <w:r>
        <w:rPr>
          <w:noProof/>
        </w:rPr>
        <w:fldChar w:fldCharType="separate"/>
      </w:r>
      <w:r>
        <w:rPr>
          <w:noProof/>
        </w:rPr>
        <w:t>1</w:t>
      </w:r>
      <w:r>
        <w:rPr>
          <w:noProof/>
        </w:rPr>
        <w:fldChar w:fldCharType="end"/>
      </w:r>
    </w:p>
    <w:p w14:paraId="72F2E5E7"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1.3</w:t>
      </w:r>
      <w:r>
        <w:rPr>
          <w:noProof/>
        </w:rPr>
        <w:t xml:space="preserve"> </w:t>
      </w:r>
      <w:r>
        <w:rPr>
          <w:rFonts w:hint="eastAsia"/>
          <w:noProof/>
        </w:rPr>
        <w:t>分布式数据并行应用</w:t>
      </w:r>
      <w:r>
        <w:rPr>
          <w:noProof/>
        </w:rPr>
        <w:tab/>
      </w:r>
      <w:r>
        <w:rPr>
          <w:noProof/>
        </w:rPr>
        <w:fldChar w:fldCharType="begin"/>
      </w:r>
      <w:r>
        <w:rPr>
          <w:noProof/>
        </w:rPr>
        <w:instrText xml:space="preserve"> PAGEREF _Toc305878379 \h </w:instrText>
      </w:r>
      <w:r>
        <w:rPr>
          <w:noProof/>
        </w:rPr>
      </w:r>
      <w:r>
        <w:rPr>
          <w:noProof/>
        </w:rPr>
        <w:fldChar w:fldCharType="separate"/>
      </w:r>
      <w:r>
        <w:rPr>
          <w:noProof/>
        </w:rPr>
        <w:t>2</w:t>
      </w:r>
      <w:r>
        <w:rPr>
          <w:noProof/>
        </w:rPr>
        <w:fldChar w:fldCharType="end"/>
      </w:r>
    </w:p>
    <w:p w14:paraId="6B6AC620"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1.4</w:t>
      </w:r>
      <w:r>
        <w:rPr>
          <w:noProof/>
        </w:rPr>
        <w:t xml:space="preserve"> </w:t>
      </w:r>
      <w:r>
        <w:rPr>
          <w:rFonts w:hint="eastAsia"/>
          <w:noProof/>
        </w:rPr>
        <w:t>应用执行的三层结构</w:t>
      </w:r>
      <w:r>
        <w:rPr>
          <w:noProof/>
        </w:rPr>
        <w:tab/>
      </w:r>
      <w:r>
        <w:rPr>
          <w:noProof/>
        </w:rPr>
        <w:fldChar w:fldCharType="begin"/>
      </w:r>
      <w:r>
        <w:rPr>
          <w:noProof/>
        </w:rPr>
        <w:instrText xml:space="preserve"> PAGEREF _Toc305878380 \h </w:instrText>
      </w:r>
      <w:r>
        <w:rPr>
          <w:noProof/>
        </w:rPr>
      </w:r>
      <w:r>
        <w:rPr>
          <w:noProof/>
        </w:rPr>
        <w:fldChar w:fldCharType="separate"/>
      </w:r>
      <w:r>
        <w:rPr>
          <w:noProof/>
        </w:rPr>
        <w:t>2</w:t>
      </w:r>
      <w:r>
        <w:rPr>
          <w:noProof/>
        </w:rPr>
        <w:fldChar w:fldCharType="end"/>
      </w:r>
    </w:p>
    <w:p w14:paraId="7A3FB986"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1.5</w:t>
      </w:r>
      <w:r>
        <w:rPr>
          <w:noProof/>
        </w:rPr>
        <w:t xml:space="preserve"> </w:t>
      </w:r>
      <w:r>
        <w:rPr>
          <w:rFonts w:hint="eastAsia"/>
          <w:noProof/>
        </w:rPr>
        <w:t>应用内存溢出错误</w:t>
      </w:r>
      <w:r>
        <w:rPr>
          <w:noProof/>
        </w:rPr>
        <w:tab/>
      </w:r>
      <w:r>
        <w:rPr>
          <w:noProof/>
        </w:rPr>
        <w:fldChar w:fldCharType="begin"/>
      </w:r>
      <w:r>
        <w:rPr>
          <w:noProof/>
        </w:rPr>
        <w:instrText xml:space="preserve"> PAGEREF _Toc305878381 \h </w:instrText>
      </w:r>
      <w:r>
        <w:rPr>
          <w:noProof/>
        </w:rPr>
      </w:r>
      <w:r>
        <w:rPr>
          <w:noProof/>
        </w:rPr>
        <w:fldChar w:fldCharType="separate"/>
      </w:r>
      <w:r>
        <w:rPr>
          <w:noProof/>
        </w:rPr>
        <w:t>3</w:t>
      </w:r>
      <w:r>
        <w:rPr>
          <w:noProof/>
        </w:rPr>
        <w:fldChar w:fldCharType="end"/>
      </w:r>
    </w:p>
    <w:p w14:paraId="79BD4C47"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1.2</w:t>
      </w:r>
      <w:r>
        <w:rPr>
          <w:noProof/>
        </w:rPr>
        <w:t xml:space="preserve"> </w:t>
      </w:r>
      <w:r>
        <w:rPr>
          <w:rFonts w:hint="eastAsia"/>
          <w:noProof/>
        </w:rPr>
        <w:t>论文工作</w:t>
      </w:r>
      <w:r>
        <w:rPr>
          <w:noProof/>
        </w:rPr>
        <w:tab/>
      </w:r>
      <w:r>
        <w:rPr>
          <w:noProof/>
        </w:rPr>
        <w:fldChar w:fldCharType="begin"/>
      </w:r>
      <w:r>
        <w:rPr>
          <w:noProof/>
        </w:rPr>
        <w:instrText xml:space="preserve"> PAGEREF _Toc305878382 \h </w:instrText>
      </w:r>
      <w:r>
        <w:rPr>
          <w:noProof/>
        </w:rPr>
      </w:r>
      <w:r>
        <w:rPr>
          <w:noProof/>
        </w:rPr>
        <w:fldChar w:fldCharType="separate"/>
      </w:r>
      <w:r>
        <w:rPr>
          <w:noProof/>
        </w:rPr>
        <w:t>4</w:t>
      </w:r>
      <w:r>
        <w:rPr>
          <w:noProof/>
        </w:rPr>
        <w:fldChar w:fldCharType="end"/>
      </w:r>
    </w:p>
    <w:p w14:paraId="6E2430B5"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2.1</w:t>
      </w:r>
      <w:r>
        <w:rPr>
          <w:rFonts w:hint="eastAsia"/>
          <w:noProof/>
        </w:rPr>
        <w:t xml:space="preserve"> </w:t>
      </w:r>
      <w:r>
        <w:rPr>
          <w:rFonts w:hint="eastAsia"/>
          <w:noProof/>
        </w:rPr>
        <w:t>研究动机</w:t>
      </w:r>
      <w:r>
        <w:rPr>
          <w:noProof/>
        </w:rPr>
        <w:tab/>
      </w:r>
      <w:r>
        <w:rPr>
          <w:noProof/>
        </w:rPr>
        <w:fldChar w:fldCharType="begin"/>
      </w:r>
      <w:r>
        <w:rPr>
          <w:noProof/>
        </w:rPr>
        <w:instrText xml:space="preserve"> PAGEREF _Toc305878383 \h </w:instrText>
      </w:r>
      <w:r>
        <w:rPr>
          <w:noProof/>
        </w:rPr>
      </w:r>
      <w:r>
        <w:rPr>
          <w:noProof/>
        </w:rPr>
        <w:fldChar w:fldCharType="separate"/>
      </w:r>
      <w:r>
        <w:rPr>
          <w:noProof/>
        </w:rPr>
        <w:t>4</w:t>
      </w:r>
      <w:r>
        <w:rPr>
          <w:noProof/>
        </w:rPr>
        <w:fldChar w:fldCharType="end"/>
      </w:r>
    </w:p>
    <w:p w14:paraId="7D6D85C3"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2.2</w:t>
      </w:r>
      <w:r>
        <w:rPr>
          <w:rFonts w:hint="eastAsia"/>
          <w:noProof/>
        </w:rPr>
        <w:t xml:space="preserve"> </w:t>
      </w:r>
      <w:r>
        <w:rPr>
          <w:rFonts w:hint="eastAsia"/>
          <w:noProof/>
        </w:rPr>
        <w:t>研究问题</w:t>
      </w:r>
      <w:r>
        <w:rPr>
          <w:noProof/>
        </w:rPr>
        <w:tab/>
      </w:r>
      <w:r>
        <w:rPr>
          <w:noProof/>
        </w:rPr>
        <w:fldChar w:fldCharType="begin"/>
      </w:r>
      <w:r>
        <w:rPr>
          <w:noProof/>
        </w:rPr>
        <w:instrText xml:space="preserve"> PAGEREF _Toc305878384 \h </w:instrText>
      </w:r>
      <w:r>
        <w:rPr>
          <w:noProof/>
        </w:rPr>
      </w:r>
      <w:r>
        <w:rPr>
          <w:noProof/>
        </w:rPr>
        <w:fldChar w:fldCharType="separate"/>
      </w:r>
      <w:r>
        <w:rPr>
          <w:noProof/>
        </w:rPr>
        <w:t>5</w:t>
      </w:r>
      <w:r>
        <w:rPr>
          <w:noProof/>
        </w:rPr>
        <w:fldChar w:fldCharType="end"/>
      </w:r>
    </w:p>
    <w:p w14:paraId="6DB18D56"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2.3</w:t>
      </w:r>
      <w:r>
        <w:rPr>
          <w:rFonts w:hint="eastAsia"/>
          <w:noProof/>
        </w:rPr>
        <w:t xml:space="preserve"> </w:t>
      </w:r>
      <w:r>
        <w:rPr>
          <w:rFonts w:hint="eastAsia"/>
          <w:noProof/>
        </w:rPr>
        <w:t>研究思路</w:t>
      </w:r>
      <w:r>
        <w:rPr>
          <w:noProof/>
        </w:rPr>
        <w:tab/>
      </w:r>
      <w:r>
        <w:rPr>
          <w:noProof/>
        </w:rPr>
        <w:fldChar w:fldCharType="begin"/>
      </w:r>
      <w:r>
        <w:rPr>
          <w:noProof/>
        </w:rPr>
        <w:instrText xml:space="preserve"> PAGEREF _Toc305878385 \h </w:instrText>
      </w:r>
      <w:r>
        <w:rPr>
          <w:noProof/>
        </w:rPr>
      </w:r>
      <w:r>
        <w:rPr>
          <w:noProof/>
        </w:rPr>
        <w:fldChar w:fldCharType="separate"/>
      </w:r>
      <w:r>
        <w:rPr>
          <w:noProof/>
        </w:rPr>
        <w:t>5</w:t>
      </w:r>
      <w:r>
        <w:rPr>
          <w:noProof/>
        </w:rPr>
        <w:fldChar w:fldCharType="end"/>
      </w:r>
    </w:p>
    <w:p w14:paraId="4F88140D"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2.4</w:t>
      </w:r>
      <w:r>
        <w:rPr>
          <w:rFonts w:hint="eastAsia"/>
          <w:noProof/>
        </w:rPr>
        <w:t xml:space="preserve"> </w:t>
      </w:r>
      <w:r>
        <w:rPr>
          <w:rFonts w:hint="eastAsia"/>
          <w:noProof/>
        </w:rPr>
        <w:t>研究内容</w:t>
      </w:r>
      <w:r>
        <w:rPr>
          <w:noProof/>
        </w:rPr>
        <w:tab/>
      </w:r>
      <w:r>
        <w:rPr>
          <w:noProof/>
        </w:rPr>
        <w:fldChar w:fldCharType="begin"/>
      </w:r>
      <w:r>
        <w:rPr>
          <w:noProof/>
        </w:rPr>
        <w:instrText xml:space="preserve"> PAGEREF _Toc305878386 \h </w:instrText>
      </w:r>
      <w:r>
        <w:rPr>
          <w:noProof/>
        </w:rPr>
      </w:r>
      <w:r>
        <w:rPr>
          <w:noProof/>
        </w:rPr>
        <w:fldChar w:fldCharType="separate"/>
      </w:r>
      <w:r>
        <w:rPr>
          <w:noProof/>
        </w:rPr>
        <w:t>6</w:t>
      </w:r>
      <w:r>
        <w:rPr>
          <w:noProof/>
        </w:rPr>
        <w:fldChar w:fldCharType="end"/>
      </w:r>
    </w:p>
    <w:p w14:paraId="327621A5"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1.2.5</w:t>
      </w:r>
      <w:r>
        <w:rPr>
          <w:noProof/>
        </w:rPr>
        <w:t xml:space="preserve"> </w:t>
      </w:r>
      <w:r>
        <w:rPr>
          <w:rFonts w:hint="eastAsia"/>
          <w:noProof/>
        </w:rPr>
        <w:t>创新点</w:t>
      </w:r>
      <w:r>
        <w:rPr>
          <w:noProof/>
        </w:rPr>
        <w:tab/>
      </w:r>
      <w:r>
        <w:rPr>
          <w:noProof/>
        </w:rPr>
        <w:fldChar w:fldCharType="begin"/>
      </w:r>
      <w:r>
        <w:rPr>
          <w:noProof/>
        </w:rPr>
        <w:instrText xml:space="preserve"> PAGEREF _Toc305878387 \h </w:instrText>
      </w:r>
      <w:r>
        <w:rPr>
          <w:noProof/>
        </w:rPr>
      </w:r>
      <w:r>
        <w:rPr>
          <w:noProof/>
        </w:rPr>
        <w:fldChar w:fldCharType="separate"/>
      </w:r>
      <w:r>
        <w:rPr>
          <w:noProof/>
        </w:rPr>
        <w:t>7</w:t>
      </w:r>
      <w:r>
        <w:rPr>
          <w:noProof/>
        </w:rPr>
        <w:fldChar w:fldCharType="end"/>
      </w:r>
    </w:p>
    <w:p w14:paraId="78F5987F"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1.3</w:t>
      </w:r>
      <w:r>
        <w:rPr>
          <w:noProof/>
        </w:rPr>
        <w:t xml:space="preserve"> </w:t>
      </w:r>
      <w:r>
        <w:rPr>
          <w:rFonts w:hint="eastAsia"/>
          <w:noProof/>
        </w:rPr>
        <w:t>论文组织</w:t>
      </w:r>
      <w:r>
        <w:rPr>
          <w:noProof/>
        </w:rPr>
        <w:tab/>
      </w:r>
      <w:r>
        <w:rPr>
          <w:noProof/>
        </w:rPr>
        <w:fldChar w:fldCharType="begin"/>
      </w:r>
      <w:r>
        <w:rPr>
          <w:noProof/>
        </w:rPr>
        <w:instrText xml:space="preserve"> PAGEREF _Toc305878388 \h </w:instrText>
      </w:r>
      <w:r>
        <w:rPr>
          <w:noProof/>
        </w:rPr>
      </w:r>
      <w:r>
        <w:rPr>
          <w:noProof/>
        </w:rPr>
        <w:fldChar w:fldCharType="separate"/>
      </w:r>
      <w:r>
        <w:rPr>
          <w:noProof/>
        </w:rPr>
        <w:t>8</w:t>
      </w:r>
      <w:r>
        <w:rPr>
          <w:noProof/>
        </w:rPr>
        <w:fldChar w:fldCharType="end"/>
      </w:r>
    </w:p>
    <w:p w14:paraId="00E82D03" w14:textId="77777777" w:rsidR="00E83639" w:rsidRDefault="00E83639" w:rsidP="00E83639">
      <w:pPr>
        <w:pStyle w:val="TOC1"/>
        <w:tabs>
          <w:tab w:val="right" w:leader="dot" w:pos="9117"/>
        </w:tabs>
        <w:spacing w:before="156"/>
        <w:rPr>
          <w:rFonts w:asciiTheme="minorHAnsi" w:eastAsiaTheme="minorEastAsia" w:hAnsiTheme="minorHAnsi" w:cstheme="minorBidi"/>
          <w:b w:val="0"/>
          <w:bCs w:val="0"/>
          <w:noProof/>
          <w:kern w:val="0"/>
          <w:sz w:val="24"/>
          <w:szCs w:val="24"/>
          <w:lang w:eastAsia="ja-JP"/>
        </w:rPr>
      </w:pPr>
      <w:r w:rsidRPr="00863EC0">
        <w:rPr>
          <w:rFonts w:hint="eastAsia"/>
          <w:bCs w:val="0"/>
          <w:noProof/>
          <w14:scene3d>
            <w14:camera w14:prst="orthographicFront"/>
            <w14:lightRig w14:rig="threePt" w14:dir="t">
              <w14:rot w14:lat="0" w14:lon="0" w14:rev="0"/>
            </w14:lightRig>
          </w14:scene3d>
        </w:rPr>
        <w:t>第二章</w:t>
      </w:r>
      <w:r>
        <w:rPr>
          <w:noProof/>
        </w:rPr>
        <w:t xml:space="preserve"> </w:t>
      </w:r>
      <w:r>
        <w:rPr>
          <w:rFonts w:hint="eastAsia"/>
          <w:noProof/>
        </w:rPr>
        <w:t>分布式数据并行应用基本介绍</w:t>
      </w:r>
      <w:r>
        <w:rPr>
          <w:noProof/>
        </w:rPr>
        <w:tab/>
      </w:r>
      <w:r>
        <w:rPr>
          <w:noProof/>
        </w:rPr>
        <w:fldChar w:fldCharType="begin"/>
      </w:r>
      <w:r>
        <w:rPr>
          <w:noProof/>
        </w:rPr>
        <w:instrText xml:space="preserve"> PAGEREF _Toc305878389 \h </w:instrText>
      </w:r>
      <w:r>
        <w:rPr>
          <w:noProof/>
        </w:rPr>
      </w:r>
      <w:r>
        <w:rPr>
          <w:noProof/>
        </w:rPr>
        <w:fldChar w:fldCharType="separate"/>
      </w:r>
      <w:r>
        <w:rPr>
          <w:noProof/>
        </w:rPr>
        <w:t>3</w:t>
      </w:r>
      <w:r>
        <w:rPr>
          <w:noProof/>
        </w:rPr>
        <w:fldChar w:fldCharType="end"/>
      </w:r>
    </w:p>
    <w:p w14:paraId="66137CB7"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2.1</w:t>
      </w:r>
      <w:r>
        <w:rPr>
          <w:rFonts w:hint="eastAsia"/>
          <w:noProof/>
        </w:rPr>
        <w:t xml:space="preserve"> </w:t>
      </w:r>
      <w:r>
        <w:rPr>
          <w:rFonts w:hint="eastAsia"/>
          <w:noProof/>
        </w:rPr>
        <w:t>引言</w:t>
      </w:r>
      <w:r>
        <w:rPr>
          <w:noProof/>
        </w:rPr>
        <w:tab/>
      </w:r>
      <w:r>
        <w:rPr>
          <w:noProof/>
        </w:rPr>
        <w:fldChar w:fldCharType="begin"/>
      </w:r>
      <w:r>
        <w:rPr>
          <w:noProof/>
        </w:rPr>
        <w:instrText xml:space="preserve"> PAGEREF _Toc305878390 \h </w:instrText>
      </w:r>
      <w:r>
        <w:rPr>
          <w:noProof/>
        </w:rPr>
      </w:r>
      <w:r>
        <w:rPr>
          <w:noProof/>
        </w:rPr>
        <w:fldChar w:fldCharType="separate"/>
      </w:r>
      <w:r>
        <w:rPr>
          <w:noProof/>
        </w:rPr>
        <w:t>3</w:t>
      </w:r>
      <w:r>
        <w:rPr>
          <w:noProof/>
        </w:rPr>
        <w:fldChar w:fldCharType="end"/>
      </w:r>
    </w:p>
    <w:p w14:paraId="14A47444"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2.2</w:t>
      </w:r>
      <w:r>
        <w:rPr>
          <w:noProof/>
        </w:rPr>
        <w:t xml:space="preserve"> </w:t>
      </w:r>
      <w:r>
        <w:rPr>
          <w:rFonts w:hint="eastAsia"/>
          <w:noProof/>
        </w:rPr>
        <w:t>分布式数据并行框架架构</w:t>
      </w:r>
      <w:r>
        <w:rPr>
          <w:noProof/>
        </w:rPr>
        <w:tab/>
      </w:r>
      <w:r>
        <w:rPr>
          <w:noProof/>
        </w:rPr>
        <w:fldChar w:fldCharType="begin"/>
      </w:r>
      <w:r>
        <w:rPr>
          <w:noProof/>
        </w:rPr>
        <w:instrText xml:space="preserve"> PAGEREF _Toc305878391 \h </w:instrText>
      </w:r>
      <w:r>
        <w:rPr>
          <w:noProof/>
        </w:rPr>
      </w:r>
      <w:r>
        <w:rPr>
          <w:noProof/>
        </w:rPr>
        <w:fldChar w:fldCharType="separate"/>
      </w:r>
      <w:r>
        <w:rPr>
          <w:noProof/>
        </w:rPr>
        <w:t>3</w:t>
      </w:r>
      <w:r>
        <w:rPr>
          <w:noProof/>
        </w:rPr>
        <w:fldChar w:fldCharType="end"/>
      </w:r>
    </w:p>
    <w:p w14:paraId="040D1658"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2.3</w:t>
      </w:r>
      <w:r>
        <w:rPr>
          <w:noProof/>
        </w:rPr>
        <w:t xml:space="preserve"> </w:t>
      </w:r>
      <w:r>
        <w:rPr>
          <w:rFonts w:hint="eastAsia"/>
          <w:noProof/>
        </w:rPr>
        <w:t>应用编程模型</w:t>
      </w:r>
      <w:r>
        <w:rPr>
          <w:noProof/>
        </w:rPr>
        <w:tab/>
      </w:r>
      <w:r>
        <w:rPr>
          <w:noProof/>
        </w:rPr>
        <w:fldChar w:fldCharType="begin"/>
      </w:r>
      <w:r>
        <w:rPr>
          <w:noProof/>
        </w:rPr>
        <w:instrText xml:space="preserve"> PAGEREF _Toc305878392 \h </w:instrText>
      </w:r>
      <w:r>
        <w:rPr>
          <w:noProof/>
        </w:rPr>
      </w:r>
      <w:r>
        <w:rPr>
          <w:noProof/>
        </w:rPr>
        <w:fldChar w:fldCharType="separate"/>
      </w:r>
      <w:r>
        <w:rPr>
          <w:noProof/>
        </w:rPr>
        <w:t>4</w:t>
      </w:r>
      <w:r>
        <w:rPr>
          <w:noProof/>
        </w:rPr>
        <w:fldChar w:fldCharType="end"/>
      </w:r>
    </w:p>
    <w:p w14:paraId="051EE5F2"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2.4</w:t>
      </w:r>
      <w:r>
        <w:rPr>
          <w:noProof/>
        </w:rPr>
        <w:t xml:space="preserve"> </w:t>
      </w:r>
      <w:r>
        <w:rPr>
          <w:rFonts w:hint="eastAsia"/>
          <w:noProof/>
        </w:rPr>
        <w:t>应用开发的三层结构</w:t>
      </w:r>
      <w:r>
        <w:rPr>
          <w:noProof/>
        </w:rPr>
        <w:tab/>
      </w:r>
      <w:r>
        <w:rPr>
          <w:noProof/>
        </w:rPr>
        <w:fldChar w:fldCharType="begin"/>
      </w:r>
      <w:r>
        <w:rPr>
          <w:noProof/>
        </w:rPr>
        <w:instrText xml:space="preserve"> PAGEREF _Toc305878393 \h </w:instrText>
      </w:r>
      <w:r>
        <w:rPr>
          <w:noProof/>
        </w:rPr>
      </w:r>
      <w:r>
        <w:rPr>
          <w:noProof/>
        </w:rPr>
        <w:fldChar w:fldCharType="separate"/>
      </w:r>
      <w:r>
        <w:rPr>
          <w:noProof/>
        </w:rPr>
        <w:t>5</w:t>
      </w:r>
      <w:r>
        <w:rPr>
          <w:noProof/>
        </w:rPr>
        <w:fldChar w:fldCharType="end"/>
      </w:r>
    </w:p>
    <w:p w14:paraId="0D681C54"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2.4.1</w:t>
      </w:r>
      <w:r>
        <w:rPr>
          <w:noProof/>
        </w:rPr>
        <w:t xml:space="preserve"> </w:t>
      </w:r>
      <w:r>
        <w:rPr>
          <w:rFonts w:hint="eastAsia"/>
          <w:noProof/>
        </w:rPr>
        <w:t>用户层</w:t>
      </w:r>
      <w:r>
        <w:rPr>
          <w:noProof/>
        </w:rPr>
        <w:tab/>
      </w:r>
      <w:r>
        <w:rPr>
          <w:noProof/>
        </w:rPr>
        <w:fldChar w:fldCharType="begin"/>
      </w:r>
      <w:r>
        <w:rPr>
          <w:noProof/>
        </w:rPr>
        <w:instrText xml:space="preserve"> PAGEREF _Toc305878394 \h </w:instrText>
      </w:r>
      <w:r>
        <w:rPr>
          <w:noProof/>
        </w:rPr>
      </w:r>
      <w:r>
        <w:rPr>
          <w:noProof/>
        </w:rPr>
        <w:fldChar w:fldCharType="separate"/>
      </w:r>
      <w:r>
        <w:rPr>
          <w:noProof/>
        </w:rPr>
        <w:t>5</w:t>
      </w:r>
      <w:r>
        <w:rPr>
          <w:noProof/>
        </w:rPr>
        <w:fldChar w:fldCharType="end"/>
      </w:r>
    </w:p>
    <w:p w14:paraId="6E138AD2"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2.4.2</w:t>
      </w:r>
      <w:r>
        <w:rPr>
          <w:noProof/>
        </w:rPr>
        <w:t xml:space="preserve"> </w:t>
      </w:r>
      <w:r>
        <w:rPr>
          <w:rFonts w:hint="eastAsia"/>
          <w:noProof/>
        </w:rPr>
        <w:t>分布式数据流层</w:t>
      </w:r>
      <w:r>
        <w:rPr>
          <w:noProof/>
        </w:rPr>
        <w:tab/>
      </w:r>
      <w:r>
        <w:rPr>
          <w:noProof/>
        </w:rPr>
        <w:fldChar w:fldCharType="begin"/>
      </w:r>
      <w:r>
        <w:rPr>
          <w:noProof/>
        </w:rPr>
        <w:instrText xml:space="preserve"> PAGEREF _Toc305878395 \h </w:instrText>
      </w:r>
      <w:r>
        <w:rPr>
          <w:noProof/>
        </w:rPr>
      </w:r>
      <w:r>
        <w:rPr>
          <w:noProof/>
        </w:rPr>
        <w:fldChar w:fldCharType="separate"/>
      </w:r>
      <w:r>
        <w:rPr>
          <w:noProof/>
        </w:rPr>
        <w:t>7</w:t>
      </w:r>
      <w:r>
        <w:rPr>
          <w:noProof/>
        </w:rPr>
        <w:fldChar w:fldCharType="end"/>
      </w:r>
    </w:p>
    <w:p w14:paraId="7EC17EFD"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2.4.3</w:t>
      </w:r>
      <w:r>
        <w:rPr>
          <w:noProof/>
        </w:rPr>
        <w:t xml:space="preserve"> </w:t>
      </w:r>
      <w:r>
        <w:rPr>
          <w:rFonts w:hint="eastAsia"/>
          <w:noProof/>
        </w:rPr>
        <w:t>物理内存层</w:t>
      </w:r>
      <w:r>
        <w:rPr>
          <w:noProof/>
        </w:rPr>
        <w:tab/>
      </w:r>
      <w:r>
        <w:rPr>
          <w:noProof/>
        </w:rPr>
        <w:fldChar w:fldCharType="begin"/>
      </w:r>
      <w:r>
        <w:rPr>
          <w:noProof/>
        </w:rPr>
        <w:instrText xml:space="preserve"> PAGEREF _Toc305878396 \h </w:instrText>
      </w:r>
      <w:r>
        <w:rPr>
          <w:noProof/>
        </w:rPr>
      </w:r>
      <w:r>
        <w:rPr>
          <w:noProof/>
        </w:rPr>
        <w:fldChar w:fldCharType="separate"/>
      </w:r>
      <w:r>
        <w:rPr>
          <w:noProof/>
        </w:rPr>
        <w:t>7</w:t>
      </w:r>
      <w:r>
        <w:rPr>
          <w:noProof/>
        </w:rPr>
        <w:fldChar w:fldCharType="end"/>
      </w:r>
    </w:p>
    <w:p w14:paraId="6031B4E8"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2.5</w:t>
      </w:r>
      <w:r>
        <w:rPr>
          <w:noProof/>
        </w:rPr>
        <w:t xml:space="preserve"> </w:t>
      </w:r>
      <w:r>
        <w:rPr>
          <w:rFonts w:hint="eastAsia"/>
          <w:noProof/>
        </w:rPr>
        <w:t>框架错误容忍机制</w:t>
      </w:r>
      <w:r>
        <w:rPr>
          <w:noProof/>
        </w:rPr>
        <w:tab/>
      </w:r>
      <w:r>
        <w:rPr>
          <w:noProof/>
        </w:rPr>
        <w:fldChar w:fldCharType="begin"/>
      </w:r>
      <w:r>
        <w:rPr>
          <w:noProof/>
        </w:rPr>
        <w:instrText xml:space="preserve"> PAGEREF _Toc305878397 \h </w:instrText>
      </w:r>
      <w:r>
        <w:rPr>
          <w:noProof/>
        </w:rPr>
      </w:r>
      <w:r>
        <w:rPr>
          <w:noProof/>
        </w:rPr>
        <w:fldChar w:fldCharType="separate"/>
      </w:r>
      <w:r>
        <w:rPr>
          <w:noProof/>
        </w:rPr>
        <w:t>7</w:t>
      </w:r>
      <w:r>
        <w:rPr>
          <w:noProof/>
        </w:rPr>
        <w:fldChar w:fldCharType="end"/>
      </w:r>
    </w:p>
    <w:p w14:paraId="6DF61201"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2.6</w:t>
      </w:r>
      <w:r>
        <w:rPr>
          <w:noProof/>
        </w:rPr>
        <w:t xml:space="preserve"> </w:t>
      </w:r>
      <w:r>
        <w:rPr>
          <w:rFonts w:hint="eastAsia"/>
          <w:noProof/>
        </w:rPr>
        <w:t>本章小结</w:t>
      </w:r>
      <w:r>
        <w:rPr>
          <w:noProof/>
        </w:rPr>
        <w:tab/>
      </w:r>
      <w:r>
        <w:rPr>
          <w:noProof/>
        </w:rPr>
        <w:fldChar w:fldCharType="begin"/>
      </w:r>
      <w:r>
        <w:rPr>
          <w:noProof/>
        </w:rPr>
        <w:instrText xml:space="preserve"> PAGEREF _Toc305878398 \h </w:instrText>
      </w:r>
      <w:r>
        <w:rPr>
          <w:noProof/>
        </w:rPr>
      </w:r>
      <w:r>
        <w:rPr>
          <w:noProof/>
        </w:rPr>
        <w:fldChar w:fldCharType="separate"/>
      </w:r>
      <w:r>
        <w:rPr>
          <w:noProof/>
        </w:rPr>
        <w:t>8</w:t>
      </w:r>
      <w:r>
        <w:rPr>
          <w:noProof/>
        </w:rPr>
        <w:fldChar w:fldCharType="end"/>
      </w:r>
    </w:p>
    <w:p w14:paraId="141D9585" w14:textId="77777777" w:rsidR="00E83639" w:rsidRDefault="00E83639" w:rsidP="00E83639">
      <w:pPr>
        <w:pStyle w:val="TOC1"/>
        <w:tabs>
          <w:tab w:val="right" w:leader="dot" w:pos="9117"/>
        </w:tabs>
        <w:spacing w:before="156"/>
        <w:rPr>
          <w:rFonts w:asciiTheme="minorHAnsi" w:eastAsiaTheme="minorEastAsia" w:hAnsiTheme="minorHAnsi" w:cstheme="minorBidi"/>
          <w:b w:val="0"/>
          <w:bCs w:val="0"/>
          <w:noProof/>
          <w:kern w:val="0"/>
          <w:sz w:val="24"/>
          <w:szCs w:val="24"/>
          <w:lang w:eastAsia="ja-JP"/>
        </w:rPr>
      </w:pPr>
      <w:r w:rsidRPr="00863EC0">
        <w:rPr>
          <w:rFonts w:hint="eastAsia"/>
          <w:bCs w:val="0"/>
          <w:noProof/>
          <w14:scene3d>
            <w14:camera w14:prst="orthographicFront"/>
            <w14:lightRig w14:rig="threePt" w14:dir="t">
              <w14:rot w14:lat="0" w14:lon="0" w14:rev="0"/>
            </w14:lightRig>
          </w14:scene3d>
        </w:rPr>
        <w:t>第三章</w:t>
      </w:r>
      <w:r>
        <w:rPr>
          <w:rFonts w:hint="eastAsia"/>
          <w:noProof/>
        </w:rPr>
        <w:t xml:space="preserve"> </w:t>
      </w:r>
      <w:r>
        <w:rPr>
          <w:rFonts w:hint="eastAsia"/>
          <w:noProof/>
        </w:rPr>
        <w:t>数据并行应用内存溢出错误实证研究</w:t>
      </w:r>
      <w:r>
        <w:rPr>
          <w:noProof/>
        </w:rPr>
        <w:tab/>
      </w:r>
      <w:r>
        <w:rPr>
          <w:noProof/>
        </w:rPr>
        <w:fldChar w:fldCharType="begin"/>
      </w:r>
      <w:r>
        <w:rPr>
          <w:noProof/>
        </w:rPr>
        <w:instrText xml:space="preserve"> PAGEREF _Toc305878399 \h </w:instrText>
      </w:r>
      <w:r>
        <w:rPr>
          <w:noProof/>
        </w:rPr>
      </w:r>
      <w:r>
        <w:rPr>
          <w:noProof/>
        </w:rPr>
        <w:fldChar w:fldCharType="separate"/>
      </w:r>
      <w:r>
        <w:rPr>
          <w:noProof/>
        </w:rPr>
        <w:t>11</w:t>
      </w:r>
      <w:r>
        <w:rPr>
          <w:noProof/>
        </w:rPr>
        <w:fldChar w:fldCharType="end"/>
      </w:r>
    </w:p>
    <w:p w14:paraId="4DFDCB2F"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3.1</w:t>
      </w:r>
      <w:r>
        <w:rPr>
          <w:rFonts w:hint="eastAsia"/>
          <w:noProof/>
        </w:rPr>
        <w:t xml:space="preserve"> </w:t>
      </w:r>
      <w:r>
        <w:rPr>
          <w:rFonts w:hint="eastAsia"/>
          <w:noProof/>
        </w:rPr>
        <w:t>引言</w:t>
      </w:r>
      <w:r>
        <w:rPr>
          <w:noProof/>
        </w:rPr>
        <w:tab/>
      </w:r>
      <w:r>
        <w:rPr>
          <w:noProof/>
        </w:rPr>
        <w:fldChar w:fldCharType="begin"/>
      </w:r>
      <w:r>
        <w:rPr>
          <w:noProof/>
        </w:rPr>
        <w:instrText xml:space="preserve"> PAGEREF _Toc305878400 \h </w:instrText>
      </w:r>
      <w:r>
        <w:rPr>
          <w:noProof/>
        </w:rPr>
      </w:r>
      <w:r>
        <w:rPr>
          <w:noProof/>
        </w:rPr>
        <w:fldChar w:fldCharType="separate"/>
      </w:r>
      <w:r>
        <w:rPr>
          <w:noProof/>
        </w:rPr>
        <w:t>11</w:t>
      </w:r>
      <w:r>
        <w:rPr>
          <w:noProof/>
        </w:rPr>
        <w:fldChar w:fldCharType="end"/>
      </w:r>
    </w:p>
    <w:p w14:paraId="1C68A8F0"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3.2</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305878401 \h </w:instrText>
      </w:r>
      <w:r>
        <w:rPr>
          <w:noProof/>
        </w:rPr>
      </w:r>
      <w:r>
        <w:rPr>
          <w:noProof/>
        </w:rPr>
        <w:fldChar w:fldCharType="separate"/>
      </w:r>
      <w:r>
        <w:rPr>
          <w:noProof/>
        </w:rPr>
        <w:t>11</w:t>
      </w:r>
      <w:r>
        <w:rPr>
          <w:noProof/>
        </w:rPr>
        <w:fldChar w:fldCharType="end"/>
      </w:r>
    </w:p>
    <w:p w14:paraId="7625B103"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2.1</w:t>
      </w:r>
      <w:r>
        <w:rPr>
          <w:noProof/>
        </w:rPr>
        <w:t xml:space="preserve"> </w:t>
      </w:r>
      <w:r>
        <w:rPr>
          <w:rFonts w:hint="eastAsia"/>
          <w:noProof/>
        </w:rPr>
        <w:t>研究对象</w:t>
      </w:r>
      <w:r>
        <w:rPr>
          <w:noProof/>
        </w:rPr>
        <w:tab/>
      </w:r>
      <w:r>
        <w:rPr>
          <w:noProof/>
        </w:rPr>
        <w:fldChar w:fldCharType="begin"/>
      </w:r>
      <w:r>
        <w:rPr>
          <w:noProof/>
        </w:rPr>
        <w:instrText xml:space="preserve"> PAGEREF _Toc305878402 \h </w:instrText>
      </w:r>
      <w:r>
        <w:rPr>
          <w:noProof/>
        </w:rPr>
      </w:r>
      <w:r>
        <w:rPr>
          <w:noProof/>
        </w:rPr>
        <w:fldChar w:fldCharType="separate"/>
      </w:r>
      <w:r>
        <w:rPr>
          <w:noProof/>
        </w:rPr>
        <w:t>11</w:t>
      </w:r>
      <w:r>
        <w:rPr>
          <w:noProof/>
        </w:rPr>
        <w:fldChar w:fldCharType="end"/>
      </w:r>
    </w:p>
    <w:p w14:paraId="1F04B847"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2.2</w:t>
      </w:r>
      <w:r>
        <w:rPr>
          <w:noProof/>
        </w:rPr>
        <w:t xml:space="preserve"> </w:t>
      </w:r>
      <w:r>
        <w:rPr>
          <w:rFonts w:hint="eastAsia"/>
          <w:noProof/>
        </w:rPr>
        <w:t>错误原因与修复方法的收集</w:t>
      </w:r>
      <w:r>
        <w:rPr>
          <w:noProof/>
        </w:rPr>
        <w:tab/>
      </w:r>
      <w:r>
        <w:rPr>
          <w:noProof/>
        </w:rPr>
        <w:fldChar w:fldCharType="begin"/>
      </w:r>
      <w:r>
        <w:rPr>
          <w:noProof/>
        </w:rPr>
        <w:instrText xml:space="preserve"> PAGEREF _Toc305878403 \h </w:instrText>
      </w:r>
      <w:r>
        <w:rPr>
          <w:noProof/>
        </w:rPr>
      </w:r>
      <w:r>
        <w:rPr>
          <w:noProof/>
        </w:rPr>
        <w:fldChar w:fldCharType="separate"/>
      </w:r>
      <w:r>
        <w:rPr>
          <w:noProof/>
        </w:rPr>
        <w:t>13</w:t>
      </w:r>
      <w:r>
        <w:rPr>
          <w:noProof/>
        </w:rPr>
        <w:fldChar w:fldCharType="end"/>
      </w:r>
    </w:p>
    <w:p w14:paraId="131E3CC2"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2.3</w:t>
      </w:r>
      <w:r>
        <w:rPr>
          <w:noProof/>
        </w:rPr>
        <w:t xml:space="preserve"> </w:t>
      </w:r>
      <w:r>
        <w:rPr>
          <w:rFonts w:hint="eastAsia"/>
          <w:noProof/>
        </w:rPr>
        <w:t>错误重现方法</w:t>
      </w:r>
      <w:r>
        <w:rPr>
          <w:noProof/>
        </w:rPr>
        <w:tab/>
      </w:r>
      <w:r>
        <w:rPr>
          <w:noProof/>
        </w:rPr>
        <w:fldChar w:fldCharType="begin"/>
      </w:r>
      <w:r>
        <w:rPr>
          <w:noProof/>
        </w:rPr>
        <w:instrText xml:space="preserve"> PAGEREF _Toc305878404 \h </w:instrText>
      </w:r>
      <w:r>
        <w:rPr>
          <w:noProof/>
        </w:rPr>
      </w:r>
      <w:r>
        <w:rPr>
          <w:noProof/>
        </w:rPr>
        <w:fldChar w:fldCharType="separate"/>
      </w:r>
      <w:r>
        <w:rPr>
          <w:noProof/>
        </w:rPr>
        <w:t>13</w:t>
      </w:r>
      <w:r>
        <w:rPr>
          <w:noProof/>
        </w:rPr>
        <w:fldChar w:fldCharType="end"/>
      </w:r>
    </w:p>
    <w:p w14:paraId="0A0DA477"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2.4</w:t>
      </w:r>
      <w:r>
        <w:rPr>
          <w:rFonts w:hint="eastAsia"/>
          <w:noProof/>
        </w:rPr>
        <w:t xml:space="preserve"> </w:t>
      </w:r>
      <w:r>
        <w:rPr>
          <w:rFonts w:hint="eastAsia"/>
          <w:noProof/>
        </w:rPr>
        <w:t>研究方法的局限性</w:t>
      </w:r>
      <w:r>
        <w:rPr>
          <w:noProof/>
        </w:rPr>
        <w:tab/>
      </w:r>
      <w:r>
        <w:rPr>
          <w:noProof/>
        </w:rPr>
        <w:fldChar w:fldCharType="begin"/>
      </w:r>
      <w:r>
        <w:rPr>
          <w:noProof/>
        </w:rPr>
        <w:instrText xml:space="preserve"> PAGEREF _Toc305878405 \h </w:instrText>
      </w:r>
      <w:r>
        <w:rPr>
          <w:noProof/>
        </w:rPr>
      </w:r>
      <w:r>
        <w:rPr>
          <w:noProof/>
        </w:rPr>
        <w:fldChar w:fldCharType="separate"/>
      </w:r>
      <w:r>
        <w:rPr>
          <w:noProof/>
        </w:rPr>
        <w:t>13</w:t>
      </w:r>
      <w:r>
        <w:rPr>
          <w:noProof/>
        </w:rPr>
        <w:fldChar w:fldCharType="end"/>
      </w:r>
    </w:p>
    <w:p w14:paraId="486B0F5E"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lastRenderedPageBreak/>
        <w:t>3.3</w:t>
      </w:r>
      <w:r>
        <w:rPr>
          <w:noProof/>
        </w:rPr>
        <w:t xml:space="preserve"> RQ1</w:t>
      </w:r>
      <w:r>
        <w:rPr>
          <w:rFonts w:hint="eastAsia"/>
          <w:noProof/>
        </w:rPr>
        <w:t>（常见错误原因）的研究成果</w:t>
      </w:r>
      <w:r>
        <w:rPr>
          <w:noProof/>
        </w:rPr>
        <w:tab/>
      </w:r>
      <w:r>
        <w:rPr>
          <w:noProof/>
        </w:rPr>
        <w:fldChar w:fldCharType="begin"/>
      </w:r>
      <w:r>
        <w:rPr>
          <w:noProof/>
        </w:rPr>
        <w:instrText xml:space="preserve"> PAGEREF _Toc305878406 \h </w:instrText>
      </w:r>
      <w:r>
        <w:rPr>
          <w:noProof/>
        </w:rPr>
      </w:r>
      <w:r>
        <w:rPr>
          <w:noProof/>
        </w:rPr>
        <w:fldChar w:fldCharType="separate"/>
      </w:r>
      <w:r>
        <w:rPr>
          <w:noProof/>
        </w:rPr>
        <w:t>14</w:t>
      </w:r>
      <w:r>
        <w:rPr>
          <w:noProof/>
        </w:rPr>
        <w:fldChar w:fldCharType="end"/>
      </w:r>
    </w:p>
    <w:p w14:paraId="4E397472"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3.1</w:t>
      </w:r>
      <w:r>
        <w:rPr>
          <w:noProof/>
        </w:rPr>
        <w:t xml:space="preserve"> </w:t>
      </w:r>
      <w:r>
        <w:rPr>
          <w:rFonts w:hint="eastAsia"/>
          <w:noProof/>
        </w:rPr>
        <w:t>错误类别</w:t>
      </w:r>
      <w:r>
        <w:rPr>
          <w:noProof/>
        </w:rPr>
        <w:t xml:space="preserve">1: </w:t>
      </w:r>
      <w:r>
        <w:rPr>
          <w:rFonts w:hint="eastAsia"/>
          <w:noProof/>
        </w:rPr>
        <w:t>框架暂存了大量的中间数据</w:t>
      </w:r>
      <w:r>
        <w:rPr>
          <w:noProof/>
        </w:rPr>
        <w:tab/>
      </w:r>
      <w:r>
        <w:rPr>
          <w:noProof/>
        </w:rPr>
        <w:fldChar w:fldCharType="begin"/>
      </w:r>
      <w:r>
        <w:rPr>
          <w:noProof/>
        </w:rPr>
        <w:instrText xml:space="preserve"> PAGEREF _Toc305878407 \h </w:instrText>
      </w:r>
      <w:r>
        <w:rPr>
          <w:noProof/>
        </w:rPr>
      </w:r>
      <w:r>
        <w:rPr>
          <w:noProof/>
        </w:rPr>
        <w:fldChar w:fldCharType="separate"/>
      </w:r>
      <w:r>
        <w:rPr>
          <w:noProof/>
        </w:rPr>
        <w:t>15</w:t>
      </w:r>
      <w:r>
        <w:rPr>
          <w:noProof/>
        </w:rPr>
        <w:fldChar w:fldCharType="end"/>
      </w:r>
    </w:p>
    <w:p w14:paraId="0D351774"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3.2</w:t>
      </w:r>
      <w:r>
        <w:rPr>
          <w:noProof/>
        </w:rPr>
        <w:t xml:space="preserve"> </w:t>
      </w:r>
      <w:r>
        <w:rPr>
          <w:rFonts w:hint="eastAsia"/>
          <w:noProof/>
        </w:rPr>
        <w:t>错误类别</w:t>
      </w:r>
      <w:r>
        <w:rPr>
          <w:noProof/>
        </w:rPr>
        <w:t xml:space="preserve">2: </w:t>
      </w:r>
      <w:r>
        <w:rPr>
          <w:rFonts w:hint="eastAsia"/>
          <w:noProof/>
        </w:rPr>
        <w:t>数据流异常</w:t>
      </w:r>
      <w:r>
        <w:rPr>
          <w:noProof/>
        </w:rPr>
        <w:tab/>
      </w:r>
      <w:r>
        <w:rPr>
          <w:noProof/>
        </w:rPr>
        <w:fldChar w:fldCharType="begin"/>
      </w:r>
      <w:r>
        <w:rPr>
          <w:noProof/>
        </w:rPr>
        <w:instrText xml:space="preserve"> PAGEREF _Toc305878408 \h </w:instrText>
      </w:r>
      <w:r>
        <w:rPr>
          <w:noProof/>
        </w:rPr>
      </w:r>
      <w:r>
        <w:rPr>
          <w:noProof/>
        </w:rPr>
        <w:fldChar w:fldCharType="separate"/>
      </w:r>
      <w:r>
        <w:rPr>
          <w:noProof/>
        </w:rPr>
        <w:t>16</w:t>
      </w:r>
      <w:r>
        <w:rPr>
          <w:noProof/>
        </w:rPr>
        <w:fldChar w:fldCharType="end"/>
      </w:r>
    </w:p>
    <w:p w14:paraId="48D16F0B"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3.3</w:t>
      </w:r>
      <w:r>
        <w:rPr>
          <w:noProof/>
        </w:rPr>
        <w:t xml:space="preserve"> </w:t>
      </w:r>
      <w:r>
        <w:rPr>
          <w:rFonts w:hint="eastAsia"/>
          <w:noProof/>
        </w:rPr>
        <w:t>错误类别</w:t>
      </w:r>
      <w:r>
        <w:rPr>
          <w:noProof/>
        </w:rPr>
        <w:t xml:space="preserve">3: </w:t>
      </w:r>
      <w:r>
        <w:rPr>
          <w:rFonts w:hint="eastAsia"/>
          <w:noProof/>
        </w:rPr>
        <w:t>内存使用密集的用户代码</w:t>
      </w:r>
      <w:r>
        <w:rPr>
          <w:noProof/>
        </w:rPr>
        <w:tab/>
      </w:r>
      <w:r>
        <w:rPr>
          <w:noProof/>
        </w:rPr>
        <w:fldChar w:fldCharType="begin"/>
      </w:r>
      <w:r>
        <w:rPr>
          <w:noProof/>
        </w:rPr>
        <w:instrText xml:space="preserve"> PAGEREF _Toc305878409 \h </w:instrText>
      </w:r>
      <w:r>
        <w:rPr>
          <w:noProof/>
        </w:rPr>
      </w:r>
      <w:r>
        <w:rPr>
          <w:noProof/>
        </w:rPr>
        <w:fldChar w:fldCharType="separate"/>
      </w:r>
      <w:r>
        <w:rPr>
          <w:noProof/>
        </w:rPr>
        <w:t>18</w:t>
      </w:r>
      <w:r>
        <w:rPr>
          <w:noProof/>
        </w:rPr>
        <w:fldChar w:fldCharType="end"/>
      </w:r>
    </w:p>
    <w:p w14:paraId="259DD1CA"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3.4</w:t>
      </w:r>
      <w:r w:rsidRPr="00863EC0">
        <w:rPr>
          <w:b/>
          <w:noProof/>
        </w:rPr>
        <w:t xml:space="preserve"> RQ2</w:t>
      </w:r>
      <w:r w:rsidRPr="00863EC0">
        <w:rPr>
          <w:rFonts w:hint="eastAsia"/>
          <w:b/>
          <w:noProof/>
        </w:rPr>
        <w:t>（常见修复方法）的研究结果</w:t>
      </w:r>
      <w:r>
        <w:rPr>
          <w:noProof/>
        </w:rPr>
        <w:tab/>
      </w:r>
      <w:r>
        <w:rPr>
          <w:noProof/>
        </w:rPr>
        <w:fldChar w:fldCharType="begin"/>
      </w:r>
      <w:r>
        <w:rPr>
          <w:noProof/>
        </w:rPr>
        <w:instrText xml:space="preserve"> PAGEREF _Toc305878410 \h </w:instrText>
      </w:r>
      <w:r>
        <w:rPr>
          <w:noProof/>
        </w:rPr>
      </w:r>
      <w:r>
        <w:rPr>
          <w:noProof/>
        </w:rPr>
        <w:fldChar w:fldCharType="separate"/>
      </w:r>
      <w:r>
        <w:rPr>
          <w:noProof/>
        </w:rPr>
        <w:t>21</w:t>
      </w:r>
      <w:r>
        <w:rPr>
          <w:noProof/>
        </w:rPr>
        <w:fldChar w:fldCharType="end"/>
      </w:r>
    </w:p>
    <w:p w14:paraId="3285EF3A"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4.1</w:t>
      </w:r>
      <w:r>
        <w:rPr>
          <w:noProof/>
        </w:rPr>
        <w:t xml:space="preserve"> </w:t>
      </w:r>
      <w:r>
        <w:rPr>
          <w:rFonts w:hint="eastAsia"/>
          <w:noProof/>
        </w:rPr>
        <w:t>数据存储相关的修复方法</w:t>
      </w:r>
      <w:r>
        <w:rPr>
          <w:noProof/>
        </w:rPr>
        <w:tab/>
      </w:r>
      <w:r>
        <w:rPr>
          <w:noProof/>
        </w:rPr>
        <w:fldChar w:fldCharType="begin"/>
      </w:r>
      <w:r>
        <w:rPr>
          <w:noProof/>
        </w:rPr>
        <w:instrText xml:space="preserve"> PAGEREF _Toc305878411 \h </w:instrText>
      </w:r>
      <w:r>
        <w:rPr>
          <w:noProof/>
        </w:rPr>
      </w:r>
      <w:r>
        <w:rPr>
          <w:noProof/>
        </w:rPr>
        <w:fldChar w:fldCharType="separate"/>
      </w:r>
      <w:r>
        <w:rPr>
          <w:noProof/>
        </w:rPr>
        <w:t>22</w:t>
      </w:r>
      <w:r>
        <w:rPr>
          <w:noProof/>
        </w:rPr>
        <w:fldChar w:fldCharType="end"/>
      </w:r>
    </w:p>
    <w:p w14:paraId="57374A6D"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4.2</w:t>
      </w:r>
      <w:r>
        <w:rPr>
          <w:noProof/>
        </w:rPr>
        <w:t xml:space="preserve"> </w:t>
      </w:r>
      <w:r>
        <w:rPr>
          <w:rFonts w:hint="eastAsia"/>
          <w:noProof/>
        </w:rPr>
        <w:t>数据流相关的修复方法</w:t>
      </w:r>
      <w:r>
        <w:rPr>
          <w:noProof/>
        </w:rPr>
        <w:tab/>
      </w:r>
      <w:r>
        <w:rPr>
          <w:noProof/>
        </w:rPr>
        <w:fldChar w:fldCharType="begin"/>
      </w:r>
      <w:r>
        <w:rPr>
          <w:noProof/>
        </w:rPr>
        <w:instrText xml:space="preserve"> PAGEREF _Toc305878412 \h </w:instrText>
      </w:r>
      <w:r>
        <w:rPr>
          <w:noProof/>
        </w:rPr>
      </w:r>
      <w:r>
        <w:rPr>
          <w:noProof/>
        </w:rPr>
        <w:fldChar w:fldCharType="separate"/>
      </w:r>
      <w:r>
        <w:rPr>
          <w:noProof/>
        </w:rPr>
        <w:t>22</w:t>
      </w:r>
      <w:r>
        <w:rPr>
          <w:noProof/>
        </w:rPr>
        <w:fldChar w:fldCharType="end"/>
      </w:r>
    </w:p>
    <w:p w14:paraId="7F2F26F0"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4.3</w:t>
      </w:r>
      <w:r>
        <w:rPr>
          <w:noProof/>
        </w:rPr>
        <w:t xml:space="preserve"> </w:t>
      </w:r>
      <w:r>
        <w:rPr>
          <w:rFonts w:hint="eastAsia"/>
          <w:noProof/>
        </w:rPr>
        <w:t>用户代码相关的修复方法</w:t>
      </w:r>
      <w:r>
        <w:rPr>
          <w:noProof/>
        </w:rPr>
        <w:tab/>
      </w:r>
      <w:r>
        <w:rPr>
          <w:noProof/>
        </w:rPr>
        <w:fldChar w:fldCharType="begin"/>
      </w:r>
      <w:r>
        <w:rPr>
          <w:noProof/>
        </w:rPr>
        <w:instrText xml:space="preserve"> PAGEREF _Toc305878413 \h </w:instrText>
      </w:r>
      <w:r>
        <w:rPr>
          <w:noProof/>
        </w:rPr>
      </w:r>
      <w:r>
        <w:rPr>
          <w:noProof/>
        </w:rPr>
        <w:fldChar w:fldCharType="separate"/>
      </w:r>
      <w:r>
        <w:rPr>
          <w:noProof/>
        </w:rPr>
        <w:t>24</w:t>
      </w:r>
      <w:r>
        <w:rPr>
          <w:noProof/>
        </w:rPr>
        <w:fldChar w:fldCharType="end"/>
      </w:r>
    </w:p>
    <w:p w14:paraId="4EF5C23E"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4.4</w:t>
      </w:r>
      <w:r>
        <w:rPr>
          <w:noProof/>
        </w:rPr>
        <w:t xml:space="preserve"> Driver</w:t>
      </w:r>
      <w:r>
        <w:rPr>
          <w:rFonts w:hint="eastAsia"/>
          <w:noProof/>
        </w:rPr>
        <w:t>程序相关的修复方法</w:t>
      </w:r>
      <w:r>
        <w:rPr>
          <w:noProof/>
        </w:rPr>
        <w:tab/>
      </w:r>
      <w:r>
        <w:rPr>
          <w:noProof/>
        </w:rPr>
        <w:fldChar w:fldCharType="begin"/>
      </w:r>
      <w:r>
        <w:rPr>
          <w:noProof/>
        </w:rPr>
        <w:instrText xml:space="preserve"> PAGEREF _Toc305878414 \h </w:instrText>
      </w:r>
      <w:r>
        <w:rPr>
          <w:noProof/>
        </w:rPr>
      </w:r>
      <w:r>
        <w:rPr>
          <w:noProof/>
        </w:rPr>
        <w:fldChar w:fldCharType="separate"/>
      </w:r>
      <w:r>
        <w:rPr>
          <w:noProof/>
        </w:rPr>
        <w:t>25</w:t>
      </w:r>
      <w:r>
        <w:rPr>
          <w:noProof/>
        </w:rPr>
        <w:fldChar w:fldCharType="end"/>
      </w:r>
    </w:p>
    <w:p w14:paraId="4529A482"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3.5</w:t>
      </w:r>
      <w:r w:rsidRPr="00863EC0">
        <w:rPr>
          <w:b/>
          <w:noProof/>
        </w:rPr>
        <w:t xml:space="preserve"> RQ3</w:t>
      </w:r>
      <w:r w:rsidRPr="00863EC0">
        <w:rPr>
          <w:rFonts w:hint="eastAsia"/>
          <w:b/>
          <w:noProof/>
        </w:rPr>
        <w:t>（框架改进方法）的研究结果</w:t>
      </w:r>
      <w:r>
        <w:rPr>
          <w:noProof/>
        </w:rPr>
        <w:tab/>
      </w:r>
      <w:r>
        <w:rPr>
          <w:noProof/>
        </w:rPr>
        <w:fldChar w:fldCharType="begin"/>
      </w:r>
      <w:r>
        <w:rPr>
          <w:noProof/>
        </w:rPr>
        <w:instrText xml:space="preserve"> PAGEREF _Toc305878415 \h </w:instrText>
      </w:r>
      <w:r>
        <w:rPr>
          <w:noProof/>
        </w:rPr>
      </w:r>
      <w:r>
        <w:rPr>
          <w:noProof/>
        </w:rPr>
        <w:fldChar w:fldCharType="separate"/>
      </w:r>
      <w:r>
        <w:rPr>
          <w:noProof/>
        </w:rPr>
        <w:t>26</w:t>
      </w:r>
      <w:r>
        <w:rPr>
          <w:noProof/>
        </w:rPr>
        <w:fldChar w:fldCharType="end"/>
      </w:r>
    </w:p>
    <w:p w14:paraId="6998DCDA"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5.1</w:t>
      </w:r>
      <w:r>
        <w:rPr>
          <w:noProof/>
        </w:rPr>
        <w:t xml:space="preserve"> </w:t>
      </w:r>
      <w:r>
        <w:rPr>
          <w:rFonts w:hint="eastAsia"/>
          <w:noProof/>
        </w:rPr>
        <w:t>辅助错误诊断的方法</w:t>
      </w:r>
      <w:r>
        <w:rPr>
          <w:noProof/>
        </w:rPr>
        <w:tab/>
      </w:r>
      <w:r>
        <w:rPr>
          <w:noProof/>
        </w:rPr>
        <w:fldChar w:fldCharType="begin"/>
      </w:r>
      <w:r>
        <w:rPr>
          <w:noProof/>
        </w:rPr>
        <w:instrText xml:space="preserve"> PAGEREF _Toc305878416 \h </w:instrText>
      </w:r>
      <w:r>
        <w:rPr>
          <w:noProof/>
        </w:rPr>
      </w:r>
      <w:r>
        <w:rPr>
          <w:noProof/>
        </w:rPr>
        <w:fldChar w:fldCharType="separate"/>
      </w:r>
      <w:r>
        <w:rPr>
          <w:noProof/>
        </w:rPr>
        <w:t>26</w:t>
      </w:r>
      <w:r>
        <w:rPr>
          <w:noProof/>
        </w:rPr>
        <w:fldChar w:fldCharType="end"/>
      </w:r>
    </w:p>
    <w:p w14:paraId="285D77EE"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3.5.2</w:t>
      </w:r>
      <w:r>
        <w:rPr>
          <w:noProof/>
        </w:rPr>
        <w:t xml:space="preserve"> </w:t>
      </w:r>
      <w:r>
        <w:rPr>
          <w:rFonts w:hint="eastAsia"/>
          <w:noProof/>
        </w:rPr>
        <w:t>提高框架的错误容忍能力方法</w:t>
      </w:r>
      <w:r>
        <w:rPr>
          <w:noProof/>
        </w:rPr>
        <w:tab/>
      </w:r>
      <w:r>
        <w:rPr>
          <w:noProof/>
        </w:rPr>
        <w:fldChar w:fldCharType="begin"/>
      </w:r>
      <w:r>
        <w:rPr>
          <w:noProof/>
        </w:rPr>
        <w:instrText xml:space="preserve"> PAGEREF _Toc305878417 \h </w:instrText>
      </w:r>
      <w:r>
        <w:rPr>
          <w:noProof/>
        </w:rPr>
      </w:r>
      <w:r>
        <w:rPr>
          <w:noProof/>
        </w:rPr>
        <w:fldChar w:fldCharType="separate"/>
      </w:r>
      <w:r>
        <w:rPr>
          <w:noProof/>
        </w:rPr>
        <w:t>27</w:t>
      </w:r>
      <w:r>
        <w:rPr>
          <w:noProof/>
        </w:rPr>
        <w:fldChar w:fldCharType="end"/>
      </w:r>
    </w:p>
    <w:p w14:paraId="24CEAC0C"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3.6</w:t>
      </w:r>
      <w:r>
        <w:rPr>
          <w:noProof/>
        </w:rPr>
        <w:t xml:space="preserve"> </w:t>
      </w:r>
      <w:r>
        <w:rPr>
          <w:rFonts w:hint="eastAsia"/>
          <w:noProof/>
        </w:rPr>
        <w:t>讨论</w:t>
      </w:r>
      <w:r>
        <w:rPr>
          <w:noProof/>
        </w:rPr>
        <w:tab/>
      </w:r>
      <w:r>
        <w:rPr>
          <w:noProof/>
        </w:rPr>
        <w:fldChar w:fldCharType="begin"/>
      </w:r>
      <w:r>
        <w:rPr>
          <w:noProof/>
        </w:rPr>
        <w:instrText xml:space="preserve"> PAGEREF _Toc305878418 \h </w:instrText>
      </w:r>
      <w:r>
        <w:rPr>
          <w:noProof/>
        </w:rPr>
      </w:r>
      <w:r>
        <w:rPr>
          <w:noProof/>
        </w:rPr>
        <w:fldChar w:fldCharType="separate"/>
      </w:r>
      <w:r>
        <w:rPr>
          <w:noProof/>
        </w:rPr>
        <w:t>28</w:t>
      </w:r>
      <w:r>
        <w:rPr>
          <w:noProof/>
        </w:rPr>
        <w:fldChar w:fldCharType="end"/>
      </w:r>
    </w:p>
    <w:p w14:paraId="27AAFFE2"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3.7</w:t>
      </w:r>
      <w:r>
        <w:rPr>
          <w:noProof/>
        </w:rPr>
        <w:t xml:space="preserve"> </w:t>
      </w:r>
      <w:r>
        <w:rPr>
          <w:rFonts w:hint="eastAsia"/>
          <w:noProof/>
        </w:rPr>
        <w:t>相关工作比较</w:t>
      </w:r>
      <w:r>
        <w:rPr>
          <w:noProof/>
        </w:rPr>
        <w:tab/>
      </w:r>
      <w:r>
        <w:rPr>
          <w:noProof/>
        </w:rPr>
        <w:fldChar w:fldCharType="begin"/>
      </w:r>
      <w:r>
        <w:rPr>
          <w:noProof/>
        </w:rPr>
        <w:instrText xml:space="preserve"> PAGEREF _Toc305878419 \h </w:instrText>
      </w:r>
      <w:r>
        <w:rPr>
          <w:noProof/>
        </w:rPr>
      </w:r>
      <w:r>
        <w:rPr>
          <w:noProof/>
        </w:rPr>
        <w:fldChar w:fldCharType="separate"/>
      </w:r>
      <w:r>
        <w:rPr>
          <w:noProof/>
        </w:rPr>
        <w:t>28</w:t>
      </w:r>
      <w:r>
        <w:rPr>
          <w:noProof/>
        </w:rPr>
        <w:fldChar w:fldCharType="end"/>
      </w:r>
    </w:p>
    <w:p w14:paraId="66274B6E"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3.8</w:t>
      </w:r>
      <w:r>
        <w:rPr>
          <w:noProof/>
        </w:rPr>
        <w:t xml:space="preserve"> </w:t>
      </w:r>
      <w:r>
        <w:rPr>
          <w:rFonts w:hint="eastAsia"/>
          <w:noProof/>
        </w:rPr>
        <w:t>本章小结</w:t>
      </w:r>
      <w:r>
        <w:rPr>
          <w:noProof/>
        </w:rPr>
        <w:tab/>
      </w:r>
      <w:r>
        <w:rPr>
          <w:noProof/>
        </w:rPr>
        <w:fldChar w:fldCharType="begin"/>
      </w:r>
      <w:r>
        <w:rPr>
          <w:noProof/>
        </w:rPr>
        <w:instrText xml:space="preserve"> PAGEREF _Toc305878420 \h </w:instrText>
      </w:r>
      <w:r>
        <w:rPr>
          <w:noProof/>
        </w:rPr>
      </w:r>
      <w:r>
        <w:rPr>
          <w:noProof/>
        </w:rPr>
        <w:fldChar w:fldCharType="separate"/>
      </w:r>
      <w:r>
        <w:rPr>
          <w:noProof/>
        </w:rPr>
        <w:t>29</w:t>
      </w:r>
      <w:r>
        <w:rPr>
          <w:noProof/>
        </w:rPr>
        <w:fldChar w:fldCharType="end"/>
      </w:r>
    </w:p>
    <w:p w14:paraId="0C859BFF" w14:textId="77777777" w:rsidR="00E83639" w:rsidRDefault="00E83639" w:rsidP="00E83639">
      <w:pPr>
        <w:pStyle w:val="TOC1"/>
        <w:tabs>
          <w:tab w:val="right" w:leader="dot" w:pos="9117"/>
        </w:tabs>
        <w:spacing w:before="156"/>
        <w:rPr>
          <w:rFonts w:asciiTheme="minorHAnsi" w:eastAsiaTheme="minorEastAsia" w:hAnsiTheme="minorHAnsi" w:cstheme="minorBidi"/>
          <w:b w:val="0"/>
          <w:bCs w:val="0"/>
          <w:noProof/>
          <w:kern w:val="0"/>
          <w:sz w:val="24"/>
          <w:szCs w:val="24"/>
          <w:lang w:eastAsia="ja-JP"/>
        </w:rPr>
      </w:pPr>
      <w:r w:rsidRPr="00863EC0">
        <w:rPr>
          <w:rFonts w:hint="eastAsia"/>
          <w:bCs w:val="0"/>
          <w:noProof/>
          <w14:scene3d>
            <w14:camera w14:prst="orthographicFront"/>
            <w14:lightRig w14:rig="threePt" w14:dir="t">
              <w14:rot w14:lat="0" w14:lon="0" w14:rev="0"/>
            </w14:lightRig>
          </w14:scene3d>
        </w:rPr>
        <w:t>第四章</w:t>
      </w:r>
      <w:r>
        <w:rPr>
          <w:noProof/>
        </w:rPr>
        <w:t xml:space="preserve"> </w:t>
      </w:r>
      <w:r>
        <w:rPr>
          <w:rFonts w:hint="eastAsia"/>
          <w:noProof/>
        </w:rPr>
        <w:t>应用内存用量模型及用量估算方法</w:t>
      </w:r>
      <w:r>
        <w:rPr>
          <w:noProof/>
        </w:rPr>
        <w:tab/>
      </w:r>
      <w:r>
        <w:rPr>
          <w:noProof/>
        </w:rPr>
        <w:fldChar w:fldCharType="begin"/>
      </w:r>
      <w:r>
        <w:rPr>
          <w:noProof/>
        </w:rPr>
        <w:instrText xml:space="preserve"> PAGEREF _Toc305878421 \h </w:instrText>
      </w:r>
      <w:r>
        <w:rPr>
          <w:noProof/>
        </w:rPr>
      </w:r>
      <w:r>
        <w:rPr>
          <w:noProof/>
        </w:rPr>
        <w:fldChar w:fldCharType="separate"/>
      </w:r>
      <w:r>
        <w:rPr>
          <w:noProof/>
        </w:rPr>
        <w:t>33</w:t>
      </w:r>
      <w:r>
        <w:rPr>
          <w:noProof/>
        </w:rPr>
        <w:fldChar w:fldCharType="end"/>
      </w:r>
    </w:p>
    <w:p w14:paraId="7CBE41BA"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1</w:t>
      </w:r>
      <w:r>
        <w:rPr>
          <w:rFonts w:hint="eastAsia"/>
          <w:noProof/>
        </w:rPr>
        <w:t xml:space="preserve"> </w:t>
      </w:r>
      <w:r>
        <w:rPr>
          <w:rFonts w:hint="eastAsia"/>
          <w:noProof/>
        </w:rPr>
        <w:t>概述</w:t>
      </w:r>
      <w:r>
        <w:rPr>
          <w:noProof/>
        </w:rPr>
        <w:tab/>
      </w:r>
      <w:r>
        <w:rPr>
          <w:noProof/>
        </w:rPr>
        <w:fldChar w:fldCharType="begin"/>
      </w:r>
      <w:r>
        <w:rPr>
          <w:noProof/>
        </w:rPr>
        <w:instrText xml:space="preserve"> PAGEREF _Toc305878422 \h </w:instrText>
      </w:r>
      <w:r>
        <w:rPr>
          <w:noProof/>
        </w:rPr>
      </w:r>
      <w:r>
        <w:rPr>
          <w:noProof/>
        </w:rPr>
        <w:fldChar w:fldCharType="separate"/>
      </w:r>
      <w:r>
        <w:rPr>
          <w:noProof/>
        </w:rPr>
        <w:t>33</w:t>
      </w:r>
      <w:r>
        <w:rPr>
          <w:noProof/>
        </w:rPr>
        <w:fldChar w:fldCharType="end"/>
      </w:r>
    </w:p>
    <w:p w14:paraId="29EC7056"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2</w:t>
      </w:r>
      <w:r>
        <w:rPr>
          <w:noProof/>
        </w:rPr>
        <w:t xml:space="preserve"> </w:t>
      </w:r>
      <w:r>
        <w:rPr>
          <w:rFonts w:hint="eastAsia"/>
          <w:noProof/>
        </w:rPr>
        <w:t>问题定义</w:t>
      </w:r>
      <w:r>
        <w:rPr>
          <w:noProof/>
        </w:rPr>
        <w:tab/>
      </w:r>
      <w:r>
        <w:rPr>
          <w:noProof/>
        </w:rPr>
        <w:fldChar w:fldCharType="begin"/>
      </w:r>
      <w:r>
        <w:rPr>
          <w:noProof/>
        </w:rPr>
        <w:instrText xml:space="preserve"> PAGEREF _Toc305878423 \h </w:instrText>
      </w:r>
      <w:r>
        <w:rPr>
          <w:noProof/>
        </w:rPr>
      </w:r>
      <w:r>
        <w:rPr>
          <w:noProof/>
        </w:rPr>
        <w:fldChar w:fldCharType="separate"/>
      </w:r>
      <w:r>
        <w:rPr>
          <w:noProof/>
        </w:rPr>
        <w:t>34</w:t>
      </w:r>
      <w:r>
        <w:rPr>
          <w:noProof/>
        </w:rPr>
        <w:fldChar w:fldCharType="end"/>
      </w:r>
    </w:p>
    <w:p w14:paraId="6E9E5F24"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3</w:t>
      </w:r>
      <w:r>
        <w:rPr>
          <w:noProof/>
        </w:rPr>
        <w:t xml:space="preserve"> </w:t>
      </w:r>
      <w:r>
        <w:rPr>
          <w:rFonts w:hint="eastAsia"/>
          <w:noProof/>
        </w:rPr>
        <w:t>挑战</w:t>
      </w:r>
      <w:r>
        <w:rPr>
          <w:noProof/>
        </w:rPr>
        <w:tab/>
      </w:r>
      <w:r>
        <w:rPr>
          <w:noProof/>
        </w:rPr>
        <w:fldChar w:fldCharType="begin"/>
      </w:r>
      <w:r>
        <w:rPr>
          <w:noProof/>
        </w:rPr>
        <w:instrText xml:space="preserve"> PAGEREF _Toc305878424 \h </w:instrText>
      </w:r>
      <w:r>
        <w:rPr>
          <w:noProof/>
        </w:rPr>
      </w:r>
      <w:r>
        <w:rPr>
          <w:noProof/>
        </w:rPr>
        <w:fldChar w:fldCharType="separate"/>
      </w:r>
      <w:r>
        <w:rPr>
          <w:noProof/>
        </w:rPr>
        <w:t>34</w:t>
      </w:r>
      <w:r>
        <w:rPr>
          <w:noProof/>
        </w:rPr>
        <w:fldChar w:fldCharType="end"/>
      </w:r>
    </w:p>
    <w:p w14:paraId="4CB4E85B"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4</w:t>
      </w:r>
      <w:r>
        <w:rPr>
          <w:noProof/>
        </w:rPr>
        <w:t xml:space="preserve"> </w:t>
      </w:r>
      <w:r>
        <w:rPr>
          <w:rFonts w:hint="eastAsia"/>
          <w:noProof/>
        </w:rPr>
        <w:t>问题分析与模型建立思路</w:t>
      </w:r>
      <w:r>
        <w:rPr>
          <w:noProof/>
        </w:rPr>
        <w:tab/>
      </w:r>
      <w:r>
        <w:rPr>
          <w:noProof/>
        </w:rPr>
        <w:fldChar w:fldCharType="begin"/>
      </w:r>
      <w:r>
        <w:rPr>
          <w:noProof/>
        </w:rPr>
        <w:instrText xml:space="preserve"> PAGEREF _Toc305878425 \h </w:instrText>
      </w:r>
      <w:r>
        <w:rPr>
          <w:noProof/>
        </w:rPr>
      </w:r>
      <w:r>
        <w:rPr>
          <w:noProof/>
        </w:rPr>
        <w:fldChar w:fldCharType="separate"/>
      </w:r>
      <w:r>
        <w:rPr>
          <w:noProof/>
        </w:rPr>
        <w:t>35</w:t>
      </w:r>
      <w:r>
        <w:rPr>
          <w:noProof/>
        </w:rPr>
        <w:fldChar w:fldCharType="end"/>
      </w:r>
    </w:p>
    <w:p w14:paraId="5342C3B3"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5</w:t>
      </w:r>
      <w:r>
        <w:rPr>
          <w:rFonts w:hint="eastAsia"/>
          <w:noProof/>
        </w:rPr>
        <w:t xml:space="preserve"> </w:t>
      </w:r>
      <w:r>
        <w:rPr>
          <w:rFonts w:hint="eastAsia"/>
          <w:noProof/>
        </w:rPr>
        <w:t>内存用量模型</w:t>
      </w:r>
      <w:r>
        <w:rPr>
          <w:noProof/>
        </w:rPr>
        <w:tab/>
      </w:r>
      <w:r>
        <w:rPr>
          <w:noProof/>
        </w:rPr>
        <w:fldChar w:fldCharType="begin"/>
      </w:r>
      <w:r>
        <w:rPr>
          <w:noProof/>
        </w:rPr>
        <w:instrText xml:space="preserve"> PAGEREF _Toc305878426 \h </w:instrText>
      </w:r>
      <w:r>
        <w:rPr>
          <w:noProof/>
        </w:rPr>
      </w:r>
      <w:r>
        <w:rPr>
          <w:noProof/>
        </w:rPr>
        <w:fldChar w:fldCharType="separate"/>
      </w:r>
      <w:r>
        <w:rPr>
          <w:noProof/>
        </w:rPr>
        <w:t>37</w:t>
      </w:r>
      <w:r>
        <w:rPr>
          <w:noProof/>
        </w:rPr>
        <w:fldChar w:fldCharType="end"/>
      </w:r>
    </w:p>
    <w:p w14:paraId="435A7F4C"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6</w:t>
      </w:r>
      <w:r>
        <w:rPr>
          <w:rFonts w:hint="eastAsia"/>
          <w:noProof/>
        </w:rPr>
        <w:t xml:space="preserve"> </w:t>
      </w:r>
      <w:r>
        <w:rPr>
          <w:rFonts w:hint="eastAsia"/>
          <w:noProof/>
        </w:rPr>
        <w:t>数据流模型</w:t>
      </w:r>
      <w:r>
        <w:rPr>
          <w:noProof/>
        </w:rPr>
        <w:tab/>
      </w:r>
      <w:r>
        <w:rPr>
          <w:noProof/>
        </w:rPr>
        <w:fldChar w:fldCharType="begin"/>
      </w:r>
      <w:r>
        <w:rPr>
          <w:noProof/>
        </w:rPr>
        <w:instrText xml:space="preserve"> PAGEREF _Toc305878427 \h </w:instrText>
      </w:r>
      <w:r>
        <w:rPr>
          <w:noProof/>
        </w:rPr>
      </w:r>
      <w:r>
        <w:rPr>
          <w:noProof/>
        </w:rPr>
        <w:fldChar w:fldCharType="separate"/>
      </w:r>
      <w:r>
        <w:rPr>
          <w:noProof/>
        </w:rPr>
        <w:t>37</w:t>
      </w:r>
      <w:r>
        <w:rPr>
          <w:noProof/>
        </w:rPr>
        <w:fldChar w:fldCharType="end"/>
      </w:r>
    </w:p>
    <w:p w14:paraId="01D25537"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4.6.1</w:t>
      </w:r>
      <w:r>
        <w:rPr>
          <w:noProof/>
        </w:rPr>
        <w:t xml:space="preserve"> </w:t>
      </w:r>
      <w:r>
        <w:rPr>
          <w:rFonts w:hint="eastAsia"/>
          <w:noProof/>
        </w:rPr>
        <w:t>框架内存对象模型</w:t>
      </w:r>
      <w:r>
        <w:rPr>
          <w:noProof/>
        </w:rPr>
        <w:tab/>
      </w:r>
      <w:r>
        <w:rPr>
          <w:noProof/>
        </w:rPr>
        <w:fldChar w:fldCharType="begin"/>
      </w:r>
      <w:r>
        <w:rPr>
          <w:noProof/>
        </w:rPr>
        <w:instrText xml:space="preserve"> PAGEREF _Toc305878428 \h </w:instrText>
      </w:r>
      <w:r>
        <w:rPr>
          <w:noProof/>
        </w:rPr>
      </w:r>
      <w:r>
        <w:rPr>
          <w:noProof/>
        </w:rPr>
        <w:fldChar w:fldCharType="separate"/>
      </w:r>
      <w:r>
        <w:rPr>
          <w:noProof/>
        </w:rPr>
        <w:t>41</w:t>
      </w:r>
      <w:r>
        <w:rPr>
          <w:noProof/>
        </w:rPr>
        <w:fldChar w:fldCharType="end"/>
      </w:r>
    </w:p>
    <w:p w14:paraId="7D1BC0D8"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4.6.2</w:t>
      </w:r>
      <w:r>
        <w:rPr>
          <w:noProof/>
        </w:rPr>
        <w:t xml:space="preserve"> </w:t>
      </w:r>
      <w:r>
        <w:rPr>
          <w:rFonts w:hint="eastAsia"/>
          <w:noProof/>
        </w:rPr>
        <w:t>用户代码对象模型</w:t>
      </w:r>
      <w:r>
        <w:rPr>
          <w:noProof/>
        </w:rPr>
        <w:tab/>
      </w:r>
      <w:r>
        <w:rPr>
          <w:noProof/>
        </w:rPr>
        <w:fldChar w:fldCharType="begin"/>
      </w:r>
      <w:r>
        <w:rPr>
          <w:noProof/>
        </w:rPr>
        <w:instrText xml:space="preserve"> PAGEREF _Toc305878429 \h </w:instrText>
      </w:r>
      <w:r>
        <w:rPr>
          <w:noProof/>
        </w:rPr>
      </w:r>
      <w:r>
        <w:rPr>
          <w:noProof/>
        </w:rPr>
        <w:fldChar w:fldCharType="separate"/>
      </w:r>
      <w:r>
        <w:rPr>
          <w:noProof/>
        </w:rPr>
        <w:t>43</w:t>
      </w:r>
      <w:r>
        <w:rPr>
          <w:noProof/>
        </w:rPr>
        <w:fldChar w:fldCharType="end"/>
      </w:r>
    </w:p>
    <w:p w14:paraId="2CC22292"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4.6.3</w:t>
      </w:r>
      <w:r>
        <w:rPr>
          <w:noProof/>
        </w:rPr>
        <w:t xml:space="preserve"> </w:t>
      </w:r>
      <w:r>
        <w:rPr>
          <w:rFonts w:hint="eastAsia"/>
          <w:noProof/>
        </w:rPr>
        <w:t>模型总结</w:t>
      </w:r>
      <w:r>
        <w:rPr>
          <w:noProof/>
        </w:rPr>
        <w:tab/>
      </w:r>
      <w:r>
        <w:rPr>
          <w:noProof/>
        </w:rPr>
        <w:fldChar w:fldCharType="begin"/>
      </w:r>
      <w:r>
        <w:rPr>
          <w:noProof/>
        </w:rPr>
        <w:instrText xml:space="preserve"> PAGEREF _Toc305878430 \h </w:instrText>
      </w:r>
      <w:r>
        <w:rPr>
          <w:noProof/>
        </w:rPr>
      </w:r>
      <w:r>
        <w:rPr>
          <w:noProof/>
        </w:rPr>
        <w:fldChar w:fldCharType="separate"/>
      </w:r>
      <w:r>
        <w:rPr>
          <w:noProof/>
        </w:rPr>
        <w:t>49</w:t>
      </w:r>
      <w:r>
        <w:rPr>
          <w:noProof/>
        </w:rPr>
        <w:fldChar w:fldCharType="end"/>
      </w:r>
    </w:p>
    <w:p w14:paraId="2EB50E70"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7</w:t>
      </w:r>
      <w:r>
        <w:rPr>
          <w:noProof/>
        </w:rPr>
        <w:t xml:space="preserve"> </w:t>
      </w:r>
      <w:r>
        <w:rPr>
          <w:rFonts w:hint="eastAsia"/>
          <w:noProof/>
        </w:rPr>
        <w:t>实验评价</w:t>
      </w:r>
      <w:r>
        <w:rPr>
          <w:noProof/>
        </w:rPr>
        <w:tab/>
      </w:r>
      <w:r>
        <w:rPr>
          <w:noProof/>
        </w:rPr>
        <w:fldChar w:fldCharType="begin"/>
      </w:r>
      <w:r>
        <w:rPr>
          <w:noProof/>
        </w:rPr>
        <w:instrText xml:space="preserve"> PAGEREF _Toc305878431 \h </w:instrText>
      </w:r>
      <w:r>
        <w:rPr>
          <w:noProof/>
        </w:rPr>
      </w:r>
      <w:r>
        <w:rPr>
          <w:noProof/>
        </w:rPr>
        <w:fldChar w:fldCharType="separate"/>
      </w:r>
      <w:r>
        <w:rPr>
          <w:noProof/>
        </w:rPr>
        <w:t>49</w:t>
      </w:r>
      <w:r>
        <w:rPr>
          <w:noProof/>
        </w:rPr>
        <w:fldChar w:fldCharType="end"/>
      </w:r>
    </w:p>
    <w:p w14:paraId="72F79888"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4.7.1</w:t>
      </w:r>
      <w:r>
        <w:rPr>
          <w:noProof/>
        </w:rPr>
        <w:t xml:space="preserve"> </w:t>
      </w:r>
      <w:r>
        <w:rPr>
          <w:rFonts w:hint="eastAsia"/>
          <w:noProof/>
        </w:rPr>
        <w:t>实验环境与实验数据</w:t>
      </w:r>
      <w:r>
        <w:rPr>
          <w:noProof/>
        </w:rPr>
        <w:tab/>
      </w:r>
      <w:r>
        <w:rPr>
          <w:noProof/>
        </w:rPr>
        <w:fldChar w:fldCharType="begin"/>
      </w:r>
      <w:r>
        <w:rPr>
          <w:noProof/>
        </w:rPr>
        <w:instrText xml:space="preserve"> PAGEREF _Toc305878432 \h </w:instrText>
      </w:r>
      <w:r>
        <w:rPr>
          <w:noProof/>
        </w:rPr>
      </w:r>
      <w:r>
        <w:rPr>
          <w:noProof/>
        </w:rPr>
        <w:fldChar w:fldCharType="separate"/>
      </w:r>
      <w:r>
        <w:rPr>
          <w:noProof/>
        </w:rPr>
        <w:t>49</w:t>
      </w:r>
      <w:r>
        <w:rPr>
          <w:noProof/>
        </w:rPr>
        <w:fldChar w:fldCharType="end"/>
      </w:r>
    </w:p>
    <w:p w14:paraId="1FA37BF0"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4.7.2</w:t>
      </w:r>
      <w:r>
        <w:rPr>
          <w:noProof/>
        </w:rPr>
        <w:t xml:space="preserve"> </w:t>
      </w:r>
      <w:r>
        <w:rPr>
          <w:rFonts w:hint="eastAsia"/>
          <w:noProof/>
        </w:rPr>
        <w:t>实验步骤</w:t>
      </w:r>
      <w:r>
        <w:rPr>
          <w:noProof/>
        </w:rPr>
        <w:tab/>
      </w:r>
      <w:r>
        <w:rPr>
          <w:noProof/>
        </w:rPr>
        <w:fldChar w:fldCharType="begin"/>
      </w:r>
      <w:r>
        <w:rPr>
          <w:noProof/>
        </w:rPr>
        <w:instrText xml:space="preserve"> PAGEREF _Toc305878433 \h </w:instrText>
      </w:r>
      <w:r>
        <w:rPr>
          <w:noProof/>
        </w:rPr>
      </w:r>
      <w:r>
        <w:rPr>
          <w:noProof/>
        </w:rPr>
        <w:fldChar w:fldCharType="separate"/>
      </w:r>
      <w:r>
        <w:rPr>
          <w:noProof/>
        </w:rPr>
        <w:t>50</w:t>
      </w:r>
      <w:r>
        <w:rPr>
          <w:noProof/>
        </w:rPr>
        <w:fldChar w:fldCharType="end"/>
      </w:r>
    </w:p>
    <w:p w14:paraId="5DD67AA1"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4.7.3</w:t>
      </w:r>
      <w:r>
        <w:rPr>
          <w:noProof/>
        </w:rPr>
        <w:t xml:space="preserve"> </w:t>
      </w:r>
      <w:r>
        <w:rPr>
          <w:rFonts w:hint="eastAsia"/>
          <w:noProof/>
        </w:rPr>
        <w:t>实验结果</w:t>
      </w:r>
      <w:r>
        <w:rPr>
          <w:noProof/>
        </w:rPr>
        <w:tab/>
      </w:r>
      <w:r>
        <w:rPr>
          <w:noProof/>
        </w:rPr>
        <w:fldChar w:fldCharType="begin"/>
      </w:r>
      <w:r>
        <w:rPr>
          <w:noProof/>
        </w:rPr>
        <w:instrText xml:space="preserve"> PAGEREF _Toc305878434 \h </w:instrText>
      </w:r>
      <w:r>
        <w:rPr>
          <w:noProof/>
        </w:rPr>
      </w:r>
      <w:r>
        <w:rPr>
          <w:noProof/>
        </w:rPr>
        <w:fldChar w:fldCharType="separate"/>
      </w:r>
      <w:r>
        <w:rPr>
          <w:noProof/>
        </w:rPr>
        <w:t>51</w:t>
      </w:r>
      <w:r>
        <w:rPr>
          <w:noProof/>
        </w:rPr>
        <w:fldChar w:fldCharType="end"/>
      </w:r>
    </w:p>
    <w:p w14:paraId="082B6788"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8</w:t>
      </w:r>
      <w:r>
        <w:rPr>
          <w:noProof/>
        </w:rPr>
        <w:t xml:space="preserve"> </w:t>
      </w:r>
      <w:r>
        <w:rPr>
          <w:rFonts w:hint="eastAsia"/>
          <w:noProof/>
        </w:rPr>
        <w:t>进一步讨论</w:t>
      </w:r>
      <w:r>
        <w:rPr>
          <w:noProof/>
        </w:rPr>
        <w:tab/>
      </w:r>
      <w:r>
        <w:rPr>
          <w:noProof/>
        </w:rPr>
        <w:fldChar w:fldCharType="begin"/>
      </w:r>
      <w:r>
        <w:rPr>
          <w:noProof/>
        </w:rPr>
        <w:instrText xml:space="preserve"> PAGEREF _Toc305878435 \h </w:instrText>
      </w:r>
      <w:r>
        <w:rPr>
          <w:noProof/>
        </w:rPr>
      </w:r>
      <w:r>
        <w:rPr>
          <w:noProof/>
        </w:rPr>
        <w:fldChar w:fldCharType="separate"/>
      </w:r>
      <w:r>
        <w:rPr>
          <w:noProof/>
        </w:rPr>
        <w:t>52</w:t>
      </w:r>
      <w:r>
        <w:rPr>
          <w:noProof/>
        </w:rPr>
        <w:fldChar w:fldCharType="end"/>
      </w:r>
    </w:p>
    <w:p w14:paraId="042F753F"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9</w:t>
      </w:r>
      <w:r>
        <w:rPr>
          <w:noProof/>
        </w:rPr>
        <w:t xml:space="preserve"> </w:t>
      </w:r>
      <w:r>
        <w:rPr>
          <w:rFonts w:hint="eastAsia"/>
          <w:noProof/>
        </w:rPr>
        <w:t>相关工作比较</w:t>
      </w:r>
      <w:r>
        <w:rPr>
          <w:noProof/>
        </w:rPr>
        <w:tab/>
      </w:r>
      <w:r>
        <w:rPr>
          <w:noProof/>
        </w:rPr>
        <w:fldChar w:fldCharType="begin"/>
      </w:r>
      <w:r>
        <w:rPr>
          <w:noProof/>
        </w:rPr>
        <w:instrText xml:space="preserve"> PAGEREF _Toc305878436 \h </w:instrText>
      </w:r>
      <w:r>
        <w:rPr>
          <w:noProof/>
        </w:rPr>
      </w:r>
      <w:r>
        <w:rPr>
          <w:noProof/>
        </w:rPr>
        <w:fldChar w:fldCharType="separate"/>
      </w:r>
      <w:r>
        <w:rPr>
          <w:noProof/>
        </w:rPr>
        <w:t>53</w:t>
      </w:r>
      <w:r>
        <w:rPr>
          <w:noProof/>
        </w:rPr>
        <w:fldChar w:fldCharType="end"/>
      </w:r>
    </w:p>
    <w:p w14:paraId="2BB1A524"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4.10</w:t>
      </w:r>
      <w:r>
        <w:rPr>
          <w:noProof/>
        </w:rPr>
        <w:t xml:space="preserve"> </w:t>
      </w:r>
      <w:r>
        <w:rPr>
          <w:rFonts w:hint="eastAsia"/>
          <w:noProof/>
        </w:rPr>
        <w:t>本章小结</w:t>
      </w:r>
      <w:r>
        <w:rPr>
          <w:noProof/>
        </w:rPr>
        <w:tab/>
      </w:r>
      <w:r>
        <w:rPr>
          <w:noProof/>
        </w:rPr>
        <w:fldChar w:fldCharType="begin"/>
      </w:r>
      <w:r>
        <w:rPr>
          <w:noProof/>
        </w:rPr>
        <w:instrText xml:space="preserve"> PAGEREF _Toc305878437 \h </w:instrText>
      </w:r>
      <w:r>
        <w:rPr>
          <w:noProof/>
        </w:rPr>
      </w:r>
      <w:r>
        <w:rPr>
          <w:noProof/>
        </w:rPr>
        <w:fldChar w:fldCharType="separate"/>
      </w:r>
      <w:r>
        <w:rPr>
          <w:noProof/>
        </w:rPr>
        <w:t>53</w:t>
      </w:r>
      <w:r>
        <w:rPr>
          <w:noProof/>
        </w:rPr>
        <w:fldChar w:fldCharType="end"/>
      </w:r>
    </w:p>
    <w:p w14:paraId="591912D8" w14:textId="77777777" w:rsidR="00E83639" w:rsidRDefault="00E83639" w:rsidP="00E83639">
      <w:pPr>
        <w:pStyle w:val="TOC1"/>
        <w:tabs>
          <w:tab w:val="right" w:leader="dot" w:pos="9117"/>
        </w:tabs>
        <w:spacing w:before="156"/>
        <w:rPr>
          <w:rFonts w:asciiTheme="minorHAnsi" w:eastAsiaTheme="minorEastAsia" w:hAnsiTheme="minorHAnsi" w:cstheme="minorBidi"/>
          <w:b w:val="0"/>
          <w:bCs w:val="0"/>
          <w:noProof/>
          <w:kern w:val="0"/>
          <w:sz w:val="24"/>
          <w:szCs w:val="24"/>
          <w:lang w:eastAsia="ja-JP"/>
        </w:rPr>
      </w:pPr>
      <w:r w:rsidRPr="00863EC0">
        <w:rPr>
          <w:rFonts w:hint="eastAsia"/>
          <w:bCs w:val="0"/>
          <w:noProof/>
          <w14:scene3d>
            <w14:camera w14:prst="orthographicFront"/>
            <w14:lightRig w14:rig="threePt" w14:dir="t">
              <w14:rot w14:lat="0" w14:lon="0" w14:rev="0"/>
            </w14:lightRig>
          </w14:scene3d>
        </w:rPr>
        <w:t>第五章</w:t>
      </w:r>
      <w:r>
        <w:rPr>
          <w:noProof/>
        </w:rPr>
        <w:t xml:space="preserve"> </w:t>
      </w:r>
      <w:r>
        <w:rPr>
          <w:rFonts w:hint="eastAsia"/>
          <w:noProof/>
        </w:rPr>
        <w:t>应用内存溢出错误诊断方法及工具</w:t>
      </w:r>
      <w:r>
        <w:rPr>
          <w:noProof/>
        </w:rPr>
        <w:tab/>
      </w:r>
      <w:r>
        <w:rPr>
          <w:noProof/>
        </w:rPr>
        <w:fldChar w:fldCharType="begin"/>
      </w:r>
      <w:r>
        <w:rPr>
          <w:noProof/>
        </w:rPr>
        <w:instrText xml:space="preserve"> PAGEREF _Toc305878438 \h </w:instrText>
      </w:r>
      <w:r>
        <w:rPr>
          <w:noProof/>
        </w:rPr>
      </w:r>
      <w:r>
        <w:rPr>
          <w:noProof/>
        </w:rPr>
        <w:fldChar w:fldCharType="separate"/>
      </w:r>
      <w:r>
        <w:rPr>
          <w:noProof/>
        </w:rPr>
        <w:t>57</w:t>
      </w:r>
      <w:r>
        <w:rPr>
          <w:noProof/>
        </w:rPr>
        <w:fldChar w:fldCharType="end"/>
      </w:r>
    </w:p>
    <w:p w14:paraId="31F4CE39"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5.1</w:t>
      </w:r>
      <w:r>
        <w:rPr>
          <w:rFonts w:hint="eastAsia"/>
          <w:noProof/>
        </w:rPr>
        <w:t xml:space="preserve"> </w:t>
      </w:r>
      <w:r>
        <w:rPr>
          <w:rFonts w:hint="eastAsia"/>
          <w:noProof/>
        </w:rPr>
        <w:t>概述</w:t>
      </w:r>
      <w:r>
        <w:rPr>
          <w:noProof/>
        </w:rPr>
        <w:tab/>
      </w:r>
      <w:r>
        <w:rPr>
          <w:noProof/>
        </w:rPr>
        <w:fldChar w:fldCharType="begin"/>
      </w:r>
      <w:r>
        <w:rPr>
          <w:noProof/>
        </w:rPr>
        <w:instrText xml:space="preserve"> PAGEREF _Toc305878439 \h </w:instrText>
      </w:r>
      <w:r>
        <w:rPr>
          <w:noProof/>
        </w:rPr>
      </w:r>
      <w:r>
        <w:rPr>
          <w:noProof/>
        </w:rPr>
        <w:fldChar w:fldCharType="separate"/>
      </w:r>
      <w:r>
        <w:rPr>
          <w:noProof/>
        </w:rPr>
        <w:t>57</w:t>
      </w:r>
      <w:r>
        <w:rPr>
          <w:noProof/>
        </w:rPr>
        <w:fldChar w:fldCharType="end"/>
      </w:r>
    </w:p>
    <w:p w14:paraId="17982DD0"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lastRenderedPageBreak/>
        <w:t>5.2</w:t>
      </w:r>
      <w:r>
        <w:rPr>
          <w:noProof/>
        </w:rPr>
        <w:t xml:space="preserve"> </w:t>
      </w:r>
      <w:r>
        <w:rPr>
          <w:rFonts w:hint="eastAsia"/>
          <w:noProof/>
        </w:rPr>
        <w:t>问题分析</w:t>
      </w:r>
      <w:r>
        <w:rPr>
          <w:noProof/>
        </w:rPr>
        <w:tab/>
      </w:r>
      <w:r>
        <w:rPr>
          <w:noProof/>
        </w:rPr>
        <w:fldChar w:fldCharType="begin"/>
      </w:r>
      <w:r>
        <w:rPr>
          <w:noProof/>
        </w:rPr>
        <w:instrText xml:space="preserve"> PAGEREF _Toc305878440 \h </w:instrText>
      </w:r>
      <w:r>
        <w:rPr>
          <w:noProof/>
        </w:rPr>
      </w:r>
      <w:r>
        <w:rPr>
          <w:noProof/>
        </w:rPr>
        <w:fldChar w:fldCharType="separate"/>
      </w:r>
      <w:r>
        <w:rPr>
          <w:noProof/>
        </w:rPr>
        <w:t>57</w:t>
      </w:r>
      <w:r>
        <w:rPr>
          <w:noProof/>
        </w:rPr>
        <w:fldChar w:fldCharType="end"/>
      </w:r>
    </w:p>
    <w:p w14:paraId="44223484"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5.2.1</w:t>
      </w:r>
      <w:r w:rsidRPr="00863EC0">
        <w:rPr>
          <w:b/>
          <w:noProof/>
        </w:rPr>
        <w:t xml:space="preserve"> </w:t>
      </w:r>
      <w:r w:rsidRPr="00863EC0">
        <w:rPr>
          <w:rFonts w:hint="eastAsia"/>
          <w:b/>
          <w:noProof/>
        </w:rPr>
        <w:t>内存分析与内存溢出诊断工具</w:t>
      </w:r>
      <w:r w:rsidRPr="00863EC0">
        <w:rPr>
          <w:b/>
          <w:noProof/>
        </w:rPr>
        <w:t>Mprof</w:t>
      </w:r>
      <w:r w:rsidRPr="00863EC0">
        <w:rPr>
          <w:rFonts w:hint="eastAsia"/>
          <w:b/>
          <w:noProof/>
        </w:rPr>
        <w:t>的设计与实现</w:t>
      </w:r>
      <w:r>
        <w:rPr>
          <w:noProof/>
        </w:rPr>
        <w:tab/>
      </w:r>
      <w:r>
        <w:rPr>
          <w:noProof/>
        </w:rPr>
        <w:fldChar w:fldCharType="begin"/>
      </w:r>
      <w:r>
        <w:rPr>
          <w:noProof/>
        </w:rPr>
        <w:instrText xml:space="preserve"> PAGEREF _Toc305878441 \h </w:instrText>
      </w:r>
      <w:r>
        <w:rPr>
          <w:noProof/>
        </w:rPr>
      </w:r>
      <w:r>
        <w:rPr>
          <w:noProof/>
        </w:rPr>
        <w:fldChar w:fldCharType="separate"/>
      </w:r>
      <w:r>
        <w:rPr>
          <w:noProof/>
        </w:rPr>
        <w:t>58</w:t>
      </w:r>
      <w:r>
        <w:rPr>
          <w:noProof/>
        </w:rPr>
        <w:fldChar w:fldCharType="end"/>
      </w:r>
    </w:p>
    <w:p w14:paraId="6F458F61"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5.2.2</w:t>
      </w:r>
      <w:r>
        <w:rPr>
          <w:rFonts w:hint="eastAsia"/>
          <w:noProof/>
        </w:rPr>
        <w:t xml:space="preserve"> </w:t>
      </w:r>
      <w:r>
        <w:rPr>
          <w:rFonts w:hint="eastAsia"/>
          <w:noProof/>
        </w:rPr>
        <w:t>数据流分析器</w:t>
      </w:r>
      <w:r>
        <w:rPr>
          <w:noProof/>
        </w:rPr>
        <w:tab/>
      </w:r>
      <w:r>
        <w:rPr>
          <w:noProof/>
        </w:rPr>
        <w:fldChar w:fldCharType="begin"/>
      </w:r>
      <w:r>
        <w:rPr>
          <w:noProof/>
        </w:rPr>
        <w:instrText xml:space="preserve"> PAGEREF _Toc305878442 \h </w:instrText>
      </w:r>
      <w:r>
        <w:rPr>
          <w:noProof/>
        </w:rPr>
      </w:r>
      <w:r>
        <w:rPr>
          <w:noProof/>
        </w:rPr>
        <w:fldChar w:fldCharType="separate"/>
      </w:r>
      <w:r>
        <w:rPr>
          <w:noProof/>
        </w:rPr>
        <w:t>59</w:t>
      </w:r>
      <w:r>
        <w:rPr>
          <w:noProof/>
        </w:rPr>
        <w:fldChar w:fldCharType="end"/>
      </w:r>
    </w:p>
    <w:p w14:paraId="5A9A7DDD"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5.2.3</w:t>
      </w:r>
      <w:r>
        <w:rPr>
          <w:noProof/>
        </w:rPr>
        <w:t xml:space="preserve"> </w:t>
      </w:r>
      <w:r>
        <w:rPr>
          <w:rFonts w:hint="eastAsia"/>
          <w:noProof/>
        </w:rPr>
        <w:t>用户代码内存分析器</w:t>
      </w:r>
      <w:r>
        <w:rPr>
          <w:noProof/>
        </w:rPr>
        <w:tab/>
      </w:r>
      <w:r>
        <w:rPr>
          <w:noProof/>
        </w:rPr>
        <w:fldChar w:fldCharType="begin"/>
      </w:r>
      <w:r>
        <w:rPr>
          <w:noProof/>
        </w:rPr>
        <w:instrText xml:space="preserve"> PAGEREF _Toc305878443 \h </w:instrText>
      </w:r>
      <w:r>
        <w:rPr>
          <w:noProof/>
        </w:rPr>
      </w:r>
      <w:r>
        <w:rPr>
          <w:noProof/>
        </w:rPr>
        <w:fldChar w:fldCharType="separate"/>
      </w:r>
      <w:r>
        <w:rPr>
          <w:noProof/>
        </w:rPr>
        <w:t>59</w:t>
      </w:r>
      <w:r>
        <w:rPr>
          <w:noProof/>
        </w:rPr>
        <w:fldChar w:fldCharType="end"/>
      </w:r>
    </w:p>
    <w:p w14:paraId="73DB6A6A"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Pr>
          <w:rFonts w:hint="eastAsia"/>
          <w:noProof/>
        </w:rPr>
        <w:t>识别用户代码内存使用模式</w:t>
      </w:r>
      <w:r>
        <w:rPr>
          <w:noProof/>
        </w:rPr>
        <w:tab/>
      </w:r>
      <w:r>
        <w:rPr>
          <w:noProof/>
        </w:rPr>
        <w:fldChar w:fldCharType="begin"/>
      </w:r>
      <w:r>
        <w:rPr>
          <w:noProof/>
        </w:rPr>
        <w:instrText xml:space="preserve"> PAGEREF _Toc305878444 \h </w:instrText>
      </w:r>
      <w:r>
        <w:rPr>
          <w:noProof/>
        </w:rPr>
      </w:r>
      <w:r>
        <w:rPr>
          <w:noProof/>
        </w:rPr>
        <w:fldChar w:fldCharType="separate"/>
      </w:r>
      <w:r>
        <w:rPr>
          <w:noProof/>
        </w:rPr>
        <w:t>62</w:t>
      </w:r>
      <w:r>
        <w:rPr>
          <w:noProof/>
        </w:rPr>
        <w:fldChar w:fldCharType="end"/>
      </w:r>
    </w:p>
    <w:p w14:paraId="438E4A43"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5.3</w:t>
      </w:r>
      <w:r>
        <w:rPr>
          <w:noProof/>
        </w:rPr>
        <w:t xml:space="preserve"> </w:t>
      </w:r>
      <w:r>
        <w:rPr>
          <w:rFonts w:hint="eastAsia"/>
          <w:noProof/>
        </w:rPr>
        <w:t>内存溢出错误诊断</w:t>
      </w:r>
      <w:r>
        <w:rPr>
          <w:noProof/>
        </w:rPr>
        <w:tab/>
      </w:r>
      <w:r>
        <w:rPr>
          <w:noProof/>
        </w:rPr>
        <w:fldChar w:fldCharType="begin"/>
      </w:r>
      <w:r>
        <w:rPr>
          <w:noProof/>
        </w:rPr>
        <w:instrText xml:space="preserve"> PAGEREF _Toc305878445 \h </w:instrText>
      </w:r>
      <w:r>
        <w:rPr>
          <w:noProof/>
        </w:rPr>
      </w:r>
      <w:r>
        <w:rPr>
          <w:noProof/>
        </w:rPr>
        <w:fldChar w:fldCharType="separate"/>
      </w:r>
      <w:r>
        <w:rPr>
          <w:noProof/>
        </w:rPr>
        <w:t>62</w:t>
      </w:r>
      <w:r>
        <w:rPr>
          <w:noProof/>
        </w:rPr>
        <w:fldChar w:fldCharType="end"/>
      </w:r>
    </w:p>
    <w:p w14:paraId="44C3B997"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5.4</w:t>
      </w:r>
      <w:r>
        <w:rPr>
          <w:noProof/>
        </w:rPr>
        <w:t xml:space="preserve"> </w:t>
      </w:r>
      <w:r>
        <w:rPr>
          <w:rFonts w:hint="eastAsia"/>
          <w:noProof/>
        </w:rPr>
        <w:t>实验评价</w:t>
      </w:r>
      <w:r>
        <w:rPr>
          <w:noProof/>
        </w:rPr>
        <w:tab/>
      </w:r>
      <w:r>
        <w:rPr>
          <w:noProof/>
        </w:rPr>
        <w:fldChar w:fldCharType="begin"/>
      </w:r>
      <w:r>
        <w:rPr>
          <w:noProof/>
        </w:rPr>
        <w:instrText xml:space="preserve"> PAGEREF _Toc305878446 \h </w:instrText>
      </w:r>
      <w:r>
        <w:rPr>
          <w:noProof/>
        </w:rPr>
      </w:r>
      <w:r>
        <w:rPr>
          <w:noProof/>
        </w:rPr>
        <w:fldChar w:fldCharType="separate"/>
      </w:r>
      <w:r>
        <w:rPr>
          <w:noProof/>
        </w:rPr>
        <w:t>65</w:t>
      </w:r>
      <w:r>
        <w:rPr>
          <w:noProof/>
        </w:rPr>
        <w:fldChar w:fldCharType="end"/>
      </w:r>
    </w:p>
    <w:p w14:paraId="23B3BA1D"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5.4.1</w:t>
      </w:r>
      <w:r>
        <w:rPr>
          <w:noProof/>
        </w:rPr>
        <w:t xml:space="preserve"> </w:t>
      </w:r>
      <w:r>
        <w:rPr>
          <w:rFonts w:hint="eastAsia"/>
          <w:noProof/>
        </w:rPr>
        <w:t>实验环境及实验步骤</w:t>
      </w:r>
      <w:r>
        <w:rPr>
          <w:noProof/>
        </w:rPr>
        <w:tab/>
      </w:r>
      <w:r>
        <w:rPr>
          <w:noProof/>
        </w:rPr>
        <w:fldChar w:fldCharType="begin"/>
      </w:r>
      <w:r>
        <w:rPr>
          <w:noProof/>
        </w:rPr>
        <w:instrText xml:space="preserve"> PAGEREF _Toc305878447 \h </w:instrText>
      </w:r>
      <w:r>
        <w:rPr>
          <w:noProof/>
        </w:rPr>
      </w:r>
      <w:r>
        <w:rPr>
          <w:noProof/>
        </w:rPr>
        <w:fldChar w:fldCharType="separate"/>
      </w:r>
      <w:r>
        <w:rPr>
          <w:noProof/>
        </w:rPr>
        <w:t>65</w:t>
      </w:r>
      <w:r>
        <w:rPr>
          <w:noProof/>
        </w:rPr>
        <w:fldChar w:fldCharType="end"/>
      </w:r>
    </w:p>
    <w:p w14:paraId="40F79F5C"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5.4.2</w:t>
      </w:r>
      <w:r>
        <w:rPr>
          <w:noProof/>
        </w:rPr>
        <w:t xml:space="preserve"> </w:t>
      </w:r>
      <w:r>
        <w:rPr>
          <w:rFonts w:hint="eastAsia"/>
          <w:noProof/>
        </w:rPr>
        <w:t>诊断结果</w:t>
      </w:r>
      <w:r>
        <w:rPr>
          <w:noProof/>
        </w:rPr>
        <w:tab/>
      </w:r>
      <w:r>
        <w:rPr>
          <w:noProof/>
        </w:rPr>
        <w:fldChar w:fldCharType="begin"/>
      </w:r>
      <w:r>
        <w:rPr>
          <w:noProof/>
        </w:rPr>
        <w:instrText xml:space="preserve"> PAGEREF _Toc305878448 \h </w:instrText>
      </w:r>
      <w:r>
        <w:rPr>
          <w:noProof/>
        </w:rPr>
      </w:r>
      <w:r>
        <w:rPr>
          <w:noProof/>
        </w:rPr>
        <w:fldChar w:fldCharType="separate"/>
      </w:r>
      <w:r>
        <w:rPr>
          <w:noProof/>
        </w:rPr>
        <w:t>65</w:t>
      </w:r>
      <w:r>
        <w:rPr>
          <w:noProof/>
        </w:rPr>
        <w:fldChar w:fldCharType="end"/>
      </w:r>
    </w:p>
    <w:p w14:paraId="76A9686E"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5.4.3</w:t>
      </w:r>
      <w:r>
        <w:rPr>
          <w:rFonts w:hint="eastAsia"/>
          <w:noProof/>
        </w:rPr>
        <w:t xml:space="preserve"> </w:t>
      </w:r>
      <w:r>
        <w:rPr>
          <w:rFonts w:hint="eastAsia"/>
          <w:noProof/>
        </w:rPr>
        <w:t>案例研究</w:t>
      </w:r>
      <w:r>
        <w:rPr>
          <w:noProof/>
        </w:rPr>
        <w:tab/>
      </w:r>
      <w:r>
        <w:rPr>
          <w:noProof/>
        </w:rPr>
        <w:fldChar w:fldCharType="begin"/>
      </w:r>
      <w:r>
        <w:rPr>
          <w:noProof/>
        </w:rPr>
        <w:instrText xml:space="preserve"> PAGEREF _Toc305878449 \h </w:instrText>
      </w:r>
      <w:r>
        <w:rPr>
          <w:noProof/>
        </w:rPr>
      </w:r>
      <w:r>
        <w:rPr>
          <w:noProof/>
        </w:rPr>
        <w:fldChar w:fldCharType="separate"/>
      </w:r>
      <w:r>
        <w:rPr>
          <w:noProof/>
        </w:rPr>
        <w:t>67</w:t>
      </w:r>
      <w:r>
        <w:rPr>
          <w:noProof/>
        </w:rPr>
        <w:fldChar w:fldCharType="end"/>
      </w:r>
    </w:p>
    <w:p w14:paraId="5C184643"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5.4.4</w:t>
      </w:r>
      <w:r>
        <w:rPr>
          <w:noProof/>
        </w:rPr>
        <w:t xml:space="preserve"> </w:t>
      </w:r>
      <w:r>
        <w:rPr>
          <w:rFonts w:hint="eastAsia"/>
          <w:noProof/>
        </w:rPr>
        <w:t>讨论</w:t>
      </w:r>
      <w:r>
        <w:rPr>
          <w:noProof/>
        </w:rPr>
        <w:tab/>
      </w:r>
      <w:r>
        <w:rPr>
          <w:noProof/>
        </w:rPr>
        <w:fldChar w:fldCharType="begin"/>
      </w:r>
      <w:r>
        <w:rPr>
          <w:noProof/>
        </w:rPr>
        <w:instrText xml:space="preserve"> PAGEREF _Toc305878450 \h </w:instrText>
      </w:r>
      <w:r>
        <w:rPr>
          <w:noProof/>
        </w:rPr>
      </w:r>
      <w:r>
        <w:rPr>
          <w:noProof/>
        </w:rPr>
        <w:fldChar w:fldCharType="separate"/>
      </w:r>
      <w:r>
        <w:rPr>
          <w:noProof/>
        </w:rPr>
        <w:t>70</w:t>
      </w:r>
      <w:r>
        <w:rPr>
          <w:noProof/>
        </w:rPr>
        <w:fldChar w:fldCharType="end"/>
      </w:r>
    </w:p>
    <w:p w14:paraId="2A4C4D63"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5.5</w:t>
      </w:r>
      <w:r>
        <w:rPr>
          <w:noProof/>
        </w:rPr>
        <w:t xml:space="preserve"> </w:t>
      </w:r>
      <w:r>
        <w:rPr>
          <w:rFonts w:hint="eastAsia"/>
          <w:noProof/>
        </w:rPr>
        <w:t>相关工作比较</w:t>
      </w:r>
      <w:r>
        <w:rPr>
          <w:noProof/>
        </w:rPr>
        <w:tab/>
      </w:r>
      <w:r>
        <w:rPr>
          <w:noProof/>
        </w:rPr>
        <w:fldChar w:fldCharType="begin"/>
      </w:r>
      <w:r>
        <w:rPr>
          <w:noProof/>
        </w:rPr>
        <w:instrText xml:space="preserve"> PAGEREF _Toc305878451 \h </w:instrText>
      </w:r>
      <w:r>
        <w:rPr>
          <w:noProof/>
        </w:rPr>
      </w:r>
      <w:r>
        <w:rPr>
          <w:noProof/>
        </w:rPr>
        <w:fldChar w:fldCharType="separate"/>
      </w:r>
      <w:r>
        <w:rPr>
          <w:noProof/>
        </w:rPr>
        <w:t>71</w:t>
      </w:r>
      <w:r>
        <w:rPr>
          <w:noProof/>
        </w:rPr>
        <w:fldChar w:fldCharType="end"/>
      </w:r>
    </w:p>
    <w:p w14:paraId="4C4188A9"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5.6</w:t>
      </w:r>
      <w:r>
        <w:rPr>
          <w:rFonts w:hint="eastAsia"/>
          <w:noProof/>
        </w:rPr>
        <w:t xml:space="preserve"> </w:t>
      </w:r>
      <w:r>
        <w:rPr>
          <w:rFonts w:hint="eastAsia"/>
          <w:noProof/>
        </w:rPr>
        <w:t>本章小结</w:t>
      </w:r>
      <w:r>
        <w:rPr>
          <w:noProof/>
        </w:rPr>
        <w:tab/>
      </w:r>
      <w:r>
        <w:rPr>
          <w:noProof/>
        </w:rPr>
        <w:fldChar w:fldCharType="begin"/>
      </w:r>
      <w:r>
        <w:rPr>
          <w:noProof/>
        </w:rPr>
        <w:instrText xml:space="preserve"> PAGEREF _Toc305878452 \h </w:instrText>
      </w:r>
      <w:r>
        <w:rPr>
          <w:noProof/>
        </w:rPr>
      </w:r>
      <w:r>
        <w:rPr>
          <w:noProof/>
        </w:rPr>
        <w:fldChar w:fldCharType="separate"/>
      </w:r>
      <w:r>
        <w:rPr>
          <w:noProof/>
        </w:rPr>
        <w:t>71</w:t>
      </w:r>
      <w:r>
        <w:rPr>
          <w:noProof/>
        </w:rPr>
        <w:fldChar w:fldCharType="end"/>
      </w:r>
    </w:p>
    <w:p w14:paraId="09248FFE" w14:textId="77777777" w:rsidR="00E83639" w:rsidRDefault="00E83639" w:rsidP="00E83639">
      <w:pPr>
        <w:pStyle w:val="TOC1"/>
        <w:tabs>
          <w:tab w:val="right" w:leader="dot" w:pos="9117"/>
        </w:tabs>
        <w:spacing w:before="156"/>
        <w:rPr>
          <w:rFonts w:asciiTheme="minorHAnsi" w:eastAsiaTheme="minorEastAsia" w:hAnsiTheme="minorHAnsi" w:cstheme="minorBidi"/>
          <w:b w:val="0"/>
          <w:bCs w:val="0"/>
          <w:noProof/>
          <w:kern w:val="0"/>
          <w:sz w:val="24"/>
          <w:szCs w:val="24"/>
          <w:lang w:eastAsia="ja-JP"/>
        </w:rPr>
      </w:pPr>
      <w:r w:rsidRPr="00863EC0">
        <w:rPr>
          <w:rFonts w:hint="eastAsia"/>
          <w:bCs w:val="0"/>
          <w:noProof/>
          <w14:scene3d>
            <w14:camera w14:prst="orthographicFront"/>
            <w14:lightRig w14:rig="threePt" w14:dir="t">
              <w14:rot w14:lat="0" w14:lon="0" w14:rev="0"/>
            </w14:lightRig>
          </w14:scene3d>
        </w:rPr>
        <w:t>第六章</w:t>
      </w:r>
      <w:r>
        <w:rPr>
          <w:noProof/>
        </w:rPr>
        <w:t xml:space="preserve"> </w:t>
      </w:r>
      <w:r>
        <w:rPr>
          <w:rFonts w:hint="eastAsia"/>
          <w:noProof/>
        </w:rPr>
        <w:t>结束语</w:t>
      </w:r>
      <w:r>
        <w:rPr>
          <w:noProof/>
        </w:rPr>
        <w:tab/>
      </w:r>
      <w:r>
        <w:rPr>
          <w:noProof/>
        </w:rPr>
        <w:fldChar w:fldCharType="begin"/>
      </w:r>
      <w:r>
        <w:rPr>
          <w:noProof/>
        </w:rPr>
        <w:instrText xml:space="preserve"> PAGEREF _Toc305878453 \h </w:instrText>
      </w:r>
      <w:r>
        <w:rPr>
          <w:noProof/>
        </w:rPr>
      </w:r>
      <w:r>
        <w:rPr>
          <w:noProof/>
        </w:rPr>
        <w:fldChar w:fldCharType="separate"/>
      </w:r>
      <w:r>
        <w:rPr>
          <w:noProof/>
        </w:rPr>
        <w:t>73</w:t>
      </w:r>
      <w:r>
        <w:rPr>
          <w:noProof/>
        </w:rPr>
        <w:fldChar w:fldCharType="end"/>
      </w:r>
    </w:p>
    <w:p w14:paraId="5AB4B985"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6.1</w:t>
      </w:r>
      <w:r>
        <w:rPr>
          <w:noProof/>
        </w:rPr>
        <w:t xml:space="preserve"> </w:t>
      </w:r>
      <w:r>
        <w:rPr>
          <w:rFonts w:hint="eastAsia"/>
          <w:noProof/>
        </w:rPr>
        <w:t>论文工作总结</w:t>
      </w:r>
      <w:r>
        <w:rPr>
          <w:noProof/>
        </w:rPr>
        <w:tab/>
      </w:r>
      <w:r>
        <w:rPr>
          <w:noProof/>
        </w:rPr>
        <w:fldChar w:fldCharType="begin"/>
      </w:r>
      <w:r>
        <w:rPr>
          <w:noProof/>
        </w:rPr>
        <w:instrText xml:space="preserve"> PAGEREF _Toc305878454 \h </w:instrText>
      </w:r>
      <w:r>
        <w:rPr>
          <w:noProof/>
        </w:rPr>
      </w:r>
      <w:r>
        <w:rPr>
          <w:noProof/>
        </w:rPr>
        <w:fldChar w:fldCharType="separate"/>
      </w:r>
      <w:r>
        <w:rPr>
          <w:noProof/>
        </w:rPr>
        <w:t>73</w:t>
      </w:r>
      <w:r>
        <w:rPr>
          <w:noProof/>
        </w:rPr>
        <w:fldChar w:fldCharType="end"/>
      </w:r>
    </w:p>
    <w:p w14:paraId="623E10A3" w14:textId="77777777" w:rsidR="00E83639" w:rsidRDefault="00E83639" w:rsidP="00E83639">
      <w:pPr>
        <w:pStyle w:val="TOC2"/>
        <w:tabs>
          <w:tab w:val="right" w:leader="dot" w:pos="9117"/>
        </w:tabs>
        <w:ind w:left="420"/>
        <w:rPr>
          <w:rFonts w:asciiTheme="minorHAnsi" w:eastAsiaTheme="minorEastAsia" w:hAnsiTheme="minorHAnsi" w:cstheme="minorBidi"/>
          <w:noProof/>
          <w:kern w:val="0"/>
          <w:lang w:eastAsia="ja-JP"/>
        </w:rPr>
      </w:pPr>
      <w:r w:rsidRPr="00863EC0">
        <w:rPr>
          <w:noProof/>
          <w14:scene3d>
            <w14:camera w14:prst="orthographicFront"/>
            <w14:lightRig w14:rig="threePt" w14:dir="t">
              <w14:rot w14:lat="0" w14:lon="0" w14:rev="0"/>
            </w14:lightRig>
          </w14:scene3d>
        </w:rPr>
        <w:t>6.2</w:t>
      </w:r>
      <w:r>
        <w:rPr>
          <w:noProof/>
        </w:rPr>
        <w:t xml:space="preserve"> </w:t>
      </w:r>
      <w:r>
        <w:rPr>
          <w:rFonts w:hint="eastAsia"/>
          <w:noProof/>
        </w:rPr>
        <w:t>进一步的工作</w:t>
      </w:r>
      <w:r>
        <w:rPr>
          <w:noProof/>
        </w:rPr>
        <w:tab/>
      </w:r>
      <w:r>
        <w:rPr>
          <w:noProof/>
        </w:rPr>
        <w:fldChar w:fldCharType="begin"/>
      </w:r>
      <w:r>
        <w:rPr>
          <w:noProof/>
        </w:rPr>
        <w:instrText xml:space="preserve"> PAGEREF _Toc305878455 \h </w:instrText>
      </w:r>
      <w:r>
        <w:rPr>
          <w:noProof/>
        </w:rPr>
      </w:r>
      <w:r>
        <w:rPr>
          <w:noProof/>
        </w:rPr>
        <w:fldChar w:fldCharType="separate"/>
      </w:r>
      <w:r>
        <w:rPr>
          <w:noProof/>
        </w:rPr>
        <w:t>74</w:t>
      </w:r>
      <w:r>
        <w:rPr>
          <w:noProof/>
        </w:rPr>
        <w:fldChar w:fldCharType="end"/>
      </w:r>
    </w:p>
    <w:p w14:paraId="02111795"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6.2.1</w:t>
      </w:r>
      <w:r>
        <w:rPr>
          <w:noProof/>
        </w:rPr>
        <w:t xml:space="preserve"> </w:t>
      </w:r>
      <w:r>
        <w:rPr>
          <w:rFonts w:hint="eastAsia"/>
          <w:noProof/>
        </w:rPr>
        <w:t>内存溢出错误实证分析方面</w:t>
      </w:r>
      <w:r>
        <w:rPr>
          <w:noProof/>
        </w:rPr>
        <w:tab/>
      </w:r>
      <w:r>
        <w:rPr>
          <w:noProof/>
        </w:rPr>
        <w:fldChar w:fldCharType="begin"/>
      </w:r>
      <w:r>
        <w:rPr>
          <w:noProof/>
        </w:rPr>
        <w:instrText xml:space="preserve"> PAGEREF _Toc305878456 \h </w:instrText>
      </w:r>
      <w:r>
        <w:rPr>
          <w:noProof/>
        </w:rPr>
      </w:r>
      <w:r>
        <w:rPr>
          <w:noProof/>
        </w:rPr>
        <w:fldChar w:fldCharType="separate"/>
      </w:r>
      <w:r>
        <w:rPr>
          <w:noProof/>
        </w:rPr>
        <w:t>74</w:t>
      </w:r>
      <w:r>
        <w:rPr>
          <w:noProof/>
        </w:rPr>
        <w:fldChar w:fldCharType="end"/>
      </w:r>
    </w:p>
    <w:p w14:paraId="64C264DA"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6.2.2</w:t>
      </w:r>
      <w:r>
        <w:rPr>
          <w:noProof/>
        </w:rPr>
        <w:t xml:space="preserve"> </w:t>
      </w:r>
      <w:r>
        <w:rPr>
          <w:rFonts w:hint="eastAsia"/>
          <w:noProof/>
        </w:rPr>
        <w:t>应用内存用量估算方面</w:t>
      </w:r>
      <w:r>
        <w:rPr>
          <w:noProof/>
        </w:rPr>
        <w:tab/>
      </w:r>
      <w:r>
        <w:rPr>
          <w:noProof/>
        </w:rPr>
        <w:fldChar w:fldCharType="begin"/>
      </w:r>
      <w:r>
        <w:rPr>
          <w:noProof/>
        </w:rPr>
        <w:instrText xml:space="preserve"> PAGEREF _Toc305878457 \h </w:instrText>
      </w:r>
      <w:r>
        <w:rPr>
          <w:noProof/>
        </w:rPr>
      </w:r>
      <w:r>
        <w:rPr>
          <w:noProof/>
        </w:rPr>
        <w:fldChar w:fldCharType="separate"/>
      </w:r>
      <w:r>
        <w:rPr>
          <w:noProof/>
        </w:rPr>
        <w:t>74</w:t>
      </w:r>
      <w:r>
        <w:rPr>
          <w:noProof/>
        </w:rPr>
        <w:fldChar w:fldCharType="end"/>
      </w:r>
    </w:p>
    <w:p w14:paraId="10A3E21B" w14:textId="77777777" w:rsidR="00E83639" w:rsidRDefault="00E83639" w:rsidP="00E83639">
      <w:pPr>
        <w:pStyle w:val="TOC3"/>
        <w:tabs>
          <w:tab w:val="right" w:leader="dot" w:pos="9117"/>
        </w:tabs>
        <w:ind w:left="840"/>
        <w:rPr>
          <w:rFonts w:asciiTheme="minorHAnsi" w:eastAsiaTheme="minorEastAsia" w:hAnsiTheme="minorHAnsi" w:cstheme="minorBidi"/>
          <w:noProof/>
          <w:kern w:val="0"/>
          <w:szCs w:val="24"/>
          <w:lang w:eastAsia="ja-JP"/>
        </w:rPr>
      </w:pPr>
      <w:r w:rsidRPr="00863EC0">
        <w:rPr>
          <w:noProof/>
          <w14:scene3d>
            <w14:camera w14:prst="orthographicFront"/>
            <w14:lightRig w14:rig="threePt" w14:dir="t">
              <w14:rot w14:lat="0" w14:lon="0" w14:rev="0"/>
            </w14:lightRig>
          </w14:scene3d>
        </w:rPr>
        <w:t>6.2.3</w:t>
      </w:r>
      <w:r>
        <w:rPr>
          <w:noProof/>
        </w:rPr>
        <w:t xml:space="preserve"> </w:t>
      </w:r>
      <w:r>
        <w:rPr>
          <w:rFonts w:hint="eastAsia"/>
          <w:noProof/>
        </w:rPr>
        <w:t>内存溢出错误诊断工具设计方面</w:t>
      </w:r>
      <w:r>
        <w:rPr>
          <w:noProof/>
        </w:rPr>
        <w:tab/>
      </w:r>
      <w:r>
        <w:rPr>
          <w:noProof/>
        </w:rPr>
        <w:fldChar w:fldCharType="begin"/>
      </w:r>
      <w:r>
        <w:rPr>
          <w:noProof/>
        </w:rPr>
        <w:instrText xml:space="preserve"> PAGEREF _Toc305878458 \h </w:instrText>
      </w:r>
      <w:r>
        <w:rPr>
          <w:noProof/>
        </w:rPr>
      </w:r>
      <w:r>
        <w:rPr>
          <w:noProof/>
        </w:rPr>
        <w:fldChar w:fldCharType="separate"/>
      </w:r>
      <w:r>
        <w:rPr>
          <w:noProof/>
        </w:rPr>
        <w:t>74</w:t>
      </w:r>
      <w:r>
        <w:rPr>
          <w:noProof/>
        </w:rPr>
        <w:fldChar w:fldCharType="end"/>
      </w:r>
    </w:p>
    <w:p w14:paraId="2EC6F262" w14:textId="77777777" w:rsidR="005B20E8" w:rsidRDefault="00C23D79" w:rsidP="00AC09E0">
      <w:r>
        <w:rPr>
          <w:rFonts w:ascii="Calibri" w:eastAsia="黑体" w:hAnsi="Calibri"/>
          <w:b/>
          <w:bCs/>
          <w:sz w:val="28"/>
          <w:szCs w:val="28"/>
        </w:rPr>
        <w:fldChar w:fldCharType="end"/>
      </w:r>
    </w:p>
    <w:p w14:paraId="214D6B80" w14:textId="77777777" w:rsidR="0045730B" w:rsidRDefault="0045730B" w:rsidP="00AC09E0">
      <w:pPr>
        <w:sectPr w:rsidR="0045730B" w:rsidSect="00CA5544">
          <w:type w:val="oddPage"/>
          <w:pgSz w:w="11906" w:h="16838"/>
          <w:pgMar w:top="1418" w:right="1361" w:bottom="1134" w:left="1418" w:header="851" w:footer="992" w:gutter="0"/>
          <w:pgNumType w:fmt="upperRoman"/>
          <w:cols w:space="425"/>
          <w:docGrid w:type="lines" w:linePitch="312"/>
        </w:sectPr>
      </w:pPr>
    </w:p>
    <w:p w14:paraId="3221D56F" w14:textId="77777777" w:rsidR="0045730B" w:rsidRPr="00635AAD" w:rsidRDefault="0045730B" w:rsidP="0045730B">
      <w:pPr>
        <w:rPr>
          <w:sz w:val="24"/>
        </w:rPr>
      </w:pPr>
    </w:p>
    <w:p w14:paraId="5705C52F" w14:textId="77777777" w:rsidR="0045730B" w:rsidRPr="00635AAD" w:rsidRDefault="000116D7" w:rsidP="0045730B">
      <w:pPr>
        <w:widowControl/>
        <w:ind w:firstLine="640"/>
        <w:jc w:val="center"/>
        <w:rPr>
          <w:kern w:val="0"/>
          <w:szCs w:val="21"/>
        </w:rPr>
      </w:pPr>
      <w:r>
        <w:rPr>
          <w:rFonts w:ascii="黑体" w:eastAsia="黑体" w:hint="eastAsia"/>
          <w:color w:val="000000"/>
          <w:kern w:val="0"/>
          <w:sz w:val="32"/>
          <w:szCs w:val="32"/>
        </w:rPr>
        <w:t>图</w:t>
      </w:r>
      <w:r w:rsidR="0045730B" w:rsidRPr="00635AAD">
        <w:rPr>
          <w:rFonts w:ascii="黑体" w:eastAsia="黑体" w:hint="eastAsia"/>
          <w:color w:val="000000"/>
          <w:kern w:val="0"/>
          <w:sz w:val="32"/>
          <w:szCs w:val="32"/>
        </w:rPr>
        <w:t>目录</w:t>
      </w:r>
    </w:p>
    <w:p w14:paraId="136A8F51" w14:textId="77777777" w:rsidR="0045730B" w:rsidRPr="00491B23" w:rsidRDefault="0045730B" w:rsidP="00ED2429">
      <w:pPr>
        <w:spacing w:line="400" w:lineRule="exact"/>
        <w:rPr>
          <w:sz w:val="24"/>
        </w:rPr>
      </w:pPr>
    </w:p>
    <w:p w14:paraId="20819AF6" w14:textId="77777777" w:rsidR="00E83639" w:rsidRDefault="00E147BC">
      <w:pPr>
        <w:pStyle w:val="TableofFigures"/>
        <w:tabs>
          <w:tab w:val="right" w:leader="dot" w:pos="9117"/>
        </w:tabs>
        <w:rPr>
          <w:rFonts w:asciiTheme="minorHAnsi" w:eastAsiaTheme="minorEastAsia" w:hAnsiTheme="minorHAnsi" w:cstheme="minorBidi"/>
          <w:noProof/>
          <w:kern w:val="0"/>
          <w:lang w:eastAsia="ja-JP"/>
        </w:rPr>
      </w:pPr>
      <w:r>
        <w:fldChar w:fldCharType="begin"/>
      </w:r>
      <w:r>
        <w:instrText xml:space="preserve"> TOC \h \z \c "</w:instrText>
      </w:r>
      <w:r>
        <w:instrText>图</w:instrText>
      </w:r>
      <w:r>
        <w:instrText xml:space="preserve">" </w:instrText>
      </w:r>
      <w:r>
        <w:fldChar w:fldCharType="separate"/>
      </w:r>
      <w:r w:rsidR="00E83639" w:rsidRPr="00C67F76">
        <w:rPr>
          <w:rFonts w:hint="eastAsia"/>
          <w:noProof/>
        </w:rPr>
        <w:t>图</w:t>
      </w:r>
      <w:r w:rsidR="00E83639" w:rsidRPr="00C67F76">
        <w:rPr>
          <w:noProof/>
        </w:rPr>
        <w:t xml:space="preserve"> 1</w:t>
      </w:r>
      <w:r w:rsidR="00E83639" w:rsidRPr="00C67F76">
        <w:rPr>
          <w:rFonts w:hint="eastAsia"/>
          <w:noProof/>
        </w:rPr>
        <w:t>分布式数据并行应用执行的三层结构与内存溢出错误例子</w:t>
      </w:r>
      <w:r w:rsidR="00E83639">
        <w:rPr>
          <w:noProof/>
        </w:rPr>
        <w:tab/>
      </w:r>
      <w:r w:rsidR="00E83639">
        <w:rPr>
          <w:noProof/>
        </w:rPr>
        <w:fldChar w:fldCharType="begin"/>
      </w:r>
      <w:r w:rsidR="00E83639">
        <w:rPr>
          <w:noProof/>
        </w:rPr>
        <w:instrText xml:space="preserve"> PAGEREF _Toc305878459 \h </w:instrText>
      </w:r>
      <w:r w:rsidR="00E83639">
        <w:rPr>
          <w:noProof/>
        </w:rPr>
      </w:r>
      <w:r w:rsidR="00E83639">
        <w:rPr>
          <w:noProof/>
        </w:rPr>
        <w:fldChar w:fldCharType="separate"/>
      </w:r>
      <w:r w:rsidR="00E83639">
        <w:rPr>
          <w:noProof/>
        </w:rPr>
        <w:t>3</w:t>
      </w:r>
      <w:r w:rsidR="00E83639">
        <w:rPr>
          <w:noProof/>
        </w:rPr>
        <w:fldChar w:fldCharType="end"/>
      </w:r>
    </w:p>
    <w:p w14:paraId="2722882A"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图</w:t>
      </w:r>
      <w:r>
        <w:rPr>
          <w:noProof/>
        </w:rPr>
        <w:t xml:space="preserve"> 2</w:t>
      </w:r>
      <w:r>
        <w:rPr>
          <w:rFonts w:hint="eastAsia"/>
          <w:noProof/>
        </w:rPr>
        <w:t>论文整体研究思路</w:t>
      </w:r>
      <w:r>
        <w:rPr>
          <w:noProof/>
        </w:rPr>
        <w:tab/>
      </w:r>
      <w:r>
        <w:rPr>
          <w:noProof/>
        </w:rPr>
        <w:fldChar w:fldCharType="begin"/>
      </w:r>
      <w:r>
        <w:rPr>
          <w:noProof/>
        </w:rPr>
        <w:instrText xml:space="preserve"> PAGEREF _Toc305878460 \h </w:instrText>
      </w:r>
      <w:r>
        <w:rPr>
          <w:noProof/>
        </w:rPr>
      </w:r>
      <w:r>
        <w:rPr>
          <w:noProof/>
        </w:rPr>
        <w:fldChar w:fldCharType="separate"/>
      </w:r>
      <w:r>
        <w:rPr>
          <w:noProof/>
        </w:rPr>
        <w:t>6</w:t>
      </w:r>
      <w:r>
        <w:rPr>
          <w:noProof/>
        </w:rPr>
        <w:fldChar w:fldCharType="end"/>
      </w:r>
    </w:p>
    <w:p w14:paraId="72CE80F5"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图</w:t>
      </w:r>
      <w:r>
        <w:rPr>
          <w:noProof/>
        </w:rPr>
        <w:t xml:space="preserve"> 3</w:t>
      </w:r>
      <w:r>
        <w:rPr>
          <w:rFonts w:hint="eastAsia"/>
          <w:noProof/>
        </w:rPr>
        <w:t>分布式数据并行框架基本架构</w:t>
      </w:r>
      <w:r>
        <w:rPr>
          <w:noProof/>
        </w:rPr>
        <w:tab/>
      </w:r>
      <w:r>
        <w:rPr>
          <w:noProof/>
        </w:rPr>
        <w:fldChar w:fldCharType="begin"/>
      </w:r>
      <w:r>
        <w:rPr>
          <w:noProof/>
        </w:rPr>
        <w:instrText xml:space="preserve"> PAGEREF _Toc305878461 \h </w:instrText>
      </w:r>
      <w:r>
        <w:rPr>
          <w:noProof/>
        </w:rPr>
      </w:r>
      <w:r>
        <w:rPr>
          <w:noProof/>
        </w:rPr>
        <w:fldChar w:fldCharType="separate"/>
      </w:r>
      <w:r>
        <w:rPr>
          <w:noProof/>
        </w:rPr>
        <w:t>4</w:t>
      </w:r>
      <w:r>
        <w:rPr>
          <w:noProof/>
        </w:rPr>
        <w:fldChar w:fldCharType="end"/>
      </w:r>
    </w:p>
    <w:p w14:paraId="77361EB4"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图</w:t>
      </w:r>
      <w:r>
        <w:rPr>
          <w:noProof/>
        </w:rPr>
        <w:t xml:space="preserve"> 4</w:t>
      </w:r>
      <w:r>
        <w:rPr>
          <w:rFonts w:hint="eastAsia"/>
          <w:noProof/>
        </w:rPr>
        <w:t>应用开发执行的三层结构图</w:t>
      </w:r>
      <w:r>
        <w:rPr>
          <w:noProof/>
        </w:rPr>
        <w:tab/>
      </w:r>
      <w:r>
        <w:rPr>
          <w:noProof/>
        </w:rPr>
        <w:fldChar w:fldCharType="begin"/>
      </w:r>
      <w:r>
        <w:rPr>
          <w:noProof/>
        </w:rPr>
        <w:instrText xml:space="preserve"> PAGEREF _Toc305878462 \h </w:instrText>
      </w:r>
      <w:r>
        <w:rPr>
          <w:noProof/>
        </w:rPr>
      </w:r>
      <w:r>
        <w:rPr>
          <w:noProof/>
        </w:rPr>
        <w:fldChar w:fldCharType="separate"/>
      </w:r>
      <w:r>
        <w:rPr>
          <w:noProof/>
        </w:rPr>
        <w:t>5</w:t>
      </w:r>
      <w:r>
        <w:rPr>
          <w:noProof/>
        </w:rPr>
        <w:fldChar w:fldCharType="end"/>
      </w:r>
    </w:p>
    <w:p w14:paraId="7244C836"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图</w:t>
      </w:r>
      <w:r>
        <w:rPr>
          <w:noProof/>
        </w:rPr>
        <w:t xml:space="preserve"> 5</w:t>
      </w:r>
      <w:r>
        <w:rPr>
          <w:rFonts w:hint="eastAsia"/>
          <w:noProof/>
        </w:rPr>
        <w:t>用户层应用开发要素</w:t>
      </w:r>
      <w:r>
        <w:rPr>
          <w:noProof/>
        </w:rPr>
        <w:tab/>
      </w:r>
      <w:r>
        <w:rPr>
          <w:noProof/>
        </w:rPr>
        <w:fldChar w:fldCharType="begin"/>
      </w:r>
      <w:r>
        <w:rPr>
          <w:noProof/>
        </w:rPr>
        <w:instrText xml:space="preserve"> PAGEREF _Toc305878463 \h </w:instrText>
      </w:r>
      <w:r>
        <w:rPr>
          <w:noProof/>
        </w:rPr>
      </w:r>
      <w:r>
        <w:rPr>
          <w:noProof/>
        </w:rPr>
        <w:fldChar w:fldCharType="separate"/>
      </w:r>
      <w:r>
        <w:rPr>
          <w:noProof/>
        </w:rPr>
        <w:t>5</w:t>
      </w:r>
      <w:r>
        <w:rPr>
          <w:noProof/>
        </w:rPr>
        <w:fldChar w:fldCharType="end"/>
      </w:r>
    </w:p>
    <w:p w14:paraId="53C1C450"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6 Driver</w:t>
      </w:r>
      <w:r w:rsidRPr="00C67F76">
        <w:rPr>
          <w:rFonts w:hint="eastAsia"/>
          <w:noProof/>
        </w:rPr>
        <w:t>程序</w:t>
      </w:r>
      <w:r>
        <w:rPr>
          <w:noProof/>
        </w:rPr>
        <w:tab/>
      </w:r>
      <w:r>
        <w:rPr>
          <w:noProof/>
        </w:rPr>
        <w:fldChar w:fldCharType="begin"/>
      </w:r>
      <w:r>
        <w:rPr>
          <w:noProof/>
        </w:rPr>
        <w:instrText xml:space="preserve"> PAGEREF _Toc305878464 \h </w:instrText>
      </w:r>
      <w:r>
        <w:rPr>
          <w:noProof/>
        </w:rPr>
      </w:r>
      <w:r>
        <w:rPr>
          <w:noProof/>
        </w:rPr>
        <w:fldChar w:fldCharType="separate"/>
      </w:r>
      <w:r>
        <w:rPr>
          <w:noProof/>
        </w:rPr>
        <w:t>6</w:t>
      </w:r>
      <w:r>
        <w:rPr>
          <w:noProof/>
        </w:rPr>
        <w:fldChar w:fldCharType="end"/>
      </w:r>
    </w:p>
    <w:p w14:paraId="4B952547"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图</w:t>
      </w:r>
      <w:r>
        <w:rPr>
          <w:noProof/>
        </w:rPr>
        <w:t xml:space="preserve"> 7 </w:t>
      </w:r>
      <w:r>
        <w:rPr>
          <w:rFonts w:hint="eastAsia"/>
          <w:noProof/>
        </w:rPr>
        <w:t>用户描述的内存溢出错误</w:t>
      </w:r>
      <w:r>
        <w:rPr>
          <w:noProof/>
        </w:rPr>
        <w:tab/>
      </w:r>
      <w:r>
        <w:rPr>
          <w:noProof/>
        </w:rPr>
        <w:fldChar w:fldCharType="begin"/>
      </w:r>
      <w:r>
        <w:rPr>
          <w:noProof/>
        </w:rPr>
        <w:instrText xml:space="preserve"> PAGEREF _Toc305878465 \h </w:instrText>
      </w:r>
      <w:r>
        <w:rPr>
          <w:noProof/>
        </w:rPr>
      </w:r>
      <w:r>
        <w:rPr>
          <w:noProof/>
        </w:rPr>
        <w:fldChar w:fldCharType="separate"/>
      </w:r>
      <w:r>
        <w:rPr>
          <w:noProof/>
        </w:rPr>
        <w:t>12</w:t>
      </w:r>
      <w:r>
        <w:rPr>
          <w:noProof/>
        </w:rPr>
        <w:fldChar w:fldCharType="end"/>
      </w:r>
    </w:p>
    <w:p w14:paraId="33C3E411"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图</w:t>
      </w:r>
      <w:r>
        <w:rPr>
          <w:noProof/>
        </w:rPr>
        <w:t xml:space="preserve"> 8 </w:t>
      </w:r>
      <w:r>
        <w:rPr>
          <w:rFonts w:hint="eastAsia"/>
          <w:noProof/>
        </w:rPr>
        <w:t>专家对内存溢出错误的诊断与回答</w:t>
      </w:r>
      <w:r>
        <w:rPr>
          <w:noProof/>
        </w:rPr>
        <w:tab/>
      </w:r>
      <w:r>
        <w:rPr>
          <w:noProof/>
        </w:rPr>
        <w:fldChar w:fldCharType="begin"/>
      </w:r>
      <w:r>
        <w:rPr>
          <w:noProof/>
        </w:rPr>
        <w:instrText xml:space="preserve"> PAGEREF _Toc305878466 \h </w:instrText>
      </w:r>
      <w:r>
        <w:rPr>
          <w:noProof/>
        </w:rPr>
      </w:r>
      <w:r>
        <w:rPr>
          <w:noProof/>
        </w:rPr>
        <w:fldChar w:fldCharType="separate"/>
      </w:r>
      <w:r>
        <w:rPr>
          <w:noProof/>
        </w:rPr>
        <w:t>12</w:t>
      </w:r>
      <w:r>
        <w:rPr>
          <w:noProof/>
        </w:rPr>
        <w:fldChar w:fldCharType="end"/>
      </w:r>
    </w:p>
    <w:p w14:paraId="7D1140C1"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9 </w:t>
      </w:r>
      <w:r w:rsidRPr="00C67F76">
        <w:rPr>
          <w:rFonts w:hint="eastAsia"/>
          <w:noProof/>
        </w:rPr>
        <w:t>不合适的数据划分和热点</w:t>
      </w:r>
      <w:r w:rsidRPr="00C67F76">
        <w:rPr>
          <w:noProof/>
        </w:rPr>
        <w:t>key</w:t>
      </w:r>
      <w:r>
        <w:rPr>
          <w:noProof/>
        </w:rPr>
        <w:tab/>
      </w:r>
      <w:r>
        <w:rPr>
          <w:noProof/>
        </w:rPr>
        <w:fldChar w:fldCharType="begin"/>
      </w:r>
      <w:r>
        <w:rPr>
          <w:noProof/>
        </w:rPr>
        <w:instrText xml:space="preserve"> PAGEREF _Toc305878467 \h </w:instrText>
      </w:r>
      <w:r>
        <w:rPr>
          <w:noProof/>
        </w:rPr>
      </w:r>
      <w:r>
        <w:rPr>
          <w:noProof/>
        </w:rPr>
        <w:fldChar w:fldCharType="separate"/>
      </w:r>
      <w:r>
        <w:rPr>
          <w:noProof/>
        </w:rPr>
        <w:t>17</w:t>
      </w:r>
      <w:r>
        <w:rPr>
          <w:noProof/>
        </w:rPr>
        <w:fldChar w:fldCharType="end"/>
      </w:r>
    </w:p>
    <w:p w14:paraId="19EE317D"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0 MapReduce job</w:t>
      </w:r>
      <w:r w:rsidRPr="00C67F76">
        <w:rPr>
          <w:rFonts w:hint="eastAsia"/>
          <w:noProof/>
        </w:rPr>
        <w:t>的内存用量</w:t>
      </w:r>
      <w:r>
        <w:rPr>
          <w:noProof/>
        </w:rPr>
        <w:tab/>
      </w:r>
      <w:r>
        <w:rPr>
          <w:noProof/>
        </w:rPr>
        <w:fldChar w:fldCharType="begin"/>
      </w:r>
      <w:r>
        <w:rPr>
          <w:noProof/>
        </w:rPr>
        <w:instrText xml:space="preserve"> PAGEREF _Toc305878468 \h </w:instrText>
      </w:r>
      <w:r>
        <w:rPr>
          <w:noProof/>
        </w:rPr>
      </w:r>
      <w:r>
        <w:rPr>
          <w:noProof/>
        </w:rPr>
        <w:fldChar w:fldCharType="separate"/>
      </w:r>
      <w:r>
        <w:rPr>
          <w:noProof/>
        </w:rPr>
        <w:t>35</w:t>
      </w:r>
      <w:r>
        <w:rPr>
          <w:noProof/>
        </w:rPr>
        <w:fldChar w:fldCharType="end"/>
      </w:r>
    </w:p>
    <w:p w14:paraId="61ED482C"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1 </w:t>
      </w:r>
      <w:r w:rsidRPr="00C67F76">
        <w:rPr>
          <w:rFonts w:hint="eastAsia"/>
          <w:noProof/>
        </w:rPr>
        <w:t>内存用量模型的构成</w:t>
      </w:r>
      <w:r>
        <w:rPr>
          <w:noProof/>
        </w:rPr>
        <w:tab/>
      </w:r>
      <w:r>
        <w:rPr>
          <w:noProof/>
        </w:rPr>
        <w:fldChar w:fldCharType="begin"/>
      </w:r>
      <w:r>
        <w:rPr>
          <w:noProof/>
        </w:rPr>
        <w:instrText xml:space="preserve"> PAGEREF _Toc305878469 \h </w:instrText>
      </w:r>
      <w:r>
        <w:rPr>
          <w:noProof/>
        </w:rPr>
      </w:r>
      <w:r>
        <w:rPr>
          <w:noProof/>
        </w:rPr>
        <w:fldChar w:fldCharType="separate"/>
      </w:r>
      <w:r>
        <w:rPr>
          <w:noProof/>
        </w:rPr>
        <w:t>37</w:t>
      </w:r>
      <w:r>
        <w:rPr>
          <w:noProof/>
        </w:rPr>
        <w:fldChar w:fldCharType="end"/>
      </w:r>
    </w:p>
    <w:p w14:paraId="66F6AFED"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图</w:t>
      </w:r>
      <w:r>
        <w:rPr>
          <w:noProof/>
        </w:rPr>
        <w:t xml:space="preserve"> 12 </w:t>
      </w:r>
      <w:r>
        <w:rPr>
          <w:rFonts w:hint="eastAsia"/>
          <w:noProof/>
        </w:rPr>
        <w:t>数据流模型</w:t>
      </w:r>
      <w:r>
        <w:rPr>
          <w:noProof/>
        </w:rPr>
        <w:tab/>
      </w:r>
      <w:r>
        <w:rPr>
          <w:noProof/>
        </w:rPr>
        <w:fldChar w:fldCharType="begin"/>
      </w:r>
      <w:r>
        <w:rPr>
          <w:noProof/>
        </w:rPr>
        <w:instrText xml:space="preserve"> PAGEREF _Toc305878470 \h </w:instrText>
      </w:r>
      <w:r>
        <w:rPr>
          <w:noProof/>
        </w:rPr>
      </w:r>
      <w:r>
        <w:rPr>
          <w:noProof/>
        </w:rPr>
        <w:fldChar w:fldCharType="separate"/>
      </w:r>
      <w:r>
        <w:rPr>
          <w:noProof/>
        </w:rPr>
        <w:t>38</w:t>
      </w:r>
      <w:r>
        <w:rPr>
          <w:noProof/>
        </w:rPr>
        <w:fldChar w:fldCharType="end"/>
      </w:r>
    </w:p>
    <w:p w14:paraId="20C7FF2D"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3 </w:t>
      </w:r>
      <w:r w:rsidRPr="00C67F76">
        <w:rPr>
          <w:rFonts w:hint="eastAsia"/>
          <w:noProof/>
        </w:rPr>
        <w:t>框架对象模型</w:t>
      </w:r>
      <w:r>
        <w:rPr>
          <w:noProof/>
        </w:rPr>
        <w:tab/>
      </w:r>
      <w:r>
        <w:rPr>
          <w:noProof/>
        </w:rPr>
        <w:fldChar w:fldCharType="begin"/>
      </w:r>
      <w:r>
        <w:rPr>
          <w:noProof/>
        </w:rPr>
        <w:instrText xml:space="preserve"> PAGEREF _Toc305878471 \h </w:instrText>
      </w:r>
      <w:r>
        <w:rPr>
          <w:noProof/>
        </w:rPr>
      </w:r>
      <w:r>
        <w:rPr>
          <w:noProof/>
        </w:rPr>
        <w:fldChar w:fldCharType="separate"/>
      </w:r>
      <w:r>
        <w:rPr>
          <w:noProof/>
        </w:rPr>
        <w:t>41</w:t>
      </w:r>
      <w:r>
        <w:rPr>
          <w:noProof/>
        </w:rPr>
        <w:fldChar w:fldCharType="end"/>
      </w:r>
    </w:p>
    <w:p w14:paraId="3395204A"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4 Map task</w:t>
      </w:r>
      <w:r w:rsidRPr="00C67F76">
        <w:rPr>
          <w:rFonts w:hint="eastAsia"/>
          <w:noProof/>
        </w:rPr>
        <w:t>的用户代码模型</w:t>
      </w:r>
      <w:r>
        <w:rPr>
          <w:noProof/>
        </w:rPr>
        <w:tab/>
      </w:r>
      <w:r>
        <w:rPr>
          <w:noProof/>
        </w:rPr>
        <w:fldChar w:fldCharType="begin"/>
      </w:r>
      <w:r>
        <w:rPr>
          <w:noProof/>
        </w:rPr>
        <w:instrText xml:space="preserve"> PAGEREF _Toc305878472 \h </w:instrText>
      </w:r>
      <w:r>
        <w:rPr>
          <w:noProof/>
        </w:rPr>
      </w:r>
      <w:r>
        <w:rPr>
          <w:noProof/>
        </w:rPr>
        <w:fldChar w:fldCharType="separate"/>
      </w:r>
      <w:r>
        <w:rPr>
          <w:noProof/>
        </w:rPr>
        <w:t>44</w:t>
      </w:r>
      <w:r>
        <w:rPr>
          <w:noProof/>
        </w:rPr>
        <w:fldChar w:fldCharType="end"/>
      </w:r>
    </w:p>
    <w:p w14:paraId="7B048089"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5 Reduce task</w:t>
      </w:r>
      <w:r w:rsidRPr="00C67F76">
        <w:rPr>
          <w:rFonts w:hint="eastAsia"/>
          <w:noProof/>
        </w:rPr>
        <w:t>的用户代码模型</w:t>
      </w:r>
      <w:r>
        <w:rPr>
          <w:noProof/>
        </w:rPr>
        <w:tab/>
      </w:r>
      <w:r>
        <w:rPr>
          <w:noProof/>
        </w:rPr>
        <w:fldChar w:fldCharType="begin"/>
      </w:r>
      <w:r>
        <w:rPr>
          <w:noProof/>
        </w:rPr>
        <w:instrText xml:space="preserve"> PAGEREF _Toc305878473 \h </w:instrText>
      </w:r>
      <w:r>
        <w:rPr>
          <w:noProof/>
        </w:rPr>
      </w:r>
      <w:r>
        <w:rPr>
          <w:noProof/>
        </w:rPr>
        <w:fldChar w:fldCharType="separate"/>
      </w:r>
      <w:r>
        <w:rPr>
          <w:noProof/>
        </w:rPr>
        <w:t>45</w:t>
      </w:r>
      <w:r>
        <w:rPr>
          <w:noProof/>
        </w:rPr>
        <w:fldChar w:fldCharType="end"/>
      </w:r>
    </w:p>
    <w:p w14:paraId="76C3F6CF"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6 </w:t>
      </w:r>
      <w:r w:rsidRPr="00C67F76">
        <w:rPr>
          <w:rFonts w:hint="eastAsia"/>
          <w:noProof/>
        </w:rPr>
        <w:t>生命周期敏感的用户代码内存用量监控策略</w:t>
      </w:r>
      <w:r>
        <w:rPr>
          <w:noProof/>
        </w:rPr>
        <w:tab/>
      </w:r>
      <w:r>
        <w:rPr>
          <w:noProof/>
        </w:rPr>
        <w:fldChar w:fldCharType="begin"/>
      </w:r>
      <w:r>
        <w:rPr>
          <w:noProof/>
        </w:rPr>
        <w:instrText xml:space="preserve"> PAGEREF _Toc305878474 \h </w:instrText>
      </w:r>
      <w:r>
        <w:rPr>
          <w:noProof/>
        </w:rPr>
      </w:r>
      <w:r>
        <w:rPr>
          <w:noProof/>
        </w:rPr>
        <w:fldChar w:fldCharType="separate"/>
      </w:r>
      <w:r>
        <w:rPr>
          <w:noProof/>
        </w:rPr>
        <w:t>47</w:t>
      </w:r>
      <w:r>
        <w:rPr>
          <w:noProof/>
        </w:rPr>
        <w:fldChar w:fldCharType="end"/>
      </w:r>
    </w:p>
    <w:p w14:paraId="56E06AE5"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7 Map/reduce task</w:t>
      </w:r>
      <w:r w:rsidRPr="00C67F76">
        <w:rPr>
          <w:rFonts w:hint="eastAsia"/>
          <w:noProof/>
        </w:rPr>
        <w:t>的内存用量估算相对误差（抽样数据为</w:t>
      </w:r>
      <w:r w:rsidRPr="00C67F76">
        <w:rPr>
          <w:noProof/>
        </w:rPr>
        <w:t>1GB</w:t>
      </w:r>
      <w:r w:rsidRPr="00C67F76">
        <w:rPr>
          <w:rFonts w:hint="eastAsia"/>
          <w:noProof/>
        </w:rPr>
        <w:t>）</w:t>
      </w:r>
      <w:r>
        <w:rPr>
          <w:noProof/>
        </w:rPr>
        <w:tab/>
      </w:r>
      <w:r>
        <w:rPr>
          <w:noProof/>
        </w:rPr>
        <w:fldChar w:fldCharType="begin"/>
      </w:r>
      <w:r>
        <w:rPr>
          <w:noProof/>
        </w:rPr>
        <w:instrText xml:space="preserve"> PAGEREF _Toc305878475 \h </w:instrText>
      </w:r>
      <w:r>
        <w:rPr>
          <w:noProof/>
        </w:rPr>
      </w:r>
      <w:r>
        <w:rPr>
          <w:noProof/>
        </w:rPr>
        <w:fldChar w:fldCharType="separate"/>
      </w:r>
      <w:r>
        <w:rPr>
          <w:noProof/>
        </w:rPr>
        <w:t>52</w:t>
      </w:r>
      <w:r>
        <w:rPr>
          <w:noProof/>
        </w:rPr>
        <w:fldChar w:fldCharType="end"/>
      </w:r>
    </w:p>
    <w:p w14:paraId="7A71AB3B"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8 Map/reduce task</w:t>
      </w:r>
      <w:r w:rsidRPr="00C67F76">
        <w:rPr>
          <w:rFonts w:hint="eastAsia"/>
          <w:noProof/>
        </w:rPr>
        <w:t>的内存用量估算相对误差（抽样数据为</w:t>
      </w:r>
      <w:r w:rsidRPr="00C67F76">
        <w:rPr>
          <w:noProof/>
        </w:rPr>
        <w:t>5GB</w:t>
      </w:r>
      <w:r w:rsidRPr="00C67F76">
        <w:rPr>
          <w:rFonts w:hint="eastAsia"/>
          <w:noProof/>
        </w:rPr>
        <w:t>）</w:t>
      </w:r>
      <w:r>
        <w:rPr>
          <w:noProof/>
        </w:rPr>
        <w:tab/>
      </w:r>
      <w:r>
        <w:rPr>
          <w:noProof/>
        </w:rPr>
        <w:fldChar w:fldCharType="begin"/>
      </w:r>
      <w:r>
        <w:rPr>
          <w:noProof/>
        </w:rPr>
        <w:instrText xml:space="preserve"> PAGEREF _Toc305878476 \h </w:instrText>
      </w:r>
      <w:r>
        <w:rPr>
          <w:noProof/>
        </w:rPr>
      </w:r>
      <w:r>
        <w:rPr>
          <w:noProof/>
        </w:rPr>
        <w:fldChar w:fldCharType="separate"/>
      </w:r>
      <w:r>
        <w:rPr>
          <w:noProof/>
        </w:rPr>
        <w:t>52</w:t>
      </w:r>
      <w:r>
        <w:rPr>
          <w:noProof/>
        </w:rPr>
        <w:fldChar w:fldCharType="end"/>
      </w:r>
    </w:p>
    <w:p w14:paraId="75C2E0AE"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19 </w:t>
      </w:r>
      <w:r w:rsidRPr="00C67F76">
        <w:rPr>
          <w:rFonts w:hint="eastAsia"/>
          <w:noProof/>
        </w:rPr>
        <w:t>生命周期敏感的用户代码内存用量监控策略（使用</w:t>
      </w:r>
      <w:r w:rsidRPr="00C67F76">
        <w:rPr>
          <w:noProof/>
        </w:rPr>
        <w:t>heap dump</w:t>
      </w:r>
      <w:r w:rsidRPr="00C67F76">
        <w:rPr>
          <w:rFonts w:hint="eastAsia"/>
          <w:noProof/>
        </w:rPr>
        <w:t>）</w:t>
      </w:r>
      <w:r>
        <w:rPr>
          <w:noProof/>
        </w:rPr>
        <w:tab/>
      </w:r>
      <w:r>
        <w:rPr>
          <w:noProof/>
        </w:rPr>
        <w:fldChar w:fldCharType="begin"/>
      </w:r>
      <w:r>
        <w:rPr>
          <w:noProof/>
        </w:rPr>
        <w:instrText xml:space="preserve"> PAGEREF _Toc305878477 \h </w:instrText>
      </w:r>
      <w:r>
        <w:rPr>
          <w:noProof/>
        </w:rPr>
      </w:r>
      <w:r>
        <w:rPr>
          <w:noProof/>
        </w:rPr>
        <w:fldChar w:fldCharType="separate"/>
      </w:r>
      <w:r>
        <w:rPr>
          <w:noProof/>
        </w:rPr>
        <w:t>61</w:t>
      </w:r>
      <w:r>
        <w:rPr>
          <w:noProof/>
        </w:rPr>
        <w:fldChar w:fldCharType="end"/>
      </w:r>
    </w:p>
    <w:p w14:paraId="503262EE"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20 </w:t>
      </w:r>
      <w:r w:rsidRPr="00C67F76">
        <w:rPr>
          <w:rFonts w:hint="eastAsia"/>
          <w:noProof/>
        </w:rPr>
        <w:t>内存溢出错误诊断过程例子</w:t>
      </w:r>
      <w:r>
        <w:rPr>
          <w:noProof/>
        </w:rPr>
        <w:tab/>
      </w:r>
      <w:r>
        <w:rPr>
          <w:noProof/>
        </w:rPr>
        <w:fldChar w:fldCharType="begin"/>
      </w:r>
      <w:r>
        <w:rPr>
          <w:noProof/>
        </w:rPr>
        <w:instrText xml:space="preserve"> PAGEREF _Toc305878478 \h </w:instrText>
      </w:r>
      <w:r>
        <w:rPr>
          <w:noProof/>
        </w:rPr>
      </w:r>
      <w:r>
        <w:rPr>
          <w:noProof/>
        </w:rPr>
        <w:fldChar w:fldCharType="separate"/>
      </w:r>
      <w:r>
        <w:rPr>
          <w:noProof/>
        </w:rPr>
        <w:t>63</w:t>
      </w:r>
      <w:r>
        <w:rPr>
          <w:noProof/>
        </w:rPr>
        <w:fldChar w:fldCharType="end"/>
      </w:r>
    </w:p>
    <w:p w14:paraId="380A17B5"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C67F76">
        <w:rPr>
          <w:rFonts w:hint="eastAsia"/>
          <w:noProof/>
        </w:rPr>
        <w:t>图</w:t>
      </w:r>
      <w:r w:rsidRPr="00C67F76">
        <w:rPr>
          <w:noProof/>
        </w:rPr>
        <w:t xml:space="preserve"> 21 </w:t>
      </w:r>
      <w:r w:rsidRPr="00C67F76">
        <w:rPr>
          <w:rFonts w:hint="eastAsia"/>
          <w:noProof/>
        </w:rPr>
        <w:t>用户代码内存用量趋势图</w:t>
      </w:r>
      <w:r>
        <w:rPr>
          <w:noProof/>
        </w:rPr>
        <w:tab/>
      </w:r>
      <w:r>
        <w:rPr>
          <w:noProof/>
        </w:rPr>
        <w:fldChar w:fldCharType="begin"/>
      </w:r>
      <w:r>
        <w:rPr>
          <w:noProof/>
        </w:rPr>
        <w:instrText xml:space="preserve"> PAGEREF _Toc305878479 \h </w:instrText>
      </w:r>
      <w:r>
        <w:rPr>
          <w:noProof/>
        </w:rPr>
      </w:r>
      <w:r>
        <w:rPr>
          <w:noProof/>
        </w:rPr>
        <w:fldChar w:fldCharType="separate"/>
      </w:r>
      <w:r>
        <w:rPr>
          <w:noProof/>
        </w:rPr>
        <w:t>68</w:t>
      </w:r>
      <w:r>
        <w:rPr>
          <w:noProof/>
        </w:rPr>
        <w:fldChar w:fldCharType="end"/>
      </w:r>
    </w:p>
    <w:p w14:paraId="05E3E718" w14:textId="77777777" w:rsidR="00732C4F" w:rsidRPr="00491B23" w:rsidRDefault="00E147BC" w:rsidP="00ED2429">
      <w:pPr>
        <w:spacing w:line="400" w:lineRule="exact"/>
        <w:rPr>
          <w:sz w:val="24"/>
        </w:rPr>
      </w:pPr>
      <w:r>
        <w:rPr>
          <w:sz w:val="24"/>
        </w:rPr>
        <w:fldChar w:fldCharType="end"/>
      </w:r>
    </w:p>
    <w:p w14:paraId="13253DB7" w14:textId="77777777" w:rsidR="00FC525F" w:rsidRDefault="00FC525F" w:rsidP="00AC09E0">
      <w:pPr>
        <w:sectPr w:rsidR="00FC525F" w:rsidSect="00CA5544">
          <w:type w:val="oddPage"/>
          <w:pgSz w:w="11906" w:h="16838"/>
          <w:pgMar w:top="1418" w:right="1361" w:bottom="1134" w:left="1418" w:header="851" w:footer="992" w:gutter="0"/>
          <w:pgNumType w:fmt="upperRoman"/>
          <w:cols w:space="425"/>
          <w:docGrid w:type="lines" w:linePitch="312"/>
        </w:sectPr>
      </w:pPr>
    </w:p>
    <w:p w14:paraId="16BD5F96" w14:textId="77777777" w:rsidR="00FC525F" w:rsidRPr="00635AAD" w:rsidRDefault="00FC525F" w:rsidP="00FC525F">
      <w:pPr>
        <w:rPr>
          <w:sz w:val="24"/>
        </w:rPr>
      </w:pPr>
    </w:p>
    <w:p w14:paraId="7A08C99E" w14:textId="77777777" w:rsidR="00FC525F" w:rsidRPr="00635AAD" w:rsidRDefault="00F35D9A" w:rsidP="00FC525F">
      <w:pPr>
        <w:widowControl/>
        <w:ind w:firstLine="640"/>
        <w:jc w:val="center"/>
        <w:rPr>
          <w:kern w:val="0"/>
          <w:szCs w:val="21"/>
        </w:rPr>
      </w:pPr>
      <w:r>
        <w:rPr>
          <w:rFonts w:ascii="黑体" w:eastAsia="黑体" w:hint="eastAsia"/>
          <w:color w:val="000000"/>
          <w:kern w:val="0"/>
          <w:sz w:val="32"/>
          <w:szCs w:val="32"/>
        </w:rPr>
        <w:t>表</w:t>
      </w:r>
      <w:r w:rsidR="00FC525F" w:rsidRPr="00635AAD">
        <w:rPr>
          <w:rFonts w:ascii="黑体" w:eastAsia="黑体" w:hint="eastAsia"/>
          <w:color w:val="000000"/>
          <w:kern w:val="0"/>
          <w:sz w:val="32"/>
          <w:szCs w:val="32"/>
        </w:rPr>
        <w:t>目录</w:t>
      </w:r>
    </w:p>
    <w:p w14:paraId="3E2BA138" w14:textId="77777777" w:rsidR="00FC525F" w:rsidRPr="00AF337E" w:rsidRDefault="00FC525F" w:rsidP="00AF337E">
      <w:pPr>
        <w:spacing w:line="400" w:lineRule="exact"/>
        <w:rPr>
          <w:sz w:val="24"/>
        </w:rPr>
      </w:pPr>
    </w:p>
    <w:p w14:paraId="72DA5672" w14:textId="77777777" w:rsidR="00E83639" w:rsidRDefault="0010180A">
      <w:pPr>
        <w:pStyle w:val="TableofFigures"/>
        <w:tabs>
          <w:tab w:val="right" w:leader="dot" w:pos="9117"/>
        </w:tabs>
        <w:rPr>
          <w:rFonts w:asciiTheme="minorHAnsi" w:eastAsiaTheme="minorEastAsia" w:hAnsiTheme="minorHAnsi" w:cstheme="minorBidi"/>
          <w:noProof/>
          <w:kern w:val="0"/>
          <w:lang w:eastAsia="ja-JP"/>
        </w:rPr>
      </w:pPr>
      <w:r>
        <w:fldChar w:fldCharType="begin"/>
      </w:r>
      <w:r>
        <w:instrText xml:space="preserve"> TOC \h \z \c "</w:instrText>
      </w:r>
      <w:r>
        <w:instrText>表</w:instrText>
      </w:r>
      <w:r>
        <w:instrText xml:space="preserve">" </w:instrText>
      </w:r>
      <w:r>
        <w:fldChar w:fldCharType="separate"/>
      </w:r>
      <w:r w:rsidR="00E83639">
        <w:rPr>
          <w:rFonts w:hint="eastAsia"/>
          <w:noProof/>
        </w:rPr>
        <w:t>表</w:t>
      </w:r>
      <w:r w:rsidR="00E83639">
        <w:rPr>
          <w:noProof/>
        </w:rPr>
        <w:t xml:space="preserve"> 1</w:t>
      </w:r>
      <w:r w:rsidR="00E83639" w:rsidRPr="004653A0">
        <w:rPr>
          <w:rFonts w:hint="eastAsia"/>
          <w:noProof/>
        </w:rPr>
        <w:t>一个</w:t>
      </w:r>
      <w:r w:rsidR="00E83639" w:rsidRPr="004653A0">
        <w:rPr>
          <w:noProof/>
        </w:rPr>
        <w:t>Hadoop reduce task</w:t>
      </w:r>
      <w:r w:rsidR="00E83639" w:rsidRPr="004653A0">
        <w:rPr>
          <w:rFonts w:hint="eastAsia"/>
          <w:noProof/>
        </w:rPr>
        <w:t>抛出的内存溢出错误栈</w:t>
      </w:r>
      <w:r w:rsidR="00E83639">
        <w:rPr>
          <w:noProof/>
        </w:rPr>
        <w:tab/>
      </w:r>
      <w:r w:rsidR="00E83639">
        <w:rPr>
          <w:noProof/>
        </w:rPr>
        <w:fldChar w:fldCharType="begin"/>
      </w:r>
      <w:r w:rsidR="00E83639">
        <w:rPr>
          <w:noProof/>
        </w:rPr>
        <w:instrText xml:space="preserve"> PAGEREF _Toc305878480 \h </w:instrText>
      </w:r>
      <w:r w:rsidR="00E83639">
        <w:rPr>
          <w:noProof/>
        </w:rPr>
      </w:r>
      <w:r w:rsidR="00E83639">
        <w:rPr>
          <w:noProof/>
        </w:rPr>
        <w:fldChar w:fldCharType="separate"/>
      </w:r>
      <w:r w:rsidR="00E83639">
        <w:rPr>
          <w:noProof/>
        </w:rPr>
        <w:t>3</w:t>
      </w:r>
      <w:r w:rsidR="00E83639">
        <w:rPr>
          <w:noProof/>
        </w:rPr>
        <w:fldChar w:fldCharType="end"/>
      </w:r>
    </w:p>
    <w:p w14:paraId="3D334B73"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表</w:t>
      </w:r>
      <w:r>
        <w:rPr>
          <w:noProof/>
        </w:rPr>
        <w:t xml:space="preserve"> 2 </w:t>
      </w:r>
      <w:r>
        <w:rPr>
          <w:rFonts w:hint="eastAsia"/>
          <w:noProof/>
        </w:rPr>
        <w:t>内存溢出错误应用分布表</w:t>
      </w:r>
      <w:r>
        <w:rPr>
          <w:noProof/>
        </w:rPr>
        <w:tab/>
      </w:r>
      <w:r>
        <w:rPr>
          <w:noProof/>
        </w:rPr>
        <w:fldChar w:fldCharType="begin"/>
      </w:r>
      <w:r>
        <w:rPr>
          <w:noProof/>
        </w:rPr>
        <w:instrText xml:space="preserve"> PAGEREF _Toc305878481 \h </w:instrText>
      </w:r>
      <w:r>
        <w:rPr>
          <w:noProof/>
        </w:rPr>
      </w:r>
      <w:r>
        <w:rPr>
          <w:noProof/>
        </w:rPr>
        <w:fldChar w:fldCharType="separate"/>
      </w:r>
      <w:r>
        <w:rPr>
          <w:noProof/>
        </w:rPr>
        <w:t>12</w:t>
      </w:r>
      <w:r>
        <w:rPr>
          <w:noProof/>
        </w:rPr>
        <w:fldChar w:fldCharType="end"/>
      </w:r>
    </w:p>
    <w:p w14:paraId="73E25450"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表</w:t>
      </w:r>
      <w:r>
        <w:rPr>
          <w:noProof/>
        </w:rPr>
        <w:t xml:space="preserve"> 3 </w:t>
      </w:r>
      <w:r>
        <w:rPr>
          <w:rFonts w:hint="eastAsia"/>
          <w:noProof/>
        </w:rPr>
        <w:t>常见错误原因分布表</w:t>
      </w:r>
      <w:r>
        <w:rPr>
          <w:noProof/>
        </w:rPr>
        <w:tab/>
      </w:r>
      <w:r>
        <w:rPr>
          <w:noProof/>
        </w:rPr>
        <w:fldChar w:fldCharType="begin"/>
      </w:r>
      <w:r>
        <w:rPr>
          <w:noProof/>
        </w:rPr>
        <w:instrText xml:space="preserve"> PAGEREF _Toc305878482 \h </w:instrText>
      </w:r>
      <w:r>
        <w:rPr>
          <w:noProof/>
        </w:rPr>
      </w:r>
      <w:r>
        <w:rPr>
          <w:noProof/>
        </w:rPr>
        <w:fldChar w:fldCharType="separate"/>
      </w:r>
      <w:r>
        <w:rPr>
          <w:noProof/>
        </w:rPr>
        <w:t>14</w:t>
      </w:r>
      <w:r>
        <w:rPr>
          <w:noProof/>
        </w:rPr>
        <w:fldChar w:fldCharType="end"/>
      </w:r>
    </w:p>
    <w:p w14:paraId="4CC98396"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4653A0">
        <w:rPr>
          <w:rFonts w:hint="eastAsia"/>
          <w:noProof/>
        </w:rPr>
        <w:t>表</w:t>
      </w:r>
      <w:r w:rsidRPr="004653A0">
        <w:rPr>
          <w:noProof/>
        </w:rPr>
        <w:t xml:space="preserve"> 4 </w:t>
      </w:r>
      <w:r w:rsidRPr="004653A0">
        <w:rPr>
          <w:rFonts w:hint="eastAsia"/>
          <w:noProof/>
        </w:rPr>
        <w:t>内存溢出错误常见修复方法</w:t>
      </w:r>
      <w:r>
        <w:rPr>
          <w:noProof/>
        </w:rPr>
        <w:tab/>
      </w:r>
      <w:r>
        <w:rPr>
          <w:noProof/>
        </w:rPr>
        <w:fldChar w:fldCharType="begin"/>
      </w:r>
      <w:r>
        <w:rPr>
          <w:noProof/>
        </w:rPr>
        <w:instrText xml:space="preserve"> PAGEREF _Toc305878483 \h </w:instrText>
      </w:r>
      <w:r>
        <w:rPr>
          <w:noProof/>
        </w:rPr>
      </w:r>
      <w:r>
        <w:rPr>
          <w:noProof/>
        </w:rPr>
        <w:fldChar w:fldCharType="separate"/>
      </w:r>
      <w:r>
        <w:rPr>
          <w:noProof/>
        </w:rPr>
        <w:t>21</w:t>
      </w:r>
      <w:r>
        <w:rPr>
          <w:noProof/>
        </w:rPr>
        <w:fldChar w:fldCharType="end"/>
      </w:r>
    </w:p>
    <w:p w14:paraId="69C9FB83"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4653A0">
        <w:rPr>
          <w:rFonts w:hint="eastAsia"/>
          <w:noProof/>
        </w:rPr>
        <w:t>表</w:t>
      </w:r>
      <w:r w:rsidRPr="004653A0">
        <w:rPr>
          <w:noProof/>
        </w:rPr>
        <w:t xml:space="preserve"> 5 </w:t>
      </w:r>
      <w:r w:rsidRPr="004653A0">
        <w:rPr>
          <w:rFonts w:hint="eastAsia"/>
          <w:noProof/>
        </w:rPr>
        <w:t>数据流模型</w:t>
      </w:r>
      <w:r>
        <w:rPr>
          <w:noProof/>
        </w:rPr>
        <w:tab/>
      </w:r>
      <w:r>
        <w:rPr>
          <w:noProof/>
        </w:rPr>
        <w:fldChar w:fldCharType="begin"/>
      </w:r>
      <w:r>
        <w:rPr>
          <w:noProof/>
        </w:rPr>
        <w:instrText xml:space="preserve"> PAGEREF _Toc305878484 \h </w:instrText>
      </w:r>
      <w:r>
        <w:rPr>
          <w:noProof/>
        </w:rPr>
      </w:r>
      <w:r>
        <w:rPr>
          <w:noProof/>
        </w:rPr>
        <w:fldChar w:fldCharType="separate"/>
      </w:r>
      <w:r>
        <w:rPr>
          <w:noProof/>
        </w:rPr>
        <w:t>38</w:t>
      </w:r>
      <w:r>
        <w:rPr>
          <w:noProof/>
        </w:rPr>
        <w:fldChar w:fldCharType="end"/>
      </w:r>
    </w:p>
    <w:p w14:paraId="04C2D19F"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4653A0">
        <w:rPr>
          <w:rFonts w:hint="eastAsia"/>
          <w:noProof/>
        </w:rPr>
        <w:t>表</w:t>
      </w:r>
      <w:r w:rsidRPr="004653A0">
        <w:rPr>
          <w:noProof/>
        </w:rPr>
        <w:t xml:space="preserve"> 6 </w:t>
      </w:r>
      <w:r w:rsidRPr="004653A0">
        <w:rPr>
          <w:rFonts w:hint="eastAsia"/>
          <w:noProof/>
        </w:rPr>
        <w:t>提升过的</w:t>
      </w:r>
      <w:r w:rsidRPr="004653A0">
        <w:rPr>
          <w:noProof/>
        </w:rPr>
        <w:t>task</w:t>
      </w:r>
      <w:r w:rsidRPr="004653A0">
        <w:rPr>
          <w:rFonts w:hint="eastAsia"/>
          <w:noProof/>
        </w:rPr>
        <w:t>的日志</w:t>
      </w:r>
      <w:r>
        <w:rPr>
          <w:noProof/>
        </w:rPr>
        <w:tab/>
      </w:r>
      <w:r>
        <w:rPr>
          <w:noProof/>
        </w:rPr>
        <w:fldChar w:fldCharType="begin"/>
      </w:r>
      <w:r>
        <w:rPr>
          <w:noProof/>
        </w:rPr>
        <w:instrText xml:space="preserve"> PAGEREF _Toc305878485 \h </w:instrText>
      </w:r>
      <w:r>
        <w:rPr>
          <w:noProof/>
        </w:rPr>
      </w:r>
      <w:r>
        <w:rPr>
          <w:noProof/>
        </w:rPr>
        <w:fldChar w:fldCharType="separate"/>
      </w:r>
      <w:r>
        <w:rPr>
          <w:noProof/>
        </w:rPr>
        <w:t>39</w:t>
      </w:r>
      <w:r>
        <w:rPr>
          <w:noProof/>
        </w:rPr>
        <w:fldChar w:fldCharType="end"/>
      </w:r>
    </w:p>
    <w:p w14:paraId="40F06BFF"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4653A0">
        <w:rPr>
          <w:rFonts w:hint="eastAsia"/>
          <w:noProof/>
        </w:rPr>
        <w:t>表</w:t>
      </w:r>
      <w:r w:rsidRPr="004653A0">
        <w:rPr>
          <w:noProof/>
        </w:rPr>
        <w:t xml:space="preserve"> 7 </w:t>
      </w:r>
      <w:r w:rsidRPr="004653A0">
        <w:rPr>
          <w:rFonts w:hint="eastAsia"/>
          <w:noProof/>
        </w:rPr>
        <w:t>要计算的参数</w:t>
      </w:r>
      <w:r>
        <w:rPr>
          <w:noProof/>
        </w:rPr>
        <w:tab/>
      </w:r>
      <w:r>
        <w:rPr>
          <w:noProof/>
        </w:rPr>
        <w:fldChar w:fldCharType="begin"/>
      </w:r>
      <w:r>
        <w:rPr>
          <w:noProof/>
        </w:rPr>
        <w:instrText xml:space="preserve"> PAGEREF _Toc305878486 \h </w:instrText>
      </w:r>
      <w:r>
        <w:rPr>
          <w:noProof/>
        </w:rPr>
      </w:r>
      <w:r>
        <w:rPr>
          <w:noProof/>
        </w:rPr>
        <w:fldChar w:fldCharType="separate"/>
      </w:r>
      <w:r>
        <w:rPr>
          <w:noProof/>
        </w:rPr>
        <w:t>39</w:t>
      </w:r>
      <w:r>
        <w:rPr>
          <w:noProof/>
        </w:rPr>
        <w:fldChar w:fldCharType="end"/>
      </w:r>
    </w:p>
    <w:p w14:paraId="626BE80E"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表</w:t>
      </w:r>
      <w:r>
        <w:rPr>
          <w:noProof/>
        </w:rPr>
        <w:t xml:space="preserve"> 8 </w:t>
      </w:r>
      <w:r>
        <w:rPr>
          <w:rFonts w:hint="eastAsia"/>
          <w:noProof/>
        </w:rPr>
        <w:t>需要估计的数据流参数</w:t>
      </w:r>
      <w:r>
        <w:rPr>
          <w:noProof/>
        </w:rPr>
        <w:tab/>
      </w:r>
      <w:r>
        <w:rPr>
          <w:noProof/>
        </w:rPr>
        <w:fldChar w:fldCharType="begin"/>
      </w:r>
      <w:r>
        <w:rPr>
          <w:noProof/>
        </w:rPr>
        <w:instrText xml:space="preserve"> PAGEREF _Toc305878487 \h </w:instrText>
      </w:r>
      <w:r>
        <w:rPr>
          <w:noProof/>
        </w:rPr>
      </w:r>
      <w:r>
        <w:rPr>
          <w:noProof/>
        </w:rPr>
        <w:fldChar w:fldCharType="separate"/>
      </w:r>
      <w:r>
        <w:rPr>
          <w:noProof/>
        </w:rPr>
        <w:t>40</w:t>
      </w:r>
      <w:r>
        <w:rPr>
          <w:noProof/>
        </w:rPr>
        <w:fldChar w:fldCharType="end"/>
      </w:r>
    </w:p>
    <w:p w14:paraId="60B259CB"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4653A0">
        <w:rPr>
          <w:rFonts w:hint="eastAsia"/>
          <w:noProof/>
        </w:rPr>
        <w:t>表</w:t>
      </w:r>
      <w:r w:rsidRPr="004653A0">
        <w:rPr>
          <w:noProof/>
        </w:rPr>
        <w:t xml:space="preserve"> 9 </w:t>
      </w:r>
      <w:r w:rsidRPr="004653A0">
        <w:rPr>
          <w:rFonts w:hint="eastAsia"/>
          <w:noProof/>
        </w:rPr>
        <w:t>实验评价所用的</w:t>
      </w:r>
      <w:r w:rsidRPr="004653A0">
        <w:rPr>
          <w:noProof/>
        </w:rPr>
        <w:t>5</w:t>
      </w:r>
      <w:r w:rsidRPr="004653A0">
        <w:rPr>
          <w:rFonts w:hint="eastAsia"/>
          <w:noProof/>
        </w:rPr>
        <w:t>个典型</w:t>
      </w:r>
      <w:r w:rsidRPr="004653A0">
        <w:rPr>
          <w:noProof/>
        </w:rPr>
        <w:t xml:space="preserve">MapReduce </w:t>
      </w:r>
      <w:r w:rsidRPr="004653A0">
        <w:rPr>
          <w:rFonts w:hint="eastAsia"/>
          <w:noProof/>
        </w:rPr>
        <w:t>应用</w:t>
      </w:r>
      <w:r>
        <w:rPr>
          <w:noProof/>
        </w:rPr>
        <w:tab/>
      </w:r>
      <w:r>
        <w:rPr>
          <w:noProof/>
        </w:rPr>
        <w:fldChar w:fldCharType="begin"/>
      </w:r>
      <w:r>
        <w:rPr>
          <w:noProof/>
        </w:rPr>
        <w:instrText xml:space="preserve"> PAGEREF _Toc305878488 \h </w:instrText>
      </w:r>
      <w:r>
        <w:rPr>
          <w:noProof/>
        </w:rPr>
      </w:r>
      <w:r>
        <w:rPr>
          <w:noProof/>
        </w:rPr>
        <w:fldChar w:fldCharType="separate"/>
      </w:r>
      <w:r>
        <w:rPr>
          <w:noProof/>
        </w:rPr>
        <w:t>50</w:t>
      </w:r>
      <w:r>
        <w:rPr>
          <w:noProof/>
        </w:rPr>
        <w:fldChar w:fldCharType="end"/>
      </w:r>
    </w:p>
    <w:p w14:paraId="352BB27D"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4653A0">
        <w:rPr>
          <w:rFonts w:hint="eastAsia"/>
          <w:noProof/>
        </w:rPr>
        <w:t>表</w:t>
      </w:r>
      <w:r w:rsidRPr="004653A0">
        <w:rPr>
          <w:noProof/>
        </w:rPr>
        <w:t xml:space="preserve"> 10 </w:t>
      </w:r>
      <w:r w:rsidRPr="004653A0">
        <w:rPr>
          <w:rFonts w:hint="eastAsia"/>
          <w:noProof/>
        </w:rPr>
        <w:t>数据流异常模型</w:t>
      </w:r>
      <w:r>
        <w:rPr>
          <w:noProof/>
        </w:rPr>
        <w:tab/>
      </w:r>
      <w:r>
        <w:rPr>
          <w:noProof/>
        </w:rPr>
        <w:fldChar w:fldCharType="begin"/>
      </w:r>
      <w:r>
        <w:rPr>
          <w:noProof/>
        </w:rPr>
        <w:instrText xml:space="preserve"> PAGEREF _Toc305878489 \h </w:instrText>
      </w:r>
      <w:r>
        <w:rPr>
          <w:noProof/>
        </w:rPr>
      </w:r>
      <w:r>
        <w:rPr>
          <w:noProof/>
        </w:rPr>
        <w:fldChar w:fldCharType="separate"/>
      </w:r>
      <w:r>
        <w:rPr>
          <w:noProof/>
        </w:rPr>
        <w:t>59</w:t>
      </w:r>
      <w:r>
        <w:rPr>
          <w:noProof/>
        </w:rPr>
        <w:fldChar w:fldCharType="end"/>
      </w:r>
    </w:p>
    <w:p w14:paraId="686B34E8"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表</w:t>
      </w:r>
      <w:r>
        <w:rPr>
          <w:noProof/>
        </w:rPr>
        <w:t xml:space="preserve"> 11 </w:t>
      </w:r>
      <w:r>
        <w:rPr>
          <w:rFonts w:hint="eastAsia"/>
          <w:noProof/>
        </w:rPr>
        <w:t>用户代码内存使用模式识别方法</w:t>
      </w:r>
      <w:r>
        <w:rPr>
          <w:noProof/>
        </w:rPr>
        <w:tab/>
      </w:r>
      <w:r>
        <w:rPr>
          <w:noProof/>
        </w:rPr>
        <w:fldChar w:fldCharType="begin"/>
      </w:r>
      <w:r>
        <w:rPr>
          <w:noProof/>
        </w:rPr>
        <w:instrText xml:space="preserve"> PAGEREF _Toc305878490 \h </w:instrText>
      </w:r>
      <w:r>
        <w:rPr>
          <w:noProof/>
        </w:rPr>
      </w:r>
      <w:r>
        <w:rPr>
          <w:noProof/>
        </w:rPr>
        <w:fldChar w:fldCharType="separate"/>
      </w:r>
      <w:r>
        <w:rPr>
          <w:noProof/>
        </w:rPr>
        <w:t>62</w:t>
      </w:r>
      <w:r>
        <w:rPr>
          <w:noProof/>
        </w:rPr>
        <w:fldChar w:fldCharType="end"/>
      </w:r>
    </w:p>
    <w:p w14:paraId="73D99DC4"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sidRPr="004653A0">
        <w:rPr>
          <w:rFonts w:hint="eastAsia"/>
          <w:noProof/>
        </w:rPr>
        <w:t>表</w:t>
      </w:r>
      <w:r w:rsidRPr="004653A0">
        <w:rPr>
          <w:noProof/>
        </w:rPr>
        <w:t xml:space="preserve"> 12</w:t>
      </w:r>
      <w:r w:rsidRPr="004653A0">
        <w:rPr>
          <w:rFonts w:hint="eastAsia"/>
          <w:noProof/>
          <w:color w:val="000000" w:themeColor="text1"/>
        </w:rPr>
        <w:t>数据流规则：用于诊断数据流异常和不恰当的配置参数</w:t>
      </w:r>
      <w:r>
        <w:rPr>
          <w:noProof/>
        </w:rPr>
        <w:tab/>
      </w:r>
      <w:r>
        <w:rPr>
          <w:noProof/>
        </w:rPr>
        <w:fldChar w:fldCharType="begin"/>
      </w:r>
      <w:r>
        <w:rPr>
          <w:noProof/>
        </w:rPr>
        <w:instrText xml:space="preserve"> PAGEREF _Toc305878491 \h </w:instrText>
      </w:r>
      <w:r>
        <w:rPr>
          <w:noProof/>
        </w:rPr>
      </w:r>
      <w:r>
        <w:rPr>
          <w:noProof/>
        </w:rPr>
        <w:fldChar w:fldCharType="separate"/>
      </w:r>
      <w:r>
        <w:rPr>
          <w:noProof/>
        </w:rPr>
        <w:t>65</w:t>
      </w:r>
      <w:r>
        <w:rPr>
          <w:noProof/>
        </w:rPr>
        <w:fldChar w:fldCharType="end"/>
      </w:r>
    </w:p>
    <w:p w14:paraId="7E866135" w14:textId="77777777" w:rsidR="00E83639" w:rsidRDefault="00E83639">
      <w:pPr>
        <w:pStyle w:val="TableofFigures"/>
        <w:tabs>
          <w:tab w:val="right" w:leader="dot" w:pos="9117"/>
        </w:tabs>
        <w:rPr>
          <w:rFonts w:asciiTheme="minorHAnsi" w:eastAsiaTheme="minorEastAsia" w:hAnsiTheme="minorHAnsi" w:cstheme="minorBidi"/>
          <w:noProof/>
          <w:kern w:val="0"/>
          <w:lang w:eastAsia="ja-JP"/>
        </w:rPr>
      </w:pPr>
      <w:r>
        <w:rPr>
          <w:rFonts w:hint="eastAsia"/>
          <w:noProof/>
        </w:rPr>
        <w:t>表</w:t>
      </w:r>
      <w:r>
        <w:rPr>
          <w:noProof/>
        </w:rPr>
        <w:t xml:space="preserve"> 13 </w:t>
      </w:r>
      <w:r>
        <w:rPr>
          <w:rFonts w:hint="eastAsia"/>
          <w:noProof/>
        </w:rPr>
        <w:t>内存溢出错误诊断结果</w:t>
      </w:r>
      <w:r>
        <w:rPr>
          <w:noProof/>
        </w:rPr>
        <w:tab/>
      </w:r>
      <w:r>
        <w:rPr>
          <w:noProof/>
        </w:rPr>
        <w:fldChar w:fldCharType="begin"/>
      </w:r>
      <w:r>
        <w:rPr>
          <w:noProof/>
        </w:rPr>
        <w:instrText xml:space="preserve"> PAGEREF _Toc305878492 \h </w:instrText>
      </w:r>
      <w:r>
        <w:rPr>
          <w:noProof/>
        </w:rPr>
      </w:r>
      <w:r>
        <w:rPr>
          <w:noProof/>
        </w:rPr>
        <w:fldChar w:fldCharType="separate"/>
      </w:r>
      <w:r>
        <w:rPr>
          <w:noProof/>
        </w:rPr>
        <w:t>66</w:t>
      </w:r>
      <w:r>
        <w:rPr>
          <w:noProof/>
        </w:rPr>
        <w:fldChar w:fldCharType="end"/>
      </w:r>
    </w:p>
    <w:p w14:paraId="426E28E7" w14:textId="77777777" w:rsidR="00DA2EC5" w:rsidRDefault="0010180A" w:rsidP="00AF337E">
      <w:pPr>
        <w:spacing w:line="400" w:lineRule="exact"/>
        <w:rPr>
          <w:sz w:val="24"/>
        </w:rPr>
      </w:pPr>
      <w:r>
        <w:rPr>
          <w:sz w:val="24"/>
        </w:rPr>
        <w:fldChar w:fldCharType="end"/>
      </w:r>
    </w:p>
    <w:p w14:paraId="1723F053" w14:textId="77777777" w:rsidR="00925DCF" w:rsidRPr="00AF337E" w:rsidRDefault="00925DCF" w:rsidP="00AF337E">
      <w:pPr>
        <w:spacing w:line="400" w:lineRule="exact"/>
        <w:rPr>
          <w:sz w:val="24"/>
        </w:rPr>
      </w:pPr>
    </w:p>
    <w:p w14:paraId="58C761CA" w14:textId="77777777" w:rsidR="0078497B" w:rsidRDefault="0078497B" w:rsidP="00AC09E0">
      <w:pPr>
        <w:sectPr w:rsidR="0078497B" w:rsidSect="00CA5544">
          <w:type w:val="oddPage"/>
          <w:pgSz w:w="11906" w:h="16838"/>
          <w:pgMar w:top="1418" w:right="1361" w:bottom="1134" w:left="1418" w:header="851" w:footer="992" w:gutter="0"/>
          <w:pgNumType w:fmt="upperRoman"/>
          <w:cols w:space="425"/>
          <w:docGrid w:type="lines" w:linePitch="312"/>
        </w:sectPr>
      </w:pPr>
      <w:bookmarkStart w:id="48" w:name="_GoBack"/>
      <w:bookmarkEnd w:id="48"/>
    </w:p>
    <w:p w14:paraId="73FF60B7" w14:textId="77777777" w:rsidR="00772BA2" w:rsidRPr="00635AAD" w:rsidRDefault="00772BA2" w:rsidP="00772BA2">
      <w:pPr>
        <w:jc w:val="center"/>
        <w:rPr>
          <w:rFonts w:ascii="黑体" w:eastAsia="黑体"/>
          <w:sz w:val="32"/>
          <w:szCs w:val="32"/>
        </w:rPr>
      </w:pPr>
      <w:bookmarkStart w:id="49" w:name="_Toc415059751"/>
      <w:bookmarkStart w:id="50" w:name="_Ref415061497"/>
      <w:bookmarkStart w:id="51" w:name="_Ref415061503"/>
      <w:bookmarkStart w:id="52" w:name="_Ref415061509"/>
      <w:bookmarkStart w:id="53" w:name="_Ref415061516"/>
      <w:bookmarkStart w:id="54" w:name="_Ref415061533"/>
    </w:p>
    <w:p w14:paraId="272E409F" w14:textId="77777777" w:rsidR="005C1886" w:rsidRPr="00507BFD" w:rsidRDefault="00F53B20" w:rsidP="00F10AC1">
      <w:pPr>
        <w:pStyle w:val="Heading1"/>
      </w:pPr>
      <w:bookmarkStart w:id="55" w:name="_Ref416026743"/>
      <w:bookmarkStart w:id="56" w:name="_Toc305878375"/>
      <w:r w:rsidRPr="00507BFD">
        <w:rPr>
          <w:rFonts w:hint="eastAsia"/>
        </w:rPr>
        <w:t>绪论</w:t>
      </w:r>
      <w:bookmarkEnd w:id="49"/>
      <w:bookmarkEnd w:id="50"/>
      <w:bookmarkEnd w:id="51"/>
      <w:bookmarkEnd w:id="52"/>
      <w:bookmarkEnd w:id="53"/>
      <w:bookmarkEnd w:id="54"/>
      <w:bookmarkEnd w:id="55"/>
      <w:bookmarkEnd w:id="56"/>
    </w:p>
    <w:p w14:paraId="3471DC38" w14:textId="77777777" w:rsidR="00772BA2" w:rsidRPr="00635AAD" w:rsidRDefault="00772BA2" w:rsidP="00402D28">
      <w:pPr>
        <w:rPr>
          <w:sz w:val="24"/>
        </w:rPr>
      </w:pPr>
    </w:p>
    <w:p w14:paraId="0F1A1CA0" w14:textId="3DF1A5EE" w:rsidR="005C1886" w:rsidRPr="00DD17A3" w:rsidRDefault="00C01FCA" w:rsidP="004D4E4B">
      <w:pPr>
        <w:pStyle w:val="a0"/>
      </w:pPr>
      <w:r w:rsidRPr="00C01FCA">
        <w:rPr>
          <w:rFonts w:hint="eastAsia"/>
        </w:rPr>
        <w:t>本章简要介绍了论文的研究背景，并分析了论文研究的三个主要问题，接下来给出了论文的研究思路和研究内容。在本章的结尾，列出了论文的组织方式。</w:t>
      </w:r>
    </w:p>
    <w:p w14:paraId="77C8D627" w14:textId="77777777" w:rsidR="005C1886" w:rsidRPr="00507BFD" w:rsidRDefault="005C1886" w:rsidP="009E1B9D">
      <w:pPr>
        <w:pStyle w:val="Heading2"/>
      </w:pPr>
      <w:bookmarkStart w:id="57" w:name="_Toc227859248"/>
      <w:bookmarkStart w:id="58" w:name="_Toc227951234"/>
      <w:bookmarkStart w:id="59" w:name="_Toc415059752"/>
      <w:bookmarkStart w:id="60" w:name="_Toc305878376"/>
      <w:r w:rsidRPr="00507BFD">
        <w:rPr>
          <w:rFonts w:hint="eastAsia"/>
        </w:rPr>
        <w:t>研究背景</w:t>
      </w:r>
      <w:bookmarkEnd w:id="57"/>
      <w:bookmarkEnd w:id="58"/>
      <w:bookmarkEnd w:id="59"/>
      <w:bookmarkEnd w:id="60"/>
    </w:p>
    <w:p w14:paraId="3145599D" w14:textId="2781B525" w:rsidR="00AD1CB7" w:rsidRDefault="00AD1CB7" w:rsidP="00876B06">
      <w:pPr>
        <w:pStyle w:val="Heading3"/>
        <w:ind w:left="0" w:firstLine="0"/>
      </w:pPr>
      <w:bookmarkStart w:id="61" w:name="OLE_LINK105"/>
      <w:bookmarkStart w:id="62" w:name="OLE_LINK106"/>
      <w:bookmarkStart w:id="63" w:name="OLE_LINK13"/>
      <w:bookmarkStart w:id="64" w:name="OLE_LINK14"/>
      <w:bookmarkStart w:id="65" w:name="_Toc305878377"/>
      <w:r>
        <w:rPr>
          <w:rFonts w:hint="eastAsia"/>
        </w:rPr>
        <w:t>大数据与大数据处理</w:t>
      </w:r>
      <w:bookmarkEnd w:id="65"/>
    </w:p>
    <w:p w14:paraId="252C6FE1" w14:textId="77777777" w:rsidR="00AD1CB7" w:rsidRPr="00AD1CB7" w:rsidRDefault="00AD1CB7" w:rsidP="00AD1CB7">
      <w:pPr>
        <w:pStyle w:val="a"/>
      </w:pPr>
      <w:r w:rsidRPr="00AD1CB7">
        <w:rPr>
          <w:rFonts w:hint="eastAsia"/>
        </w:rPr>
        <w:t>数据一直是工业界和学术界的重要研究对象。从数据中获益，从数据中获取知识成为数据处理的主要目的。例如，搜索引擎每天都在收集、处理、分析海量的网页及多媒体数据，并对外提供数据查询服务。社交网站每天记录大量的用户数据，组织形成虚拟的人际网络。商业智能公司依靠分析企业生产和销售的数据，来为企业提供商务决策支持。学术研究机构也在天文、物理、化学、地理、生命科学等方面不断积累大量的实验数据，从数据中分析挖掘各种科学知识。</w:t>
      </w:r>
    </w:p>
    <w:p w14:paraId="34CCD212" w14:textId="77777777" w:rsidR="00AD1CB7" w:rsidRPr="00AD1CB7" w:rsidRDefault="00AD1CB7" w:rsidP="00AD1CB7">
      <w:pPr>
        <w:pStyle w:val="a"/>
      </w:pPr>
      <w:r w:rsidRPr="00AD1CB7">
        <w:rPr>
          <w:rFonts w:hint="eastAsia"/>
        </w:rPr>
        <w:t>互联网、云计算、移动计算、物联网等技术的发展使得数据的产生速度越来越快、数据规模越来越大、数据类型越来越多。诸如社交网站</w:t>
      </w:r>
      <w:r w:rsidRPr="00AD1CB7">
        <w:rPr>
          <w:rFonts w:hint="eastAsia"/>
        </w:rPr>
        <w:t>Facebook</w:t>
      </w:r>
      <w:r w:rsidRPr="00AD1CB7">
        <w:rPr>
          <w:rFonts w:hint="eastAsia"/>
        </w:rPr>
        <w:t>每天要处理</w:t>
      </w:r>
      <w:r w:rsidRPr="00AD1CB7">
        <w:rPr>
          <w:rFonts w:hint="eastAsia"/>
        </w:rPr>
        <w:t>25</w:t>
      </w:r>
      <w:r w:rsidRPr="00AD1CB7">
        <w:rPr>
          <w:rFonts w:hint="eastAsia"/>
        </w:rPr>
        <w:t>亿条消息，</w:t>
      </w:r>
      <w:r w:rsidRPr="00AD1CB7">
        <w:rPr>
          <w:rFonts w:hint="eastAsia"/>
        </w:rPr>
        <w:t>500+TB</w:t>
      </w:r>
      <w:r w:rsidRPr="00AD1CB7">
        <w:rPr>
          <w:rFonts w:hint="eastAsia"/>
        </w:rPr>
        <w:t>的新数据，用户每天上传</w:t>
      </w:r>
      <w:r w:rsidRPr="00AD1CB7">
        <w:rPr>
          <w:rFonts w:hint="eastAsia"/>
        </w:rPr>
        <w:t>3</w:t>
      </w:r>
      <w:r w:rsidRPr="00AD1CB7">
        <w:rPr>
          <w:rFonts w:hint="eastAsia"/>
        </w:rPr>
        <w:t>亿张照片，每半个小时扫描的数据大约为</w:t>
      </w:r>
      <w:r w:rsidRPr="00AD1CB7">
        <w:rPr>
          <w:rFonts w:hint="eastAsia"/>
        </w:rPr>
        <w:t>105TB</w:t>
      </w:r>
      <w:r w:rsidRPr="00AD1CB7">
        <w:t xml:space="preserve"> [</w:t>
      </w:r>
      <w:r w:rsidRPr="00AD1CB7">
        <w:rPr>
          <w:rFonts w:hint="eastAsia"/>
        </w:rPr>
        <w:t>Web</w:t>
      </w:r>
      <w:r w:rsidRPr="00AD1CB7">
        <w:t>FB]</w:t>
      </w:r>
      <w:r w:rsidRPr="00AD1CB7">
        <w:rPr>
          <w:rFonts w:hint="eastAsia"/>
        </w:rPr>
        <w:t>。早在</w:t>
      </w:r>
      <w:r w:rsidRPr="00AD1CB7">
        <w:rPr>
          <w:rFonts w:hint="eastAsia"/>
        </w:rPr>
        <w:t>2008</w:t>
      </w:r>
      <w:r w:rsidRPr="00AD1CB7">
        <w:rPr>
          <w:rFonts w:hint="eastAsia"/>
        </w:rPr>
        <w:t>年，</w:t>
      </w:r>
      <w:r w:rsidRPr="00AD1CB7">
        <w:rPr>
          <w:rFonts w:hint="eastAsia"/>
        </w:rPr>
        <w:t>Google</w:t>
      </w:r>
      <w:r w:rsidRPr="00AD1CB7">
        <w:rPr>
          <w:rFonts w:hint="eastAsia"/>
        </w:rPr>
        <w:t>每天就要处理约</w:t>
      </w:r>
      <w:r w:rsidRPr="00AD1CB7">
        <w:rPr>
          <w:rFonts w:hint="eastAsia"/>
        </w:rPr>
        <w:t>20,000 TB</w:t>
      </w:r>
      <w:r w:rsidRPr="00AD1CB7">
        <w:rPr>
          <w:rFonts w:hint="eastAsia"/>
        </w:rPr>
        <w:t>（</w:t>
      </w:r>
      <w:r w:rsidRPr="00AD1CB7">
        <w:rPr>
          <w:rFonts w:hint="eastAsia"/>
        </w:rPr>
        <w:t>20PB</w:t>
      </w:r>
      <w:r w:rsidRPr="00AD1CB7">
        <w:rPr>
          <w:rFonts w:hint="eastAsia"/>
        </w:rPr>
        <w:t>）的数据。</w:t>
      </w:r>
      <w:r w:rsidRPr="00AD1CB7">
        <w:t>YouTube</w:t>
      </w:r>
      <w:r w:rsidRPr="00AD1CB7">
        <w:rPr>
          <w:rFonts w:hint="eastAsia"/>
        </w:rPr>
        <w:t>网站每分钟用户会上传越</w:t>
      </w:r>
      <w:r w:rsidRPr="00AD1CB7">
        <w:rPr>
          <w:rFonts w:hint="eastAsia"/>
        </w:rPr>
        <w:t>48</w:t>
      </w:r>
      <w:r w:rsidRPr="00AD1CB7">
        <w:rPr>
          <w:rFonts w:hint="eastAsia"/>
        </w:rPr>
        <w:t>小时的视频。</w:t>
      </w:r>
      <w:r w:rsidRPr="00AD1CB7">
        <w:rPr>
          <w:rFonts w:hint="eastAsia"/>
        </w:rPr>
        <w:t>Twitter</w:t>
      </w:r>
      <w:r w:rsidRPr="00AD1CB7">
        <w:rPr>
          <w:rFonts w:hint="eastAsia"/>
        </w:rPr>
        <w:t>每天大约有</w:t>
      </w:r>
      <w:r w:rsidRPr="00AD1CB7">
        <w:rPr>
          <w:rFonts w:hint="eastAsia"/>
        </w:rPr>
        <w:t>1.75</w:t>
      </w:r>
      <w:r w:rsidRPr="00AD1CB7">
        <w:rPr>
          <w:rFonts w:hint="eastAsia"/>
        </w:rPr>
        <w:t>亿条新微博</w:t>
      </w:r>
      <w:r w:rsidRPr="00AD1CB7">
        <w:t xml:space="preserve"> [YouTube]</w:t>
      </w:r>
      <w:r w:rsidRPr="00AD1CB7">
        <w:rPr>
          <w:rFonts w:hint="eastAsia"/>
        </w:rPr>
        <w:t>。</w:t>
      </w:r>
      <w:r w:rsidRPr="00AD1CB7">
        <w:t xml:space="preserve"> </w:t>
      </w:r>
    </w:p>
    <w:p w14:paraId="0F4CA12D" w14:textId="360F13B3" w:rsidR="00AD1CB7" w:rsidRDefault="00AD1CB7" w:rsidP="00AD1CB7">
      <w:pPr>
        <w:pStyle w:val="a"/>
      </w:pPr>
      <w:r w:rsidRPr="00AD1CB7">
        <w:rPr>
          <w:rFonts w:hint="eastAsia"/>
        </w:rPr>
        <w:t>为了描述数据的新特性，“大数据”的概念被提出。大数据具有数据量大、数据类型多样、产生与处理速度要求快、价值高的</w:t>
      </w:r>
      <w:r w:rsidRPr="00AD1CB7">
        <w:rPr>
          <w:rFonts w:hint="eastAsia"/>
        </w:rPr>
        <w:t>4V</w:t>
      </w:r>
      <w:r w:rsidRPr="00AD1CB7">
        <w:rPr>
          <w:rFonts w:hint="eastAsia"/>
        </w:rPr>
        <w:t>特性。这些特性也使得传统软件系统难以在可接受的时间范围内对大数据进行处理。例如，出现于</w:t>
      </w:r>
      <w:r w:rsidRPr="00AD1CB7">
        <w:rPr>
          <w:rFonts w:hint="eastAsia"/>
        </w:rPr>
        <w:t>70</w:t>
      </w:r>
      <w:r w:rsidRPr="00AD1CB7">
        <w:rPr>
          <w:rFonts w:hint="eastAsia"/>
        </w:rPr>
        <w:t>年代的关系数据库很好地解决了关系型数据的存储与</w:t>
      </w:r>
      <w:r w:rsidRPr="00AD1CB7">
        <w:rPr>
          <w:rFonts w:hint="eastAsia"/>
        </w:rPr>
        <w:t>OLTP</w:t>
      </w:r>
      <w:r w:rsidRPr="00AD1CB7">
        <w:rPr>
          <w:rFonts w:hint="eastAsia"/>
        </w:rPr>
        <w:t>（在线事务处理）。之后出现的数据仓库将数据按主题组织，解决了数据建模及</w:t>
      </w:r>
      <w:r w:rsidRPr="00AD1CB7">
        <w:rPr>
          <w:rFonts w:hint="eastAsia"/>
        </w:rPr>
        <w:t>OLAP</w:t>
      </w:r>
      <w:r w:rsidRPr="00AD1CB7">
        <w:rPr>
          <w:rFonts w:hint="eastAsia"/>
        </w:rPr>
        <w:t>（在线数据分析）。然而传统数据库和数据仓库存在扩展性方面的问题，这使得大数据的处理与分析变得困难。为了解决这个问题，工业届和学术界经过十多年的探索和实践，设计出了多种可扩展的分布式数据并行处理框架。</w:t>
      </w:r>
    </w:p>
    <w:p w14:paraId="7A371851" w14:textId="203F0E9E" w:rsidR="00254A03" w:rsidRDefault="00D81EAD" w:rsidP="00876B06">
      <w:pPr>
        <w:pStyle w:val="Heading3"/>
        <w:ind w:left="0" w:firstLine="0"/>
      </w:pPr>
      <w:bookmarkStart w:id="66" w:name="_Toc305878378"/>
      <w:r>
        <w:rPr>
          <w:rFonts w:hint="eastAsia"/>
        </w:rPr>
        <w:t>分布式数据并行处理框架</w:t>
      </w:r>
      <w:bookmarkEnd w:id="66"/>
    </w:p>
    <w:p w14:paraId="2F9134A2" w14:textId="35390523" w:rsidR="00D81EAD" w:rsidRDefault="00D81EAD" w:rsidP="00D81EAD">
      <w:pPr>
        <w:pStyle w:val="a"/>
      </w:pPr>
      <w:r w:rsidRPr="00D81EAD">
        <w:rPr>
          <w:rFonts w:hint="eastAsia"/>
        </w:rPr>
        <w:t>为了解决大数据高效处理问题，工业界和学术界提出了很多分布式并行处理框架。</w:t>
      </w:r>
      <w:r w:rsidRPr="00D81EAD">
        <w:rPr>
          <w:rFonts w:hint="eastAsia"/>
        </w:rPr>
        <w:t>2004</w:t>
      </w:r>
      <w:r w:rsidRPr="00D81EAD">
        <w:rPr>
          <w:rFonts w:hint="eastAsia"/>
        </w:rPr>
        <w:t>年</w:t>
      </w:r>
      <w:r w:rsidRPr="00D81EAD">
        <w:rPr>
          <w:rFonts w:hint="eastAsia"/>
        </w:rPr>
        <w:t>Google</w:t>
      </w:r>
      <w:r w:rsidRPr="00D81EAD">
        <w:rPr>
          <w:rFonts w:hint="eastAsia"/>
        </w:rPr>
        <w:t>在</w:t>
      </w:r>
      <w:r w:rsidRPr="00D81EAD">
        <w:rPr>
          <w:rFonts w:hint="eastAsia"/>
        </w:rPr>
        <w:t>OSDI</w:t>
      </w:r>
      <w:r w:rsidRPr="00D81EAD">
        <w:rPr>
          <w:rFonts w:hint="eastAsia"/>
        </w:rPr>
        <w:t>会议上提出了基于分治、归并、函数式编程思想的</w:t>
      </w:r>
      <w:r w:rsidRPr="00D81EAD">
        <w:rPr>
          <w:rFonts w:hint="eastAsia"/>
        </w:rPr>
        <w:t>MapReduce</w:t>
      </w:r>
      <w:r w:rsidRPr="00D81EAD">
        <w:rPr>
          <w:rFonts w:hint="eastAsia"/>
        </w:rPr>
        <w:t>分布式计算框架，获得巨大成功。之后模仿</w:t>
      </w:r>
      <w:r w:rsidRPr="00D81EAD">
        <w:rPr>
          <w:rFonts w:hint="eastAsia"/>
        </w:rPr>
        <w:t>MapReduce</w:t>
      </w:r>
      <w:r w:rsidRPr="00D81EAD">
        <w:rPr>
          <w:rFonts w:hint="eastAsia"/>
        </w:rPr>
        <w:t>实现的开源系统</w:t>
      </w:r>
      <w:r w:rsidRPr="00D81EAD">
        <w:rPr>
          <w:rFonts w:hint="eastAsia"/>
        </w:rPr>
        <w:t>Apache Hadoop</w:t>
      </w:r>
      <w:r w:rsidRPr="00D81EAD">
        <w:rPr>
          <w:rFonts w:hint="eastAsia"/>
        </w:rPr>
        <w:t>将大数据的分布式存储与处理技术推广到了工业界和学</w:t>
      </w:r>
      <w:r w:rsidRPr="00D81EAD">
        <w:rPr>
          <w:rFonts w:hint="eastAsia"/>
        </w:rPr>
        <w:lastRenderedPageBreak/>
        <w:t>术界，并迅速成为大数据的主流存储与处理平台。</w:t>
      </w:r>
      <w:r w:rsidRPr="00D81EAD">
        <w:rPr>
          <w:rFonts w:hint="eastAsia"/>
        </w:rPr>
        <w:t>2007</w:t>
      </w:r>
      <w:r w:rsidRPr="00D81EAD">
        <w:rPr>
          <w:rFonts w:hint="eastAsia"/>
        </w:rPr>
        <w:t>年微软公司提出了</w:t>
      </w:r>
      <w:r w:rsidRPr="00D81EAD">
        <w:rPr>
          <w:rFonts w:hint="eastAsia"/>
        </w:rPr>
        <w:t>Dryad</w:t>
      </w:r>
      <w:r w:rsidRPr="00D81EAD">
        <w:rPr>
          <w:rFonts w:hint="eastAsia"/>
        </w:rPr>
        <w:t>分布式计算框架，虽然是基于</w:t>
      </w:r>
      <w:r w:rsidRPr="00D81EAD">
        <w:rPr>
          <w:rFonts w:hint="eastAsia"/>
        </w:rPr>
        <w:t>MapReduce</w:t>
      </w:r>
      <w:r w:rsidRPr="00D81EAD">
        <w:rPr>
          <w:rFonts w:hint="eastAsia"/>
        </w:rPr>
        <w:t>，但与</w:t>
      </w:r>
      <w:r w:rsidRPr="00D81EAD">
        <w:rPr>
          <w:rFonts w:hint="eastAsia"/>
        </w:rPr>
        <w:t>MapReduce</w:t>
      </w:r>
      <w:r w:rsidRPr="00D81EAD">
        <w:rPr>
          <w:rFonts w:hint="eastAsia"/>
        </w:rPr>
        <w:t>固定数据处理流程不同的是</w:t>
      </w:r>
      <w:r w:rsidRPr="00D81EAD">
        <w:rPr>
          <w:rFonts w:hint="eastAsia"/>
        </w:rPr>
        <w:t>Dryad</w:t>
      </w:r>
      <w:r w:rsidRPr="00D81EAD">
        <w:rPr>
          <w:rFonts w:hint="eastAsia"/>
        </w:rPr>
        <w:t>允许用户将任务处理阶段组织成</w:t>
      </w:r>
      <w:r w:rsidRPr="00D81EAD">
        <w:rPr>
          <w:rFonts w:hint="eastAsia"/>
        </w:rPr>
        <w:t>DAG</w:t>
      </w:r>
      <w:r w:rsidRPr="00D81EAD">
        <w:rPr>
          <w:rFonts w:hint="eastAsia"/>
        </w:rPr>
        <w:t>图（有向无环图），任务结构更加灵活，表达能力也更强。</w:t>
      </w:r>
      <w:r w:rsidRPr="00D81EAD">
        <w:rPr>
          <w:rFonts w:hint="eastAsia"/>
        </w:rPr>
        <w:t>2012</w:t>
      </w:r>
      <w:r w:rsidRPr="00D81EAD">
        <w:rPr>
          <w:rFonts w:hint="eastAsia"/>
        </w:rPr>
        <w:t>年</w:t>
      </w:r>
      <w:r w:rsidRPr="00D81EAD">
        <w:rPr>
          <w:rFonts w:hint="eastAsia"/>
        </w:rPr>
        <w:t>UC Berkeley</w:t>
      </w:r>
      <w:r w:rsidRPr="00D81EAD">
        <w:rPr>
          <w:rFonts w:hint="eastAsia"/>
        </w:rPr>
        <w:t>的</w:t>
      </w:r>
      <w:r w:rsidRPr="00D81EAD">
        <w:rPr>
          <w:rFonts w:hint="eastAsia"/>
        </w:rPr>
        <w:t>AMPLab</w:t>
      </w:r>
      <w:r w:rsidRPr="00D81EAD">
        <w:rPr>
          <w:rFonts w:hint="eastAsia"/>
        </w:rPr>
        <w:t>提出了基于内存，适合迭代计算的</w:t>
      </w:r>
      <w:r w:rsidRPr="00D81EAD">
        <w:rPr>
          <w:rFonts w:hint="eastAsia"/>
        </w:rPr>
        <w:t>Spark</w:t>
      </w:r>
      <w:r w:rsidRPr="00D81EAD">
        <w:rPr>
          <w:rFonts w:hint="eastAsia"/>
        </w:rPr>
        <w:t>分布式数据并行处理框架。该框架允许用户将公共或要重用的数据缓存到内存，极大缩短了数据处理的时间。这些框架的共同特点是：拥有共同的编程模型，即</w:t>
      </w:r>
      <w:r w:rsidRPr="00D81EAD">
        <w:t>MapReduce</w:t>
      </w:r>
      <w:r w:rsidRPr="00D81EAD">
        <w:rPr>
          <w:rFonts w:hint="eastAsia"/>
        </w:rPr>
        <w:t>或者</w:t>
      </w:r>
      <w:r w:rsidRPr="00D81EAD">
        <w:rPr>
          <w:rFonts w:hint="eastAsia"/>
        </w:rPr>
        <w:t>MapReduce</w:t>
      </w:r>
      <w:r w:rsidRPr="00D81EAD">
        <w:t>-like</w:t>
      </w:r>
      <w:r w:rsidRPr="00D81EAD">
        <w:rPr>
          <w:rFonts w:hint="eastAsia"/>
        </w:rPr>
        <w:t>，采用“分治－聚合”策略来对数据进行分布并行处理。</w:t>
      </w:r>
      <w:r w:rsidRPr="00D81EAD">
        <w:t xml:space="preserve"> </w:t>
      </w:r>
    </w:p>
    <w:p w14:paraId="5D7AF05F" w14:textId="45816741" w:rsidR="00E34598" w:rsidRPr="002411F1" w:rsidRDefault="00D81EAD" w:rsidP="00876B06">
      <w:pPr>
        <w:pStyle w:val="Heading3"/>
        <w:ind w:left="0" w:firstLine="0"/>
      </w:pPr>
      <w:bookmarkStart w:id="67" w:name="_Toc415059756"/>
      <w:bookmarkStart w:id="68" w:name="_Toc305878379"/>
      <w:r>
        <w:rPr>
          <w:rFonts w:hint="eastAsia"/>
        </w:rPr>
        <w:t>分布式数据并行应用</w:t>
      </w:r>
      <w:bookmarkEnd w:id="67"/>
      <w:bookmarkEnd w:id="68"/>
    </w:p>
    <w:p w14:paraId="70119FD9" w14:textId="77777777" w:rsidR="00D81EAD" w:rsidRPr="00D81EAD" w:rsidRDefault="00D81EAD" w:rsidP="00D81EAD">
      <w:pPr>
        <w:pStyle w:val="a"/>
      </w:pPr>
      <w:r w:rsidRPr="00D81EAD">
        <w:rPr>
          <w:rFonts w:hint="eastAsia"/>
        </w:rPr>
        <w:t>分布式数据并行应用指的是运行在分布式数据并行框架之上，对大数据进行分布处理的作业，比如</w:t>
      </w:r>
      <w:r w:rsidRPr="00D81EAD">
        <w:rPr>
          <w:rFonts w:hint="eastAsia"/>
        </w:rPr>
        <w:t>Hadoop MapReduce jobs</w:t>
      </w:r>
      <w:r w:rsidRPr="00D81EAD">
        <w:rPr>
          <w:rFonts w:hint="eastAsia"/>
        </w:rPr>
        <w:t>，</w:t>
      </w:r>
      <w:r w:rsidRPr="00D81EAD">
        <w:rPr>
          <w:rFonts w:hint="eastAsia"/>
        </w:rPr>
        <w:t>Spark jobs</w:t>
      </w:r>
      <w:r w:rsidRPr="00D81EAD">
        <w:rPr>
          <w:rFonts w:hint="eastAsia"/>
        </w:rPr>
        <w:t>。分布式数据并行应用在工业界和学术界广泛存在，比如用在网页索引的构建、日志挖掘、大数据</w:t>
      </w:r>
      <w:r w:rsidRPr="00D81EAD">
        <w:rPr>
          <w:rFonts w:hint="eastAsia"/>
        </w:rPr>
        <w:t>SQL</w:t>
      </w:r>
      <w:r w:rsidRPr="00D81EAD">
        <w:rPr>
          <w:rFonts w:hint="eastAsia"/>
        </w:rPr>
        <w:t>查询、机器学习、社交网络图分析等。</w:t>
      </w:r>
    </w:p>
    <w:p w14:paraId="6F2E372C" w14:textId="77777777" w:rsidR="00D81EAD" w:rsidRDefault="00D81EAD" w:rsidP="00D81EAD">
      <w:pPr>
        <w:pStyle w:val="a"/>
      </w:pPr>
      <w:r w:rsidRPr="00D81EAD">
        <w:rPr>
          <w:rFonts w:hint="eastAsia"/>
        </w:rPr>
        <w:t>用户可以自己手写代码开发应用，也可以借助框架上层的高层语言或者高层库开发应用。比如，在</w:t>
      </w:r>
      <w:r w:rsidRPr="00D81EAD">
        <w:rPr>
          <w:rFonts w:hint="eastAsia"/>
        </w:rPr>
        <w:t>Hadoop</w:t>
      </w:r>
      <w:r w:rsidRPr="00D81EAD">
        <w:rPr>
          <w:rFonts w:hint="eastAsia"/>
        </w:rPr>
        <w:t>之上，</w:t>
      </w:r>
      <w:r w:rsidRPr="00D81EAD">
        <w:rPr>
          <w:rFonts w:hint="eastAsia"/>
        </w:rPr>
        <w:t>Yahoo</w:t>
      </w:r>
      <w:r w:rsidRPr="00D81EAD">
        <w:rPr>
          <w:rFonts w:hint="eastAsia"/>
        </w:rPr>
        <w:t>开发了</w:t>
      </w:r>
      <w:r w:rsidRPr="00D81EAD">
        <w:rPr>
          <w:rFonts w:hint="eastAsia"/>
        </w:rPr>
        <w:t>SQL</w:t>
      </w:r>
      <w:r w:rsidRPr="00D81EAD">
        <w:t>-like</w:t>
      </w:r>
      <w:r w:rsidRPr="00D81EAD">
        <w:rPr>
          <w:rFonts w:hint="eastAsia"/>
        </w:rPr>
        <w:t>的</w:t>
      </w:r>
      <w:r w:rsidRPr="00D81EAD">
        <w:rPr>
          <w:rFonts w:hint="eastAsia"/>
        </w:rPr>
        <w:t>Pig Latin</w:t>
      </w:r>
      <w:r w:rsidRPr="00D81EAD">
        <w:rPr>
          <w:rFonts w:hint="eastAsia"/>
        </w:rPr>
        <w:t>语言</w:t>
      </w:r>
      <w:r w:rsidRPr="00D81EAD">
        <w:t xml:space="preserve"> [PigLatin]</w:t>
      </w:r>
      <w:r w:rsidRPr="00D81EAD">
        <w:rPr>
          <w:rFonts w:hint="eastAsia"/>
        </w:rPr>
        <w:t>，可以将</w:t>
      </w:r>
      <w:r w:rsidRPr="00D81EAD">
        <w:rPr>
          <w:rFonts w:hint="eastAsia"/>
        </w:rPr>
        <w:t>SQL</w:t>
      </w:r>
      <w:r w:rsidRPr="00D81EAD">
        <w:rPr>
          <w:rFonts w:hint="eastAsia"/>
        </w:rPr>
        <w:t>脚本转换成</w:t>
      </w:r>
      <w:r w:rsidRPr="00D81EAD">
        <w:rPr>
          <w:rFonts w:hint="eastAsia"/>
        </w:rPr>
        <w:t>Hadoop MapReduce jobs</w:t>
      </w:r>
      <w:r w:rsidRPr="00D81EAD">
        <w:rPr>
          <w:rFonts w:hint="eastAsia"/>
        </w:rPr>
        <w:t>。</w:t>
      </w:r>
      <w:r w:rsidRPr="00D81EAD">
        <w:rPr>
          <w:rFonts w:hint="eastAsia"/>
        </w:rPr>
        <w:t>Facebook</w:t>
      </w:r>
      <w:r w:rsidRPr="00D81EAD">
        <w:rPr>
          <w:rFonts w:hint="eastAsia"/>
        </w:rPr>
        <w:t>开发的分布式数据仓库</w:t>
      </w:r>
      <w:r w:rsidRPr="00D81EAD">
        <w:rPr>
          <w:rFonts w:hint="eastAsia"/>
        </w:rPr>
        <w:t>Hive</w:t>
      </w:r>
      <w:r w:rsidRPr="00D81EAD">
        <w:t xml:space="preserve"> [Hive]</w:t>
      </w:r>
      <w:r w:rsidRPr="00D81EAD">
        <w:rPr>
          <w:rFonts w:hint="eastAsia"/>
        </w:rPr>
        <w:t>，构建在</w:t>
      </w:r>
      <w:r w:rsidRPr="00D81EAD">
        <w:rPr>
          <w:rFonts w:hint="eastAsia"/>
        </w:rPr>
        <w:t>Hadoop</w:t>
      </w:r>
      <w:r w:rsidRPr="00D81EAD">
        <w:rPr>
          <w:rFonts w:hint="eastAsia"/>
        </w:rPr>
        <w:t>之上，也可以将类</w:t>
      </w:r>
      <w:r w:rsidRPr="00D81EAD">
        <w:rPr>
          <w:rFonts w:hint="eastAsia"/>
        </w:rPr>
        <w:t>SQL</w:t>
      </w:r>
      <w:r w:rsidRPr="00D81EAD">
        <w:rPr>
          <w:rFonts w:hint="eastAsia"/>
        </w:rPr>
        <w:t>查询分析语言转变成</w:t>
      </w:r>
      <w:r w:rsidRPr="00D81EAD">
        <w:rPr>
          <w:rFonts w:hint="eastAsia"/>
        </w:rPr>
        <w:t>MapReduce jobs</w:t>
      </w:r>
      <w:r w:rsidRPr="00D81EAD">
        <w:rPr>
          <w:rFonts w:hint="eastAsia"/>
        </w:rPr>
        <w:t>。</w:t>
      </w:r>
      <w:r w:rsidRPr="00D81EAD">
        <w:rPr>
          <w:rFonts w:hint="eastAsia"/>
        </w:rPr>
        <w:t>Mahout</w:t>
      </w:r>
      <w:r w:rsidRPr="00D81EAD">
        <w:t xml:space="preserve"> [MahoutLib] </w:t>
      </w:r>
      <w:r w:rsidRPr="00D81EAD">
        <w:rPr>
          <w:rFonts w:hint="eastAsia"/>
        </w:rPr>
        <w:t>提供了基于</w:t>
      </w:r>
      <w:r w:rsidRPr="00D81EAD">
        <w:rPr>
          <w:rFonts w:hint="eastAsia"/>
        </w:rPr>
        <w:t xml:space="preserve">Hadoop MapReduce </w:t>
      </w:r>
      <w:r w:rsidRPr="00D81EAD">
        <w:rPr>
          <w:rFonts w:hint="eastAsia"/>
        </w:rPr>
        <w:t>的机器学习库。在</w:t>
      </w:r>
      <w:r w:rsidRPr="00D81EAD">
        <w:rPr>
          <w:rFonts w:hint="eastAsia"/>
        </w:rPr>
        <w:t>Spark</w:t>
      </w:r>
      <w:r w:rsidRPr="00D81EAD">
        <w:rPr>
          <w:rFonts w:hint="eastAsia"/>
        </w:rPr>
        <w:t>之上，</w:t>
      </w:r>
      <w:r w:rsidRPr="00D81EAD">
        <w:rPr>
          <w:rFonts w:hint="eastAsia"/>
        </w:rPr>
        <w:t>GraphX</w:t>
      </w:r>
      <w:r w:rsidRPr="00D81EAD">
        <w:t xml:space="preserve"> [GraphX14] </w:t>
      </w:r>
      <w:r w:rsidRPr="00D81EAD">
        <w:rPr>
          <w:rFonts w:hint="eastAsia"/>
        </w:rPr>
        <w:t>提供了面向大规模图处理的库，</w:t>
      </w:r>
      <w:r w:rsidRPr="00D81EAD">
        <w:rPr>
          <w:rFonts w:hint="eastAsia"/>
        </w:rPr>
        <w:t>MLlib</w:t>
      </w:r>
      <w:r w:rsidRPr="00D81EAD">
        <w:rPr>
          <w:rFonts w:hint="eastAsia"/>
        </w:rPr>
        <w:t>提供了面向大规模机器学习的库，</w:t>
      </w:r>
      <w:r w:rsidRPr="00D81EAD">
        <w:rPr>
          <w:rFonts w:hint="eastAsia"/>
        </w:rPr>
        <w:t>Spark SQL</w:t>
      </w:r>
      <w:r w:rsidRPr="00D81EAD">
        <w:rPr>
          <w:rFonts w:hint="eastAsia"/>
        </w:rPr>
        <w:t>提供了基于</w:t>
      </w:r>
      <w:r w:rsidRPr="00D81EAD">
        <w:rPr>
          <w:rFonts w:hint="eastAsia"/>
        </w:rPr>
        <w:t>Spark</w:t>
      </w:r>
      <w:r w:rsidRPr="00D81EAD">
        <w:rPr>
          <w:rFonts w:hint="eastAsia"/>
        </w:rPr>
        <w:t>的</w:t>
      </w:r>
      <w:r w:rsidRPr="00D81EAD">
        <w:rPr>
          <w:rFonts w:hint="eastAsia"/>
        </w:rPr>
        <w:t>SQL</w:t>
      </w:r>
      <w:r w:rsidRPr="00D81EAD">
        <w:rPr>
          <w:rFonts w:hint="eastAsia"/>
        </w:rPr>
        <w:t>查询框架。</w:t>
      </w:r>
      <w:r w:rsidRPr="00D81EAD">
        <w:t xml:space="preserve"> </w:t>
      </w:r>
    </w:p>
    <w:p w14:paraId="5F409236" w14:textId="4F7BFA49" w:rsidR="00C943D3" w:rsidRPr="002411F1" w:rsidRDefault="00C943D3" w:rsidP="00876B06">
      <w:pPr>
        <w:pStyle w:val="Heading3"/>
        <w:ind w:left="0" w:firstLine="0"/>
      </w:pPr>
      <w:bookmarkStart w:id="69" w:name="_Toc305878380"/>
      <w:r>
        <w:rPr>
          <w:rFonts w:hint="eastAsia"/>
        </w:rPr>
        <w:t>应用执行的三层结构</w:t>
      </w:r>
      <w:bookmarkEnd w:id="69"/>
    </w:p>
    <w:p w14:paraId="4F59620C" w14:textId="77777777" w:rsidR="00C943D3" w:rsidRPr="00C943D3" w:rsidRDefault="00C943D3" w:rsidP="00C943D3">
      <w:pPr>
        <w:pStyle w:val="a"/>
      </w:pPr>
      <w:r w:rsidRPr="00C943D3">
        <w:rPr>
          <w:rFonts w:hint="eastAsia"/>
        </w:rPr>
        <w:t>按照从上到下的层次，应用的整个开发和执行过程可以被分为三层（如图</w:t>
      </w:r>
      <w:r w:rsidRPr="00C943D3">
        <w:t>1.1</w:t>
      </w:r>
      <w:r w:rsidRPr="00C943D3">
        <w:rPr>
          <w:rFonts w:hint="eastAsia"/>
        </w:rPr>
        <w:t>）：用户层、分布式数据流层和物理内存层。</w:t>
      </w:r>
    </w:p>
    <w:p w14:paraId="33133569" w14:textId="77777777" w:rsidR="00C943D3" w:rsidRPr="00C943D3" w:rsidRDefault="00C943D3" w:rsidP="00C943D3">
      <w:pPr>
        <w:pStyle w:val="a"/>
      </w:pPr>
      <w:r w:rsidRPr="00C943D3">
        <w:rPr>
          <w:rFonts w:hint="eastAsia"/>
        </w:rPr>
        <w:t>用户层负责开发应用，应用（</w:t>
      </w:r>
      <w:r w:rsidRPr="00C943D3">
        <w:rPr>
          <w:rFonts w:hint="eastAsia"/>
        </w:rPr>
        <w:t>job</w:t>
      </w:r>
      <w:r w:rsidRPr="00C943D3">
        <w:rPr>
          <w:rFonts w:hint="eastAsia"/>
        </w:rPr>
        <w:t>）的组成元素是</w:t>
      </w:r>
      <w:r w:rsidRPr="00C943D3">
        <w:t xml:space="preserve"> &lt;</w:t>
      </w:r>
      <w:r w:rsidRPr="00C943D3">
        <w:rPr>
          <w:rFonts w:hint="eastAsia"/>
        </w:rPr>
        <w:t>数据，配置参数，用户代码</w:t>
      </w:r>
      <w:r w:rsidRPr="00C943D3">
        <w:t>&gt;</w:t>
      </w:r>
      <w:r w:rsidRPr="00C943D3">
        <w:rPr>
          <w:rFonts w:hint="eastAsia"/>
        </w:rPr>
        <w:t>。数据指的是要处理的大数据，数据一般提前存放在分布式文件系统（如</w:t>
      </w:r>
      <w:r w:rsidRPr="00C943D3">
        <w:rPr>
          <w:rFonts w:hint="eastAsia"/>
        </w:rPr>
        <w:t xml:space="preserve">Hadoop </w:t>
      </w:r>
      <w:r w:rsidRPr="00C943D3">
        <w:t xml:space="preserve">File System [HDFS] </w:t>
      </w:r>
      <w:r w:rsidRPr="00C943D3">
        <w:rPr>
          <w:rFonts w:hint="eastAsia"/>
        </w:rPr>
        <w:t>上）。配置参数用于指定框架运行时需要的信息，如</w:t>
      </w:r>
      <w:r w:rsidRPr="00C943D3">
        <w:rPr>
          <w:rFonts w:hint="eastAsia"/>
        </w:rPr>
        <w:t>partition</w:t>
      </w:r>
      <w:r w:rsidRPr="00C943D3">
        <w:rPr>
          <w:rFonts w:hint="eastAsia"/>
        </w:rPr>
        <w:t>个数。用户代码包括</w:t>
      </w:r>
      <w:r w:rsidRPr="00C943D3">
        <w:rPr>
          <w:rFonts w:hint="eastAsia"/>
        </w:rPr>
        <w:t>map</w:t>
      </w:r>
      <w:r w:rsidRPr="00C943D3">
        <w:t>(), reduce()</w:t>
      </w:r>
      <w:r w:rsidRPr="00C943D3">
        <w:rPr>
          <w:rFonts w:hint="eastAsia"/>
        </w:rPr>
        <w:t>以及可选实现的</w:t>
      </w:r>
      <w:r w:rsidRPr="00C943D3">
        <w:t>combine()</w:t>
      </w:r>
      <w:r w:rsidRPr="00C943D3">
        <w:rPr>
          <w:rFonts w:hint="eastAsia"/>
        </w:rPr>
        <w:t>。</w:t>
      </w:r>
    </w:p>
    <w:p w14:paraId="02F4C8D3" w14:textId="77777777" w:rsidR="00C943D3" w:rsidRPr="00C943D3" w:rsidRDefault="00C943D3" w:rsidP="00C943D3">
      <w:pPr>
        <w:pStyle w:val="a"/>
      </w:pPr>
      <w:r w:rsidRPr="00C943D3">
        <w:rPr>
          <w:rFonts w:hint="eastAsia"/>
        </w:rPr>
        <w:t>分布式数据流层负责</w:t>
      </w:r>
      <w:r w:rsidRPr="00C943D3">
        <w:rPr>
          <w:rFonts w:hint="eastAsia"/>
        </w:rPr>
        <w:t>job</w:t>
      </w:r>
      <w:r w:rsidRPr="00C943D3">
        <w:rPr>
          <w:rFonts w:hint="eastAsia"/>
        </w:rPr>
        <w:t>的执行，一个</w:t>
      </w:r>
      <w:r w:rsidRPr="00C943D3">
        <w:rPr>
          <w:rFonts w:hint="eastAsia"/>
        </w:rPr>
        <w:t>job</w:t>
      </w:r>
      <w:r w:rsidRPr="00C943D3">
        <w:rPr>
          <w:rFonts w:hint="eastAsia"/>
        </w:rPr>
        <w:t>包含多个</w:t>
      </w:r>
      <w:r w:rsidRPr="00C943D3">
        <w:rPr>
          <w:rFonts w:hint="eastAsia"/>
        </w:rPr>
        <w:t>map</w:t>
      </w:r>
      <w:r w:rsidRPr="00C943D3">
        <w:t xml:space="preserve">/reduce </w:t>
      </w:r>
      <w:r w:rsidRPr="00C943D3">
        <w:rPr>
          <w:rFonts w:hint="eastAsia"/>
        </w:rPr>
        <w:t>tasks</w:t>
      </w:r>
      <w:r w:rsidRPr="00C943D3">
        <w:rPr>
          <w:rFonts w:hint="eastAsia"/>
        </w:rPr>
        <w:t>。框架负责启动每个</w:t>
      </w:r>
      <w:r w:rsidRPr="00C943D3">
        <w:rPr>
          <w:rFonts w:hint="eastAsia"/>
        </w:rPr>
        <w:t>task</w:t>
      </w:r>
      <w:r w:rsidRPr="00C943D3">
        <w:rPr>
          <w:rFonts w:hint="eastAsia"/>
        </w:rPr>
        <w:t>，并分布执行</w:t>
      </w:r>
      <w:r w:rsidRPr="00C943D3">
        <w:rPr>
          <w:rFonts w:hint="eastAsia"/>
        </w:rPr>
        <w:t>task</w:t>
      </w:r>
      <w:r w:rsidRPr="00C943D3">
        <w:rPr>
          <w:rFonts w:hint="eastAsia"/>
        </w:rPr>
        <w:t>的数据处理步骤。如在</w:t>
      </w:r>
      <w:r w:rsidRPr="00C943D3">
        <w:rPr>
          <w:rFonts w:hint="eastAsia"/>
        </w:rPr>
        <w:t>Hadoop</w:t>
      </w:r>
      <w:r w:rsidRPr="00C943D3">
        <w:rPr>
          <w:rFonts w:hint="eastAsia"/>
        </w:rPr>
        <w:t>中，整个数据处理阶段可以分为</w:t>
      </w:r>
      <w:r w:rsidRPr="00C943D3">
        <w:rPr>
          <w:rFonts w:hint="eastAsia"/>
        </w:rPr>
        <w:t>map</w:t>
      </w:r>
      <w:r w:rsidRPr="00C943D3">
        <w:rPr>
          <w:rFonts w:hint="eastAsia"/>
        </w:rPr>
        <w:t>，</w:t>
      </w:r>
      <w:r w:rsidRPr="00C943D3">
        <w:rPr>
          <w:rFonts w:hint="eastAsia"/>
        </w:rPr>
        <w:t>shuffle</w:t>
      </w:r>
      <w:r w:rsidRPr="00C943D3">
        <w:rPr>
          <w:rFonts w:hint="eastAsia"/>
        </w:rPr>
        <w:t>，</w:t>
      </w:r>
      <w:r w:rsidRPr="00C943D3">
        <w:rPr>
          <w:rFonts w:hint="eastAsia"/>
        </w:rPr>
        <w:t>reduce</w:t>
      </w:r>
      <w:r w:rsidRPr="00C943D3">
        <w:rPr>
          <w:rFonts w:hint="eastAsia"/>
        </w:rPr>
        <w:t>三个阶段。数据流指的是各个处理阶段中的输入、输出、中间数据，以及数据之间关系。每个</w:t>
      </w:r>
      <w:r w:rsidRPr="00C943D3">
        <w:rPr>
          <w:rFonts w:hint="eastAsia"/>
        </w:rPr>
        <w:t>task</w:t>
      </w:r>
      <w:r w:rsidRPr="00C943D3">
        <w:rPr>
          <w:rFonts w:hint="eastAsia"/>
        </w:rPr>
        <w:t>是一个进程或线程，比如</w:t>
      </w:r>
      <w:r w:rsidRPr="00C943D3">
        <w:rPr>
          <w:rFonts w:hint="eastAsia"/>
        </w:rPr>
        <w:t xml:space="preserve">Hadoop </w:t>
      </w:r>
      <w:r w:rsidRPr="00C943D3">
        <w:t>MapReduce</w:t>
      </w:r>
      <w:r w:rsidRPr="00C943D3">
        <w:rPr>
          <w:rFonts w:hint="eastAsia"/>
        </w:rPr>
        <w:t>中每个</w:t>
      </w:r>
      <w:r w:rsidRPr="00C943D3">
        <w:rPr>
          <w:rFonts w:hint="eastAsia"/>
        </w:rPr>
        <w:t>task</w:t>
      </w:r>
      <w:r w:rsidRPr="00C943D3">
        <w:rPr>
          <w:rFonts w:hint="eastAsia"/>
        </w:rPr>
        <w:t>会启动一个</w:t>
      </w:r>
      <w:r w:rsidRPr="00C943D3">
        <w:rPr>
          <w:rFonts w:hint="eastAsia"/>
        </w:rPr>
        <w:t>JVM</w:t>
      </w:r>
      <w:r w:rsidRPr="00C943D3">
        <w:rPr>
          <w:rFonts w:hint="eastAsia"/>
        </w:rPr>
        <w:t>（</w:t>
      </w:r>
      <w:r w:rsidRPr="00C943D3">
        <w:rPr>
          <w:rFonts w:hint="eastAsia"/>
        </w:rPr>
        <w:t>Java</w:t>
      </w:r>
      <w:r w:rsidRPr="00C943D3">
        <w:rPr>
          <w:rFonts w:hint="eastAsia"/>
        </w:rPr>
        <w:t>虚拟机）来运行。</w:t>
      </w:r>
    </w:p>
    <w:p w14:paraId="03C90BAA" w14:textId="77777777" w:rsidR="00C943D3" w:rsidRDefault="00C943D3" w:rsidP="00C943D3">
      <w:pPr>
        <w:pStyle w:val="a"/>
      </w:pPr>
      <w:r w:rsidRPr="00C943D3">
        <w:rPr>
          <w:rFonts w:hint="eastAsia"/>
        </w:rPr>
        <w:lastRenderedPageBreak/>
        <w:t>物理内存层反映应用的真实内存消耗，即</w:t>
      </w:r>
      <w:r w:rsidRPr="00C943D3">
        <w:rPr>
          <w:rFonts w:hint="eastAsia"/>
        </w:rPr>
        <w:t>task</w:t>
      </w:r>
      <w:r w:rsidRPr="00C943D3">
        <w:rPr>
          <w:rFonts w:hint="eastAsia"/>
        </w:rPr>
        <w:t>的内存用量。应用的内存消耗主要包括两部分：框架暂存于内存中的中间数据，用户代码在处理数据时产生的中间计算结果。</w:t>
      </w:r>
    </w:p>
    <w:p w14:paraId="01C3262E" w14:textId="77777777" w:rsidR="00C943D3" w:rsidRPr="00C943D3" w:rsidRDefault="00C943D3" w:rsidP="00C943D3">
      <w:pPr>
        <w:pStyle w:val="a"/>
      </w:pPr>
    </w:p>
    <w:p w14:paraId="2ED2923A" w14:textId="77777777" w:rsidR="00C943D3" w:rsidRPr="00D81EAD" w:rsidRDefault="00C943D3" w:rsidP="00D81EAD">
      <w:pPr>
        <w:pStyle w:val="a"/>
      </w:pPr>
    </w:p>
    <w:p w14:paraId="521993B0" w14:textId="738D100C" w:rsidR="00D81EAD" w:rsidRDefault="00C943D3" w:rsidP="00E34598">
      <w:pPr>
        <w:pStyle w:val="a"/>
      </w:pPr>
      <w:r>
        <w:rPr>
          <w:noProof/>
          <w:lang w:eastAsia="en-US"/>
        </w:rPr>
        <w:drawing>
          <wp:inline distT="0" distB="0" distL="0" distR="0" wp14:anchorId="05ADA3C2" wp14:editId="717005A4">
            <wp:extent cx="5278120" cy="285120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2851207"/>
                    </a:xfrm>
                    <a:prstGeom prst="rect">
                      <a:avLst/>
                    </a:prstGeom>
                    <a:noFill/>
                    <a:ln>
                      <a:noFill/>
                    </a:ln>
                  </pic:spPr>
                </pic:pic>
              </a:graphicData>
            </a:graphic>
          </wp:inline>
        </w:drawing>
      </w:r>
    </w:p>
    <w:p w14:paraId="71955F4F" w14:textId="37633496" w:rsidR="00C943D3" w:rsidRDefault="00430EFB" w:rsidP="00430EFB">
      <w:pPr>
        <w:pStyle w:val="Caption"/>
        <w:rPr>
          <w:rFonts w:ascii="Times New Roman" w:eastAsia="宋体" w:hAnsi="Times New Roman" w:cs="Times New Roman"/>
        </w:rPr>
      </w:pPr>
      <w:bookmarkStart w:id="70" w:name="_Toc305878459"/>
      <w:r w:rsidRPr="00430EFB">
        <w:rPr>
          <w:rFonts w:ascii="Times New Roman" w:eastAsia="宋体" w:hAnsi="Times New Roman" w:cs="Times New Roman"/>
        </w:rPr>
        <w:t>图</w:t>
      </w:r>
      <w:r w:rsidRPr="00430EFB">
        <w:rPr>
          <w:rFonts w:ascii="Times New Roman" w:eastAsia="宋体" w:hAnsi="Times New Roman" w:cs="Times New Roman"/>
        </w:rPr>
        <w:t xml:space="preserve"> </w:t>
      </w:r>
      <w:r w:rsidRPr="00430EFB">
        <w:rPr>
          <w:rFonts w:ascii="Times New Roman" w:eastAsia="宋体" w:hAnsi="Times New Roman" w:cs="Times New Roman"/>
        </w:rPr>
        <w:fldChar w:fldCharType="begin"/>
      </w:r>
      <w:r w:rsidRPr="00430EFB">
        <w:rPr>
          <w:rFonts w:ascii="Times New Roman" w:eastAsia="宋体" w:hAnsi="Times New Roman" w:cs="Times New Roman"/>
        </w:rPr>
        <w:instrText xml:space="preserve"> SEQ </w:instrText>
      </w:r>
      <w:r w:rsidRPr="00430EFB">
        <w:rPr>
          <w:rFonts w:ascii="Times New Roman" w:eastAsia="宋体" w:hAnsi="Times New Roman" w:cs="Times New Roman"/>
        </w:rPr>
        <w:instrText>图</w:instrText>
      </w:r>
      <w:r w:rsidRPr="00430EFB">
        <w:rPr>
          <w:rFonts w:ascii="Times New Roman" w:eastAsia="宋体" w:hAnsi="Times New Roman" w:cs="Times New Roman"/>
        </w:rPr>
        <w:instrText xml:space="preserve"> \* ARABIC </w:instrText>
      </w:r>
      <w:r w:rsidRPr="00430EFB">
        <w:rPr>
          <w:rFonts w:ascii="Times New Roman" w:eastAsia="宋体" w:hAnsi="Times New Roman" w:cs="Times New Roman"/>
        </w:rPr>
        <w:fldChar w:fldCharType="separate"/>
      </w:r>
      <w:r w:rsidR="00D4565C">
        <w:rPr>
          <w:rFonts w:ascii="Times New Roman" w:eastAsia="宋体" w:hAnsi="Times New Roman" w:cs="Times New Roman"/>
          <w:noProof/>
        </w:rPr>
        <w:t>1</w:t>
      </w:r>
      <w:r w:rsidRPr="00430EFB">
        <w:rPr>
          <w:rFonts w:ascii="Times New Roman" w:eastAsia="宋体" w:hAnsi="Times New Roman" w:cs="Times New Roman"/>
        </w:rPr>
        <w:fldChar w:fldCharType="end"/>
      </w:r>
      <w:r w:rsidRPr="00430EFB">
        <w:rPr>
          <w:rFonts w:ascii="Times New Roman" w:eastAsia="宋体" w:hAnsi="Times New Roman" w:cs="Times New Roman"/>
        </w:rPr>
        <w:t>分布式数据并行应用执行的三层结构与内存溢出错误例子</w:t>
      </w:r>
      <w:bookmarkEnd w:id="70"/>
    </w:p>
    <w:p w14:paraId="2506314F" w14:textId="35D6DC6A" w:rsidR="000B2E69" w:rsidRPr="002411F1" w:rsidRDefault="000B2E69" w:rsidP="000B2E69">
      <w:pPr>
        <w:pStyle w:val="Heading3"/>
      </w:pPr>
      <w:bookmarkStart w:id="71" w:name="_Toc305878381"/>
      <w:r>
        <w:rPr>
          <w:rFonts w:hint="eastAsia"/>
        </w:rPr>
        <w:t>应用内存溢出错误</w:t>
      </w:r>
      <w:bookmarkEnd w:id="71"/>
    </w:p>
    <w:p w14:paraId="2E953D9A" w14:textId="0BFBA3FA" w:rsidR="000B2E69" w:rsidRDefault="000B2E69" w:rsidP="000B2E69">
      <w:pPr>
        <w:pStyle w:val="a"/>
      </w:pPr>
      <w:r w:rsidRPr="000B2E69">
        <w:rPr>
          <w:rFonts w:hint="eastAsia"/>
        </w:rPr>
        <w:t>当应用在运行时，框架为了提升性能会暂存一部分中间数据到内存中，用户代码也会在处理数据时在内存中产生中间处理结果。当两者的内存消耗要超过</w:t>
      </w:r>
      <w:r w:rsidRPr="000B2E69">
        <w:rPr>
          <w:rFonts w:hint="eastAsia"/>
        </w:rPr>
        <w:t>task</w:t>
      </w:r>
      <w:r w:rsidRPr="000B2E69">
        <w:rPr>
          <w:rFonts w:hint="eastAsia"/>
        </w:rPr>
        <w:t>的内存界限时，会发生内存溢出错误。图</w:t>
      </w:r>
      <w:r w:rsidRPr="000B2E69">
        <w:rPr>
          <w:rFonts w:hint="eastAsia"/>
        </w:rPr>
        <w:t>1.1</w:t>
      </w:r>
      <w:r w:rsidRPr="000B2E69">
        <w:rPr>
          <w:rFonts w:hint="eastAsia"/>
        </w:rPr>
        <w:t>展示了两个分别发生在</w:t>
      </w:r>
      <w:r w:rsidRPr="000B2E69">
        <w:rPr>
          <w:rFonts w:hint="eastAsia"/>
        </w:rPr>
        <w:t>map task</w:t>
      </w:r>
      <w:r w:rsidRPr="000B2E69">
        <w:rPr>
          <w:rFonts w:hint="eastAsia"/>
        </w:rPr>
        <w:t>和</w:t>
      </w:r>
      <w:r w:rsidRPr="000B2E69">
        <w:rPr>
          <w:rFonts w:hint="eastAsia"/>
        </w:rPr>
        <w:t>reduce task</w:t>
      </w:r>
      <w:r w:rsidRPr="000B2E69">
        <w:rPr>
          <w:rFonts w:hint="eastAsia"/>
        </w:rPr>
        <w:t>中发生的内存溢出错误。在错误发生时，</w:t>
      </w:r>
      <w:r w:rsidRPr="000B2E69">
        <w:rPr>
          <w:rFonts w:hint="eastAsia"/>
        </w:rPr>
        <w:t>task</w:t>
      </w:r>
      <w:r w:rsidRPr="000B2E69">
        <w:rPr>
          <w:rFonts w:hint="eastAsia"/>
        </w:rPr>
        <w:t>会抛出内存溢出错误栈（如表</w:t>
      </w:r>
      <w:r w:rsidRPr="000B2E69">
        <w:rPr>
          <w:rFonts w:hint="eastAsia"/>
        </w:rPr>
        <w:t>1</w:t>
      </w:r>
      <w:r w:rsidRPr="000B2E69">
        <w:t>.1</w:t>
      </w:r>
      <w:r w:rsidRPr="000B2E69">
        <w:rPr>
          <w:rFonts w:hint="eastAsia"/>
        </w:rPr>
        <w:t>），用户只能从错误栈中看到正在运行的函数或方法，不能直接确定内存溢出错误原因。</w:t>
      </w:r>
      <w:r w:rsidRPr="000B2E69">
        <w:t xml:space="preserve"> </w:t>
      </w:r>
    </w:p>
    <w:p w14:paraId="1FB7322C" w14:textId="77777777" w:rsidR="002C5BC7" w:rsidRPr="000B2E69" w:rsidRDefault="002C5BC7" w:rsidP="000B2E69">
      <w:pPr>
        <w:pStyle w:val="a"/>
      </w:pPr>
    </w:p>
    <w:p w14:paraId="1E745056" w14:textId="0202AD12" w:rsidR="000B2E69" w:rsidRPr="009246BB" w:rsidRDefault="002C5BC7" w:rsidP="002C5BC7">
      <w:pPr>
        <w:pStyle w:val="Caption"/>
        <w:rPr>
          <w:rFonts w:ascii="Times New Roman" w:eastAsia="宋体" w:hAnsi="Times New Roman" w:cs="Times New Roman"/>
          <w:szCs w:val="24"/>
        </w:rPr>
      </w:pPr>
      <w:bookmarkStart w:id="72" w:name="_Toc305878480"/>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D4565C">
        <w:rPr>
          <w:noProof/>
        </w:rPr>
        <w:t>1</w:t>
      </w:r>
      <w:r>
        <w:fldChar w:fldCharType="end"/>
      </w:r>
      <w:r w:rsidRPr="009246BB">
        <w:rPr>
          <w:rFonts w:ascii="Times New Roman" w:eastAsia="宋体" w:hAnsi="Times New Roman" w:cs="Times New Roman"/>
        </w:rPr>
        <w:t>一个</w:t>
      </w:r>
      <w:r w:rsidRPr="009246BB">
        <w:rPr>
          <w:rFonts w:ascii="Times New Roman" w:eastAsia="宋体" w:hAnsi="Times New Roman" w:cs="Times New Roman"/>
        </w:rPr>
        <w:t>Hadoop reduce task</w:t>
      </w:r>
      <w:r w:rsidRPr="009246BB">
        <w:rPr>
          <w:rFonts w:ascii="Times New Roman" w:eastAsia="宋体" w:hAnsi="Times New Roman" w:cs="Times New Roman"/>
        </w:rPr>
        <w:t>抛出的</w:t>
      </w:r>
      <w:r w:rsidRPr="009246BB">
        <w:rPr>
          <w:rFonts w:ascii="Times New Roman" w:eastAsia="宋体" w:hAnsi="Times New Roman" w:cs="Times New Roman"/>
          <w:szCs w:val="24"/>
        </w:rPr>
        <w:t>内存溢出错误栈</w:t>
      </w:r>
      <w:bookmarkEnd w:id="72"/>
    </w:p>
    <w:tbl>
      <w:tblPr>
        <w:tblStyle w:val="TableGrid"/>
        <w:tblW w:w="0" w:type="auto"/>
        <w:jc w:val="center"/>
        <w:tblLook w:val="04A0" w:firstRow="1" w:lastRow="0" w:firstColumn="1" w:lastColumn="0" w:noHBand="0" w:noVBand="1"/>
      </w:tblPr>
      <w:tblGrid>
        <w:gridCol w:w="8528"/>
      </w:tblGrid>
      <w:tr w:rsidR="000B2E69" w14:paraId="021B5D15" w14:textId="77777777" w:rsidTr="000B2E69">
        <w:trPr>
          <w:jc w:val="center"/>
        </w:trPr>
        <w:tc>
          <w:tcPr>
            <w:tcW w:w="8528" w:type="dxa"/>
          </w:tcPr>
          <w:p w14:paraId="6F3AA810" w14:textId="77777777" w:rsidR="000B2E69" w:rsidRPr="00B61EF8" w:rsidRDefault="000B2E69" w:rsidP="00F57202">
            <w:pPr>
              <w:autoSpaceDE w:val="0"/>
              <w:autoSpaceDN w:val="0"/>
              <w:adjustRightInd w:val="0"/>
              <w:jc w:val="left"/>
              <w:rPr>
                <w:rFonts w:ascii="Times" w:hAnsi="Times" w:cs="Times"/>
                <w:sz w:val="18"/>
                <w:szCs w:val="18"/>
              </w:rPr>
            </w:pPr>
            <w:r w:rsidRPr="00A57E03">
              <w:rPr>
                <w:rFonts w:ascii="Times" w:hAnsi="Times" w:cs="Times"/>
                <w:b/>
                <w:sz w:val="18"/>
                <w:szCs w:val="18"/>
              </w:rPr>
              <w:t xml:space="preserve">FATAL org.apache.hadoop.mapred.Child: </w:t>
            </w:r>
            <w:r>
              <w:rPr>
                <w:rFonts w:ascii="Times" w:hAnsi="Times" w:cs="Times"/>
                <w:b/>
                <w:bCs/>
                <w:sz w:val="18"/>
                <w:szCs w:val="18"/>
              </w:rPr>
              <w:t>Error running child : java.lang.OutOfMemoryError: Java heap space</w:t>
            </w:r>
          </w:p>
          <w:p w14:paraId="384E7030" w14:textId="77777777" w:rsidR="000B2E69" w:rsidRDefault="000B2E69" w:rsidP="00F57202">
            <w:pPr>
              <w:autoSpaceDE w:val="0"/>
              <w:autoSpaceDN w:val="0"/>
              <w:adjustRightInd w:val="0"/>
              <w:jc w:val="left"/>
              <w:rPr>
                <w:rFonts w:ascii="Times" w:hAnsi="Times" w:cs="Times"/>
                <w:sz w:val="18"/>
                <w:szCs w:val="18"/>
              </w:rPr>
            </w:pPr>
            <w:r>
              <w:rPr>
                <w:rFonts w:ascii="Times" w:hAnsi="Times" w:cs="Times"/>
                <w:sz w:val="18"/>
                <w:szCs w:val="18"/>
              </w:rPr>
              <w:t>at java.util.Arrays.copyOf(Arrays.java:2882)</w:t>
            </w:r>
          </w:p>
          <w:p w14:paraId="3432BD60" w14:textId="77777777" w:rsidR="000B2E69" w:rsidRDefault="000B2E69" w:rsidP="00F57202">
            <w:pPr>
              <w:autoSpaceDE w:val="0"/>
              <w:autoSpaceDN w:val="0"/>
              <w:adjustRightInd w:val="0"/>
              <w:jc w:val="left"/>
              <w:rPr>
                <w:rFonts w:ascii="Times" w:hAnsi="Times" w:cs="Times"/>
                <w:sz w:val="18"/>
                <w:szCs w:val="18"/>
              </w:rPr>
            </w:pPr>
            <w:r>
              <w:rPr>
                <w:rFonts w:ascii="Times" w:hAnsi="Times" w:cs="Times"/>
                <w:sz w:val="18"/>
                <w:szCs w:val="18"/>
              </w:rPr>
              <w:t>at java.lang.AbstractStringBuilder.expandCapacity(AbstractStringBuilder.java:100)</w:t>
            </w:r>
          </w:p>
          <w:p w14:paraId="1997E0D9" w14:textId="77777777" w:rsidR="000B2E69" w:rsidRDefault="000B2E69" w:rsidP="00F57202">
            <w:pPr>
              <w:autoSpaceDE w:val="0"/>
              <w:autoSpaceDN w:val="0"/>
              <w:adjustRightInd w:val="0"/>
              <w:jc w:val="left"/>
              <w:rPr>
                <w:rFonts w:ascii="Times" w:hAnsi="Times" w:cs="Times"/>
                <w:sz w:val="18"/>
                <w:szCs w:val="18"/>
              </w:rPr>
            </w:pPr>
            <w:r>
              <w:rPr>
                <w:rFonts w:ascii="Times" w:hAnsi="Times" w:cs="Times"/>
                <w:sz w:val="18"/>
                <w:szCs w:val="18"/>
              </w:rPr>
              <w:t>at it.unimi.dsi.fastutil.objects.AbstractObject2IntMap.toString(AbstractObject2IntMap.java:298)</w:t>
            </w:r>
          </w:p>
          <w:p w14:paraId="7299978E" w14:textId="77777777" w:rsidR="000B2E69" w:rsidRDefault="000B2E69" w:rsidP="00F57202">
            <w:pPr>
              <w:autoSpaceDE w:val="0"/>
              <w:autoSpaceDN w:val="0"/>
              <w:adjustRightInd w:val="0"/>
              <w:jc w:val="left"/>
              <w:rPr>
                <w:rFonts w:ascii="Times" w:hAnsi="Times" w:cs="Times"/>
                <w:sz w:val="18"/>
                <w:szCs w:val="18"/>
              </w:rPr>
            </w:pPr>
            <w:r>
              <w:rPr>
                <w:rFonts w:ascii="Times" w:hAnsi="Times" w:cs="Times"/>
                <w:sz w:val="18"/>
                <w:szCs w:val="18"/>
              </w:rPr>
              <w:t>...</w:t>
            </w:r>
          </w:p>
          <w:p w14:paraId="095821AB" w14:textId="77777777" w:rsidR="000B2E69" w:rsidRDefault="000B2E69" w:rsidP="00F57202">
            <w:pPr>
              <w:autoSpaceDE w:val="0"/>
              <w:autoSpaceDN w:val="0"/>
              <w:adjustRightInd w:val="0"/>
              <w:jc w:val="left"/>
              <w:rPr>
                <w:rFonts w:ascii="Times" w:hAnsi="Times" w:cs="Times"/>
                <w:sz w:val="18"/>
                <w:szCs w:val="18"/>
              </w:rPr>
            </w:pPr>
            <w:r>
              <w:rPr>
                <w:rFonts w:ascii="Times" w:hAnsi="Times" w:cs="Times"/>
                <w:sz w:val="18"/>
                <w:szCs w:val="18"/>
              </w:rPr>
              <w:t>at org.apache.hadoop.mapred.ReduceTask$NewTrackingRecordWriter.write(ReduceTask.java:665)</w:t>
            </w:r>
          </w:p>
          <w:p w14:paraId="151052FF" w14:textId="77777777" w:rsidR="000B2E69" w:rsidRDefault="000B2E69" w:rsidP="00F57202">
            <w:pPr>
              <w:autoSpaceDE w:val="0"/>
              <w:autoSpaceDN w:val="0"/>
              <w:adjustRightInd w:val="0"/>
              <w:jc w:val="left"/>
              <w:rPr>
                <w:rFonts w:ascii="Times" w:hAnsi="Times" w:cs="Times"/>
                <w:sz w:val="18"/>
                <w:szCs w:val="18"/>
              </w:rPr>
            </w:pPr>
            <w:r>
              <w:rPr>
                <w:rFonts w:ascii="Times" w:hAnsi="Times" w:cs="Times"/>
                <w:sz w:val="18"/>
                <w:szCs w:val="18"/>
              </w:rPr>
              <w:t>at cloud9.ComputeCooccurrenceMatrixStripes$MyReducer.reduce(ComputeCooccurrenceMatrixStripes.java:136)</w:t>
            </w:r>
          </w:p>
          <w:p w14:paraId="2E4CCB1E" w14:textId="77777777" w:rsidR="000B2E69" w:rsidRDefault="000B2E69" w:rsidP="00F57202">
            <w:pPr>
              <w:autoSpaceDE w:val="0"/>
              <w:autoSpaceDN w:val="0"/>
              <w:adjustRightInd w:val="0"/>
              <w:jc w:val="left"/>
              <w:rPr>
                <w:rFonts w:ascii="Times" w:hAnsi="Times" w:cs="Times"/>
                <w:sz w:val="18"/>
                <w:szCs w:val="18"/>
              </w:rPr>
            </w:pPr>
            <w:r>
              <w:rPr>
                <w:rFonts w:ascii="Times" w:hAnsi="Times" w:cs="Times"/>
                <w:sz w:val="18"/>
                <w:szCs w:val="18"/>
              </w:rPr>
              <w:t>at org.apache.hadoop.mapreduce.Reducer.run(Reducer.java:216)</w:t>
            </w:r>
          </w:p>
          <w:p w14:paraId="53190681" w14:textId="77777777" w:rsidR="000B2E69" w:rsidRPr="00810CEB" w:rsidRDefault="000B2E69" w:rsidP="00F57202">
            <w:pPr>
              <w:autoSpaceDE w:val="0"/>
              <w:autoSpaceDN w:val="0"/>
              <w:adjustRightInd w:val="0"/>
              <w:jc w:val="left"/>
              <w:rPr>
                <w:rFonts w:ascii="Times" w:hAnsi="Times" w:cs="Times"/>
                <w:sz w:val="18"/>
                <w:szCs w:val="18"/>
              </w:rPr>
            </w:pPr>
            <w:r>
              <w:rPr>
                <w:rFonts w:ascii="Times" w:hAnsi="Times" w:cs="Times"/>
                <w:sz w:val="18"/>
                <w:szCs w:val="18"/>
              </w:rPr>
              <w:t>at org.apache.hadoop.mapred.Child.main(Child.java:404)</w:t>
            </w:r>
          </w:p>
        </w:tc>
      </w:tr>
    </w:tbl>
    <w:p w14:paraId="22C45B16" w14:textId="77777777" w:rsidR="000B2E69" w:rsidRPr="000B2E69" w:rsidRDefault="000B2E69" w:rsidP="000B2E69"/>
    <w:p w14:paraId="4BB48216" w14:textId="77777777" w:rsidR="00236E5F" w:rsidRDefault="00236E5F" w:rsidP="009E1B9D">
      <w:pPr>
        <w:pStyle w:val="Heading2"/>
      </w:pPr>
      <w:bookmarkStart w:id="73" w:name="_Toc227859252"/>
      <w:bookmarkStart w:id="74" w:name="_Toc227951238"/>
      <w:bookmarkStart w:id="75" w:name="_Toc415059755"/>
      <w:bookmarkStart w:id="76" w:name="_Toc305878382"/>
      <w:r>
        <w:rPr>
          <w:rFonts w:hint="eastAsia"/>
        </w:rPr>
        <w:t>论文工作</w:t>
      </w:r>
      <w:bookmarkEnd w:id="73"/>
      <w:bookmarkEnd w:id="74"/>
      <w:bookmarkEnd w:id="75"/>
      <w:bookmarkEnd w:id="76"/>
    </w:p>
    <w:p w14:paraId="09C60E56" w14:textId="43EB0395" w:rsidR="00DB6FAF" w:rsidRDefault="00DB6FAF" w:rsidP="00876B06">
      <w:pPr>
        <w:pStyle w:val="Heading3"/>
        <w:ind w:left="0" w:firstLine="0"/>
      </w:pPr>
      <w:bookmarkStart w:id="77" w:name="_Toc415059757"/>
      <w:bookmarkStart w:id="78" w:name="OLE_LINK1"/>
      <w:bookmarkStart w:id="79" w:name="OLE_LINK2"/>
      <w:bookmarkStart w:id="80" w:name="_Toc305878383"/>
      <w:bookmarkEnd w:id="61"/>
      <w:bookmarkEnd w:id="62"/>
      <w:bookmarkEnd w:id="63"/>
      <w:bookmarkEnd w:id="64"/>
      <w:r>
        <w:rPr>
          <w:rFonts w:hint="eastAsia"/>
        </w:rPr>
        <w:t>研究</w:t>
      </w:r>
      <w:bookmarkEnd w:id="77"/>
      <w:r w:rsidR="002C5BC7">
        <w:rPr>
          <w:rFonts w:hint="eastAsia"/>
        </w:rPr>
        <w:t>动机</w:t>
      </w:r>
      <w:bookmarkEnd w:id="80"/>
    </w:p>
    <w:p w14:paraId="3520032F" w14:textId="6AF2C1D9" w:rsidR="0033051A" w:rsidRPr="0033051A" w:rsidRDefault="0033051A" w:rsidP="0033051A">
      <w:pPr>
        <w:pStyle w:val="a"/>
      </w:pPr>
      <w:r w:rsidRPr="0033051A">
        <w:rPr>
          <w:rFonts w:hint="eastAsia"/>
        </w:rPr>
        <w:t>分布式并行处理框架为用户提供了简单的编程模型和编程接口，用户不需要具备分布式系统知识也可以开发出可扩展的数据并行应用。这种设计方式使得用户可以只关注于数据处理逻辑本身，无需考虑应用是如何分布执行及中间处理过程。但对用户来说，如果应用出现运行时错误，那么难以诊断出错误原因，更难以修复错误。由于应用会在内存中处理大数据，内存溢出错误成为一种常见而且严重的运行时错误。内存溢出错误可以导致应用失败，而且目前还不能被框架的错误容忍机制修复。除了内存溢出问题，用户在正常使用框架时也面临不了解应用内存消耗，不知道该为应用分配多少内存的问题。我们在公开论坛，如</w:t>
      </w:r>
      <w:r w:rsidRPr="0033051A">
        <w:rPr>
          <w:rFonts w:hint="eastAsia"/>
        </w:rPr>
        <w:t>StackOverflow</w:t>
      </w:r>
      <w:r w:rsidRPr="0033051A">
        <w:t>.com</w:t>
      </w:r>
      <w:r w:rsidRPr="0033051A">
        <w:rPr>
          <w:rFonts w:hint="eastAsia"/>
        </w:rPr>
        <w:t>上发现很多这两方面的内存问题，具体的问题如下：</w:t>
      </w:r>
    </w:p>
    <w:p w14:paraId="2826FE17" w14:textId="77777777" w:rsidR="0033051A" w:rsidRPr="0033051A" w:rsidRDefault="0033051A" w:rsidP="0033051A">
      <w:pPr>
        <w:pStyle w:val="a"/>
        <w:ind w:firstLine="520"/>
        <w:rPr>
          <w:b/>
        </w:rPr>
      </w:pPr>
      <w:r w:rsidRPr="0033051A">
        <w:rPr>
          <w:rFonts w:hint="eastAsia"/>
          <w:b/>
        </w:rPr>
        <w:t>问题</w:t>
      </w:r>
      <w:r w:rsidRPr="0033051A">
        <w:rPr>
          <w:rFonts w:hint="eastAsia"/>
          <w:b/>
        </w:rPr>
        <w:t xml:space="preserve">1: </w:t>
      </w:r>
      <w:r w:rsidRPr="0033051A">
        <w:rPr>
          <w:rFonts w:hint="eastAsia"/>
          <w:b/>
        </w:rPr>
        <w:t>内存溢出错误常见，但用户不知道错误原因及修复方法。</w:t>
      </w:r>
    </w:p>
    <w:p w14:paraId="7AEE6DED" w14:textId="77777777" w:rsidR="0033051A" w:rsidRPr="0033051A" w:rsidRDefault="0033051A" w:rsidP="0033051A">
      <w:pPr>
        <w:pStyle w:val="a"/>
      </w:pPr>
      <w:r w:rsidRPr="0033051A">
        <w:rPr>
          <w:rFonts w:hint="eastAsia"/>
        </w:rPr>
        <w:t xml:space="preserve">1. </w:t>
      </w:r>
      <w:r w:rsidRPr="0033051A">
        <w:rPr>
          <w:rFonts w:hint="eastAsia"/>
        </w:rPr>
        <w:t>我很诧异为什么我的</w:t>
      </w:r>
      <w:r w:rsidRPr="0033051A">
        <w:rPr>
          <w:rFonts w:hint="eastAsia"/>
        </w:rPr>
        <w:t>job</w:t>
      </w:r>
      <w:r w:rsidRPr="0033051A">
        <w:rPr>
          <w:rFonts w:hint="eastAsia"/>
        </w:rPr>
        <w:t>会在</w:t>
      </w:r>
      <w:r w:rsidRPr="0033051A">
        <w:rPr>
          <w:rFonts w:hint="eastAsia"/>
        </w:rPr>
        <w:t>map</w:t>
      </w:r>
      <w:r w:rsidRPr="0033051A">
        <w:rPr>
          <w:rFonts w:hint="eastAsia"/>
        </w:rPr>
        <w:t>阶段出现内存溢出错误，内存溢出的原因是什么</w:t>
      </w:r>
      <w:r w:rsidRPr="0033051A">
        <w:t>[OOM1]</w:t>
      </w:r>
      <w:r w:rsidRPr="0033051A">
        <w:rPr>
          <w:rFonts w:hint="eastAsia"/>
        </w:rPr>
        <w:t>？</w:t>
      </w:r>
    </w:p>
    <w:p w14:paraId="27FC186E" w14:textId="77777777" w:rsidR="0033051A" w:rsidRPr="0033051A" w:rsidRDefault="0033051A" w:rsidP="0033051A">
      <w:pPr>
        <w:pStyle w:val="a"/>
      </w:pPr>
      <w:r w:rsidRPr="0033051A">
        <w:rPr>
          <w:rFonts w:hint="eastAsia"/>
        </w:rPr>
        <w:t xml:space="preserve">2. </w:t>
      </w:r>
      <w:r w:rsidRPr="0033051A">
        <w:rPr>
          <w:rFonts w:hint="eastAsia"/>
        </w:rPr>
        <w:t>如何处理并修复内存溢出错误？我调了一些配置参数（如</w:t>
      </w:r>
      <w:r w:rsidRPr="0033051A">
        <w:rPr>
          <w:rFonts w:hint="eastAsia"/>
        </w:rPr>
        <w:t>reducer</w:t>
      </w:r>
      <w:r w:rsidRPr="0033051A">
        <w:rPr>
          <w:rFonts w:hint="eastAsia"/>
        </w:rPr>
        <w:t>数目），但不起作用</w:t>
      </w:r>
      <w:r w:rsidRPr="0033051A">
        <w:rPr>
          <w:rFonts w:hint="eastAsia"/>
        </w:rPr>
        <w:t>[OOM2]</w:t>
      </w:r>
      <w:r w:rsidRPr="0033051A">
        <w:rPr>
          <w:rFonts w:hint="eastAsia"/>
        </w:rPr>
        <w:t>。</w:t>
      </w:r>
    </w:p>
    <w:p w14:paraId="0D420D34" w14:textId="77777777" w:rsidR="0033051A" w:rsidRPr="0033051A" w:rsidRDefault="0033051A" w:rsidP="0033051A">
      <w:pPr>
        <w:pStyle w:val="a"/>
      </w:pPr>
      <w:r w:rsidRPr="0033051A">
        <w:rPr>
          <w:rFonts w:hint="eastAsia"/>
        </w:rPr>
        <w:tab/>
      </w:r>
    </w:p>
    <w:p w14:paraId="3A01442E" w14:textId="77777777" w:rsidR="0033051A" w:rsidRPr="0033051A" w:rsidRDefault="0033051A" w:rsidP="0033051A">
      <w:pPr>
        <w:pStyle w:val="a"/>
        <w:ind w:firstLine="520"/>
        <w:rPr>
          <w:b/>
        </w:rPr>
      </w:pPr>
      <w:r w:rsidRPr="0033051A">
        <w:rPr>
          <w:rFonts w:hint="eastAsia"/>
          <w:b/>
        </w:rPr>
        <w:t>问题</w:t>
      </w:r>
      <w:r w:rsidRPr="0033051A">
        <w:rPr>
          <w:rFonts w:hint="eastAsia"/>
          <w:b/>
        </w:rPr>
        <w:t xml:space="preserve">2: </w:t>
      </w:r>
      <w:r w:rsidRPr="0033051A">
        <w:rPr>
          <w:rFonts w:hint="eastAsia"/>
          <w:b/>
        </w:rPr>
        <w:t>用户不明白应用的内存用量，也不知道该为应用分配多少内存。</w:t>
      </w:r>
    </w:p>
    <w:p w14:paraId="5DA16CB4" w14:textId="77777777" w:rsidR="0033051A" w:rsidRPr="0033051A" w:rsidRDefault="0033051A" w:rsidP="0033051A">
      <w:pPr>
        <w:pStyle w:val="a"/>
      </w:pPr>
      <w:r w:rsidRPr="0033051A">
        <w:rPr>
          <w:rFonts w:hint="eastAsia"/>
        </w:rPr>
        <w:t xml:space="preserve">1. </w:t>
      </w:r>
      <w:r w:rsidRPr="0033051A">
        <w:rPr>
          <w:rFonts w:hint="eastAsia"/>
        </w:rPr>
        <w:t>为什么我的</w:t>
      </w:r>
      <w:r w:rsidRPr="0033051A">
        <w:rPr>
          <w:rFonts w:hint="eastAsia"/>
        </w:rPr>
        <w:t>map task</w:t>
      </w:r>
      <w:r w:rsidRPr="0033051A">
        <w:rPr>
          <w:rFonts w:hint="eastAsia"/>
        </w:rPr>
        <w:t>会消耗如此多的内存</w:t>
      </w:r>
      <w:r w:rsidRPr="0033051A">
        <w:rPr>
          <w:rFonts w:hint="eastAsia"/>
        </w:rPr>
        <w:t>[</w:t>
      </w:r>
      <w:r w:rsidRPr="0033051A">
        <w:t>MemoryUsageP1</w:t>
      </w:r>
      <w:r w:rsidRPr="0033051A">
        <w:rPr>
          <w:rFonts w:hint="eastAsia"/>
        </w:rPr>
        <w:t>]</w:t>
      </w:r>
      <w:r w:rsidRPr="0033051A">
        <w:rPr>
          <w:rFonts w:hint="eastAsia"/>
        </w:rPr>
        <w:t>？</w:t>
      </w:r>
    </w:p>
    <w:p w14:paraId="14D426FC" w14:textId="77777777" w:rsidR="0033051A" w:rsidRPr="0033051A" w:rsidRDefault="0033051A" w:rsidP="0033051A">
      <w:pPr>
        <w:pStyle w:val="a"/>
      </w:pPr>
      <w:r w:rsidRPr="0033051A">
        <w:rPr>
          <w:rFonts w:hint="eastAsia"/>
        </w:rPr>
        <w:t xml:space="preserve">2. </w:t>
      </w:r>
      <w:r w:rsidRPr="0033051A">
        <w:rPr>
          <w:rFonts w:hint="eastAsia"/>
        </w:rPr>
        <w:t>我能把</w:t>
      </w:r>
      <w:r w:rsidRPr="0033051A">
        <w:rPr>
          <w:rFonts w:hint="eastAsia"/>
        </w:rPr>
        <w:t>task</w:t>
      </w:r>
      <w:r w:rsidRPr="0033051A">
        <w:rPr>
          <w:rFonts w:hint="eastAsia"/>
        </w:rPr>
        <w:t>的内存设为小于</w:t>
      </w:r>
      <w:r w:rsidRPr="0033051A">
        <w:rPr>
          <w:rFonts w:hint="eastAsia"/>
        </w:rPr>
        <w:t>2GB</w:t>
      </w:r>
      <w:r w:rsidRPr="0033051A">
        <w:rPr>
          <w:rFonts w:hint="eastAsia"/>
        </w:rPr>
        <w:t>吗</w:t>
      </w:r>
      <w:r w:rsidRPr="0033051A">
        <w:t>[MemoryUsageP2]</w:t>
      </w:r>
      <w:r w:rsidRPr="0033051A">
        <w:rPr>
          <w:rFonts w:hint="eastAsia"/>
        </w:rPr>
        <w:t>？</w:t>
      </w:r>
    </w:p>
    <w:p w14:paraId="29E8531C" w14:textId="77777777" w:rsidR="0033051A" w:rsidRPr="0033051A" w:rsidRDefault="0033051A" w:rsidP="0033051A">
      <w:pPr>
        <w:pStyle w:val="a"/>
      </w:pPr>
      <w:r w:rsidRPr="0033051A">
        <w:rPr>
          <w:rFonts w:hint="eastAsia"/>
        </w:rPr>
        <w:t xml:space="preserve">3. </w:t>
      </w:r>
      <w:r w:rsidRPr="0033051A">
        <w:rPr>
          <w:rFonts w:hint="eastAsia"/>
        </w:rPr>
        <w:t>我想准确地预测出</w:t>
      </w:r>
      <w:r w:rsidRPr="0033051A">
        <w:rPr>
          <w:rFonts w:hint="eastAsia"/>
        </w:rPr>
        <w:t>job</w:t>
      </w:r>
      <w:r w:rsidRPr="0033051A">
        <w:rPr>
          <w:rFonts w:hint="eastAsia"/>
        </w:rPr>
        <w:t>的内存用量，因为内存设的不合理，我的</w:t>
      </w:r>
      <w:r w:rsidRPr="0033051A">
        <w:rPr>
          <w:rFonts w:hint="eastAsia"/>
        </w:rPr>
        <w:t>job</w:t>
      </w:r>
      <w:r w:rsidRPr="0033051A">
        <w:rPr>
          <w:rFonts w:hint="eastAsia"/>
        </w:rPr>
        <w:t>在</w:t>
      </w:r>
      <w:r w:rsidRPr="0033051A">
        <w:rPr>
          <w:rFonts w:hint="eastAsia"/>
        </w:rPr>
        <w:t xml:space="preserve">40 </w:t>
      </w:r>
      <w:r w:rsidRPr="0033051A">
        <w:rPr>
          <w:rFonts w:hint="eastAsia"/>
        </w:rPr>
        <w:t>个节点的集群上跑了</w:t>
      </w:r>
      <w:r w:rsidRPr="0033051A">
        <w:rPr>
          <w:rFonts w:hint="eastAsia"/>
        </w:rPr>
        <w:t>5</w:t>
      </w:r>
      <w:r w:rsidRPr="0033051A">
        <w:rPr>
          <w:rFonts w:hint="eastAsia"/>
        </w:rPr>
        <w:t>天后失败了</w:t>
      </w:r>
      <w:r w:rsidRPr="0033051A">
        <w:rPr>
          <w:rFonts w:hint="eastAsia"/>
        </w:rPr>
        <w:t>[</w:t>
      </w:r>
      <w:r w:rsidRPr="0033051A">
        <w:t>MemoryUsageP3</w:t>
      </w:r>
      <w:r w:rsidRPr="0033051A">
        <w:rPr>
          <w:rFonts w:hint="eastAsia"/>
        </w:rPr>
        <w:t>]</w:t>
      </w:r>
      <w:r w:rsidRPr="0033051A">
        <w:t>?</w:t>
      </w:r>
    </w:p>
    <w:p w14:paraId="50C9308A" w14:textId="77777777" w:rsidR="0033051A" w:rsidRPr="0033051A" w:rsidRDefault="0033051A" w:rsidP="0033051A">
      <w:pPr>
        <w:pStyle w:val="a"/>
        <w:ind w:firstLine="520"/>
        <w:rPr>
          <w:b/>
        </w:rPr>
      </w:pPr>
      <w:r w:rsidRPr="0033051A">
        <w:rPr>
          <w:rFonts w:hint="eastAsia"/>
          <w:b/>
        </w:rPr>
        <w:t xml:space="preserve"> </w:t>
      </w:r>
    </w:p>
    <w:p w14:paraId="5157F007" w14:textId="77777777" w:rsidR="0033051A" w:rsidRPr="0033051A" w:rsidRDefault="0033051A" w:rsidP="0033051A">
      <w:pPr>
        <w:pStyle w:val="a"/>
        <w:ind w:firstLine="520"/>
        <w:rPr>
          <w:b/>
        </w:rPr>
      </w:pPr>
      <w:r w:rsidRPr="0033051A">
        <w:rPr>
          <w:rFonts w:hint="eastAsia"/>
          <w:b/>
        </w:rPr>
        <w:t>问题</w:t>
      </w:r>
      <w:r w:rsidRPr="0033051A">
        <w:rPr>
          <w:rFonts w:hint="eastAsia"/>
          <w:b/>
        </w:rPr>
        <w:t xml:space="preserve">3: </w:t>
      </w:r>
      <w:r w:rsidRPr="0033051A">
        <w:rPr>
          <w:rFonts w:hint="eastAsia"/>
          <w:b/>
        </w:rPr>
        <w:t>用户对框架运行不理解，手工诊断内存溢出错误困难。</w:t>
      </w:r>
    </w:p>
    <w:p w14:paraId="35A02AD7" w14:textId="77777777" w:rsidR="0033051A" w:rsidRPr="0033051A" w:rsidRDefault="0033051A" w:rsidP="0033051A">
      <w:pPr>
        <w:pStyle w:val="a"/>
      </w:pPr>
      <w:r w:rsidRPr="0033051A">
        <w:rPr>
          <w:rFonts w:hint="eastAsia"/>
        </w:rPr>
        <w:t xml:space="preserve">1. </w:t>
      </w:r>
      <w:r w:rsidRPr="0033051A">
        <w:rPr>
          <w:rFonts w:hint="eastAsia"/>
        </w:rPr>
        <w:t>我的</w:t>
      </w:r>
      <w:r w:rsidRPr="0033051A">
        <w:rPr>
          <w:rFonts w:hint="eastAsia"/>
        </w:rPr>
        <w:t>job</w:t>
      </w:r>
      <w:r w:rsidRPr="0033051A">
        <w:t>总</w:t>
      </w:r>
      <w:r w:rsidRPr="0033051A">
        <w:rPr>
          <w:rFonts w:hint="eastAsia"/>
        </w:rPr>
        <w:t>是内存溢出</w:t>
      </w:r>
      <w:r w:rsidRPr="0033051A">
        <w:t>错误</w:t>
      </w:r>
      <w:r w:rsidRPr="0033051A">
        <w:rPr>
          <w:rFonts w:hint="eastAsia"/>
        </w:rPr>
        <w:t>，</w:t>
      </w:r>
      <w:r w:rsidRPr="0033051A">
        <w:t>这</w:t>
      </w:r>
      <w:r w:rsidRPr="0033051A">
        <w:rPr>
          <w:rFonts w:hint="eastAsia"/>
        </w:rPr>
        <w:t>是</w:t>
      </w:r>
      <w:r w:rsidRPr="0033051A">
        <w:rPr>
          <w:rFonts w:hint="eastAsia"/>
        </w:rPr>
        <w:t>Hadoop</w:t>
      </w:r>
      <w:r w:rsidRPr="0033051A">
        <w:rPr>
          <w:rFonts w:hint="eastAsia"/>
        </w:rPr>
        <w:t>自己的</w:t>
      </w:r>
      <w:r w:rsidRPr="0033051A">
        <w:rPr>
          <w:rFonts w:hint="eastAsia"/>
        </w:rPr>
        <w:t>bug</w:t>
      </w:r>
      <w:r w:rsidRPr="0033051A">
        <w:t>吗</w:t>
      </w:r>
      <w:r w:rsidRPr="0033051A">
        <w:rPr>
          <w:rFonts w:hint="eastAsia"/>
        </w:rPr>
        <w:t>？我不懂</w:t>
      </w:r>
      <w:r w:rsidRPr="0033051A">
        <w:t>处</w:t>
      </w:r>
      <w:r w:rsidRPr="0033051A">
        <w:rPr>
          <w:rFonts w:hint="eastAsia"/>
        </w:rPr>
        <w:t>理流程中哪些步</w:t>
      </w:r>
      <w:r w:rsidRPr="0033051A">
        <w:t>骤</w:t>
      </w:r>
      <w:r w:rsidRPr="0033051A">
        <w:rPr>
          <w:rFonts w:hint="eastAsia"/>
        </w:rPr>
        <w:t>会消耗</w:t>
      </w:r>
      <w:r w:rsidRPr="0033051A">
        <w:t>过</w:t>
      </w:r>
      <w:r w:rsidRPr="0033051A">
        <w:rPr>
          <w:rFonts w:hint="eastAsia"/>
        </w:rPr>
        <w:t>多内存，希望能够得到建议。</w:t>
      </w:r>
    </w:p>
    <w:p w14:paraId="5C983BF7" w14:textId="77777777" w:rsidR="0033051A" w:rsidRPr="0033051A" w:rsidRDefault="0033051A" w:rsidP="0033051A">
      <w:pPr>
        <w:pStyle w:val="a"/>
      </w:pPr>
      <w:r w:rsidRPr="0033051A">
        <w:t>[http://stackoverflow.com/questions/17975335/hadoop-streaming-memory-usage]</w:t>
      </w:r>
    </w:p>
    <w:p w14:paraId="574165F8" w14:textId="77777777" w:rsidR="0033051A" w:rsidRPr="0033051A" w:rsidRDefault="0033051A" w:rsidP="0033051A">
      <w:pPr>
        <w:pStyle w:val="a"/>
      </w:pPr>
      <w:r w:rsidRPr="0033051A">
        <w:rPr>
          <w:rFonts w:hint="eastAsia"/>
        </w:rPr>
        <w:t xml:space="preserve">2. </w:t>
      </w:r>
      <w:r w:rsidRPr="0033051A">
        <w:rPr>
          <w:rFonts w:hint="eastAsia"/>
        </w:rPr>
        <w:t>我不是很理解</w:t>
      </w:r>
      <w:r w:rsidRPr="0033051A">
        <w:rPr>
          <w:rFonts w:hint="eastAsia"/>
        </w:rPr>
        <w:t>MapReduce</w:t>
      </w:r>
      <w:r w:rsidRPr="0033051A">
        <w:rPr>
          <w:rFonts w:hint="eastAsia"/>
        </w:rPr>
        <w:t>数据流的工作原理。我的一个很紧要的</w:t>
      </w:r>
      <w:r w:rsidRPr="0033051A">
        <w:rPr>
          <w:rFonts w:hint="eastAsia"/>
        </w:rPr>
        <w:t>job</w:t>
      </w:r>
      <w:r w:rsidRPr="0033051A">
        <w:rPr>
          <w:rFonts w:hint="eastAsia"/>
        </w:rPr>
        <w:t>在</w:t>
      </w:r>
      <w:r w:rsidRPr="0033051A">
        <w:rPr>
          <w:rFonts w:hint="eastAsia"/>
        </w:rPr>
        <w:t>reduce</w:t>
      </w:r>
      <w:r w:rsidRPr="0033051A">
        <w:rPr>
          <w:rFonts w:hint="eastAsia"/>
        </w:rPr>
        <w:t>阶段出现了内存溢出错误，希望大家帮我看一下为什么会出现这种错误。</w:t>
      </w:r>
      <w:r w:rsidRPr="0033051A">
        <w:t>[http://stackoverflow.com/questions/19490723/detailed-dataflow-in-hadoops-mapredu</w:t>
      </w:r>
      <w:r w:rsidRPr="0033051A">
        <w:lastRenderedPageBreak/>
        <w:t>ce]</w:t>
      </w:r>
      <w:r w:rsidRPr="0033051A">
        <w:rPr>
          <w:rFonts w:hint="eastAsia"/>
        </w:rPr>
        <w:t>。</w:t>
      </w:r>
    </w:p>
    <w:p w14:paraId="02F1C2E0" w14:textId="77777777" w:rsidR="0033051A" w:rsidRPr="0033051A" w:rsidRDefault="0033051A" w:rsidP="0033051A">
      <w:pPr>
        <w:pStyle w:val="a"/>
      </w:pPr>
      <w:r w:rsidRPr="0033051A">
        <w:rPr>
          <w:rFonts w:hint="eastAsia"/>
        </w:rPr>
        <w:t>另外，我们也从公开论坛（</w:t>
      </w:r>
      <w:r w:rsidRPr="0033051A">
        <w:rPr>
          <w:rFonts w:hint="eastAsia"/>
        </w:rPr>
        <w:t>StackOverflow</w:t>
      </w:r>
      <w:r w:rsidRPr="0033051A">
        <w:t>.com</w:t>
      </w:r>
      <w:r w:rsidRPr="0033051A">
        <w:rPr>
          <w:rFonts w:hint="eastAsia"/>
        </w:rPr>
        <w:t>，</w:t>
      </w:r>
      <w:r w:rsidRPr="0033051A">
        <w:rPr>
          <w:rFonts w:hint="eastAsia"/>
        </w:rPr>
        <w:t>Hadoop</w:t>
      </w:r>
      <w:r w:rsidRPr="0033051A">
        <w:t>/Spark</w:t>
      </w:r>
      <w:r w:rsidRPr="0033051A">
        <w:rPr>
          <w:rFonts w:hint="eastAsia"/>
        </w:rPr>
        <w:t xml:space="preserve"> mailing list</w:t>
      </w:r>
      <w:r w:rsidRPr="0033051A">
        <w:rPr>
          <w:rFonts w:hint="eastAsia"/>
        </w:rPr>
        <w:t>，开发者博客等）收集到</w:t>
      </w:r>
      <w:r w:rsidRPr="0033051A">
        <w:rPr>
          <w:rFonts w:hint="eastAsia"/>
        </w:rPr>
        <w:t>276</w:t>
      </w:r>
      <w:r w:rsidRPr="0033051A">
        <w:rPr>
          <w:rFonts w:hint="eastAsia"/>
        </w:rPr>
        <w:t>个现实</w:t>
      </w:r>
      <w:r w:rsidRPr="0033051A">
        <w:rPr>
          <w:rFonts w:hint="eastAsia"/>
        </w:rPr>
        <w:t>Hadoop</w:t>
      </w:r>
      <w:r w:rsidRPr="0033051A">
        <w:t>/Spark</w:t>
      </w:r>
      <w:r w:rsidRPr="0033051A">
        <w:rPr>
          <w:rFonts w:hint="eastAsia"/>
        </w:rPr>
        <w:t>应用的内存溢出错误。我们发现各类应用（不管是用户手写代码产生的应用还是通过高层语言撰写产生的应用）均存在内存溢出错误，而且错误可以发生各个运行阶段（</w:t>
      </w:r>
      <w:r w:rsidRPr="0033051A">
        <w:rPr>
          <w:rFonts w:hint="eastAsia"/>
        </w:rPr>
        <w:t>map</w:t>
      </w:r>
      <w:r w:rsidRPr="0033051A">
        <w:rPr>
          <w:rFonts w:hint="eastAsia"/>
        </w:rPr>
        <w:t>，</w:t>
      </w:r>
      <w:r w:rsidRPr="0033051A">
        <w:rPr>
          <w:rFonts w:hint="eastAsia"/>
        </w:rPr>
        <w:t>shuffle</w:t>
      </w:r>
      <w:r w:rsidRPr="0033051A">
        <w:rPr>
          <w:rFonts w:hint="eastAsia"/>
        </w:rPr>
        <w:t>，</w:t>
      </w:r>
      <w:r w:rsidRPr="0033051A">
        <w:rPr>
          <w:rFonts w:hint="eastAsia"/>
        </w:rPr>
        <w:t>reduce</w:t>
      </w:r>
      <w:r w:rsidRPr="0033051A">
        <w:rPr>
          <w:rFonts w:hint="eastAsia"/>
        </w:rPr>
        <w:t>）。</w:t>
      </w:r>
    </w:p>
    <w:p w14:paraId="3F14D009" w14:textId="7B9FF280" w:rsidR="00EF6B72" w:rsidRDefault="004262AF" w:rsidP="00876B06">
      <w:pPr>
        <w:pStyle w:val="Heading3"/>
        <w:ind w:left="0" w:firstLine="0"/>
      </w:pPr>
      <w:bookmarkStart w:id="81" w:name="_Toc415059758"/>
      <w:bookmarkStart w:id="82" w:name="_Toc305878384"/>
      <w:r>
        <w:rPr>
          <w:rFonts w:hint="eastAsia"/>
        </w:rPr>
        <w:t>研究</w:t>
      </w:r>
      <w:bookmarkEnd w:id="81"/>
      <w:r w:rsidR="0033051A">
        <w:rPr>
          <w:rFonts w:hint="eastAsia"/>
        </w:rPr>
        <w:t>问题</w:t>
      </w:r>
      <w:bookmarkEnd w:id="82"/>
    </w:p>
    <w:p w14:paraId="2EBC6F9B" w14:textId="77777777" w:rsidR="0033051A" w:rsidRPr="0033051A" w:rsidRDefault="0033051A" w:rsidP="0033051A">
      <w:pPr>
        <w:pStyle w:val="a"/>
      </w:pPr>
      <w:r w:rsidRPr="0033051A">
        <w:rPr>
          <w:rFonts w:hint="eastAsia"/>
        </w:rPr>
        <w:t>针对分布式数据并行应用实际存在的内存问题，我们首先分析问题出现的原因，进而针对性地确定研究问题。</w:t>
      </w:r>
    </w:p>
    <w:p w14:paraId="0E125FCF" w14:textId="77777777" w:rsidR="0033051A" w:rsidRPr="0033051A" w:rsidRDefault="0033051A" w:rsidP="0033051A">
      <w:pPr>
        <w:pStyle w:val="a"/>
      </w:pPr>
      <w:r w:rsidRPr="0033051A">
        <w:rPr>
          <w:rFonts w:hint="eastAsia"/>
        </w:rPr>
        <w:t>问题</w:t>
      </w:r>
      <w:r w:rsidRPr="0033051A">
        <w:rPr>
          <w:rFonts w:hint="eastAsia"/>
        </w:rPr>
        <w:t>1</w:t>
      </w:r>
      <w:r w:rsidRPr="0033051A">
        <w:rPr>
          <w:rFonts w:hint="eastAsia"/>
        </w:rPr>
        <w:t>（内存溢出错误常见，但用户不知道错误原因及修复方法</w:t>
      </w:r>
      <w:r w:rsidRPr="0033051A">
        <w:rPr>
          <w:rFonts w:hint="eastAsia"/>
          <w:b/>
        </w:rPr>
        <w:t>）</w:t>
      </w:r>
      <w:r w:rsidRPr="0033051A">
        <w:rPr>
          <w:rFonts w:hint="eastAsia"/>
        </w:rPr>
        <w:t>出现的原因是影响应用内存用量的因素太多，有静态配置，用户代码，也有动态数据流，用户很难弄清楚它们是怎么导致内存溢出错误的，更不知道如何调整这些因素降低内存用量。所以，我们的第一个研究问题是：</w:t>
      </w:r>
    </w:p>
    <w:p w14:paraId="71F23B26" w14:textId="77777777" w:rsidR="0033051A" w:rsidRPr="0033051A" w:rsidRDefault="0033051A" w:rsidP="0033051A">
      <w:pPr>
        <w:pStyle w:val="a"/>
        <w:ind w:firstLine="520"/>
        <w:rPr>
          <w:b/>
        </w:rPr>
      </w:pPr>
      <w:r w:rsidRPr="0033051A">
        <w:rPr>
          <w:rFonts w:hint="eastAsia"/>
          <w:b/>
        </w:rPr>
        <w:t>研究问题</w:t>
      </w:r>
      <w:r w:rsidRPr="0033051A">
        <w:rPr>
          <w:rFonts w:hint="eastAsia"/>
          <w:b/>
        </w:rPr>
        <w:t>1</w:t>
      </w:r>
      <w:r w:rsidRPr="0033051A">
        <w:rPr>
          <w:rFonts w:hint="eastAsia"/>
          <w:b/>
        </w:rPr>
        <w:t>：能否总结出内存溢出错误的常见错误原因及修复方法？</w:t>
      </w:r>
    </w:p>
    <w:p w14:paraId="74D40E6C" w14:textId="77777777" w:rsidR="0033051A" w:rsidRPr="0033051A" w:rsidRDefault="0033051A" w:rsidP="0033051A">
      <w:pPr>
        <w:pStyle w:val="a"/>
      </w:pPr>
    </w:p>
    <w:p w14:paraId="063A3B8D" w14:textId="77777777" w:rsidR="0033051A" w:rsidRPr="0033051A" w:rsidRDefault="0033051A" w:rsidP="0033051A">
      <w:pPr>
        <w:pStyle w:val="a"/>
      </w:pPr>
      <w:r w:rsidRPr="0033051A">
        <w:rPr>
          <w:rFonts w:hint="eastAsia"/>
        </w:rPr>
        <w:t>问题</w:t>
      </w:r>
      <w:r w:rsidRPr="0033051A">
        <w:rPr>
          <w:rFonts w:hint="eastAsia"/>
        </w:rPr>
        <w:t>2</w:t>
      </w:r>
      <w:r w:rsidRPr="0033051A">
        <w:rPr>
          <w:rFonts w:hint="eastAsia"/>
        </w:rPr>
        <w:t>（用户不明白应用的内存用量，也不知道该为应用分配多少内存）出现的原因是应用静态因素（如数据，配置，用户代码）不直接影响其动态内存用量，用户难以建立两者之间的关系，更不知道如何对新应用进行内存用量估算。所以第二个研究问题是：</w:t>
      </w:r>
    </w:p>
    <w:p w14:paraId="030B3C82" w14:textId="77777777" w:rsidR="0033051A" w:rsidRPr="0033051A" w:rsidRDefault="0033051A" w:rsidP="0033051A">
      <w:pPr>
        <w:pStyle w:val="a"/>
        <w:ind w:firstLine="520"/>
        <w:rPr>
          <w:b/>
        </w:rPr>
      </w:pPr>
      <w:r w:rsidRPr="0033051A">
        <w:rPr>
          <w:rFonts w:hint="eastAsia"/>
          <w:b/>
        </w:rPr>
        <w:t>研究问题</w:t>
      </w:r>
      <w:r w:rsidRPr="0033051A">
        <w:rPr>
          <w:rFonts w:hint="eastAsia"/>
          <w:b/>
        </w:rPr>
        <w:t>2</w:t>
      </w:r>
      <w:r w:rsidRPr="0033051A">
        <w:rPr>
          <w:rFonts w:hint="eastAsia"/>
          <w:b/>
        </w:rPr>
        <w:t>：能否建立应用的内存模型，进而估算应用的内存用量？</w:t>
      </w:r>
    </w:p>
    <w:p w14:paraId="611D081D" w14:textId="77777777" w:rsidR="0033051A" w:rsidRPr="0033051A" w:rsidRDefault="0033051A" w:rsidP="0033051A">
      <w:pPr>
        <w:pStyle w:val="a"/>
      </w:pPr>
      <w:r w:rsidRPr="0033051A">
        <w:t xml:space="preserve"> </w:t>
      </w:r>
    </w:p>
    <w:p w14:paraId="31CD25EB" w14:textId="77777777" w:rsidR="0033051A" w:rsidRPr="0033051A" w:rsidRDefault="0033051A" w:rsidP="0033051A">
      <w:pPr>
        <w:pStyle w:val="a"/>
      </w:pPr>
      <w:r w:rsidRPr="0033051A">
        <w:rPr>
          <w:rFonts w:hint="eastAsia"/>
        </w:rPr>
        <w:t>问题</w:t>
      </w:r>
      <w:r w:rsidRPr="0033051A">
        <w:rPr>
          <w:rFonts w:hint="eastAsia"/>
        </w:rPr>
        <w:t>3</w:t>
      </w:r>
      <w:r w:rsidRPr="0033051A">
        <w:rPr>
          <w:rFonts w:hint="eastAsia"/>
        </w:rPr>
        <w:t>（用户对框架运行不理解，手工诊断内存溢出错误困难）出现的原因是内存溢出错误诊断需要用户对框架、应用内存使用及应用分布式调试等有丰富经验，而且即使是有经验的框架开发者也没有把调试经验总结成工具或方法。因此，第三个研究问题是：</w:t>
      </w:r>
      <w:r w:rsidRPr="0033051A">
        <w:t xml:space="preserve"> </w:t>
      </w:r>
    </w:p>
    <w:p w14:paraId="47F6623A" w14:textId="25F97642" w:rsidR="0033051A" w:rsidRPr="00F57202" w:rsidRDefault="0033051A" w:rsidP="00F57202">
      <w:pPr>
        <w:pStyle w:val="a"/>
        <w:ind w:firstLine="520"/>
        <w:rPr>
          <w:b/>
        </w:rPr>
      </w:pPr>
      <w:r w:rsidRPr="0033051A">
        <w:rPr>
          <w:rFonts w:hint="eastAsia"/>
          <w:b/>
        </w:rPr>
        <w:t>研究问题</w:t>
      </w:r>
      <w:r w:rsidRPr="0033051A">
        <w:rPr>
          <w:rFonts w:hint="eastAsia"/>
          <w:b/>
        </w:rPr>
        <w:t>3</w:t>
      </w:r>
      <w:r w:rsidRPr="0033051A">
        <w:rPr>
          <w:rFonts w:hint="eastAsia"/>
          <w:b/>
        </w:rPr>
        <w:t>：能否设计一套应用内存用量问题的诊断方法和工具？</w:t>
      </w:r>
    </w:p>
    <w:p w14:paraId="0E4F5CE4" w14:textId="00D6A9E2" w:rsidR="009975BA" w:rsidRDefault="0033051A" w:rsidP="00876B06">
      <w:pPr>
        <w:pStyle w:val="Heading3"/>
        <w:ind w:left="0" w:firstLine="0"/>
      </w:pPr>
      <w:bookmarkStart w:id="83" w:name="_Toc305878385"/>
      <w:r>
        <w:rPr>
          <w:rFonts w:hint="eastAsia"/>
        </w:rPr>
        <w:t>研究思路</w:t>
      </w:r>
      <w:bookmarkEnd w:id="83"/>
    </w:p>
    <w:p w14:paraId="1323A27A" w14:textId="77777777" w:rsidR="00F57202" w:rsidRPr="00F57202" w:rsidRDefault="00F57202" w:rsidP="00F57202">
      <w:pPr>
        <w:pStyle w:val="a"/>
      </w:pPr>
      <w:r w:rsidRPr="00F57202">
        <w:rPr>
          <w:rFonts w:hint="eastAsia"/>
        </w:rPr>
        <w:t>这三个研究问题是相互关联的，如图</w:t>
      </w:r>
      <w:r w:rsidRPr="00F57202">
        <w:rPr>
          <w:rFonts w:hint="eastAsia"/>
        </w:rPr>
        <w:t>1.2</w:t>
      </w:r>
      <w:r w:rsidRPr="00F57202">
        <w:rPr>
          <w:rFonts w:hint="eastAsia"/>
        </w:rPr>
        <w:t>所示，我们的研究思路是：首先通过分析现实世界的内存溢出错误来总结常见的错误原因及修复方法，得出影响内存用量的关键影响因素。之后，构建内存用量模型，建立静态因素（数据、配置、用户代码）与动态内存用量的关系，然后利用内存模型对新应用的内存用量进行估算。最后，根据我们总结出的内存溢出错误原因和构建出的内存用量模型，设计内存溢出错误诊断方法及工具。</w:t>
      </w:r>
    </w:p>
    <w:p w14:paraId="56B83248" w14:textId="584AACE0" w:rsidR="00F57202" w:rsidRDefault="00F57202" w:rsidP="00F57202">
      <w:pPr>
        <w:pStyle w:val="a"/>
      </w:pPr>
      <w:r>
        <w:rPr>
          <w:rFonts w:hint="eastAsia"/>
        </w:rPr>
        <w:lastRenderedPageBreak/>
        <w:t xml:space="preserve">     </w:t>
      </w:r>
      <w:r>
        <w:rPr>
          <w:noProof/>
          <w:lang w:eastAsia="en-US"/>
        </w:rPr>
        <w:drawing>
          <wp:inline distT="0" distB="0" distL="0" distR="0" wp14:anchorId="502CB22A" wp14:editId="5DBBD1F1">
            <wp:extent cx="4186959" cy="2469337"/>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87092" cy="2469416"/>
                    </a:xfrm>
                    <a:prstGeom prst="rect">
                      <a:avLst/>
                    </a:prstGeom>
                    <a:noFill/>
                    <a:ln>
                      <a:noFill/>
                    </a:ln>
                  </pic:spPr>
                </pic:pic>
              </a:graphicData>
            </a:graphic>
          </wp:inline>
        </w:drawing>
      </w:r>
    </w:p>
    <w:p w14:paraId="11EF0384" w14:textId="736DD9D5" w:rsidR="00F57202" w:rsidRPr="005F7FAE" w:rsidRDefault="00F57202" w:rsidP="00F57202">
      <w:pPr>
        <w:pStyle w:val="a"/>
        <w:jc w:val="center"/>
      </w:pPr>
      <w:bookmarkStart w:id="84" w:name="_Toc305878460"/>
      <w:r>
        <w:rPr>
          <w:rFonts w:hint="eastAsia"/>
        </w:rPr>
        <w:t>图</w:t>
      </w:r>
      <w:r>
        <w:rPr>
          <w:rFonts w:hint="eastAsia"/>
        </w:rPr>
        <w:t xml:space="preserve"> </w:t>
      </w:r>
      <w:r>
        <w:fldChar w:fldCharType="begin"/>
      </w:r>
      <w:r>
        <w:instrText xml:space="preserve"> SEQ </w:instrText>
      </w:r>
      <w:r>
        <w:rPr>
          <w:rFonts w:hint="eastAsia"/>
        </w:rPr>
        <w:instrText>图</w:instrText>
      </w:r>
      <w:r>
        <w:rPr>
          <w:rFonts w:hint="eastAsia"/>
        </w:rPr>
        <w:instrText xml:space="preserve"> \* ARABIC</w:instrText>
      </w:r>
      <w:r>
        <w:instrText xml:space="preserve"> </w:instrText>
      </w:r>
      <w:r>
        <w:fldChar w:fldCharType="separate"/>
      </w:r>
      <w:r w:rsidR="00D4565C">
        <w:rPr>
          <w:noProof/>
        </w:rPr>
        <w:t>2</w:t>
      </w:r>
      <w:r>
        <w:fldChar w:fldCharType="end"/>
      </w:r>
      <w:r>
        <w:rPr>
          <w:rFonts w:hint="eastAsia"/>
        </w:rPr>
        <w:t>论文整体研究思路</w:t>
      </w:r>
      <w:bookmarkEnd w:id="84"/>
    </w:p>
    <w:p w14:paraId="00DFE19C" w14:textId="1ABDB7F7" w:rsidR="00F57202" w:rsidRDefault="00F57202" w:rsidP="00876B06">
      <w:pPr>
        <w:pStyle w:val="Heading3"/>
        <w:ind w:left="0" w:firstLine="0"/>
      </w:pPr>
      <w:bookmarkStart w:id="85" w:name="_Toc305878386"/>
      <w:r>
        <w:rPr>
          <w:rFonts w:hint="eastAsia"/>
        </w:rPr>
        <w:t>研究内容</w:t>
      </w:r>
      <w:bookmarkEnd w:id="85"/>
    </w:p>
    <w:p w14:paraId="58415749" w14:textId="77777777" w:rsidR="00F57202" w:rsidRPr="00F57202" w:rsidRDefault="00F57202" w:rsidP="00F57202">
      <w:pPr>
        <w:pStyle w:val="a"/>
      </w:pPr>
      <w:r w:rsidRPr="00F57202">
        <w:rPr>
          <w:rFonts w:hint="eastAsia"/>
        </w:rPr>
        <w:t>基于上述研究问题和思路，我们从以下三方面开展研究：</w:t>
      </w:r>
    </w:p>
    <w:p w14:paraId="5DBE7744" w14:textId="77777777" w:rsidR="00F57202" w:rsidRPr="00F57202" w:rsidRDefault="00F57202" w:rsidP="00F57202">
      <w:pPr>
        <w:pStyle w:val="a"/>
        <w:ind w:firstLine="520"/>
      </w:pPr>
      <w:r w:rsidRPr="00F57202">
        <w:rPr>
          <w:b/>
        </w:rPr>
        <w:t xml:space="preserve">(1) </w:t>
      </w:r>
      <w:r w:rsidRPr="00F57202">
        <w:rPr>
          <w:rFonts w:hint="eastAsia"/>
          <w:b/>
        </w:rPr>
        <w:t>内存溢出错误的实证分析：</w:t>
      </w:r>
      <w:r w:rsidRPr="00F57202">
        <w:rPr>
          <w:rFonts w:hint="eastAsia"/>
        </w:rPr>
        <w:t>具体研究内容是分析真实分布式数据并行应用内存溢出错误的常见原因，常见修复方法，并探索可以提高框架错误容忍能力的方案。本文从公开论坛等渠道实际收集研究了</w:t>
      </w:r>
      <w:r w:rsidRPr="00F57202">
        <w:rPr>
          <w:rFonts w:hint="eastAsia"/>
        </w:rPr>
        <w:t>123</w:t>
      </w:r>
      <w:r w:rsidRPr="00F57202">
        <w:rPr>
          <w:rFonts w:hint="eastAsia"/>
        </w:rPr>
        <w:t>个真实</w:t>
      </w:r>
      <w:r w:rsidRPr="00F57202">
        <w:rPr>
          <w:rFonts w:hint="eastAsia"/>
        </w:rPr>
        <w:t>Hadoop</w:t>
      </w:r>
      <w:r w:rsidRPr="00F57202">
        <w:rPr>
          <w:rFonts w:hint="eastAsia"/>
        </w:rPr>
        <w:t>和</w:t>
      </w:r>
      <w:r w:rsidRPr="00F57202">
        <w:rPr>
          <w:rFonts w:hint="eastAsia"/>
        </w:rPr>
        <w:t>Spark</w:t>
      </w:r>
      <w:r w:rsidRPr="00F57202">
        <w:rPr>
          <w:rFonts w:hint="eastAsia"/>
        </w:rPr>
        <w:t>应用的内存溢出错误。我们发现应用内存溢出错误的三大原因是：框架暂存的数据量过大，数据流异常及内存使用密集的用户代码。我们也从</w:t>
      </w:r>
      <w:r w:rsidRPr="00F57202">
        <w:rPr>
          <w:rFonts w:hint="eastAsia"/>
        </w:rPr>
        <w:t>42</w:t>
      </w:r>
      <w:r w:rsidRPr="00F57202">
        <w:rPr>
          <w:rFonts w:hint="eastAsia"/>
        </w:rPr>
        <w:t>个包含修复信息的错误中总结出了常用的修复方法，包括如何降低框架暂存的数据量，如何减小运行时的中间数据量，及如何降低用户代码的内存消耗的方法。另外，我们也提出可以提升框架错误容忍能力和错误诊断能力的三种方法。</w:t>
      </w:r>
      <w:r w:rsidRPr="00F57202">
        <w:rPr>
          <w:rFonts w:hint="eastAsia"/>
        </w:rPr>
        <w:t xml:space="preserve"> </w:t>
      </w:r>
    </w:p>
    <w:p w14:paraId="6EF24D2F" w14:textId="77777777" w:rsidR="00F57202" w:rsidRPr="00F57202" w:rsidRDefault="00F57202" w:rsidP="00F57202">
      <w:pPr>
        <w:pStyle w:val="a"/>
        <w:ind w:firstLine="520"/>
      </w:pPr>
      <w:r w:rsidRPr="00F57202">
        <w:rPr>
          <w:b/>
        </w:rPr>
        <w:t xml:space="preserve">(2) </w:t>
      </w:r>
      <w:r w:rsidRPr="00F57202">
        <w:rPr>
          <w:rFonts w:hint="eastAsia"/>
          <w:b/>
        </w:rPr>
        <w:t>内存用量模型构建与用量估算：</w:t>
      </w:r>
      <w:r w:rsidRPr="00F57202">
        <w:rPr>
          <w:rFonts w:hint="eastAsia"/>
        </w:rPr>
        <w:t>具体研究内容是构建应用的内存用量模型，解释并量化应用的静态因素（数据、配置、用户代码）与动态内存用量的关系，并设计算法来估算新应用的内存用量。本文以数据流为中心构建了分布式数据并行应用的内存用量模型。该模型包含三个子模型：数据流模型、框架内存模型和用户代码模型。数据流模型可以量化“静态配置－数据流”的关系，框架内存模型可以量化“数据流－框架内存用量”之间的关系，用户代码模型可以量化“数据流－用户代码内存用量”之间的关系。为了解决如何在代码未知的情况下量化用户代码内存用量与其输入数据的关系，我们在用户代码模型中设计了生命周期敏感的内存监控方法。在内存用量模型的基础上，我们设计了如何通过在小数据上运行应用来估算该应用在大数据集上的内存用量的参数估计方法。我们在五个有代表性的</w:t>
      </w:r>
      <w:r w:rsidRPr="00F57202">
        <w:rPr>
          <w:rFonts w:hint="eastAsia"/>
        </w:rPr>
        <w:t>Hadoop MapReduce</w:t>
      </w:r>
      <w:r w:rsidRPr="00F57202">
        <w:rPr>
          <w:rFonts w:hint="eastAsia"/>
        </w:rPr>
        <w:t>应用做了内存用量估算实验，实验结果表明我们的估算方法的相对误差率在</w:t>
      </w:r>
      <w:r w:rsidRPr="00F57202">
        <w:rPr>
          <w:rFonts w:hint="eastAsia"/>
        </w:rPr>
        <w:t>20%</w:t>
      </w:r>
      <w:r w:rsidRPr="00F57202">
        <w:rPr>
          <w:rFonts w:hint="eastAsia"/>
        </w:rPr>
        <w:t>以内。</w:t>
      </w:r>
    </w:p>
    <w:p w14:paraId="6087E9FA" w14:textId="77777777" w:rsidR="00F57202" w:rsidRDefault="00F57202" w:rsidP="00F57202">
      <w:pPr>
        <w:pStyle w:val="a"/>
        <w:ind w:firstLine="520"/>
      </w:pPr>
      <w:r w:rsidRPr="00F57202">
        <w:rPr>
          <w:b/>
        </w:rPr>
        <w:t xml:space="preserve">(3) </w:t>
      </w:r>
      <w:r w:rsidRPr="00F57202">
        <w:rPr>
          <w:rFonts w:hint="eastAsia"/>
          <w:b/>
        </w:rPr>
        <w:t>内存溢出错误的诊断方法及工具：</w:t>
      </w:r>
      <w:r w:rsidRPr="00F57202">
        <w:rPr>
          <w:rFonts w:hint="eastAsia"/>
        </w:rPr>
        <w:t>具体研究内容是设计出内存溢出错</w:t>
      </w:r>
      <w:r w:rsidRPr="00F57202">
        <w:rPr>
          <w:rFonts w:hint="eastAsia"/>
        </w:rPr>
        <w:lastRenderedPageBreak/>
        <w:t>误诊断方法及工具。当应用出现内存溢出错误时，可以定位出错误相关的代码，</w:t>
      </w:r>
      <w:r w:rsidRPr="00F57202">
        <w:rPr>
          <w:rFonts w:hint="eastAsia"/>
        </w:rPr>
        <w:t xml:space="preserve"> </w:t>
      </w:r>
      <w:r w:rsidRPr="00F57202">
        <w:rPr>
          <w:rFonts w:hint="eastAsia"/>
        </w:rPr>
        <w:t>错误相关的数据，以及不恰当的配置参数。本文基于内存用量模型设计了一个内存分析器</w:t>
      </w:r>
      <w:r w:rsidRPr="00F57202">
        <w:rPr>
          <w:rFonts w:hint="eastAsia"/>
        </w:rPr>
        <w:t>Mprof</w:t>
      </w:r>
      <w:r w:rsidRPr="00F57202">
        <w:rPr>
          <w:rFonts w:hint="eastAsia"/>
        </w:rPr>
        <w:t>。</w:t>
      </w:r>
      <w:r w:rsidRPr="00F57202">
        <w:rPr>
          <w:rFonts w:hint="eastAsia"/>
        </w:rPr>
        <w:t>Mprof</w:t>
      </w:r>
      <w:r w:rsidRPr="00F57202">
        <w:rPr>
          <w:rFonts w:hint="eastAsia"/>
        </w:rPr>
        <w:t>可以自动建立应用静态因素与动态内存用量的关系，方法是重建应用数据流，重建用户代码内存使用历史信息，并对两者进行关联分析。</w:t>
      </w:r>
      <w:r w:rsidRPr="00F57202">
        <w:rPr>
          <w:rFonts w:hint="eastAsia"/>
        </w:rPr>
        <w:t>Mprof</w:t>
      </w:r>
      <w:r w:rsidRPr="00F57202">
        <w:rPr>
          <w:rFonts w:hint="eastAsia"/>
        </w:rPr>
        <w:t>也包含定量诊断规则，这些规则根据应用静态因素与动态内存的关联关系来定位内存溢出错误相关的代码，错误相关的数据，以及不恰当的配置参数。</w:t>
      </w:r>
      <w:r w:rsidRPr="00F57202">
        <w:rPr>
          <w:rFonts w:hint="eastAsia"/>
        </w:rPr>
        <w:t>Mprof</w:t>
      </w:r>
      <w:r w:rsidRPr="00F57202">
        <w:rPr>
          <w:rFonts w:hint="eastAsia"/>
        </w:rPr>
        <w:t>仅仅依赖于我们提升过的</w:t>
      </w:r>
      <w:r w:rsidRPr="00F57202">
        <w:rPr>
          <w:rFonts w:hint="eastAsia"/>
        </w:rPr>
        <w:t>task</w:t>
      </w:r>
      <w:r w:rsidRPr="00F57202">
        <w:rPr>
          <w:rFonts w:hint="eastAsia"/>
        </w:rPr>
        <w:t>的运行日志、动态数据流监控器以及</w:t>
      </w:r>
      <w:r w:rsidRPr="00F57202">
        <w:rPr>
          <w:rFonts w:hint="eastAsia"/>
        </w:rPr>
        <w:t>heap dumps</w:t>
      </w:r>
      <w:r w:rsidRPr="00F57202">
        <w:rPr>
          <w:rFonts w:hint="eastAsia"/>
        </w:rPr>
        <w:t>，不需要用户对代码做任何改动。我们在</w:t>
      </w:r>
      <w:r w:rsidRPr="00F57202">
        <w:rPr>
          <w:rFonts w:hint="eastAsia"/>
        </w:rPr>
        <w:t>20</w:t>
      </w:r>
      <w:r w:rsidRPr="00F57202">
        <w:rPr>
          <w:rFonts w:hint="eastAsia"/>
        </w:rPr>
        <w:t>个真实的</w:t>
      </w:r>
      <w:r w:rsidRPr="00F57202">
        <w:rPr>
          <w:rFonts w:hint="eastAsia"/>
        </w:rPr>
        <w:t>Hadoop MapReduce</w:t>
      </w:r>
      <w:r w:rsidRPr="00F57202">
        <w:rPr>
          <w:rFonts w:hint="eastAsia"/>
        </w:rPr>
        <w:t>内存溢出错误上对</w:t>
      </w:r>
      <w:r w:rsidRPr="00F57202">
        <w:rPr>
          <w:rFonts w:hint="eastAsia"/>
        </w:rPr>
        <w:t>Mprof</w:t>
      </w:r>
      <w:r w:rsidRPr="00F57202">
        <w:rPr>
          <w:rFonts w:hint="eastAsia"/>
        </w:rPr>
        <w:t>做了实验评估，发现</w:t>
      </w:r>
      <w:r w:rsidRPr="00F57202">
        <w:rPr>
          <w:rFonts w:hint="eastAsia"/>
        </w:rPr>
        <w:t>Mprof</w:t>
      </w:r>
      <w:r w:rsidRPr="00F57202">
        <w:rPr>
          <w:rFonts w:hint="eastAsia"/>
        </w:rPr>
        <w:t>可以正确诊断出</w:t>
      </w:r>
      <w:r w:rsidRPr="00F57202">
        <w:rPr>
          <w:rFonts w:hint="eastAsia"/>
        </w:rPr>
        <w:t>15</w:t>
      </w:r>
      <w:r w:rsidRPr="00F57202">
        <w:rPr>
          <w:rFonts w:hint="eastAsia"/>
        </w:rPr>
        <w:t>个内存溢出错误，部分正确诊断出</w:t>
      </w:r>
      <w:r w:rsidRPr="00F57202">
        <w:rPr>
          <w:rFonts w:hint="eastAsia"/>
        </w:rPr>
        <w:t>5</w:t>
      </w:r>
      <w:r w:rsidRPr="00F57202">
        <w:rPr>
          <w:rFonts w:hint="eastAsia"/>
        </w:rPr>
        <w:t>个内存溢出错误（</w:t>
      </w:r>
      <w:r w:rsidRPr="00F57202">
        <w:rPr>
          <w:rFonts w:hint="eastAsia"/>
        </w:rPr>
        <w:t>Mprof</w:t>
      </w:r>
      <w:r w:rsidRPr="00F57202">
        <w:rPr>
          <w:rFonts w:hint="eastAsia"/>
        </w:rPr>
        <w:t>只是不能诊断出这</w:t>
      </w:r>
      <w:r w:rsidRPr="00F57202">
        <w:rPr>
          <w:rFonts w:hint="eastAsia"/>
        </w:rPr>
        <w:t>5</w:t>
      </w:r>
      <w:r w:rsidRPr="00F57202">
        <w:rPr>
          <w:rFonts w:hint="eastAsia"/>
        </w:rPr>
        <w:t>个错误的相关代码段，因为这</w:t>
      </w:r>
      <w:r w:rsidRPr="00F57202">
        <w:rPr>
          <w:rFonts w:hint="eastAsia"/>
        </w:rPr>
        <w:t>5</w:t>
      </w:r>
      <w:r w:rsidRPr="00F57202">
        <w:rPr>
          <w:rFonts w:hint="eastAsia"/>
        </w:rPr>
        <w:t>个错误的代码由高层语言撰写）。</w:t>
      </w:r>
    </w:p>
    <w:p w14:paraId="64687B61" w14:textId="6B90C4C5" w:rsidR="00F57202" w:rsidRDefault="00F57202" w:rsidP="00876B06">
      <w:pPr>
        <w:pStyle w:val="Heading3"/>
        <w:ind w:left="0" w:firstLine="0"/>
      </w:pPr>
      <w:bookmarkStart w:id="86" w:name="_Toc305878387"/>
      <w:r>
        <w:rPr>
          <w:rFonts w:hint="eastAsia"/>
        </w:rPr>
        <w:t>创新点</w:t>
      </w:r>
      <w:bookmarkEnd w:id="86"/>
    </w:p>
    <w:p w14:paraId="3E0107C0" w14:textId="77777777" w:rsidR="00F57202" w:rsidRPr="00F57202" w:rsidRDefault="00F57202" w:rsidP="00F57202">
      <w:pPr>
        <w:pStyle w:val="a"/>
      </w:pPr>
      <w:r w:rsidRPr="00F57202">
        <w:rPr>
          <w:rFonts w:hint="eastAsia"/>
        </w:rPr>
        <w:t>本文针对分布式数据并行应用的内存用量及内存溢出错误开展研究，研究问题可以归类为应用的性能与可靠性问题。目前分布式数据并行应用内存方面的研究工作还比较少，与已有工作工作相比，我们的创新点主要体现在以下几个方面：</w:t>
      </w:r>
    </w:p>
    <w:p w14:paraId="48932ABD" w14:textId="77777777" w:rsidR="00F57202" w:rsidRPr="00F57202" w:rsidRDefault="00F57202" w:rsidP="00F57202">
      <w:pPr>
        <w:pStyle w:val="a"/>
        <w:ind w:firstLine="520"/>
      </w:pPr>
      <w:r w:rsidRPr="00F57202">
        <w:rPr>
          <w:b/>
        </w:rPr>
        <w:t xml:space="preserve">(1) </w:t>
      </w:r>
      <w:r w:rsidRPr="00F57202">
        <w:rPr>
          <w:rFonts w:hint="eastAsia"/>
          <w:b/>
        </w:rPr>
        <w:t>对应用内存溢出错误进行了实证分析：</w:t>
      </w:r>
      <w:r w:rsidRPr="00F57202">
        <w:rPr>
          <w:rFonts w:hint="eastAsia"/>
        </w:rPr>
        <w:t>之前对于大数据应用错误的分析主要是针对通用性的错误（只要是可以导致</w:t>
      </w:r>
      <w:r w:rsidRPr="00F57202">
        <w:rPr>
          <w:rFonts w:hint="eastAsia"/>
        </w:rPr>
        <w:t>job</w:t>
      </w:r>
      <w:r w:rsidRPr="00F57202">
        <w:rPr>
          <w:rFonts w:hint="eastAsia"/>
        </w:rPr>
        <w:t>失败的错误）。比如，</w:t>
      </w:r>
      <w:r w:rsidRPr="00F57202">
        <w:rPr>
          <w:rFonts w:hint="eastAsia"/>
        </w:rPr>
        <w:t xml:space="preserve"> Li</w:t>
      </w:r>
      <w:r w:rsidRPr="00F57202">
        <w:rPr>
          <w:rFonts w:hint="eastAsia"/>
        </w:rPr>
        <w:t>等人</w:t>
      </w:r>
      <w:r w:rsidRPr="00F57202">
        <w:t>[]</w:t>
      </w:r>
      <w:r w:rsidRPr="00F57202">
        <w:rPr>
          <w:rFonts w:hint="eastAsia"/>
        </w:rPr>
        <w:t>研究了</w:t>
      </w:r>
      <w:r w:rsidRPr="00F57202">
        <w:rPr>
          <w:rFonts w:hint="eastAsia"/>
        </w:rPr>
        <w:t>250</w:t>
      </w:r>
      <w:r w:rsidRPr="00F57202">
        <w:rPr>
          <w:rFonts w:hint="eastAsia"/>
        </w:rPr>
        <w:t>个运行在微软的</w:t>
      </w:r>
      <w:r w:rsidRPr="00F57202">
        <w:rPr>
          <w:rFonts w:hint="eastAsia"/>
        </w:rPr>
        <w:t>Dryad</w:t>
      </w:r>
      <w:r w:rsidRPr="00F57202">
        <w:rPr>
          <w:rFonts w:hint="eastAsia"/>
        </w:rPr>
        <w:t>框架之上</w:t>
      </w:r>
      <w:r w:rsidRPr="00F57202">
        <w:rPr>
          <w:rFonts w:hint="eastAsia"/>
        </w:rPr>
        <w:t>SCOPE job</w:t>
      </w:r>
      <w:r w:rsidRPr="00F57202">
        <w:rPr>
          <w:rFonts w:hint="eastAsia"/>
        </w:rPr>
        <w:t>的故障错误，发现错误主要原因是未定义的列，错误的数据模式，不正确的行格式等等。</w:t>
      </w:r>
      <w:r w:rsidRPr="00F57202">
        <w:rPr>
          <w:rFonts w:hint="eastAsia"/>
        </w:rPr>
        <w:t>Kavulya</w:t>
      </w:r>
      <w:r w:rsidRPr="00F57202">
        <w:rPr>
          <w:rFonts w:hint="eastAsia"/>
        </w:rPr>
        <w:t>等人</w:t>
      </w:r>
      <w:r w:rsidRPr="00F57202">
        <w:t>[]</w:t>
      </w:r>
      <w:r w:rsidRPr="00F57202">
        <w:rPr>
          <w:rFonts w:hint="eastAsia"/>
        </w:rPr>
        <w:t xml:space="preserve"> </w:t>
      </w:r>
      <w:r w:rsidRPr="00F57202">
        <w:rPr>
          <w:rFonts w:hint="eastAsia"/>
        </w:rPr>
        <w:t>分析了</w:t>
      </w:r>
      <w:r w:rsidRPr="00F57202">
        <w:rPr>
          <w:rFonts w:hint="eastAsia"/>
        </w:rPr>
        <w:t>4100</w:t>
      </w:r>
      <w:r w:rsidRPr="00F57202">
        <w:rPr>
          <w:rFonts w:hint="eastAsia"/>
        </w:rPr>
        <w:t>个执行失败的</w:t>
      </w:r>
      <w:r w:rsidRPr="00F57202">
        <w:rPr>
          <w:rFonts w:hint="eastAsia"/>
        </w:rPr>
        <w:t>Hadoop jobs</w:t>
      </w:r>
      <w:r w:rsidRPr="00F57202">
        <w:rPr>
          <w:rFonts w:hint="eastAsia"/>
        </w:rPr>
        <w:t>，这些</w:t>
      </w:r>
      <w:r w:rsidRPr="00F57202">
        <w:rPr>
          <w:rFonts w:hint="eastAsia"/>
        </w:rPr>
        <w:t>jobs</w:t>
      </w:r>
      <w:r w:rsidRPr="00F57202">
        <w:rPr>
          <w:rFonts w:hint="eastAsia"/>
        </w:rPr>
        <w:t>运行在</w:t>
      </w:r>
      <w:r w:rsidRPr="00F57202">
        <w:rPr>
          <w:rFonts w:hint="eastAsia"/>
        </w:rPr>
        <w:t>Yahoo</w:t>
      </w:r>
      <w:r w:rsidRPr="00F57202">
        <w:t>!</w:t>
      </w:r>
      <w:r w:rsidRPr="00F57202">
        <w:rPr>
          <w:rFonts w:hint="eastAsia"/>
        </w:rPr>
        <w:t>管理的</w:t>
      </w:r>
      <w:r w:rsidRPr="00F57202">
        <w:rPr>
          <w:rFonts w:hint="eastAsia"/>
        </w:rPr>
        <w:t>M45</w:t>
      </w:r>
      <w:r w:rsidRPr="00F57202">
        <w:rPr>
          <w:rFonts w:hint="eastAsia"/>
        </w:rPr>
        <w:t>集群。他们发现</w:t>
      </w:r>
      <w:r w:rsidRPr="00F57202">
        <w:rPr>
          <w:rFonts w:hint="eastAsia"/>
        </w:rPr>
        <w:t>36%</w:t>
      </w:r>
      <w:r w:rsidRPr="00F57202">
        <w:rPr>
          <w:rFonts w:hint="eastAsia"/>
        </w:rPr>
        <w:t>的错误是数组访问越界错误，还有</w:t>
      </w:r>
      <w:r w:rsidRPr="00F57202">
        <w:rPr>
          <w:rFonts w:hint="eastAsia"/>
        </w:rPr>
        <w:t>23%</w:t>
      </w:r>
      <w:r w:rsidRPr="00F57202">
        <w:rPr>
          <w:rFonts w:hint="eastAsia"/>
        </w:rPr>
        <w:t>的错误是</w:t>
      </w:r>
      <w:r w:rsidRPr="00F57202">
        <w:rPr>
          <w:rFonts w:hint="eastAsia"/>
        </w:rPr>
        <w:t>IO</w:t>
      </w:r>
      <w:r w:rsidRPr="00F57202">
        <w:rPr>
          <w:rFonts w:hint="eastAsia"/>
        </w:rPr>
        <w:t>异常。我们发现内存溢出错误很常见而且不能被框架的错误容忍机制处理，有必要对其单独展开研究。我们分析了常见的错误原因，并解释了错误是怎么发生的。对于大多数错误原因，我们也总结了相应的错误修复方法，这些方法可以帮助用户实际修复内存溢出错误。我们也提供了潜在的可以提升框架错误容忍能力的方法。</w:t>
      </w:r>
    </w:p>
    <w:p w14:paraId="50DB7445" w14:textId="77777777" w:rsidR="00F57202" w:rsidRPr="00F57202" w:rsidRDefault="00F57202" w:rsidP="00F57202">
      <w:pPr>
        <w:pStyle w:val="a"/>
        <w:ind w:firstLine="520"/>
      </w:pPr>
      <w:r w:rsidRPr="00F57202">
        <w:rPr>
          <w:b/>
        </w:rPr>
        <w:t xml:space="preserve">(2) </w:t>
      </w:r>
      <w:r w:rsidRPr="00F57202">
        <w:rPr>
          <w:rFonts w:hint="eastAsia"/>
          <w:b/>
        </w:rPr>
        <w:t>构建了应用内存用量模型并设计了内存估算方法：</w:t>
      </w:r>
      <w:r w:rsidRPr="00F57202">
        <w:rPr>
          <w:rFonts w:hint="eastAsia"/>
        </w:rPr>
        <w:t>之前研究人员提出了一些应用性能模型及应用性能优化方法主要针</w:t>
      </w:r>
      <w:r w:rsidRPr="00F57202">
        <w:rPr>
          <w:rFonts w:hint="eastAsia"/>
        </w:rPr>
        <w:t>MapReduce</w:t>
      </w:r>
      <w:r w:rsidRPr="00F57202">
        <w:rPr>
          <w:rFonts w:hint="eastAsia"/>
        </w:rPr>
        <w:t>执行时间估算与最优资源分配（使得</w:t>
      </w:r>
      <w:r w:rsidRPr="00F57202">
        <w:rPr>
          <w:rFonts w:hint="eastAsia"/>
        </w:rPr>
        <w:t>job</w:t>
      </w:r>
      <w:r w:rsidRPr="00F57202">
        <w:rPr>
          <w:rFonts w:hint="eastAsia"/>
        </w:rPr>
        <w:t>执行最快）。比如，</w:t>
      </w:r>
      <w:r w:rsidRPr="00F57202">
        <w:rPr>
          <w:rFonts w:hint="eastAsia"/>
        </w:rPr>
        <w:t>Morton</w:t>
      </w:r>
      <w:r w:rsidRPr="00F57202">
        <w:rPr>
          <w:rFonts w:hint="eastAsia"/>
        </w:rPr>
        <w:t>等人借鉴了数据库中的</w:t>
      </w:r>
      <w:r w:rsidRPr="00F57202">
        <w:rPr>
          <w:rFonts w:hint="eastAsia"/>
        </w:rPr>
        <w:t>SQL</w:t>
      </w:r>
      <w:r w:rsidRPr="00F57202">
        <w:rPr>
          <w:rFonts w:hint="eastAsia"/>
        </w:rPr>
        <w:t>查询进度估计器提出了一个在线的启发式方法来预测</w:t>
      </w:r>
      <w:r w:rsidRPr="00F57202">
        <w:rPr>
          <w:rFonts w:hint="eastAsia"/>
        </w:rPr>
        <w:t>MapReduce job</w:t>
      </w:r>
      <w:r w:rsidRPr="00F57202">
        <w:rPr>
          <w:rFonts w:hint="eastAsia"/>
        </w:rPr>
        <w:t>的</w:t>
      </w:r>
      <w:r w:rsidRPr="00F57202">
        <w:rPr>
          <w:rFonts w:hint="eastAsia"/>
        </w:rPr>
        <w:t>pipeline</w:t>
      </w:r>
      <w:r w:rsidRPr="00F57202">
        <w:rPr>
          <w:rFonts w:hint="eastAsia"/>
        </w:rPr>
        <w:t>执行时间。</w:t>
      </w:r>
      <w:r w:rsidRPr="00F57202">
        <w:rPr>
          <w:rFonts w:hint="eastAsia"/>
        </w:rPr>
        <w:t>Verma</w:t>
      </w:r>
      <w:r w:rsidRPr="00F57202">
        <w:rPr>
          <w:rFonts w:hint="eastAsia"/>
        </w:rPr>
        <w:t>等人提出了一个具有理论界限的时间模型来分析</w:t>
      </w:r>
      <w:r w:rsidRPr="00F57202">
        <w:rPr>
          <w:rFonts w:hint="eastAsia"/>
        </w:rPr>
        <w:t>MapReduce</w:t>
      </w:r>
      <w:r w:rsidRPr="00F57202">
        <w:rPr>
          <w:rFonts w:hint="eastAsia"/>
        </w:rPr>
        <w:t>的执行时间。他们也讨论如何为</w:t>
      </w:r>
      <w:r w:rsidRPr="00F57202">
        <w:rPr>
          <w:rFonts w:hint="eastAsia"/>
        </w:rPr>
        <w:t>MapReduce job</w:t>
      </w:r>
      <w:r w:rsidRPr="00F57202">
        <w:rPr>
          <w:rFonts w:hint="eastAsia"/>
        </w:rPr>
        <w:t>分配最佳的资源（</w:t>
      </w:r>
      <w:r w:rsidRPr="00F57202">
        <w:rPr>
          <w:rFonts w:hint="eastAsia"/>
        </w:rPr>
        <w:t>map</w:t>
      </w:r>
      <w:r w:rsidRPr="00F57202">
        <w:t>/reduce slot</w:t>
      </w:r>
      <w:r w:rsidRPr="00F57202">
        <w:rPr>
          <w:rFonts w:hint="eastAsia"/>
        </w:rPr>
        <w:t>）来保证</w:t>
      </w:r>
      <w:r w:rsidRPr="00F57202">
        <w:rPr>
          <w:rFonts w:hint="eastAsia"/>
        </w:rPr>
        <w:t>MapReduce job</w:t>
      </w:r>
      <w:r w:rsidRPr="00F57202">
        <w:rPr>
          <w:rFonts w:hint="eastAsia"/>
        </w:rPr>
        <w:t>能够按时完成。</w:t>
      </w:r>
      <w:r w:rsidRPr="00F57202">
        <w:rPr>
          <w:rFonts w:hint="eastAsia"/>
        </w:rPr>
        <w:t>Starfish</w:t>
      </w:r>
      <w:r w:rsidRPr="00F57202">
        <w:rPr>
          <w:rFonts w:hint="eastAsia"/>
        </w:rPr>
        <w:t>提供了一个</w:t>
      </w:r>
      <w:r w:rsidRPr="00F57202">
        <w:rPr>
          <w:rFonts w:hint="eastAsia"/>
        </w:rPr>
        <w:t>cost</w:t>
      </w:r>
      <w:r w:rsidRPr="00F57202">
        <w:t>-based</w:t>
      </w:r>
      <w:r w:rsidRPr="00F57202">
        <w:rPr>
          <w:rFonts w:hint="eastAsia"/>
        </w:rPr>
        <w:t>的优化器来寻找</w:t>
      </w:r>
      <w:r w:rsidRPr="00F57202">
        <w:rPr>
          <w:rFonts w:hint="eastAsia"/>
        </w:rPr>
        <w:t>job</w:t>
      </w:r>
      <w:r w:rsidRPr="00F57202">
        <w:rPr>
          <w:rFonts w:hint="eastAsia"/>
        </w:rPr>
        <w:t>运行时的最佳配置参数。</w:t>
      </w:r>
      <w:r w:rsidRPr="00F57202">
        <w:rPr>
          <w:rFonts w:hint="eastAsia"/>
        </w:rPr>
        <w:t>Starfish</w:t>
      </w:r>
      <w:r w:rsidRPr="00F57202">
        <w:rPr>
          <w:rFonts w:hint="eastAsia"/>
        </w:rPr>
        <w:t>包含一个</w:t>
      </w:r>
      <w:r w:rsidRPr="00F57202">
        <w:rPr>
          <w:rFonts w:hint="eastAsia"/>
        </w:rPr>
        <w:t>what</w:t>
      </w:r>
      <w:r w:rsidRPr="00F57202">
        <w:t>-if</w:t>
      </w:r>
      <w:r w:rsidRPr="00F57202">
        <w:rPr>
          <w:rFonts w:hint="eastAsia"/>
        </w:rPr>
        <w:t>引擎可以预测</w:t>
      </w:r>
      <w:r w:rsidRPr="00F57202">
        <w:rPr>
          <w:rFonts w:hint="eastAsia"/>
        </w:rPr>
        <w:t>job</w:t>
      </w:r>
      <w:r w:rsidRPr="00F57202">
        <w:rPr>
          <w:rFonts w:hint="eastAsia"/>
        </w:rPr>
        <w:t>在</w:t>
      </w:r>
      <w:r w:rsidRPr="00F57202">
        <w:rPr>
          <w:rFonts w:hint="eastAsia"/>
        </w:rPr>
        <w:lastRenderedPageBreak/>
        <w:t>不同配置参数下的性能（主要是执行时间）。与这些工作不同的是，我们主要关注内存资源消耗，我们提出了一个以数据流为中心的的应用内存模型，模型刻画了应用静态因素（数据、配置、用户代码）与分布式的</w:t>
      </w:r>
      <w:r w:rsidRPr="00F57202">
        <w:rPr>
          <w:rFonts w:hint="eastAsia"/>
        </w:rPr>
        <w:t>task</w:t>
      </w:r>
      <w:r w:rsidRPr="00F57202">
        <w:rPr>
          <w:rFonts w:hint="eastAsia"/>
        </w:rPr>
        <w:t>的内存用量之间的关系。我们还提出了参数估计算法，该算法可以通过获取小数据集上应用运行信息来预测应用的内存消耗。</w:t>
      </w:r>
    </w:p>
    <w:p w14:paraId="0E084C38" w14:textId="77777777" w:rsidR="00F57202" w:rsidRPr="00F57202" w:rsidRDefault="00F57202" w:rsidP="00F57202">
      <w:pPr>
        <w:pStyle w:val="a"/>
        <w:ind w:firstLine="520"/>
      </w:pPr>
      <w:r w:rsidRPr="00F57202">
        <w:rPr>
          <w:b/>
        </w:rPr>
        <w:t xml:space="preserve">(3) </w:t>
      </w:r>
      <w:r w:rsidRPr="00F57202">
        <w:rPr>
          <w:rFonts w:hint="eastAsia"/>
          <w:b/>
        </w:rPr>
        <w:t>设计了应用内存溢出错误诊断工具：</w:t>
      </w:r>
      <w:r w:rsidRPr="00F57202">
        <w:rPr>
          <w:rFonts w:hint="eastAsia"/>
        </w:rPr>
        <w:t>当前的内存分析工具如</w:t>
      </w:r>
      <w:r w:rsidRPr="00F57202">
        <w:rPr>
          <w:rFonts w:hint="eastAsia"/>
        </w:rPr>
        <w:t>Eclipse MAT</w:t>
      </w:r>
      <w:r w:rsidRPr="00F57202">
        <w:rPr>
          <w:rFonts w:hint="eastAsia"/>
        </w:rPr>
        <w:t>，和内存泄漏检测方法如</w:t>
      </w:r>
      <w:r w:rsidRPr="00F57202">
        <w:t>[][]</w:t>
      </w:r>
      <w:r w:rsidRPr="00F57202">
        <w:rPr>
          <w:rFonts w:hint="eastAsia"/>
        </w:rPr>
        <w:t>，不能直接用于内存溢出错误诊断。因为这些工具只能分析出内存中有哪些对象或者哪些对象本应该释放却没有释放，不能分析出这些对象的来源及对象占用内存空间大的原因。我们基于内存用量模型设计了一个内存分析器</w:t>
      </w:r>
      <w:r w:rsidRPr="00F57202">
        <w:rPr>
          <w:rFonts w:hint="eastAsia"/>
        </w:rPr>
        <w:t>Mprof</w:t>
      </w:r>
      <w:r w:rsidRPr="00F57202">
        <w:rPr>
          <w:rFonts w:hint="eastAsia"/>
        </w:rPr>
        <w:t>。</w:t>
      </w:r>
      <w:r w:rsidRPr="00F57202">
        <w:rPr>
          <w:rFonts w:hint="eastAsia"/>
        </w:rPr>
        <w:t>Mprof</w:t>
      </w:r>
      <w:r w:rsidRPr="00F57202">
        <w:rPr>
          <w:rFonts w:hint="eastAsia"/>
        </w:rPr>
        <w:t>可以自动建立应用静态因素与动态内存用量的关系。</w:t>
      </w:r>
      <w:r w:rsidRPr="00F57202">
        <w:rPr>
          <w:rFonts w:hint="eastAsia"/>
        </w:rPr>
        <w:t>Mprof</w:t>
      </w:r>
      <w:r w:rsidRPr="00F57202">
        <w:rPr>
          <w:rFonts w:hint="eastAsia"/>
        </w:rPr>
        <w:t>也包含定量诊断规则，这些规则根据应用静态因素与动态内存的关联关系来定位内存溢出错误相关的代码，错误相关的数据，以及不恰当的配置参数。</w:t>
      </w:r>
    </w:p>
    <w:p w14:paraId="1C222169" w14:textId="6F60A8F4" w:rsidR="00F57202" w:rsidRPr="00F57202" w:rsidRDefault="00F57202" w:rsidP="00F57202">
      <w:pPr>
        <w:pStyle w:val="a"/>
      </w:pPr>
      <w:bookmarkStart w:id="87" w:name="_Toc305439823"/>
      <w:r w:rsidRPr="00F57202">
        <w:rPr>
          <w:rFonts w:hint="eastAsia"/>
        </w:rPr>
        <w:t>本文的研究成果对于分布式数据并行框架用户和框架设计者均有实际参考意义，也对后续研究工作（比如研究其他框架的内存溢出问题）有借鉴意义。</w:t>
      </w:r>
      <w:bookmarkEnd w:id="87"/>
    </w:p>
    <w:p w14:paraId="2C7018AE" w14:textId="77777777" w:rsidR="00F57202" w:rsidRPr="00F57202" w:rsidRDefault="00F57202" w:rsidP="00F57202">
      <w:pPr>
        <w:pStyle w:val="a"/>
      </w:pPr>
    </w:p>
    <w:p w14:paraId="0971FED8" w14:textId="77777777" w:rsidR="00F57202" w:rsidRDefault="00F57202" w:rsidP="003D5C02">
      <w:pPr>
        <w:pStyle w:val="a"/>
      </w:pPr>
    </w:p>
    <w:p w14:paraId="7CD286E5" w14:textId="77777777" w:rsidR="005C1886" w:rsidRDefault="005C1886" w:rsidP="009E1B9D">
      <w:pPr>
        <w:pStyle w:val="Heading2"/>
      </w:pPr>
      <w:bookmarkStart w:id="88" w:name="_Toc227859253"/>
      <w:bookmarkStart w:id="89" w:name="_Toc227951239"/>
      <w:bookmarkStart w:id="90" w:name="_Toc415059759"/>
      <w:bookmarkStart w:id="91" w:name="_Toc305878388"/>
      <w:r>
        <w:rPr>
          <w:rFonts w:hint="eastAsia"/>
        </w:rPr>
        <w:t>论文组织</w:t>
      </w:r>
      <w:bookmarkEnd w:id="88"/>
      <w:bookmarkEnd w:id="89"/>
      <w:bookmarkEnd w:id="90"/>
      <w:bookmarkEnd w:id="91"/>
    </w:p>
    <w:p w14:paraId="7E640948" w14:textId="2020FCC6" w:rsidR="00E44B3F" w:rsidRPr="00E44B3F" w:rsidRDefault="00E44B3F" w:rsidP="00E44B3F">
      <w:pPr>
        <w:pStyle w:val="a"/>
      </w:pPr>
      <w:r w:rsidRPr="00E44B3F">
        <w:rPr>
          <w:rFonts w:hint="eastAsia"/>
        </w:rPr>
        <w:t>论文总共分为六章，其中，后续章节的组织结构和内容如下：</w:t>
      </w:r>
    </w:p>
    <w:p w14:paraId="5EC50518" w14:textId="77777777" w:rsidR="00E44B3F" w:rsidRPr="00E44B3F" w:rsidRDefault="00E44B3F" w:rsidP="00E44B3F">
      <w:pPr>
        <w:pStyle w:val="a"/>
      </w:pPr>
      <w:r w:rsidRPr="00E44B3F">
        <w:rPr>
          <w:rFonts w:hint="eastAsia"/>
        </w:rPr>
        <w:t>第二章介绍论文所需的背景知识，也就是分布式数据并行应用基本特征，以及应用开发和执行的基本过程。</w:t>
      </w:r>
    </w:p>
    <w:p w14:paraId="47613FF6" w14:textId="77777777" w:rsidR="00E44B3F" w:rsidRPr="00E44B3F" w:rsidRDefault="00E44B3F" w:rsidP="00E44B3F">
      <w:pPr>
        <w:pStyle w:val="a"/>
      </w:pPr>
      <w:r w:rsidRPr="00E44B3F">
        <w:rPr>
          <w:rFonts w:hint="eastAsia"/>
        </w:rPr>
        <w:t>第三章以实证分析的角度来研究内存溢出错误的原因、修复方法，并探索提升框架内存溢出错误容忍能力的方法。</w:t>
      </w:r>
    </w:p>
    <w:p w14:paraId="78DF9CD3" w14:textId="77777777" w:rsidR="00E44B3F" w:rsidRPr="00E44B3F" w:rsidRDefault="00E44B3F" w:rsidP="00E44B3F">
      <w:pPr>
        <w:pStyle w:val="a"/>
      </w:pPr>
      <w:r w:rsidRPr="00E44B3F">
        <w:rPr>
          <w:rFonts w:hint="eastAsia"/>
        </w:rPr>
        <w:t>第四章讨论如何构建应用内存用量模型，也就是如何建立</w:t>
      </w:r>
      <w:r w:rsidRPr="00E44B3F">
        <w:rPr>
          <w:rFonts w:hint="eastAsia"/>
        </w:rPr>
        <w:t>task</w:t>
      </w:r>
      <w:r w:rsidRPr="00E44B3F">
        <w:rPr>
          <w:rFonts w:hint="eastAsia"/>
        </w:rPr>
        <w:t>动态内存用量与应用静态因素之间的关系。在此基础上，讨论如何在给定新应用后，预测应用的内存用量。</w:t>
      </w:r>
    </w:p>
    <w:p w14:paraId="35905066" w14:textId="77777777" w:rsidR="00E44B3F" w:rsidRPr="00E44B3F" w:rsidRDefault="00E44B3F" w:rsidP="00E44B3F">
      <w:pPr>
        <w:pStyle w:val="a"/>
      </w:pPr>
      <w:r w:rsidRPr="00E44B3F">
        <w:rPr>
          <w:rFonts w:hint="eastAsia"/>
        </w:rPr>
        <w:t>第五章如何设计针对</w:t>
      </w:r>
      <w:r w:rsidRPr="00E44B3F">
        <w:rPr>
          <w:rFonts w:hint="eastAsia"/>
        </w:rPr>
        <w:t>MapReduce</w:t>
      </w:r>
      <w:r w:rsidRPr="00E44B3F">
        <w:rPr>
          <w:rFonts w:hint="eastAsia"/>
        </w:rPr>
        <w:t>应用的内存溢出错误诊断方法及工具。</w:t>
      </w:r>
    </w:p>
    <w:p w14:paraId="7C693BBB" w14:textId="77777777" w:rsidR="00E44B3F" w:rsidRPr="00E44B3F" w:rsidRDefault="00E44B3F" w:rsidP="00E44B3F">
      <w:pPr>
        <w:pStyle w:val="a"/>
      </w:pPr>
      <w:r w:rsidRPr="00E44B3F">
        <w:rPr>
          <w:rFonts w:hint="eastAsia"/>
        </w:rPr>
        <w:t>第六章介绍了总结论文工作，并对进一步的研究工作进行了展望。</w:t>
      </w:r>
    </w:p>
    <w:p w14:paraId="6C257D9A" w14:textId="77777777" w:rsidR="00E44B3F" w:rsidRPr="00E44B3F" w:rsidRDefault="00E44B3F" w:rsidP="00E44B3F">
      <w:pPr>
        <w:pStyle w:val="a"/>
        <w:sectPr w:rsidR="00E44B3F" w:rsidRPr="00E44B3F" w:rsidSect="00FF3B89">
          <w:headerReference w:type="default" r:id="rId18"/>
          <w:headerReference w:type="first" r:id="rId19"/>
          <w:footerReference w:type="first" r:id="rId20"/>
          <w:footnotePr>
            <w:numRestart w:val="eachPage"/>
          </w:footnotePr>
          <w:type w:val="oddPage"/>
          <w:pgSz w:w="11906" w:h="16838" w:code="9"/>
          <w:pgMar w:top="1440" w:right="1797" w:bottom="1440" w:left="1797" w:header="851" w:footer="992" w:gutter="0"/>
          <w:pgNumType w:start="1"/>
          <w:cols w:space="425"/>
          <w:titlePg/>
          <w:docGrid w:type="lines" w:linePitch="312"/>
        </w:sectPr>
      </w:pPr>
    </w:p>
    <w:p w14:paraId="1B513B56" w14:textId="77777777" w:rsidR="00B93971" w:rsidRDefault="00B93971" w:rsidP="0056187B">
      <w:pPr>
        <w:pStyle w:val="a"/>
      </w:pPr>
    </w:p>
    <w:bookmarkEnd w:id="78"/>
    <w:bookmarkEnd w:id="79"/>
    <w:p w14:paraId="165E1827" w14:textId="77777777" w:rsidR="007C31AA" w:rsidRDefault="007C31AA" w:rsidP="0016684F">
      <w:pPr>
        <w:snapToGrid w:val="0"/>
      </w:pPr>
    </w:p>
    <w:p w14:paraId="32D155B4" w14:textId="77777777" w:rsidR="00B33C86" w:rsidRDefault="00B33C86" w:rsidP="0016684F">
      <w:pPr>
        <w:snapToGrid w:val="0"/>
        <w:sectPr w:rsidR="00B33C86" w:rsidSect="00E666AD">
          <w:headerReference w:type="even" r:id="rId21"/>
          <w:headerReference w:type="default" r:id="rId22"/>
          <w:footerReference w:type="default" r:id="rId23"/>
          <w:type w:val="oddPage"/>
          <w:pgSz w:w="11906" w:h="16838"/>
          <w:pgMar w:top="1418" w:right="1361" w:bottom="1134" w:left="1418" w:header="1417" w:footer="992" w:gutter="0"/>
          <w:pgNumType w:start="1"/>
          <w:cols w:space="425"/>
          <w:docGrid w:type="lines" w:linePitch="312"/>
        </w:sectPr>
      </w:pPr>
    </w:p>
    <w:p w14:paraId="23D1A373" w14:textId="77777777" w:rsidR="00CD252B" w:rsidRPr="00D4425A" w:rsidRDefault="00CD252B" w:rsidP="00FC0C6C">
      <w:pPr>
        <w:rPr>
          <w:sz w:val="32"/>
          <w:szCs w:val="32"/>
        </w:rPr>
      </w:pPr>
      <w:bookmarkStart w:id="92" w:name="_Ref413109771"/>
      <w:bookmarkStart w:id="93" w:name="_Ref413109773"/>
      <w:bookmarkStart w:id="94" w:name="_Toc415059760"/>
    </w:p>
    <w:p w14:paraId="3C782A13" w14:textId="58116C59" w:rsidR="00D07418" w:rsidRPr="00566DCF" w:rsidRDefault="00281381" w:rsidP="00F10AC1">
      <w:pPr>
        <w:pStyle w:val="Heading1"/>
      </w:pPr>
      <w:bookmarkStart w:id="95" w:name="_Toc305878389"/>
      <w:bookmarkEnd w:id="92"/>
      <w:bookmarkEnd w:id="93"/>
      <w:bookmarkEnd w:id="94"/>
      <w:r w:rsidRPr="00281381">
        <w:rPr>
          <w:rFonts w:hint="eastAsia"/>
        </w:rPr>
        <w:t>分布式数据并行应用基本介绍</w:t>
      </w:r>
      <w:bookmarkEnd w:id="95"/>
    </w:p>
    <w:p w14:paraId="68F2F6B0" w14:textId="77777777" w:rsidR="000261BF" w:rsidRPr="000261BF" w:rsidRDefault="000261BF" w:rsidP="0056187B">
      <w:pPr>
        <w:pStyle w:val="a"/>
      </w:pPr>
    </w:p>
    <w:p w14:paraId="4BEEAB55" w14:textId="365B9D45" w:rsidR="00D07418" w:rsidRPr="00DD17A3" w:rsidRDefault="00281381" w:rsidP="004D4E4B">
      <w:pPr>
        <w:pStyle w:val="a0"/>
      </w:pPr>
      <w:r w:rsidRPr="00281381">
        <w:rPr>
          <w:rFonts w:hint="eastAsia"/>
        </w:rPr>
        <w:t>本章介绍论文所需的背景知识，包括分布式数据并行应用的基本特征、应用开发和执行的基本过程。</w:t>
      </w:r>
    </w:p>
    <w:p w14:paraId="1E2FBD37" w14:textId="77777777" w:rsidR="00D07418" w:rsidRDefault="00D07418" w:rsidP="0056187B">
      <w:pPr>
        <w:pStyle w:val="a"/>
      </w:pPr>
    </w:p>
    <w:p w14:paraId="023C6F6A" w14:textId="542D1B8D" w:rsidR="00E91193" w:rsidRPr="00E91193" w:rsidRDefault="00281381" w:rsidP="009E1B9D">
      <w:pPr>
        <w:pStyle w:val="Heading2"/>
      </w:pPr>
      <w:bookmarkStart w:id="96" w:name="_Toc305878390"/>
      <w:r>
        <w:rPr>
          <w:rFonts w:hint="eastAsia"/>
        </w:rPr>
        <w:t>引言</w:t>
      </w:r>
      <w:bookmarkEnd w:id="96"/>
    </w:p>
    <w:p w14:paraId="1B395B68" w14:textId="77777777" w:rsidR="005A7D4B" w:rsidRPr="005A7D4B" w:rsidRDefault="005A7D4B" w:rsidP="005A7D4B">
      <w:pPr>
        <w:pStyle w:val="a"/>
      </w:pPr>
      <w:r w:rsidRPr="005A7D4B">
        <w:rPr>
          <w:rFonts w:hint="eastAsia"/>
        </w:rPr>
        <w:t>一个分布式数据并行应用可以表示成</w:t>
      </w:r>
      <w:r w:rsidRPr="005A7D4B">
        <w:t>&lt;</w:t>
      </w:r>
      <w:r w:rsidRPr="005A7D4B">
        <w:rPr>
          <w:rFonts w:hint="eastAsia"/>
        </w:rPr>
        <w:t>输入数据，配置，用户代码</w:t>
      </w:r>
      <w:r w:rsidRPr="005A7D4B">
        <w:t>&gt;</w:t>
      </w:r>
      <w:r w:rsidRPr="005A7D4B">
        <w:rPr>
          <w:rFonts w:hint="eastAsia"/>
        </w:rPr>
        <w:t>（也就是</w:t>
      </w:r>
      <w:r w:rsidRPr="005A7D4B">
        <w:t>&lt;input dataset, configurations, user code&gt;</w:t>
      </w:r>
      <w:r w:rsidRPr="005A7D4B">
        <w:rPr>
          <w:rFonts w:hint="eastAsia"/>
        </w:rPr>
        <w:t>）。应用的输入数据一般以分块（比如</w:t>
      </w:r>
      <w:r w:rsidRPr="005A7D4B">
        <w:rPr>
          <w:rFonts w:hint="eastAsia"/>
        </w:rPr>
        <w:t>64MB</w:t>
      </w:r>
      <w:r w:rsidRPr="005A7D4B">
        <w:rPr>
          <w:rFonts w:hint="eastAsia"/>
        </w:rPr>
        <w:t>为一块）形式存储于分布式文件系统（比如</w:t>
      </w:r>
      <w:r w:rsidRPr="005A7D4B">
        <w:rPr>
          <w:rFonts w:hint="eastAsia"/>
        </w:rPr>
        <w:t>H</w:t>
      </w:r>
      <w:r w:rsidRPr="005A7D4B">
        <w:t>adoop Distributed File System</w:t>
      </w:r>
      <w:r w:rsidRPr="005A7D4B">
        <w:rPr>
          <w:rFonts w:hint="eastAsia"/>
        </w:rPr>
        <w:t>）之上。用户在向分布式数据并行框架提交应用之前，需要准备输入数据（指定数据存储位置），撰写用户代码（也就是数据处理逻辑），并设定配置参数。之后，用户可以将应用提交给分布式数据并行框架运行。应用的整个开发和执行过程分为三个层次：用户层负责应用的开发，分布式数据流层负责应用的分布执行，物理内存层反映应用实际执行的内存消耗。接下来，我们逐步分析分布式数据并行应用的编程模型，及开发运行时的三层结构。</w:t>
      </w:r>
    </w:p>
    <w:p w14:paraId="0246CEF6" w14:textId="787DBB0A" w:rsidR="002D1426" w:rsidRDefault="005A7D4B" w:rsidP="009E1B9D">
      <w:pPr>
        <w:pStyle w:val="Heading2"/>
      </w:pPr>
      <w:bookmarkStart w:id="97" w:name="_Toc305878391"/>
      <w:r w:rsidRPr="005A7D4B">
        <w:rPr>
          <w:rFonts w:hint="eastAsia"/>
        </w:rPr>
        <w:t>分布式数据并行框架架构</w:t>
      </w:r>
      <w:bookmarkEnd w:id="97"/>
    </w:p>
    <w:p w14:paraId="0CB68F2A" w14:textId="77777777" w:rsidR="005A7D4B" w:rsidRPr="005A7D4B" w:rsidRDefault="005A7D4B" w:rsidP="005A7D4B">
      <w:pPr>
        <w:pStyle w:val="a"/>
      </w:pPr>
      <w:r w:rsidRPr="005A7D4B">
        <w:rPr>
          <w:rFonts w:hint="eastAsia"/>
        </w:rPr>
        <w:t>分布式数据并行框架一般是</w:t>
      </w:r>
      <w:r w:rsidRPr="005A7D4B">
        <w:rPr>
          <w:rFonts w:hint="eastAsia"/>
        </w:rPr>
        <w:t>Master</w:t>
      </w:r>
      <w:r w:rsidRPr="005A7D4B">
        <w:t>-</w:t>
      </w:r>
      <w:r w:rsidRPr="005A7D4B">
        <w:rPr>
          <w:rFonts w:hint="eastAsia"/>
        </w:rPr>
        <w:t>slave</w:t>
      </w:r>
      <w:r w:rsidRPr="005A7D4B">
        <w:rPr>
          <w:rFonts w:hint="eastAsia"/>
        </w:rPr>
        <w:t>结构。以</w:t>
      </w:r>
      <w:r w:rsidRPr="005A7D4B">
        <w:rPr>
          <w:rFonts w:hint="eastAsia"/>
        </w:rPr>
        <w:t>Hadoop</w:t>
      </w:r>
      <w:r w:rsidRPr="005A7D4B">
        <w:rPr>
          <w:rFonts w:hint="eastAsia"/>
        </w:rPr>
        <w:t>为例（图</w:t>
      </w:r>
      <w:r w:rsidRPr="005A7D4B">
        <w:rPr>
          <w:rFonts w:hint="eastAsia"/>
        </w:rPr>
        <w:t>2.4</w:t>
      </w:r>
      <w:r w:rsidRPr="005A7D4B">
        <w:rPr>
          <w:rFonts w:hint="eastAsia"/>
        </w:rPr>
        <w:t>），</w:t>
      </w:r>
      <w:r w:rsidRPr="005A7D4B">
        <w:rPr>
          <w:rFonts w:hint="eastAsia"/>
        </w:rPr>
        <w:t>JobTracker</w:t>
      </w:r>
      <w:r w:rsidRPr="005A7D4B">
        <w:rPr>
          <w:rFonts w:hint="eastAsia"/>
        </w:rPr>
        <w:t>进程运行在</w:t>
      </w:r>
      <w:r w:rsidRPr="005A7D4B">
        <w:rPr>
          <w:rFonts w:hint="eastAsia"/>
        </w:rPr>
        <w:t>Master</w:t>
      </w:r>
      <w:r w:rsidRPr="005A7D4B">
        <w:rPr>
          <w:rFonts w:hint="eastAsia"/>
        </w:rPr>
        <w:t>节点，负责接受用户提交的应用（</w:t>
      </w:r>
      <w:r w:rsidRPr="005A7D4B">
        <w:rPr>
          <w:rFonts w:hint="eastAsia"/>
        </w:rPr>
        <w:t>job</w:t>
      </w:r>
      <w:r w:rsidRPr="005A7D4B">
        <w:rPr>
          <w:rFonts w:hint="eastAsia"/>
        </w:rPr>
        <w:t>），然后将</w:t>
      </w:r>
      <w:r w:rsidRPr="005A7D4B">
        <w:rPr>
          <w:rFonts w:hint="eastAsia"/>
        </w:rPr>
        <w:t>job</w:t>
      </w:r>
      <w:r w:rsidRPr="005A7D4B">
        <w:rPr>
          <w:rFonts w:hint="eastAsia"/>
        </w:rPr>
        <w:t>分解为</w:t>
      </w:r>
      <w:r w:rsidRPr="005A7D4B">
        <w:rPr>
          <w:rFonts w:hint="eastAsia"/>
        </w:rPr>
        <w:t>map</w:t>
      </w:r>
      <w:r w:rsidRPr="005A7D4B">
        <w:t>/reduce tasks</w:t>
      </w:r>
      <w:r w:rsidRPr="005A7D4B">
        <w:rPr>
          <w:rFonts w:hint="eastAsia"/>
        </w:rPr>
        <w:t>，并将</w:t>
      </w:r>
      <w:r w:rsidRPr="005A7D4B">
        <w:rPr>
          <w:rFonts w:hint="eastAsia"/>
        </w:rPr>
        <w:t>tasks</w:t>
      </w:r>
      <w:r w:rsidRPr="005A7D4B">
        <w:rPr>
          <w:rFonts w:hint="eastAsia"/>
        </w:rPr>
        <w:t>交给任务调度器。任务调度器根据各个节点的资源总量与资源使用情况将</w:t>
      </w:r>
      <w:r w:rsidRPr="005A7D4B">
        <w:t xml:space="preserve">map/reduce </w:t>
      </w:r>
      <w:r w:rsidRPr="005A7D4B">
        <w:rPr>
          <w:rFonts w:hint="eastAsia"/>
        </w:rPr>
        <w:t>tasks</w:t>
      </w:r>
      <w:r w:rsidRPr="005A7D4B">
        <w:rPr>
          <w:rFonts w:hint="eastAsia"/>
        </w:rPr>
        <w:t>分发到合适的节点。每个节点可同时运行的</w:t>
      </w:r>
      <w:r w:rsidRPr="005A7D4B">
        <w:rPr>
          <w:rFonts w:hint="eastAsia"/>
        </w:rPr>
        <w:t>tasks</w:t>
      </w:r>
      <w:r w:rsidRPr="005A7D4B">
        <w:rPr>
          <w:rFonts w:hint="eastAsia"/>
        </w:rPr>
        <w:t>数据受集群配置限制。</w:t>
      </w:r>
    </w:p>
    <w:p w14:paraId="529EF82D" w14:textId="77777777" w:rsidR="005A7D4B" w:rsidRDefault="005A7D4B" w:rsidP="005A7D4B">
      <w:pPr>
        <w:pStyle w:val="a"/>
      </w:pPr>
      <w:r w:rsidRPr="005A7D4B">
        <w:rPr>
          <w:rFonts w:hint="eastAsia"/>
        </w:rPr>
        <w:t>集群同时可以运行多个</w:t>
      </w:r>
      <w:r w:rsidRPr="005A7D4B">
        <w:rPr>
          <w:rFonts w:hint="eastAsia"/>
        </w:rPr>
        <w:t>job</w:t>
      </w:r>
      <w:r w:rsidRPr="005A7D4B">
        <w:rPr>
          <w:rFonts w:hint="eastAsia"/>
        </w:rPr>
        <w:t>（也就是多个</w:t>
      </w:r>
      <w:r w:rsidRPr="005A7D4B">
        <w:t>map/reduce tasks</w:t>
      </w:r>
      <w:r w:rsidRPr="005A7D4B">
        <w:rPr>
          <w:rFonts w:hint="eastAsia"/>
        </w:rPr>
        <w:t>），比如在图</w:t>
      </w:r>
      <w:r w:rsidRPr="005A7D4B">
        <w:rPr>
          <w:rFonts w:hint="eastAsia"/>
        </w:rPr>
        <w:t>2.4</w:t>
      </w:r>
      <w:r w:rsidRPr="005A7D4B">
        <w:rPr>
          <w:rFonts w:hint="eastAsia"/>
        </w:rPr>
        <w:t>中，</w:t>
      </w:r>
      <w:r w:rsidRPr="005A7D4B">
        <w:rPr>
          <w:rFonts w:hint="eastAsia"/>
        </w:rPr>
        <w:t>Slave node 1</w:t>
      </w:r>
      <w:r w:rsidRPr="005A7D4B">
        <w:rPr>
          <w:rFonts w:hint="eastAsia"/>
        </w:rPr>
        <w:t>上的</w:t>
      </w:r>
      <w:r w:rsidRPr="005A7D4B">
        <w:rPr>
          <w:rFonts w:hint="eastAsia"/>
        </w:rPr>
        <w:t>map task</w:t>
      </w:r>
      <w:r w:rsidRPr="005A7D4B">
        <w:rPr>
          <w:rFonts w:hint="eastAsia"/>
        </w:rPr>
        <w:t>可能和</w:t>
      </w:r>
      <w:r w:rsidRPr="005A7D4B">
        <w:rPr>
          <w:rFonts w:hint="eastAsia"/>
        </w:rPr>
        <w:t>Slave node 2</w:t>
      </w:r>
      <w:r w:rsidRPr="005A7D4B">
        <w:rPr>
          <w:rFonts w:hint="eastAsia"/>
        </w:rPr>
        <w:t>上的</w:t>
      </w:r>
      <w:r w:rsidRPr="005A7D4B">
        <w:rPr>
          <w:rFonts w:hint="eastAsia"/>
        </w:rPr>
        <w:t>map task</w:t>
      </w:r>
      <w:r w:rsidRPr="005A7D4B">
        <w:rPr>
          <w:rFonts w:hint="eastAsia"/>
        </w:rPr>
        <w:t>分属于不同的</w:t>
      </w:r>
      <w:r w:rsidRPr="005A7D4B">
        <w:rPr>
          <w:rFonts w:hint="eastAsia"/>
        </w:rPr>
        <w:t>job</w:t>
      </w:r>
      <w:r w:rsidRPr="005A7D4B">
        <w:rPr>
          <w:rFonts w:hint="eastAsia"/>
        </w:rPr>
        <w:t>。在</w:t>
      </w:r>
      <w:r w:rsidRPr="005A7D4B">
        <w:rPr>
          <w:rFonts w:hint="eastAsia"/>
        </w:rPr>
        <w:t>Spark</w:t>
      </w:r>
      <w:r w:rsidRPr="005A7D4B">
        <w:rPr>
          <w:rFonts w:hint="eastAsia"/>
        </w:rPr>
        <w:t>中，</w:t>
      </w:r>
      <w:r w:rsidRPr="005A7D4B">
        <w:rPr>
          <w:rFonts w:hint="eastAsia"/>
        </w:rPr>
        <w:t>driver program</w:t>
      </w:r>
      <w:r w:rsidRPr="005A7D4B">
        <w:rPr>
          <w:rFonts w:hint="eastAsia"/>
        </w:rPr>
        <w:t>可以向</w:t>
      </w:r>
      <w:r w:rsidRPr="005A7D4B">
        <w:rPr>
          <w:rFonts w:hint="eastAsia"/>
        </w:rPr>
        <w:t>tasks</w:t>
      </w:r>
      <w:r w:rsidRPr="005A7D4B">
        <w:rPr>
          <w:rFonts w:hint="eastAsia"/>
        </w:rPr>
        <w:t>广播数据，也可以收集</w:t>
      </w:r>
      <w:r w:rsidRPr="005A7D4B">
        <w:rPr>
          <w:rFonts w:hint="eastAsia"/>
        </w:rPr>
        <w:t>tasks</w:t>
      </w:r>
      <w:r w:rsidRPr="005A7D4B">
        <w:rPr>
          <w:rFonts w:hint="eastAsia"/>
        </w:rPr>
        <w:t>的计算结果。</w:t>
      </w:r>
    </w:p>
    <w:p w14:paraId="49B9C5B6" w14:textId="6B73183F" w:rsidR="005A7D4B" w:rsidRDefault="005A7D4B" w:rsidP="005A7D4B">
      <w:pPr>
        <w:pStyle w:val="a"/>
        <w:ind w:firstLine="520"/>
      </w:pPr>
      <w:r>
        <w:rPr>
          <w:b/>
          <w:noProof/>
          <w:lang w:eastAsia="en-US"/>
        </w:rPr>
        <w:lastRenderedPageBreak/>
        <w:drawing>
          <wp:inline distT="0" distB="0" distL="0" distR="0" wp14:anchorId="39761BC1" wp14:editId="03138020">
            <wp:extent cx="5278120" cy="3618745"/>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8120" cy="3618745"/>
                    </a:xfrm>
                    <a:prstGeom prst="rect">
                      <a:avLst/>
                    </a:prstGeom>
                    <a:noFill/>
                    <a:ln>
                      <a:noFill/>
                    </a:ln>
                  </pic:spPr>
                </pic:pic>
              </a:graphicData>
            </a:graphic>
          </wp:inline>
        </w:drawing>
      </w:r>
    </w:p>
    <w:p w14:paraId="1E270A44" w14:textId="58741255" w:rsidR="005A7D4B" w:rsidRPr="005A7D4B" w:rsidRDefault="005A7D4B" w:rsidP="005A7D4B">
      <w:pPr>
        <w:pStyle w:val="Caption"/>
        <w:rPr>
          <w:szCs w:val="22"/>
        </w:rPr>
      </w:pPr>
      <w:bookmarkStart w:id="98" w:name="_Toc305878461"/>
      <w:r>
        <w:rPr>
          <w:rFonts w:hint="eastAsia"/>
        </w:rPr>
        <w:t>图</w:t>
      </w:r>
      <w:r>
        <w:rPr>
          <w:rFonts w:hint="eastAsia"/>
        </w:rPr>
        <w:t xml:space="preserve"> </w:t>
      </w:r>
      <w:r>
        <w:fldChar w:fldCharType="begin"/>
      </w:r>
      <w:r>
        <w:instrText xml:space="preserve"> SEQ </w:instrText>
      </w:r>
      <w:r>
        <w:rPr>
          <w:rFonts w:hint="eastAsia"/>
        </w:rPr>
        <w:instrText>图</w:instrText>
      </w:r>
      <w:r>
        <w:rPr>
          <w:rFonts w:hint="eastAsia"/>
        </w:rPr>
        <w:instrText xml:space="preserve"> \* ARABIC</w:instrText>
      </w:r>
      <w:r>
        <w:instrText xml:space="preserve"> </w:instrText>
      </w:r>
      <w:r>
        <w:fldChar w:fldCharType="separate"/>
      </w:r>
      <w:r w:rsidR="00D4565C">
        <w:rPr>
          <w:noProof/>
        </w:rPr>
        <w:t>3</w:t>
      </w:r>
      <w:r>
        <w:fldChar w:fldCharType="end"/>
      </w:r>
      <w:r w:rsidRPr="005A7D4B">
        <w:rPr>
          <w:rFonts w:hint="eastAsia"/>
        </w:rPr>
        <w:t>分布式数据并行框架基本架构</w:t>
      </w:r>
      <w:bookmarkEnd w:id="98"/>
    </w:p>
    <w:p w14:paraId="16D05985" w14:textId="77777777" w:rsidR="005A7D4B" w:rsidRDefault="005A7D4B" w:rsidP="009F14D2">
      <w:pPr>
        <w:pStyle w:val="a"/>
      </w:pPr>
    </w:p>
    <w:p w14:paraId="2297D86A" w14:textId="51B491DF" w:rsidR="00E91193" w:rsidRPr="00E91193" w:rsidRDefault="005A7D4B" w:rsidP="00922E90">
      <w:pPr>
        <w:pStyle w:val="Heading2"/>
        <w:ind w:left="0" w:firstLine="0"/>
      </w:pPr>
      <w:bookmarkStart w:id="99" w:name="_Toc305878392"/>
      <w:r>
        <w:rPr>
          <w:rFonts w:hint="eastAsia"/>
        </w:rPr>
        <w:t>应用编程模型</w:t>
      </w:r>
      <w:bookmarkEnd w:id="99"/>
      <w:r w:rsidRPr="00E91193">
        <w:t xml:space="preserve"> </w:t>
      </w:r>
    </w:p>
    <w:p w14:paraId="2BABEC0C" w14:textId="77777777" w:rsidR="005A7D4B" w:rsidRDefault="005A7D4B" w:rsidP="005A7D4B">
      <w:pPr>
        <w:pStyle w:val="a"/>
      </w:pPr>
      <w:r w:rsidRPr="005A7D4B">
        <w:rPr>
          <w:rFonts w:hint="eastAsia"/>
        </w:rPr>
        <w:t>分布式数据并行框架为用户了提供简单且具有扩展性的编程模型。没有任何并行或分布式应用开发经验的用户也可以通过简单的编程模型来开发数据密集型应用。目前通用的分布式数据并行框架，比如</w:t>
      </w:r>
      <w:r w:rsidRPr="005A7D4B">
        <w:rPr>
          <w:rFonts w:hint="eastAsia"/>
        </w:rPr>
        <w:t>Hadoop</w:t>
      </w:r>
      <w:r w:rsidRPr="005A7D4B">
        <w:rPr>
          <w:rFonts w:hint="eastAsia"/>
        </w:rPr>
        <w:t>，</w:t>
      </w:r>
      <w:r w:rsidRPr="005A7D4B">
        <w:rPr>
          <w:rFonts w:hint="eastAsia"/>
        </w:rPr>
        <w:t>Dryad</w:t>
      </w:r>
      <w:r w:rsidRPr="005A7D4B">
        <w:rPr>
          <w:rFonts w:hint="eastAsia"/>
        </w:rPr>
        <w:t>和</w:t>
      </w:r>
      <w:r w:rsidRPr="005A7D4B">
        <w:rPr>
          <w:rFonts w:hint="eastAsia"/>
        </w:rPr>
        <w:t>Spark</w:t>
      </w:r>
      <w:r w:rsidRPr="005A7D4B">
        <w:rPr>
          <w:rFonts w:hint="eastAsia"/>
        </w:rPr>
        <w:t>，都是以</w:t>
      </w:r>
      <w:r w:rsidRPr="005A7D4B">
        <w:rPr>
          <w:rFonts w:hint="eastAsia"/>
        </w:rPr>
        <w:t>MapReduce</w:t>
      </w:r>
      <w:r w:rsidRPr="005A7D4B">
        <w:rPr>
          <w:rFonts w:hint="eastAsia"/>
        </w:rPr>
        <w:t>编程模型为基础，</w:t>
      </w:r>
      <w:r w:rsidRPr="005A7D4B">
        <w:rPr>
          <w:rFonts w:hint="eastAsia"/>
        </w:rPr>
        <w:t>MapReduce</w:t>
      </w:r>
      <w:r w:rsidRPr="005A7D4B">
        <w:rPr>
          <w:rFonts w:hint="eastAsia"/>
        </w:rPr>
        <w:t>编程模型可以简单地表示成：</w:t>
      </w:r>
    </w:p>
    <w:p w14:paraId="1D49CD09" w14:textId="77777777" w:rsidR="005A7D4B" w:rsidRPr="005A7D4B" w:rsidRDefault="005A7D4B" w:rsidP="005A7D4B">
      <w:pPr>
        <w:pStyle w:val="a"/>
      </w:pPr>
    </w:p>
    <w:p w14:paraId="7D8B511C" w14:textId="77777777" w:rsidR="005A7D4B" w:rsidRPr="005A7D4B" w:rsidRDefault="005A7D4B" w:rsidP="005A7D4B">
      <w:pPr>
        <w:pStyle w:val="a"/>
      </w:pPr>
      <w:r w:rsidRPr="005A7D4B">
        <w:rPr>
          <w:rFonts w:hint="eastAsia"/>
          <w:i/>
        </w:rPr>
        <w:t xml:space="preserve">Map </w:t>
      </w:r>
      <w:r w:rsidRPr="005A7D4B">
        <w:rPr>
          <w:rFonts w:hint="eastAsia"/>
        </w:rPr>
        <w:t>阶段：</w:t>
      </w:r>
      <w:r w:rsidRPr="005A7D4B">
        <w:rPr>
          <w:rFonts w:hint="eastAsia"/>
          <w:i/>
        </w:rPr>
        <w:t xml:space="preserve">  </w:t>
      </w:r>
      <w:r w:rsidRPr="005A7D4B">
        <w:rPr>
          <w:i/>
        </w:rPr>
        <w:t>map</w:t>
      </w:r>
      <w:r w:rsidRPr="005A7D4B">
        <w:t>(</w:t>
      </w:r>
      <w:r w:rsidRPr="005A7D4B">
        <w:rPr>
          <w:i/>
        </w:rPr>
        <w:t>k</w:t>
      </w:r>
      <w:r w:rsidRPr="005A7D4B">
        <w:rPr>
          <w:vertAlign w:val="subscript"/>
        </w:rPr>
        <w:t>1</w:t>
      </w:r>
      <w:r w:rsidRPr="005A7D4B">
        <w:t xml:space="preserve">, </w:t>
      </w:r>
      <w:r w:rsidRPr="005A7D4B">
        <w:rPr>
          <w:i/>
        </w:rPr>
        <w:t>v</w:t>
      </w:r>
      <w:r w:rsidRPr="005A7D4B">
        <w:rPr>
          <w:rFonts w:hint="eastAsia"/>
          <w:vertAlign w:val="subscript"/>
        </w:rPr>
        <w:t>1</w:t>
      </w:r>
      <w:r w:rsidRPr="005A7D4B">
        <w:t xml:space="preserve">) </w:t>
      </w:r>
      <w:r w:rsidRPr="005A7D4B">
        <w:rPr>
          <w:rFonts w:ascii="Cambria" w:hAnsi="Cambria" w:cs="Cambria"/>
        </w:rPr>
        <w:t>⇒</w:t>
      </w:r>
      <w:r w:rsidRPr="005A7D4B">
        <w:t xml:space="preserve"> </w:t>
      </w:r>
      <w:r w:rsidRPr="005A7D4B">
        <w:rPr>
          <w:i/>
        </w:rPr>
        <w:t>list</w:t>
      </w:r>
      <w:r w:rsidRPr="005A7D4B">
        <w:t>(</w:t>
      </w:r>
      <w:r w:rsidRPr="005A7D4B">
        <w:rPr>
          <w:i/>
        </w:rPr>
        <w:t>k</w:t>
      </w:r>
      <w:r w:rsidRPr="005A7D4B">
        <w:rPr>
          <w:vertAlign w:val="subscript"/>
        </w:rPr>
        <w:t>2</w:t>
      </w:r>
      <w:r w:rsidRPr="005A7D4B">
        <w:t xml:space="preserve">, </w:t>
      </w:r>
      <w:r w:rsidRPr="005A7D4B">
        <w:rPr>
          <w:i/>
        </w:rPr>
        <w:t>v</w:t>
      </w:r>
      <w:r w:rsidRPr="005A7D4B">
        <w:rPr>
          <w:rFonts w:hint="eastAsia"/>
          <w:vertAlign w:val="subscript"/>
        </w:rPr>
        <w:t>2</w:t>
      </w:r>
      <w:r w:rsidRPr="005A7D4B">
        <w:t>)</w:t>
      </w:r>
    </w:p>
    <w:p w14:paraId="64B3ADAF" w14:textId="77777777" w:rsidR="005A7D4B" w:rsidRPr="005A7D4B" w:rsidRDefault="005A7D4B" w:rsidP="005A7D4B">
      <w:pPr>
        <w:pStyle w:val="a"/>
      </w:pPr>
      <w:r w:rsidRPr="005A7D4B">
        <w:rPr>
          <w:rFonts w:hint="eastAsia"/>
          <w:i/>
        </w:rPr>
        <w:t xml:space="preserve">Reduce </w:t>
      </w:r>
      <w:r w:rsidRPr="005A7D4B">
        <w:rPr>
          <w:rFonts w:hint="eastAsia"/>
        </w:rPr>
        <w:t>阶段：</w:t>
      </w:r>
      <w:r w:rsidRPr="005A7D4B">
        <w:rPr>
          <w:i/>
        </w:rPr>
        <w:t>reduce</w:t>
      </w:r>
      <w:r w:rsidRPr="005A7D4B">
        <w:t>(</w:t>
      </w:r>
      <w:r w:rsidRPr="005A7D4B">
        <w:rPr>
          <w:i/>
        </w:rPr>
        <w:t>k</w:t>
      </w:r>
      <w:r w:rsidRPr="005A7D4B">
        <w:rPr>
          <w:vertAlign w:val="subscript"/>
        </w:rPr>
        <w:t>2</w:t>
      </w:r>
      <w:r w:rsidRPr="005A7D4B">
        <w:t xml:space="preserve">, </w:t>
      </w:r>
      <w:r w:rsidRPr="005A7D4B">
        <w:rPr>
          <w:i/>
        </w:rPr>
        <w:t>list</w:t>
      </w:r>
      <w:r w:rsidRPr="005A7D4B">
        <w:t>(</w:t>
      </w:r>
      <w:r w:rsidRPr="005A7D4B">
        <w:rPr>
          <w:i/>
        </w:rPr>
        <w:t>v</w:t>
      </w:r>
      <w:r w:rsidRPr="005A7D4B">
        <w:rPr>
          <w:rFonts w:hint="eastAsia"/>
          <w:vertAlign w:val="subscript"/>
        </w:rPr>
        <w:t>2</w:t>
      </w:r>
      <w:r w:rsidRPr="005A7D4B">
        <w:t xml:space="preserve">)) </w:t>
      </w:r>
      <w:r w:rsidRPr="005A7D4B">
        <w:rPr>
          <w:rFonts w:ascii="Cambria" w:hAnsi="Cambria" w:cs="Cambria"/>
        </w:rPr>
        <w:t>⇒</w:t>
      </w:r>
      <w:r w:rsidRPr="005A7D4B">
        <w:t xml:space="preserve"> </w:t>
      </w:r>
      <w:r w:rsidRPr="005A7D4B">
        <w:rPr>
          <w:i/>
        </w:rPr>
        <w:t>list</w:t>
      </w:r>
      <w:r w:rsidRPr="005A7D4B">
        <w:t>(</w:t>
      </w:r>
      <w:r w:rsidRPr="005A7D4B">
        <w:rPr>
          <w:i/>
        </w:rPr>
        <w:t>v</w:t>
      </w:r>
      <w:r w:rsidRPr="005A7D4B">
        <w:rPr>
          <w:rFonts w:hint="eastAsia"/>
          <w:vertAlign w:val="subscript"/>
        </w:rPr>
        <w:t>3</w:t>
      </w:r>
      <w:r w:rsidRPr="005A7D4B">
        <w:t>)</w:t>
      </w:r>
    </w:p>
    <w:p w14:paraId="5C1AFEFE" w14:textId="77777777" w:rsidR="005A7D4B" w:rsidRPr="005A7D4B" w:rsidRDefault="005A7D4B" w:rsidP="005A7D4B">
      <w:pPr>
        <w:pStyle w:val="a"/>
      </w:pPr>
    </w:p>
    <w:p w14:paraId="12B5501C" w14:textId="77777777" w:rsidR="005A7D4B" w:rsidRPr="005A7D4B" w:rsidRDefault="005A7D4B" w:rsidP="005A7D4B">
      <w:pPr>
        <w:pStyle w:val="a"/>
      </w:pPr>
      <w:r w:rsidRPr="005A7D4B">
        <w:rPr>
          <w:rFonts w:hint="eastAsia"/>
        </w:rPr>
        <w:t>在</w:t>
      </w:r>
      <w:r w:rsidRPr="005A7D4B">
        <w:rPr>
          <w:rFonts w:hint="eastAsia"/>
        </w:rPr>
        <w:t>map</w:t>
      </w:r>
      <w:r w:rsidRPr="005A7D4B">
        <w:rPr>
          <w:rFonts w:hint="eastAsia"/>
        </w:rPr>
        <w:t>阶段，</w:t>
      </w:r>
      <w:r w:rsidRPr="005A7D4B">
        <w:rPr>
          <w:i/>
        </w:rPr>
        <w:t>map</w:t>
      </w:r>
      <w:r w:rsidRPr="005A7D4B">
        <w:t>(</w:t>
      </w:r>
      <w:r w:rsidRPr="005A7D4B">
        <w:rPr>
          <w:i/>
        </w:rPr>
        <w:t>k</w:t>
      </w:r>
      <w:r w:rsidRPr="005A7D4B">
        <w:t xml:space="preserve">, </w:t>
      </w:r>
      <w:r w:rsidRPr="005A7D4B">
        <w:rPr>
          <w:i/>
        </w:rPr>
        <w:t>v</w:t>
      </w:r>
      <w:r w:rsidRPr="005A7D4B">
        <w:t>)</w:t>
      </w:r>
      <w:r w:rsidRPr="005A7D4B">
        <w:rPr>
          <w:rFonts w:hint="eastAsia"/>
        </w:rPr>
        <w:t>从输入数据的一个分块（</w:t>
      </w:r>
      <w:r w:rsidRPr="005A7D4B">
        <w:rPr>
          <w:rFonts w:hint="eastAsia"/>
        </w:rPr>
        <w:t>input split</w:t>
      </w:r>
      <w:r w:rsidRPr="005A7D4B">
        <w:rPr>
          <w:rFonts w:hint="eastAsia"/>
        </w:rPr>
        <w:t>）中按顺序一个个读入</w:t>
      </w:r>
      <w:r w:rsidRPr="005A7D4B">
        <w:t>&lt;</w:t>
      </w:r>
      <w:r w:rsidRPr="005A7D4B">
        <w:rPr>
          <w:i/>
        </w:rPr>
        <w:t>k</w:t>
      </w:r>
      <w:r w:rsidRPr="005A7D4B">
        <w:rPr>
          <w:vertAlign w:val="subscript"/>
        </w:rPr>
        <w:t>1</w:t>
      </w:r>
      <w:r w:rsidRPr="005A7D4B">
        <w:t xml:space="preserve">, </w:t>
      </w:r>
      <w:r w:rsidRPr="005A7D4B">
        <w:rPr>
          <w:i/>
        </w:rPr>
        <w:t>v</w:t>
      </w:r>
      <w:r w:rsidRPr="005A7D4B">
        <w:rPr>
          <w:rFonts w:hint="eastAsia"/>
          <w:vertAlign w:val="subscript"/>
        </w:rPr>
        <w:t>1</w:t>
      </w:r>
      <w:r w:rsidRPr="005A7D4B">
        <w:t>&gt; record</w:t>
      </w:r>
      <w:r w:rsidRPr="005A7D4B">
        <w:rPr>
          <w:rFonts w:hint="eastAsia"/>
        </w:rPr>
        <w:t>，处理该</w:t>
      </w:r>
      <w:r w:rsidRPr="005A7D4B">
        <w:rPr>
          <w:rFonts w:hint="eastAsia"/>
        </w:rPr>
        <w:t>record</w:t>
      </w:r>
      <w:r w:rsidRPr="005A7D4B">
        <w:rPr>
          <w:rFonts w:hint="eastAsia"/>
        </w:rPr>
        <w:t>，并输出新的</w:t>
      </w:r>
      <w:r w:rsidRPr="005A7D4B">
        <w:t>&lt;</w:t>
      </w:r>
      <w:r w:rsidRPr="005A7D4B">
        <w:rPr>
          <w:i/>
        </w:rPr>
        <w:t>k</w:t>
      </w:r>
      <w:r w:rsidRPr="005A7D4B">
        <w:rPr>
          <w:vertAlign w:val="subscript"/>
        </w:rPr>
        <w:t>2</w:t>
      </w:r>
      <w:r w:rsidRPr="005A7D4B">
        <w:t xml:space="preserve">, </w:t>
      </w:r>
      <w:r w:rsidRPr="005A7D4B">
        <w:rPr>
          <w:i/>
        </w:rPr>
        <w:t>v</w:t>
      </w:r>
      <w:r w:rsidRPr="005A7D4B">
        <w:rPr>
          <w:rFonts w:hint="eastAsia"/>
          <w:vertAlign w:val="subscript"/>
        </w:rPr>
        <w:t>2</w:t>
      </w:r>
      <w:r w:rsidRPr="005A7D4B">
        <w:t>&gt; record</w:t>
      </w:r>
      <w:r w:rsidRPr="005A7D4B">
        <w:rPr>
          <w:rFonts w:hint="eastAsia"/>
        </w:rPr>
        <w:t>。在</w:t>
      </w:r>
      <w:r w:rsidRPr="005A7D4B">
        <w:rPr>
          <w:rFonts w:hint="eastAsia"/>
        </w:rPr>
        <w:t>reduce</w:t>
      </w:r>
      <w:r w:rsidRPr="005A7D4B">
        <w:rPr>
          <w:rFonts w:hint="eastAsia"/>
        </w:rPr>
        <w:t>阶段，框架会将</w:t>
      </w:r>
      <w:r w:rsidRPr="005A7D4B">
        <w:rPr>
          <w:rFonts w:hint="eastAsia"/>
        </w:rPr>
        <w:t>map</w:t>
      </w:r>
      <w:r w:rsidRPr="005A7D4B">
        <w:rPr>
          <w:rFonts w:hint="eastAsia"/>
        </w:rPr>
        <w:t>阶段输出的</w:t>
      </w:r>
      <w:r w:rsidRPr="005A7D4B">
        <w:t>&lt;</w:t>
      </w:r>
      <w:r w:rsidRPr="005A7D4B">
        <w:rPr>
          <w:i/>
        </w:rPr>
        <w:t>k</w:t>
      </w:r>
      <w:r w:rsidRPr="005A7D4B">
        <w:rPr>
          <w:vertAlign w:val="subscript"/>
        </w:rPr>
        <w:t>2</w:t>
      </w:r>
      <w:r w:rsidRPr="005A7D4B">
        <w:t xml:space="preserve">, </w:t>
      </w:r>
      <w:r w:rsidRPr="005A7D4B">
        <w:rPr>
          <w:i/>
        </w:rPr>
        <w:t>v</w:t>
      </w:r>
      <w:r w:rsidRPr="005A7D4B">
        <w:rPr>
          <w:rFonts w:hint="eastAsia"/>
          <w:vertAlign w:val="subscript"/>
        </w:rPr>
        <w:t>2</w:t>
      </w:r>
      <w:r w:rsidRPr="005A7D4B">
        <w:t>&gt; records</w:t>
      </w:r>
      <w:r w:rsidRPr="005A7D4B">
        <w:rPr>
          <w:rFonts w:hint="eastAsia"/>
        </w:rPr>
        <w:t>按照</w:t>
      </w:r>
      <w:r w:rsidRPr="005A7D4B">
        <w:rPr>
          <w:rFonts w:hint="eastAsia"/>
        </w:rPr>
        <w:t>key</w:t>
      </w:r>
      <w:r w:rsidRPr="005A7D4B">
        <w:rPr>
          <w:rFonts w:hint="eastAsia"/>
        </w:rPr>
        <w:t>聚合成</w:t>
      </w:r>
      <w:r w:rsidRPr="005A7D4B">
        <w:t>&lt;</w:t>
      </w:r>
      <w:r w:rsidRPr="005A7D4B">
        <w:rPr>
          <w:i/>
        </w:rPr>
        <w:t>k</w:t>
      </w:r>
      <w:r w:rsidRPr="005A7D4B">
        <w:rPr>
          <w:vertAlign w:val="subscript"/>
        </w:rPr>
        <w:t>2</w:t>
      </w:r>
      <w:r w:rsidRPr="005A7D4B">
        <w:t xml:space="preserve">, </w:t>
      </w:r>
      <w:r w:rsidRPr="005A7D4B">
        <w:rPr>
          <w:i/>
        </w:rPr>
        <w:t>list</w:t>
      </w:r>
      <w:r w:rsidRPr="005A7D4B">
        <w:t>(</w:t>
      </w:r>
      <w:r w:rsidRPr="005A7D4B">
        <w:rPr>
          <w:i/>
        </w:rPr>
        <w:t>v</w:t>
      </w:r>
      <w:r w:rsidRPr="005A7D4B">
        <w:rPr>
          <w:rFonts w:hint="eastAsia"/>
          <w:vertAlign w:val="subscript"/>
        </w:rPr>
        <w:t>2</w:t>
      </w:r>
      <w:r w:rsidRPr="005A7D4B">
        <w:t>)&gt; groups</w:t>
      </w:r>
      <w:r w:rsidRPr="005A7D4B">
        <w:rPr>
          <w:rFonts w:hint="eastAsia"/>
        </w:rPr>
        <w:t>，然后调用</w:t>
      </w:r>
      <w:r w:rsidRPr="005A7D4B">
        <w:rPr>
          <w:i/>
        </w:rPr>
        <w:t>reduce</w:t>
      </w:r>
      <w:r w:rsidRPr="005A7D4B">
        <w:t>(</w:t>
      </w:r>
      <w:r w:rsidRPr="005A7D4B">
        <w:rPr>
          <w:i/>
        </w:rPr>
        <w:t>k</w:t>
      </w:r>
      <w:r w:rsidRPr="005A7D4B">
        <w:t xml:space="preserve">, </w:t>
      </w:r>
      <w:r w:rsidRPr="005A7D4B">
        <w:rPr>
          <w:i/>
        </w:rPr>
        <w:t>list</w:t>
      </w:r>
      <w:r w:rsidRPr="005A7D4B">
        <w:t>(</w:t>
      </w:r>
      <w:r w:rsidRPr="005A7D4B">
        <w:rPr>
          <w:i/>
        </w:rPr>
        <w:t>v</w:t>
      </w:r>
      <w:r w:rsidRPr="005A7D4B">
        <w:t>))</w:t>
      </w:r>
      <w:r w:rsidRPr="005A7D4B">
        <w:rPr>
          <w:rFonts w:hint="eastAsia"/>
        </w:rPr>
        <w:t>来处理每一个</w:t>
      </w:r>
      <w:r w:rsidRPr="005A7D4B">
        <w:t>&lt;</w:t>
      </w:r>
      <w:r w:rsidRPr="005A7D4B">
        <w:rPr>
          <w:i/>
        </w:rPr>
        <w:t>k</w:t>
      </w:r>
      <w:r w:rsidRPr="005A7D4B">
        <w:rPr>
          <w:vertAlign w:val="subscript"/>
        </w:rPr>
        <w:t>2</w:t>
      </w:r>
      <w:r w:rsidRPr="005A7D4B">
        <w:t xml:space="preserve">, </w:t>
      </w:r>
      <w:r w:rsidRPr="005A7D4B">
        <w:rPr>
          <w:i/>
        </w:rPr>
        <w:t>list</w:t>
      </w:r>
      <w:r w:rsidRPr="005A7D4B">
        <w:t>(</w:t>
      </w:r>
      <w:r w:rsidRPr="005A7D4B">
        <w:rPr>
          <w:i/>
        </w:rPr>
        <w:t>v</w:t>
      </w:r>
      <w:r w:rsidRPr="005A7D4B">
        <w:rPr>
          <w:rFonts w:hint="eastAsia"/>
          <w:vertAlign w:val="subscript"/>
        </w:rPr>
        <w:t>2</w:t>
      </w:r>
      <w:r w:rsidRPr="005A7D4B">
        <w:t>)&gt; group</w:t>
      </w:r>
      <w:r w:rsidRPr="005A7D4B">
        <w:rPr>
          <w:rFonts w:hint="eastAsia"/>
        </w:rPr>
        <w:t>，最后输出</w:t>
      </w:r>
      <w:r w:rsidRPr="005A7D4B">
        <w:t>&lt;</w:t>
      </w:r>
      <w:r w:rsidRPr="005A7D4B">
        <w:rPr>
          <w:i/>
        </w:rPr>
        <w:t>k</w:t>
      </w:r>
      <w:r w:rsidRPr="005A7D4B">
        <w:rPr>
          <w:vertAlign w:val="subscript"/>
        </w:rPr>
        <w:t>3</w:t>
      </w:r>
      <w:r w:rsidRPr="005A7D4B">
        <w:t xml:space="preserve">, </w:t>
      </w:r>
      <w:r w:rsidRPr="005A7D4B">
        <w:rPr>
          <w:i/>
        </w:rPr>
        <w:t>v</w:t>
      </w:r>
      <w:r w:rsidRPr="005A7D4B">
        <w:rPr>
          <w:vertAlign w:val="subscript"/>
        </w:rPr>
        <w:t>3</w:t>
      </w:r>
      <w:r w:rsidRPr="005A7D4B">
        <w:t>&gt; records</w:t>
      </w:r>
      <w:r w:rsidRPr="005A7D4B">
        <w:rPr>
          <w:rFonts w:hint="eastAsia"/>
        </w:rPr>
        <w:t>。</w:t>
      </w:r>
      <w:r w:rsidRPr="005A7D4B">
        <w:rPr>
          <w:rFonts w:hint="eastAsia"/>
        </w:rPr>
        <w:t>Hadoop</w:t>
      </w:r>
      <w:r w:rsidRPr="005A7D4B">
        <w:rPr>
          <w:rFonts w:hint="eastAsia"/>
        </w:rPr>
        <w:t>原生支持这个编程模型，而</w:t>
      </w:r>
      <w:r w:rsidRPr="005A7D4B">
        <w:rPr>
          <w:rFonts w:hint="eastAsia"/>
        </w:rPr>
        <w:t>Dryad</w:t>
      </w:r>
      <w:r w:rsidRPr="005A7D4B">
        <w:rPr>
          <w:rFonts w:hint="eastAsia"/>
        </w:rPr>
        <w:t>和</w:t>
      </w:r>
      <w:r w:rsidRPr="005A7D4B">
        <w:rPr>
          <w:rFonts w:hint="eastAsia"/>
        </w:rPr>
        <w:t>Spark</w:t>
      </w:r>
      <w:r w:rsidRPr="005A7D4B">
        <w:rPr>
          <w:rFonts w:hint="eastAsia"/>
        </w:rPr>
        <w:t>提供了更一般的，对用户更友好的操作符（</w:t>
      </w:r>
      <w:r w:rsidRPr="005A7D4B">
        <w:rPr>
          <w:rFonts w:hint="eastAsia"/>
        </w:rPr>
        <w:t>operator</w:t>
      </w:r>
      <w:r w:rsidRPr="005A7D4B">
        <w:rPr>
          <w:rFonts w:hint="eastAsia"/>
        </w:rPr>
        <w:t>）来替代原生的</w:t>
      </w:r>
      <w:r w:rsidRPr="005A7D4B">
        <w:rPr>
          <w:i/>
        </w:rPr>
        <w:t>map</w:t>
      </w:r>
      <w:r w:rsidRPr="005A7D4B">
        <w:t>()</w:t>
      </w:r>
      <w:r w:rsidRPr="005A7D4B">
        <w:rPr>
          <w:rFonts w:hint="eastAsia"/>
        </w:rPr>
        <w:t>和</w:t>
      </w:r>
      <w:r w:rsidRPr="005A7D4B">
        <w:rPr>
          <w:rFonts w:hint="eastAsia"/>
          <w:i/>
        </w:rPr>
        <w:t>reduce</w:t>
      </w:r>
      <w:r w:rsidRPr="005A7D4B">
        <w:t>()</w:t>
      </w:r>
      <w:r w:rsidRPr="005A7D4B">
        <w:rPr>
          <w:rFonts w:hint="eastAsia"/>
        </w:rPr>
        <w:t>，比如</w:t>
      </w:r>
      <w:r w:rsidRPr="005A7D4B">
        <w:rPr>
          <w:i/>
        </w:rPr>
        <w:t>map</w:t>
      </w:r>
      <w:r w:rsidRPr="005A7D4B">
        <w:t>()</w:t>
      </w:r>
      <w:r w:rsidRPr="005A7D4B">
        <w:rPr>
          <w:rFonts w:hint="eastAsia"/>
        </w:rPr>
        <w:t>，</w:t>
      </w:r>
      <w:r w:rsidRPr="005A7D4B">
        <w:rPr>
          <w:i/>
        </w:rPr>
        <w:t>flatMap</w:t>
      </w:r>
      <w:r w:rsidRPr="005A7D4B">
        <w:t>()</w:t>
      </w:r>
      <w:r w:rsidRPr="005A7D4B">
        <w:rPr>
          <w:rFonts w:hint="eastAsia"/>
        </w:rPr>
        <w:t>，</w:t>
      </w:r>
      <w:r w:rsidRPr="005A7D4B">
        <w:rPr>
          <w:i/>
        </w:rPr>
        <w:t>groupByKey</w:t>
      </w:r>
      <w:r w:rsidRPr="005A7D4B">
        <w:t>()</w:t>
      </w:r>
      <w:r w:rsidRPr="005A7D4B">
        <w:rPr>
          <w:rFonts w:hint="eastAsia"/>
        </w:rPr>
        <w:t>，</w:t>
      </w:r>
      <w:r w:rsidRPr="005A7D4B">
        <w:rPr>
          <w:i/>
        </w:rPr>
        <w:t>reduceByKey</w:t>
      </w:r>
      <w:r w:rsidRPr="005A7D4B">
        <w:t>()</w:t>
      </w:r>
      <w:r w:rsidRPr="005A7D4B">
        <w:rPr>
          <w:rFonts w:hint="eastAsia"/>
        </w:rPr>
        <w:t>，</w:t>
      </w:r>
      <w:r w:rsidRPr="005A7D4B">
        <w:rPr>
          <w:rFonts w:hint="eastAsia"/>
          <w:i/>
        </w:rPr>
        <w:t>coGroup</w:t>
      </w:r>
      <w:r w:rsidRPr="005A7D4B">
        <w:t>()</w:t>
      </w:r>
      <w:r w:rsidRPr="005A7D4B">
        <w:rPr>
          <w:rFonts w:hint="eastAsia"/>
        </w:rPr>
        <w:t>，</w:t>
      </w:r>
      <w:r w:rsidRPr="005A7D4B">
        <w:rPr>
          <w:rFonts w:hint="eastAsia"/>
          <w:i/>
        </w:rPr>
        <w:t>join</w:t>
      </w:r>
      <w:r w:rsidRPr="005A7D4B">
        <w:t>(</w:t>
      </w:r>
      <w:r w:rsidRPr="005A7D4B">
        <w:rPr>
          <w:rFonts w:hint="eastAsia"/>
        </w:rPr>
        <w:t>)</w:t>
      </w:r>
      <w:r w:rsidRPr="005A7D4B">
        <w:rPr>
          <w:rFonts w:hint="eastAsia"/>
        </w:rPr>
        <w:t>等等。这些操作符（</w:t>
      </w:r>
      <w:r w:rsidRPr="005A7D4B">
        <w:rPr>
          <w:rFonts w:hint="eastAsia"/>
        </w:rPr>
        <w:t>operator</w:t>
      </w:r>
      <w:r w:rsidRPr="005A7D4B">
        <w:rPr>
          <w:rFonts w:hint="eastAsia"/>
        </w:rPr>
        <w:t>）构建在原生的</w:t>
      </w:r>
      <w:r w:rsidRPr="005A7D4B">
        <w:rPr>
          <w:rFonts w:hint="eastAsia"/>
          <w:i/>
        </w:rPr>
        <w:t>map</w:t>
      </w:r>
      <w:r w:rsidRPr="005A7D4B">
        <w:t>()</w:t>
      </w:r>
      <w:r w:rsidRPr="005A7D4B">
        <w:rPr>
          <w:rFonts w:hint="eastAsia"/>
        </w:rPr>
        <w:t>和</w:t>
      </w:r>
      <w:r w:rsidRPr="005A7D4B">
        <w:rPr>
          <w:rFonts w:hint="eastAsia"/>
          <w:i/>
        </w:rPr>
        <w:t>reduce</w:t>
      </w:r>
      <w:r w:rsidRPr="005A7D4B">
        <w:t>()</w:t>
      </w:r>
      <w:r w:rsidRPr="005A7D4B">
        <w:rPr>
          <w:rFonts w:hint="eastAsia"/>
        </w:rPr>
        <w:t>函数之上。</w:t>
      </w:r>
    </w:p>
    <w:p w14:paraId="61745BD6" w14:textId="77777777" w:rsidR="005A7D4B" w:rsidRPr="00E91193" w:rsidRDefault="005A7D4B" w:rsidP="0056187B">
      <w:pPr>
        <w:pStyle w:val="a"/>
      </w:pPr>
    </w:p>
    <w:p w14:paraId="1FF01A80" w14:textId="1D0EFC72" w:rsidR="00E91193" w:rsidRPr="00E91193" w:rsidRDefault="00FF3B89" w:rsidP="009E1B9D">
      <w:pPr>
        <w:pStyle w:val="Heading2"/>
      </w:pPr>
      <w:bookmarkStart w:id="100" w:name="_Toc305878393"/>
      <w:r>
        <w:rPr>
          <w:rFonts w:hint="eastAsia"/>
        </w:rPr>
        <w:t>应用开发的三层结构</w:t>
      </w:r>
      <w:bookmarkEnd w:id="100"/>
    </w:p>
    <w:p w14:paraId="1C55CAB0" w14:textId="77777777" w:rsidR="00FF3B89" w:rsidRDefault="00FF3B89" w:rsidP="00FF3B89">
      <w:pPr>
        <w:pStyle w:val="a"/>
      </w:pPr>
      <w:r w:rsidRPr="00FF3B89">
        <w:rPr>
          <w:rFonts w:hint="eastAsia"/>
        </w:rPr>
        <w:t>分布式数据并行应用的整个开发和执行过程，可以从上到下分为三个层次：如图</w:t>
      </w:r>
      <w:r w:rsidRPr="00FF3B89">
        <w:rPr>
          <w:rFonts w:hint="eastAsia"/>
        </w:rPr>
        <w:t>2.1</w:t>
      </w:r>
      <w:r w:rsidRPr="00FF3B89">
        <w:rPr>
          <w:rFonts w:hint="eastAsia"/>
        </w:rPr>
        <w:t>所示，用户层负责开发应用，分布式数据流层负责应用的分布执行，物理内存层反映应用实际运行时的内存消耗。</w:t>
      </w:r>
    </w:p>
    <w:p w14:paraId="1535E04A" w14:textId="64B864DF" w:rsidR="00FF3B89" w:rsidRDefault="00FF3B89" w:rsidP="00FF3B89">
      <w:pPr>
        <w:pStyle w:val="a"/>
      </w:pPr>
      <w:r>
        <w:rPr>
          <w:noProof/>
          <w:lang w:eastAsia="en-US"/>
        </w:rPr>
        <w:drawing>
          <wp:inline distT="0" distB="0" distL="0" distR="0" wp14:anchorId="11029EC6" wp14:editId="2C91CAA7">
            <wp:extent cx="5105739" cy="2786368"/>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06638" cy="2786859"/>
                    </a:xfrm>
                    <a:prstGeom prst="rect">
                      <a:avLst/>
                    </a:prstGeom>
                    <a:noFill/>
                    <a:ln>
                      <a:noFill/>
                    </a:ln>
                  </pic:spPr>
                </pic:pic>
              </a:graphicData>
            </a:graphic>
          </wp:inline>
        </w:drawing>
      </w:r>
    </w:p>
    <w:p w14:paraId="70182F66" w14:textId="22EF949E" w:rsidR="00FF3B89" w:rsidRPr="00FF3B89" w:rsidRDefault="00FF3B89" w:rsidP="00FF3B89">
      <w:pPr>
        <w:pStyle w:val="Caption"/>
        <w:rPr>
          <w:szCs w:val="22"/>
        </w:rPr>
      </w:pPr>
      <w:bookmarkStart w:id="101" w:name="_Toc305878462"/>
      <w:r>
        <w:rPr>
          <w:rFonts w:hint="eastAsia"/>
        </w:rPr>
        <w:t>图</w:t>
      </w:r>
      <w:r>
        <w:rPr>
          <w:rFonts w:hint="eastAsia"/>
        </w:rPr>
        <w:t xml:space="preserve"> </w:t>
      </w:r>
      <w:r>
        <w:fldChar w:fldCharType="begin"/>
      </w:r>
      <w:r>
        <w:instrText xml:space="preserve"> SEQ </w:instrText>
      </w:r>
      <w:r>
        <w:rPr>
          <w:rFonts w:hint="eastAsia"/>
        </w:rPr>
        <w:instrText>图</w:instrText>
      </w:r>
      <w:r>
        <w:rPr>
          <w:rFonts w:hint="eastAsia"/>
        </w:rPr>
        <w:instrText xml:space="preserve"> \* ARABIC</w:instrText>
      </w:r>
      <w:r>
        <w:instrText xml:space="preserve"> </w:instrText>
      </w:r>
      <w:r>
        <w:fldChar w:fldCharType="separate"/>
      </w:r>
      <w:r w:rsidR="00D4565C">
        <w:rPr>
          <w:noProof/>
        </w:rPr>
        <w:t>4</w:t>
      </w:r>
      <w:r>
        <w:fldChar w:fldCharType="end"/>
      </w:r>
      <w:r w:rsidRPr="00FF3B89">
        <w:rPr>
          <w:rFonts w:hint="eastAsia"/>
        </w:rPr>
        <w:t>应用开发执行的三层结构图</w:t>
      </w:r>
      <w:bookmarkEnd w:id="101"/>
    </w:p>
    <w:p w14:paraId="2E64AA83" w14:textId="59920D39" w:rsidR="00E91193" w:rsidRPr="00E91193" w:rsidRDefault="00241D0C" w:rsidP="00876B06">
      <w:pPr>
        <w:pStyle w:val="Heading3"/>
        <w:ind w:left="0" w:firstLine="0"/>
      </w:pPr>
      <w:bookmarkStart w:id="102" w:name="_Toc305878394"/>
      <w:r>
        <w:rPr>
          <w:rFonts w:hint="eastAsia"/>
        </w:rPr>
        <w:t>用户层</w:t>
      </w:r>
      <w:bookmarkEnd w:id="102"/>
    </w:p>
    <w:p w14:paraId="0BF2AF2F" w14:textId="77777777" w:rsidR="00241D0C" w:rsidRDefault="00241D0C" w:rsidP="00241D0C">
      <w:pPr>
        <w:pStyle w:val="a"/>
      </w:pPr>
      <w:r w:rsidRPr="00241D0C">
        <w:rPr>
          <w:rFonts w:hint="eastAsia"/>
        </w:rPr>
        <w:t>如图</w:t>
      </w:r>
      <w:r w:rsidRPr="00241D0C">
        <w:rPr>
          <w:rFonts w:hint="eastAsia"/>
        </w:rPr>
        <w:t>2.2</w:t>
      </w:r>
      <w:r w:rsidRPr="00241D0C">
        <w:rPr>
          <w:rFonts w:hint="eastAsia"/>
        </w:rPr>
        <w:t>所示，用户（也就是应用开发者）在开发应用时需要准备输入数据，配置各项参数，撰写用户代码。</w:t>
      </w:r>
    </w:p>
    <w:p w14:paraId="0A30AD2B" w14:textId="77777777" w:rsidR="00D43C41" w:rsidRDefault="00D43C41" w:rsidP="00241D0C">
      <w:pPr>
        <w:pStyle w:val="a"/>
      </w:pPr>
    </w:p>
    <w:p w14:paraId="7F6B26EE" w14:textId="09F72B94" w:rsidR="00241D0C" w:rsidRDefault="00241D0C" w:rsidP="00241D0C">
      <w:pPr>
        <w:pStyle w:val="a"/>
      </w:pPr>
      <w:r>
        <w:rPr>
          <w:noProof/>
          <w:lang w:eastAsia="en-US"/>
        </w:rPr>
        <w:drawing>
          <wp:inline distT="0" distB="0" distL="0" distR="0" wp14:anchorId="6A4F9465" wp14:editId="09FCD969">
            <wp:extent cx="5101359" cy="211150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02913" cy="2112143"/>
                    </a:xfrm>
                    <a:prstGeom prst="rect">
                      <a:avLst/>
                    </a:prstGeom>
                    <a:noFill/>
                    <a:ln>
                      <a:noFill/>
                    </a:ln>
                  </pic:spPr>
                </pic:pic>
              </a:graphicData>
            </a:graphic>
          </wp:inline>
        </w:drawing>
      </w:r>
    </w:p>
    <w:p w14:paraId="442D4824" w14:textId="1C6F68A3" w:rsidR="00241D0C" w:rsidRDefault="00241D0C" w:rsidP="00241D0C">
      <w:pPr>
        <w:pStyle w:val="Caption"/>
      </w:pPr>
      <w:bookmarkStart w:id="103" w:name="_Toc305878463"/>
      <w:r>
        <w:rPr>
          <w:rFonts w:hint="eastAsia"/>
        </w:rPr>
        <w:t>图</w:t>
      </w:r>
      <w:r>
        <w:rPr>
          <w:rFonts w:hint="eastAsia"/>
        </w:rPr>
        <w:t xml:space="preserve"> </w:t>
      </w:r>
      <w:r>
        <w:fldChar w:fldCharType="begin"/>
      </w:r>
      <w:r>
        <w:instrText xml:space="preserve"> SEQ </w:instrText>
      </w:r>
      <w:r>
        <w:rPr>
          <w:rFonts w:hint="eastAsia"/>
        </w:rPr>
        <w:instrText>图</w:instrText>
      </w:r>
      <w:r>
        <w:rPr>
          <w:rFonts w:hint="eastAsia"/>
        </w:rPr>
        <w:instrText xml:space="preserve"> \* ARABIC</w:instrText>
      </w:r>
      <w:r>
        <w:instrText xml:space="preserve"> </w:instrText>
      </w:r>
      <w:r>
        <w:fldChar w:fldCharType="separate"/>
      </w:r>
      <w:r w:rsidR="00D4565C">
        <w:rPr>
          <w:noProof/>
        </w:rPr>
        <w:t>5</w:t>
      </w:r>
      <w:r>
        <w:fldChar w:fldCharType="end"/>
      </w:r>
      <w:r w:rsidRPr="00241D0C">
        <w:rPr>
          <w:rFonts w:hint="eastAsia"/>
        </w:rPr>
        <w:t>用户层应用开发要素</w:t>
      </w:r>
      <w:bookmarkEnd w:id="103"/>
    </w:p>
    <w:p w14:paraId="3FB49721" w14:textId="76F671EC" w:rsidR="00D43C41" w:rsidRPr="00D43C41" w:rsidRDefault="00D43C41" w:rsidP="00D43C41">
      <w:pPr>
        <w:rPr>
          <w:sz w:val="24"/>
          <w:szCs w:val="22"/>
        </w:rPr>
      </w:pPr>
      <w:r>
        <w:rPr>
          <w:rFonts w:hint="eastAsia"/>
          <w:sz w:val="24"/>
          <w:szCs w:val="22"/>
        </w:rPr>
        <w:t>A</w:t>
      </w:r>
      <w:r>
        <w:rPr>
          <w:sz w:val="24"/>
          <w:szCs w:val="22"/>
        </w:rPr>
        <w:t xml:space="preserve">. </w:t>
      </w:r>
      <w:r w:rsidRPr="00D43C41">
        <w:rPr>
          <w:rFonts w:hint="eastAsia"/>
          <w:sz w:val="24"/>
          <w:szCs w:val="22"/>
        </w:rPr>
        <w:t>输入数据</w:t>
      </w:r>
    </w:p>
    <w:p w14:paraId="3F000FAB" w14:textId="77777777" w:rsidR="00D43C41" w:rsidRPr="00D43C41" w:rsidRDefault="00D43C41" w:rsidP="00D43C41"/>
    <w:p w14:paraId="7E69B29D" w14:textId="77777777" w:rsidR="00D43C41" w:rsidRDefault="00D43C41" w:rsidP="00D43C41">
      <w:pPr>
        <w:pStyle w:val="a"/>
      </w:pPr>
      <w:r w:rsidRPr="00D43C41">
        <w:rPr>
          <w:rFonts w:hint="eastAsia"/>
        </w:rPr>
        <w:t>因为输入数据一般较大，所以数据一般以分块（</w:t>
      </w:r>
      <w:r w:rsidRPr="00D43C41">
        <w:rPr>
          <w:rFonts w:hint="eastAsia"/>
        </w:rPr>
        <w:t>split</w:t>
      </w:r>
      <w:r w:rsidRPr="00D43C41">
        <w:rPr>
          <w:rFonts w:hint="eastAsia"/>
        </w:rPr>
        <w:t>）形式（典型的分块大</w:t>
      </w:r>
      <w:r w:rsidRPr="00D43C41">
        <w:rPr>
          <w:rFonts w:hint="eastAsia"/>
        </w:rPr>
        <w:lastRenderedPageBreak/>
        <w:t>小是</w:t>
      </w:r>
      <w:r w:rsidRPr="00D43C41">
        <w:rPr>
          <w:rFonts w:hint="eastAsia"/>
        </w:rPr>
        <w:t>64MB</w:t>
      </w:r>
      <w:r w:rsidRPr="00D43C41">
        <w:rPr>
          <w:rFonts w:hint="eastAsia"/>
        </w:rPr>
        <w:t>，</w:t>
      </w:r>
      <w:r w:rsidRPr="00D43C41">
        <w:rPr>
          <w:rFonts w:hint="eastAsia"/>
        </w:rPr>
        <w:t>128MB</w:t>
      </w:r>
      <w:r w:rsidRPr="00D43C41">
        <w:rPr>
          <w:rFonts w:hint="eastAsia"/>
        </w:rPr>
        <w:t>等等），提前存放在分布式文件系统之上。输入数据也可以来自于分布式数据仓库（如</w:t>
      </w:r>
      <w:r w:rsidRPr="00D43C41">
        <w:rPr>
          <w:rFonts w:hint="eastAsia"/>
        </w:rPr>
        <w:t>Hive</w:t>
      </w:r>
      <w:r w:rsidRPr="00D43C41">
        <w:rPr>
          <w:rFonts w:hint="eastAsia"/>
        </w:rPr>
        <w:t>），分布式</w:t>
      </w:r>
      <w:r w:rsidRPr="00D43C41">
        <w:rPr>
          <w:rFonts w:hint="eastAsia"/>
        </w:rPr>
        <w:t>key</w:t>
      </w:r>
      <w:r w:rsidRPr="00D43C41">
        <w:t xml:space="preserve">/value </w:t>
      </w:r>
      <w:r w:rsidRPr="00D43C41">
        <w:rPr>
          <w:rFonts w:hint="eastAsia"/>
        </w:rPr>
        <w:t>数据库（如</w:t>
      </w:r>
      <w:r w:rsidRPr="00D43C41">
        <w:rPr>
          <w:rFonts w:hint="eastAsia"/>
        </w:rPr>
        <w:t>HBase</w:t>
      </w:r>
      <w:r w:rsidRPr="00D43C41">
        <w:rPr>
          <w:rFonts w:hint="eastAsia"/>
        </w:rPr>
        <w:t>）等等。</w:t>
      </w:r>
    </w:p>
    <w:p w14:paraId="2C0962D5" w14:textId="77777777" w:rsidR="00D43C41" w:rsidRDefault="00D43C41" w:rsidP="00D43C41">
      <w:pPr>
        <w:pStyle w:val="a"/>
      </w:pPr>
    </w:p>
    <w:p w14:paraId="3C8E4D31" w14:textId="5C6C29DE" w:rsidR="00D43C41" w:rsidRPr="00D43C41" w:rsidRDefault="00D43C41" w:rsidP="00D43C41">
      <w:pPr>
        <w:rPr>
          <w:sz w:val="24"/>
          <w:szCs w:val="22"/>
        </w:rPr>
      </w:pPr>
      <w:r>
        <w:rPr>
          <w:sz w:val="24"/>
          <w:szCs w:val="22"/>
        </w:rPr>
        <w:t xml:space="preserve">B. </w:t>
      </w:r>
      <w:r>
        <w:rPr>
          <w:rFonts w:hint="eastAsia"/>
          <w:sz w:val="24"/>
          <w:szCs w:val="22"/>
        </w:rPr>
        <w:t>用户代码</w:t>
      </w:r>
    </w:p>
    <w:p w14:paraId="7F215387" w14:textId="77777777" w:rsidR="00D43C41" w:rsidRPr="00D43C41" w:rsidRDefault="00D43C41" w:rsidP="00D43C41">
      <w:pPr>
        <w:pStyle w:val="a"/>
      </w:pPr>
    </w:p>
    <w:p w14:paraId="59310318" w14:textId="77777777" w:rsidR="00D43C41" w:rsidRPr="00D43C41" w:rsidRDefault="00D43C41" w:rsidP="00D43C41">
      <w:pPr>
        <w:pStyle w:val="a"/>
      </w:pPr>
      <w:r w:rsidRPr="00D43C41">
        <w:rPr>
          <w:rFonts w:hint="eastAsia"/>
        </w:rPr>
        <w:t>用户代码可以是用户手写的</w:t>
      </w:r>
      <w:r w:rsidRPr="00D43C41">
        <w:t>MapReduce</w:t>
      </w:r>
      <w:r w:rsidRPr="00D43C41">
        <w:rPr>
          <w:rFonts w:hint="eastAsia"/>
        </w:rPr>
        <w:t>代码，比如用户自定义的</w:t>
      </w:r>
      <w:r w:rsidRPr="00D43C41">
        <w:t>map()</w:t>
      </w:r>
      <w:r w:rsidRPr="00D43C41">
        <w:rPr>
          <w:rFonts w:hint="eastAsia"/>
        </w:rPr>
        <w:t>，</w:t>
      </w:r>
      <w:r w:rsidRPr="00D43C41">
        <w:t>reduce()</w:t>
      </w:r>
      <w:r w:rsidRPr="00D43C41">
        <w:rPr>
          <w:rFonts w:hint="eastAsia"/>
        </w:rPr>
        <w:t>或者使用</w:t>
      </w:r>
      <w:r w:rsidRPr="00D43C41">
        <w:rPr>
          <w:rFonts w:hint="eastAsia"/>
        </w:rPr>
        <w:t>Spark</w:t>
      </w:r>
      <w:r w:rsidRPr="00D43C41">
        <w:rPr>
          <w:rFonts w:hint="eastAsia"/>
        </w:rPr>
        <w:t>提供的通用操作符</w:t>
      </w:r>
      <w:r w:rsidRPr="00D43C41">
        <w:t>flatMap()</w:t>
      </w:r>
      <w:r w:rsidRPr="00D43C41">
        <w:rPr>
          <w:rFonts w:hint="eastAsia"/>
        </w:rPr>
        <w:t>，</w:t>
      </w:r>
      <w:r w:rsidRPr="00D43C41">
        <w:rPr>
          <w:rFonts w:hint="eastAsia"/>
        </w:rPr>
        <w:t>join</w:t>
      </w:r>
      <w:r w:rsidRPr="00D43C41">
        <w:t>()</w:t>
      </w:r>
      <w:r w:rsidRPr="00D43C41">
        <w:rPr>
          <w:rFonts w:hint="eastAsia"/>
        </w:rPr>
        <w:t>等撰写的代码。用户代码也可以由高层语言或者高层库产生。比如，</w:t>
      </w:r>
      <w:r w:rsidRPr="00D43C41">
        <w:rPr>
          <w:rFonts w:hint="eastAsia"/>
        </w:rPr>
        <w:t>SQL</w:t>
      </w:r>
      <w:r w:rsidRPr="00D43C41">
        <w:t>-like</w:t>
      </w:r>
      <w:r w:rsidRPr="00D43C41">
        <w:rPr>
          <w:rFonts w:hint="eastAsia"/>
        </w:rPr>
        <w:t>的</w:t>
      </w:r>
      <w:r w:rsidRPr="00D43C41">
        <w:rPr>
          <w:rFonts w:hint="eastAsia"/>
        </w:rPr>
        <w:t>Pig</w:t>
      </w:r>
      <w:r w:rsidRPr="00D43C41">
        <w:rPr>
          <w:rFonts w:hint="eastAsia"/>
        </w:rPr>
        <w:t>脚本可以自动生成二进制的</w:t>
      </w:r>
      <w:r w:rsidRPr="00D43C41">
        <w:t>map()</w:t>
      </w:r>
      <w:r w:rsidRPr="00D43C41">
        <w:rPr>
          <w:rFonts w:hint="eastAsia"/>
        </w:rPr>
        <w:t>和</w:t>
      </w:r>
      <w:r w:rsidRPr="00D43C41">
        <w:rPr>
          <w:rFonts w:hint="eastAsia"/>
        </w:rPr>
        <w:t>reduce</w:t>
      </w:r>
      <w:r w:rsidRPr="00D43C41">
        <w:t>()</w:t>
      </w:r>
      <w:r w:rsidRPr="00D43C41">
        <w:rPr>
          <w:rFonts w:hint="eastAsia"/>
        </w:rPr>
        <w:t>。</w:t>
      </w:r>
      <w:r w:rsidRPr="00D43C41">
        <w:rPr>
          <w:rFonts w:hint="eastAsia"/>
        </w:rPr>
        <w:t>MLlib</w:t>
      </w:r>
      <w:r w:rsidRPr="00D43C41">
        <w:rPr>
          <w:rFonts w:hint="eastAsia"/>
        </w:rPr>
        <w:t>在用户选择算法及算法参数后，可以自动生成可执行的</w:t>
      </w:r>
      <w:r w:rsidRPr="00D43C41">
        <w:rPr>
          <w:rFonts w:hint="eastAsia"/>
        </w:rPr>
        <w:t>Spark</w:t>
      </w:r>
      <w:r w:rsidRPr="00D43C41">
        <w:rPr>
          <w:rFonts w:hint="eastAsia"/>
        </w:rPr>
        <w:t>程序。另外，为了优化应用性能，用户也可以定义一个“迷你”的</w:t>
      </w:r>
      <w:r w:rsidRPr="00D43C41">
        <w:rPr>
          <w:rFonts w:hint="eastAsia"/>
        </w:rPr>
        <w:t>reduce</w:t>
      </w:r>
      <w:r w:rsidRPr="00D43C41">
        <w:t>()</w:t>
      </w:r>
      <w:r w:rsidRPr="00D43C41">
        <w:rPr>
          <w:rFonts w:hint="eastAsia"/>
        </w:rPr>
        <w:t>，叫做</w:t>
      </w:r>
      <w:r w:rsidRPr="00D43C41">
        <w:t>combine()</w:t>
      </w:r>
      <w:r w:rsidRPr="00D43C41">
        <w:rPr>
          <w:rFonts w:hint="eastAsia"/>
        </w:rPr>
        <w:t>。因为</w:t>
      </w:r>
      <w:r w:rsidRPr="00D43C41">
        <w:rPr>
          <w:rFonts w:hint="eastAsia"/>
        </w:rPr>
        <w:t>combine</w:t>
      </w:r>
      <w:r w:rsidRPr="00D43C41">
        <w:t>()</w:t>
      </w:r>
      <w:r w:rsidRPr="00D43C41">
        <w:rPr>
          <w:rFonts w:hint="eastAsia"/>
        </w:rPr>
        <w:t>和</w:t>
      </w:r>
      <w:r w:rsidRPr="00D43C41">
        <w:rPr>
          <w:rFonts w:hint="eastAsia"/>
        </w:rPr>
        <w:t>reduce</w:t>
      </w:r>
      <w:r w:rsidRPr="00D43C41">
        <w:t>()</w:t>
      </w:r>
      <w:r w:rsidRPr="00D43C41">
        <w:rPr>
          <w:rFonts w:hint="eastAsia"/>
        </w:rPr>
        <w:t>一般具有相同的代码，只是</w:t>
      </w:r>
      <w:r w:rsidRPr="00D43C41">
        <w:rPr>
          <w:rFonts w:hint="eastAsia"/>
        </w:rPr>
        <w:t>combine</w:t>
      </w:r>
      <w:r w:rsidRPr="00D43C41">
        <w:t>()</w:t>
      </w:r>
      <w:r w:rsidRPr="00D43C41">
        <w:rPr>
          <w:rFonts w:hint="eastAsia"/>
        </w:rPr>
        <w:t>处理的是部分聚合数据，我们可以将</w:t>
      </w:r>
      <w:r w:rsidRPr="00D43C41">
        <w:rPr>
          <w:rFonts w:hint="eastAsia"/>
        </w:rPr>
        <w:t>combine</w:t>
      </w:r>
      <w:r w:rsidRPr="00D43C41">
        <w:t>()</w:t>
      </w:r>
      <w:r w:rsidRPr="00D43C41">
        <w:rPr>
          <w:rFonts w:hint="eastAsia"/>
        </w:rPr>
        <w:t>视作小型</w:t>
      </w:r>
      <w:r w:rsidRPr="00D43C41">
        <w:rPr>
          <w:rFonts w:hint="eastAsia"/>
        </w:rPr>
        <w:t>reduce</w:t>
      </w:r>
      <w:r w:rsidRPr="00D43C41">
        <w:t>()</w:t>
      </w:r>
      <w:r w:rsidRPr="00D43C41">
        <w:rPr>
          <w:rFonts w:hint="eastAsia"/>
        </w:rPr>
        <w:t>。</w:t>
      </w:r>
    </w:p>
    <w:p w14:paraId="4850A67B" w14:textId="77777777" w:rsidR="00D43C41" w:rsidRPr="00D43C41" w:rsidRDefault="00D43C41" w:rsidP="00D43C41">
      <w:pPr>
        <w:pStyle w:val="a"/>
      </w:pPr>
      <w:r w:rsidRPr="00D43C41">
        <w:rPr>
          <w:rFonts w:hint="eastAsia"/>
        </w:rPr>
        <w:t>除了</w:t>
      </w:r>
      <w:r w:rsidRPr="00D43C41">
        <w:rPr>
          <w:rFonts w:hint="eastAsia"/>
        </w:rPr>
        <w:t>m</w:t>
      </w:r>
      <w:r w:rsidRPr="00D43C41">
        <w:t>ap()</w:t>
      </w:r>
      <w:r w:rsidRPr="00D43C41">
        <w:rPr>
          <w:rFonts w:hint="eastAsia"/>
        </w:rPr>
        <w:t>和</w:t>
      </w:r>
      <w:r w:rsidRPr="00D43C41">
        <w:rPr>
          <w:rFonts w:hint="eastAsia"/>
        </w:rPr>
        <w:t>reduce</w:t>
      </w:r>
      <w:r w:rsidRPr="00D43C41">
        <w:t>()</w:t>
      </w:r>
      <w:r w:rsidRPr="00D43C41">
        <w:rPr>
          <w:rFonts w:hint="eastAsia"/>
        </w:rPr>
        <w:t>以外，用户需要撰写一个</w:t>
      </w:r>
      <w:r w:rsidRPr="00D43C41">
        <w:rPr>
          <w:rFonts w:hint="eastAsia"/>
        </w:rPr>
        <w:t>driver</w:t>
      </w:r>
      <w:r w:rsidRPr="00D43C41">
        <w:rPr>
          <w:rFonts w:hint="eastAsia"/>
        </w:rPr>
        <w:t>程序用来提交应用。</w:t>
      </w:r>
      <w:r w:rsidRPr="00D43C41">
        <w:rPr>
          <w:rFonts w:hint="eastAsia"/>
        </w:rPr>
        <w:t>Driver</w:t>
      </w:r>
      <w:r w:rsidRPr="00D43C41">
        <w:rPr>
          <w:rFonts w:hint="eastAsia"/>
        </w:rPr>
        <w:t>程序一般运行在客户端。在</w:t>
      </w:r>
      <w:r w:rsidRPr="00D43C41">
        <w:rPr>
          <w:rFonts w:hint="eastAsia"/>
        </w:rPr>
        <w:t>Hadoop</w:t>
      </w:r>
      <w:r w:rsidRPr="00D43C41">
        <w:rPr>
          <w:rFonts w:hint="eastAsia"/>
        </w:rPr>
        <w:t>中，</w:t>
      </w:r>
      <w:r w:rsidRPr="00D43C41">
        <w:rPr>
          <w:rFonts w:hint="eastAsia"/>
        </w:rPr>
        <w:t>driver</w:t>
      </w:r>
      <w:r w:rsidRPr="00D43C41">
        <w:rPr>
          <w:rFonts w:hint="eastAsia"/>
        </w:rPr>
        <w:t>负责设定输入输出数据类型，并向</w:t>
      </w:r>
      <w:r w:rsidRPr="00D43C41">
        <w:rPr>
          <w:rFonts w:hint="eastAsia"/>
        </w:rPr>
        <w:t>Hadoop</w:t>
      </w:r>
      <w:r w:rsidRPr="00D43C41">
        <w:rPr>
          <w:rFonts w:hint="eastAsia"/>
        </w:rPr>
        <w:t>框架提交</w:t>
      </w:r>
      <w:r w:rsidRPr="00D43C41">
        <w:rPr>
          <w:rFonts w:hint="eastAsia"/>
        </w:rPr>
        <w:t>job</w:t>
      </w:r>
      <w:r w:rsidRPr="00D43C41">
        <w:rPr>
          <w:rFonts w:hint="eastAsia"/>
        </w:rPr>
        <w:t>。在</w:t>
      </w:r>
      <w:r w:rsidRPr="00D43C41">
        <w:rPr>
          <w:rFonts w:hint="eastAsia"/>
        </w:rPr>
        <w:t>Spark</w:t>
      </w:r>
      <w:r w:rsidRPr="00D43C41">
        <w:rPr>
          <w:rFonts w:hint="eastAsia"/>
        </w:rPr>
        <w:t>中</w:t>
      </w:r>
      <w:r w:rsidRPr="00D43C41">
        <w:t>,</w:t>
      </w:r>
      <w:r w:rsidRPr="00D43C41">
        <w:rPr>
          <w:rFonts w:hint="eastAsia"/>
        </w:rPr>
        <w:t>如图</w:t>
      </w:r>
      <w:r w:rsidRPr="00D43C41">
        <w:rPr>
          <w:rFonts w:hint="eastAsia"/>
        </w:rPr>
        <w:t>2.3</w:t>
      </w:r>
      <w:r w:rsidRPr="00D43C41">
        <w:rPr>
          <w:rFonts w:hint="eastAsia"/>
        </w:rPr>
        <w:t>，</w:t>
      </w:r>
      <w:r w:rsidRPr="00D43C41">
        <w:rPr>
          <w:rFonts w:hint="eastAsia"/>
        </w:rPr>
        <w:t>driver</w:t>
      </w:r>
      <w:r w:rsidRPr="00D43C41">
        <w:rPr>
          <w:rFonts w:hint="eastAsia"/>
        </w:rPr>
        <w:t>程序不仅可以产生数据、广播数据给各个</w:t>
      </w:r>
      <w:r w:rsidRPr="00D43C41">
        <w:rPr>
          <w:rFonts w:hint="eastAsia"/>
        </w:rPr>
        <w:t>task</w:t>
      </w:r>
      <w:r w:rsidRPr="00D43C41">
        <w:rPr>
          <w:rFonts w:hint="eastAsia"/>
        </w:rPr>
        <w:t>，也可以收集</w:t>
      </w:r>
      <w:r w:rsidRPr="00D43C41">
        <w:rPr>
          <w:rFonts w:hint="eastAsia"/>
        </w:rPr>
        <w:t>task</w:t>
      </w:r>
      <w:r w:rsidRPr="00D43C41">
        <w:rPr>
          <w:rFonts w:hint="eastAsia"/>
        </w:rPr>
        <w:t>的运行结果，最后在</w:t>
      </w:r>
      <w:r w:rsidRPr="00D43C41">
        <w:rPr>
          <w:rFonts w:hint="eastAsia"/>
        </w:rPr>
        <w:t>driver</w:t>
      </w:r>
      <w:r w:rsidRPr="00D43C41">
        <w:rPr>
          <w:rFonts w:hint="eastAsia"/>
        </w:rPr>
        <w:t>内存中进行计算最终结果。</w:t>
      </w:r>
    </w:p>
    <w:p w14:paraId="790DFA38" w14:textId="59EF293C" w:rsidR="00241D0C" w:rsidRDefault="0056540B" w:rsidP="00241D0C">
      <w:r>
        <w:t xml:space="preserve">      </w:t>
      </w:r>
      <w:r>
        <w:rPr>
          <w:noProof/>
          <w:lang w:eastAsia="en-US"/>
        </w:rPr>
        <w:drawing>
          <wp:inline distT="0" distB="0" distL="0" distR="0" wp14:anchorId="600FF7DF" wp14:editId="5FA50CF6">
            <wp:extent cx="4715948" cy="1558558"/>
            <wp:effectExtent l="0" t="0" r="0" b="0"/>
            <wp:docPr id="30" name="Picture 30" descr="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iv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7217" cy="1558977"/>
                    </a:xfrm>
                    <a:prstGeom prst="rect">
                      <a:avLst/>
                    </a:prstGeom>
                    <a:noFill/>
                    <a:ln>
                      <a:noFill/>
                    </a:ln>
                  </pic:spPr>
                </pic:pic>
              </a:graphicData>
            </a:graphic>
          </wp:inline>
        </w:drawing>
      </w:r>
    </w:p>
    <w:p w14:paraId="470DC3E7" w14:textId="75391F42" w:rsidR="0056540B" w:rsidRDefault="0056540B" w:rsidP="0056540B">
      <w:pPr>
        <w:pStyle w:val="Caption"/>
        <w:rPr>
          <w:rFonts w:ascii="Times New Roman" w:hAnsi="Times New Roman" w:cs="Times New Roman"/>
        </w:rPr>
      </w:pPr>
      <w:bookmarkStart w:id="104" w:name="_Toc305878464"/>
      <w:r w:rsidRPr="0056540B">
        <w:rPr>
          <w:rFonts w:ascii="Times New Roman" w:hAnsi="Times New Roman" w:cs="Times New Roman"/>
        </w:rPr>
        <w:t>图</w:t>
      </w:r>
      <w:r w:rsidRPr="0056540B">
        <w:rPr>
          <w:rFonts w:ascii="Times New Roman" w:hAnsi="Times New Roman" w:cs="Times New Roman"/>
        </w:rPr>
        <w:t xml:space="preserve"> </w:t>
      </w:r>
      <w:r w:rsidRPr="0056540B">
        <w:rPr>
          <w:rFonts w:ascii="Times New Roman" w:hAnsi="Times New Roman" w:cs="Times New Roman"/>
        </w:rPr>
        <w:fldChar w:fldCharType="begin"/>
      </w:r>
      <w:r w:rsidRPr="0056540B">
        <w:rPr>
          <w:rFonts w:ascii="Times New Roman" w:hAnsi="Times New Roman" w:cs="Times New Roman"/>
        </w:rPr>
        <w:instrText xml:space="preserve"> SEQ </w:instrText>
      </w:r>
      <w:r w:rsidRPr="0056540B">
        <w:rPr>
          <w:rFonts w:ascii="Times New Roman" w:hAnsi="Times New Roman" w:cs="Times New Roman"/>
        </w:rPr>
        <w:instrText>图</w:instrText>
      </w:r>
      <w:r w:rsidRPr="0056540B">
        <w:rPr>
          <w:rFonts w:ascii="Times New Roman" w:hAnsi="Times New Roman" w:cs="Times New Roman"/>
        </w:rPr>
        <w:instrText xml:space="preserve"> \* ARABIC </w:instrText>
      </w:r>
      <w:r w:rsidRPr="0056540B">
        <w:rPr>
          <w:rFonts w:ascii="Times New Roman" w:hAnsi="Times New Roman" w:cs="Times New Roman"/>
        </w:rPr>
        <w:fldChar w:fldCharType="separate"/>
      </w:r>
      <w:r w:rsidR="00D4565C">
        <w:rPr>
          <w:rFonts w:ascii="Times New Roman" w:hAnsi="Times New Roman" w:cs="Times New Roman"/>
          <w:noProof/>
        </w:rPr>
        <w:t>6</w:t>
      </w:r>
      <w:r w:rsidRPr="0056540B">
        <w:rPr>
          <w:rFonts w:ascii="Times New Roman" w:hAnsi="Times New Roman" w:cs="Times New Roman"/>
        </w:rPr>
        <w:fldChar w:fldCharType="end"/>
      </w:r>
      <w:r w:rsidRPr="0056540B">
        <w:rPr>
          <w:rFonts w:ascii="Times New Roman" w:hAnsi="Times New Roman" w:cs="Times New Roman"/>
        </w:rPr>
        <w:t xml:space="preserve"> Driver</w:t>
      </w:r>
      <w:r w:rsidRPr="0056540B">
        <w:rPr>
          <w:rFonts w:ascii="Times New Roman" w:hAnsi="Times New Roman" w:cs="Times New Roman"/>
        </w:rPr>
        <w:t>程序</w:t>
      </w:r>
      <w:bookmarkEnd w:id="104"/>
    </w:p>
    <w:p w14:paraId="7F28B73B" w14:textId="5D7839A0" w:rsidR="00E679F6" w:rsidRDefault="00E679F6" w:rsidP="00E679F6">
      <w:pPr>
        <w:pStyle w:val="a"/>
        <w:ind w:firstLineChars="0" w:firstLine="0"/>
      </w:pPr>
      <w:r>
        <w:t xml:space="preserve">C. </w:t>
      </w:r>
      <w:r>
        <w:rPr>
          <w:rFonts w:hint="eastAsia"/>
        </w:rPr>
        <w:t>配置</w:t>
      </w:r>
    </w:p>
    <w:p w14:paraId="68479028" w14:textId="77777777" w:rsidR="00E679F6" w:rsidRDefault="00E679F6" w:rsidP="00E679F6">
      <w:pPr>
        <w:pStyle w:val="a"/>
        <w:ind w:firstLineChars="0" w:firstLine="0"/>
      </w:pPr>
    </w:p>
    <w:p w14:paraId="71617FB5" w14:textId="77777777" w:rsidR="00E679F6" w:rsidRPr="00E679F6" w:rsidRDefault="00E679F6" w:rsidP="00E679F6">
      <w:pPr>
        <w:pStyle w:val="a"/>
      </w:pPr>
      <w:r w:rsidRPr="00E679F6">
        <w:rPr>
          <w:rFonts w:hint="eastAsia"/>
        </w:rPr>
        <w:t>一个分布式数据并行应用的配置参数主要包含两类：</w:t>
      </w:r>
      <w:r w:rsidRPr="00E679F6">
        <w:t>(1)</w:t>
      </w:r>
      <w:r w:rsidRPr="00E679F6">
        <w:rPr>
          <w:rFonts w:hint="eastAsia"/>
        </w:rPr>
        <w:t xml:space="preserve"> </w:t>
      </w:r>
      <w:r w:rsidRPr="00E679F6">
        <w:rPr>
          <w:rFonts w:hint="eastAsia"/>
        </w:rPr>
        <w:t>内存相关的配置参数，比如</w:t>
      </w:r>
      <w:r w:rsidRPr="00E679F6">
        <w:rPr>
          <w:rFonts w:hint="eastAsia"/>
        </w:rPr>
        <w:t>buffer size</w:t>
      </w:r>
      <w:r w:rsidRPr="00E679F6">
        <w:rPr>
          <w:rFonts w:hint="eastAsia"/>
        </w:rPr>
        <w:t>，直接影响</w:t>
      </w:r>
      <w:r w:rsidRPr="00E679F6">
        <w:rPr>
          <w:rFonts w:hint="eastAsia"/>
        </w:rPr>
        <w:t>map</w:t>
      </w:r>
      <w:r w:rsidRPr="00E679F6">
        <w:t>/reduce</w:t>
      </w:r>
      <w:r w:rsidRPr="00E679F6">
        <w:rPr>
          <w:rFonts w:hint="eastAsia"/>
        </w:rPr>
        <w:t xml:space="preserve"> task</w:t>
      </w:r>
      <w:r w:rsidRPr="00E679F6">
        <w:rPr>
          <w:rFonts w:hint="eastAsia"/>
        </w:rPr>
        <w:t>的内存用量。</w:t>
      </w:r>
      <w:r w:rsidRPr="00E679F6">
        <w:t>B</w:t>
      </w:r>
      <w:r w:rsidRPr="00E679F6">
        <w:rPr>
          <w:rFonts w:hint="eastAsia"/>
        </w:rPr>
        <w:t>uffer size</w:t>
      </w:r>
      <w:r w:rsidRPr="00E679F6">
        <w:rPr>
          <w:rFonts w:hint="eastAsia"/>
        </w:rPr>
        <w:t>负责定义框架缓冲区的大小。在</w:t>
      </w:r>
      <w:r w:rsidRPr="00E679F6">
        <w:rPr>
          <w:rFonts w:hint="eastAsia"/>
        </w:rPr>
        <w:t>Hadoop</w:t>
      </w:r>
      <w:r w:rsidRPr="00E679F6">
        <w:rPr>
          <w:rFonts w:hint="eastAsia"/>
        </w:rPr>
        <w:t>中</w:t>
      </w:r>
      <w:r w:rsidRPr="00E679F6">
        <w:t>map/reduce task</w:t>
      </w:r>
      <w:r w:rsidRPr="00E679F6">
        <w:rPr>
          <w:rFonts w:hint="eastAsia"/>
        </w:rPr>
        <w:t>实际启动一个</w:t>
      </w:r>
      <w:r w:rsidRPr="00E679F6">
        <w:rPr>
          <w:rFonts w:hint="eastAsia"/>
        </w:rPr>
        <w:t>JVM</w:t>
      </w:r>
      <w:r w:rsidRPr="00E679F6">
        <w:rPr>
          <w:rFonts w:hint="eastAsia"/>
        </w:rPr>
        <w:t>来运行，因此用户还要设置</w:t>
      </w:r>
      <w:r w:rsidRPr="00E679F6">
        <w:rPr>
          <w:rFonts w:hint="eastAsia"/>
        </w:rPr>
        <w:t>JVM</w:t>
      </w:r>
      <w:r w:rsidRPr="00E679F6">
        <w:rPr>
          <w:rFonts w:hint="eastAsia"/>
        </w:rPr>
        <w:t>的大小，也就是</w:t>
      </w:r>
      <w:r w:rsidRPr="00E679F6">
        <w:rPr>
          <w:rFonts w:hint="eastAsia"/>
        </w:rPr>
        <w:t>memory limit</w:t>
      </w:r>
      <w:r w:rsidRPr="00E679F6">
        <w:rPr>
          <w:rFonts w:hint="eastAsia"/>
        </w:rPr>
        <w:t>。</w:t>
      </w:r>
      <w:r w:rsidRPr="00E679F6">
        <w:t xml:space="preserve"> (2)</w:t>
      </w:r>
      <w:r w:rsidRPr="00E679F6">
        <w:rPr>
          <w:rFonts w:hint="eastAsia"/>
        </w:rPr>
        <w:t xml:space="preserve"> </w:t>
      </w:r>
      <w:r w:rsidRPr="00E679F6">
        <w:rPr>
          <w:rFonts w:hint="eastAsia"/>
        </w:rPr>
        <w:t>数据流相关的配置参数，比如</w:t>
      </w:r>
      <w:r w:rsidRPr="00E679F6">
        <w:rPr>
          <w:rFonts w:hint="eastAsia"/>
        </w:rPr>
        <w:t>partition number</w:t>
      </w:r>
      <w:r w:rsidRPr="00E679F6">
        <w:t>/function</w:t>
      </w:r>
      <w:r w:rsidRPr="00E679F6">
        <w:rPr>
          <w:rFonts w:hint="eastAsia"/>
        </w:rPr>
        <w:t>，通过影响数据流来间接影响</w:t>
      </w:r>
      <w:r w:rsidRPr="00E679F6">
        <w:rPr>
          <w:rFonts w:hint="eastAsia"/>
        </w:rPr>
        <w:t>map</w:t>
      </w:r>
      <w:r w:rsidRPr="00E679F6">
        <w:t xml:space="preserve">/reduce </w:t>
      </w:r>
      <w:r w:rsidRPr="00E679F6">
        <w:rPr>
          <w:rFonts w:hint="eastAsia"/>
        </w:rPr>
        <w:t>task</w:t>
      </w:r>
      <w:r w:rsidRPr="00E679F6">
        <w:rPr>
          <w:rFonts w:hint="eastAsia"/>
        </w:rPr>
        <w:t>的内存用量。比如</w:t>
      </w:r>
      <w:r w:rsidRPr="00E679F6">
        <w:rPr>
          <w:rFonts w:hint="eastAsia"/>
        </w:rPr>
        <w:t>partition function</w:t>
      </w:r>
      <w:r w:rsidRPr="00E679F6">
        <w:rPr>
          <w:rFonts w:hint="eastAsia"/>
        </w:rPr>
        <w:t>定义如何划分</w:t>
      </w:r>
      <w:r w:rsidRPr="00E679F6">
        <w:t>map()</w:t>
      </w:r>
      <w:r w:rsidRPr="00E679F6">
        <w:rPr>
          <w:rFonts w:hint="eastAsia"/>
        </w:rPr>
        <w:t>的输出数据，</w:t>
      </w:r>
      <w:r w:rsidRPr="00E679F6">
        <w:t>partition number</w:t>
      </w:r>
      <w:r w:rsidRPr="00E679F6">
        <w:rPr>
          <w:rFonts w:hint="eastAsia"/>
        </w:rPr>
        <w:t>定义会有多少个</w:t>
      </w:r>
      <w:r w:rsidRPr="00E679F6">
        <w:rPr>
          <w:rFonts w:hint="eastAsia"/>
        </w:rPr>
        <w:t>partition</w:t>
      </w:r>
      <w:r w:rsidRPr="00E679F6">
        <w:rPr>
          <w:rFonts w:hint="eastAsia"/>
        </w:rPr>
        <w:t>产生，也就是有多少个</w:t>
      </w:r>
      <w:r w:rsidRPr="00E679F6">
        <w:rPr>
          <w:rFonts w:hint="eastAsia"/>
        </w:rPr>
        <w:t>reducer</w:t>
      </w:r>
      <w:r w:rsidRPr="00E679F6">
        <w:rPr>
          <w:rFonts w:hint="eastAsia"/>
        </w:rPr>
        <w:t>会被运行。</w:t>
      </w:r>
      <w:r w:rsidRPr="00E679F6">
        <w:rPr>
          <w:rFonts w:hint="eastAsia"/>
        </w:rPr>
        <w:t>Input split size</w:t>
      </w:r>
      <w:r w:rsidRPr="00E679F6">
        <w:rPr>
          <w:rFonts w:hint="eastAsia"/>
        </w:rPr>
        <w:t>定义</w:t>
      </w:r>
      <w:r w:rsidRPr="00E679F6">
        <w:rPr>
          <w:rFonts w:hint="eastAsia"/>
        </w:rPr>
        <w:t>mapper</w:t>
      </w:r>
      <w:r w:rsidRPr="00E679F6">
        <w:rPr>
          <w:rFonts w:hint="eastAsia"/>
        </w:rPr>
        <w:t>的输入数据（</w:t>
      </w:r>
      <w:r w:rsidRPr="00E679F6">
        <w:rPr>
          <w:rFonts w:hint="eastAsia"/>
        </w:rPr>
        <w:t>input split</w:t>
      </w:r>
      <w:r w:rsidRPr="00E679F6">
        <w:rPr>
          <w:rFonts w:hint="eastAsia"/>
        </w:rPr>
        <w:t>）大小。</w:t>
      </w:r>
    </w:p>
    <w:p w14:paraId="4AABC9EF" w14:textId="3F40D50E" w:rsidR="00D07418" w:rsidRDefault="00DD0FE5" w:rsidP="00876B06">
      <w:pPr>
        <w:pStyle w:val="Heading3"/>
        <w:ind w:left="0" w:firstLine="0"/>
      </w:pPr>
      <w:bookmarkStart w:id="105" w:name="_Toc305878395"/>
      <w:r>
        <w:rPr>
          <w:rFonts w:hint="eastAsia"/>
        </w:rPr>
        <w:lastRenderedPageBreak/>
        <w:t>分布式数据流层</w:t>
      </w:r>
      <w:bookmarkEnd w:id="105"/>
    </w:p>
    <w:p w14:paraId="74D13B5A" w14:textId="77777777" w:rsidR="00DD0FE5" w:rsidRPr="00DD0FE5" w:rsidRDefault="00DD0FE5" w:rsidP="00DD0FE5">
      <w:pPr>
        <w:pStyle w:val="a"/>
      </w:pPr>
      <w:r w:rsidRPr="00DD0FE5">
        <w:rPr>
          <w:rFonts w:hint="eastAsia"/>
        </w:rPr>
        <w:t>一个分布式数据并行应用包含一个或多个</w:t>
      </w:r>
      <w:r w:rsidRPr="00DD0FE5">
        <w:rPr>
          <w:rFonts w:hint="eastAsia"/>
        </w:rPr>
        <w:t>MapReduce jobs</w:t>
      </w:r>
      <w:r w:rsidRPr="00DD0FE5">
        <w:rPr>
          <w:rFonts w:hint="eastAsia"/>
        </w:rPr>
        <w:t>。如图</w:t>
      </w:r>
      <w:r w:rsidRPr="00DD0FE5">
        <w:t>2.</w:t>
      </w:r>
      <w:r w:rsidRPr="00DD0FE5">
        <w:rPr>
          <w:rFonts w:hint="eastAsia"/>
        </w:rPr>
        <w:t>1</w:t>
      </w:r>
      <w:r w:rsidRPr="00DD0FE5">
        <w:rPr>
          <w:rFonts w:hint="eastAsia"/>
        </w:rPr>
        <w:t>所示，一个</w:t>
      </w:r>
      <w:r w:rsidRPr="00DD0FE5">
        <w:rPr>
          <w:rFonts w:hint="eastAsia"/>
        </w:rPr>
        <w:t>job</w:t>
      </w:r>
      <w:r w:rsidRPr="00DD0FE5">
        <w:rPr>
          <w:rFonts w:hint="eastAsia"/>
        </w:rPr>
        <w:t>包含</w:t>
      </w:r>
      <w:r w:rsidRPr="00DD0FE5">
        <w:rPr>
          <w:rFonts w:hint="eastAsia"/>
        </w:rPr>
        <w:t>map</w:t>
      </w:r>
      <w:r w:rsidRPr="00DD0FE5">
        <w:rPr>
          <w:rFonts w:hint="eastAsia"/>
        </w:rPr>
        <w:t>和</w:t>
      </w:r>
      <w:r w:rsidRPr="00DD0FE5">
        <w:rPr>
          <w:rFonts w:hint="eastAsia"/>
        </w:rPr>
        <w:t>reduce</w:t>
      </w:r>
      <w:r w:rsidRPr="00DD0FE5">
        <w:rPr>
          <w:rFonts w:hint="eastAsia"/>
        </w:rPr>
        <w:t>两个阶段。</w:t>
      </w:r>
      <w:r w:rsidRPr="00DD0FE5">
        <w:rPr>
          <w:rFonts w:hint="eastAsia"/>
        </w:rPr>
        <w:t>Dryad</w:t>
      </w:r>
      <w:r w:rsidRPr="00DD0FE5">
        <w:rPr>
          <w:rFonts w:hint="eastAsia"/>
        </w:rPr>
        <w:t>和</w:t>
      </w:r>
      <w:r w:rsidRPr="00DD0FE5">
        <w:rPr>
          <w:rFonts w:hint="eastAsia"/>
        </w:rPr>
        <w:t>Spark</w:t>
      </w:r>
      <w:r w:rsidRPr="00DD0FE5">
        <w:rPr>
          <w:rFonts w:hint="eastAsia"/>
        </w:rPr>
        <w:t>特殊的地方是一个</w:t>
      </w:r>
      <w:r w:rsidRPr="00DD0FE5">
        <w:rPr>
          <w:rFonts w:hint="eastAsia"/>
        </w:rPr>
        <w:t>job</w:t>
      </w:r>
      <w:r w:rsidRPr="00DD0FE5">
        <w:rPr>
          <w:rFonts w:hint="eastAsia"/>
        </w:rPr>
        <w:t>可以包含多个</w:t>
      </w:r>
      <w:r w:rsidRPr="00DD0FE5">
        <w:rPr>
          <w:rFonts w:hint="eastAsia"/>
        </w:rPr>
        <w:t>map</w:t>
      </w:r>
      <w:r w:rsidRPr="00DD0FE5">
        <w:rPr>
          <w:rFonts w:hint="eastAsia"/>
        </w:rPr>
        <w:t>和</w:t>
      </w:r>
      <w:r w:rsidRPr="00DD0FE5">
        <w:rPr>
          <w:rFonts w:hint="eastAsia"/>
        </w:rPr>
        <w:t>reduce</w:t>
      </w:r>
      <w:r w:rsidRPr="00DD0FE5">
        <w:rPr>
          <w:rFonts w:hint="eastAsia"/>
        </w:rPr>
        <w:t>阶段，这些阶段可以构成一个有向无环图（</w:t>
      </w:r>
      <w:r w:rsidRPr="00DD0FE5">
        <w:rPr>
          <w:rFonts w:hint="eastAsia"/>
        </w:rPr>
        <w:t>DAG</w:t>
      </w:r>
      <w:r w:rsidRPr="00DD0FE5">
        <w:rPr>
          <w:rFonts w:hint="eastAsia"/>
        </w:rPr>
        <w:t>图）。</w:t>
      </w:r>
      <w:r w:rsidRPr="00DD0FE5">
        <w:t>M</w:t>
      </w:r>
      <w:r w:rsidRPr="00DD0FE5">
        <w:rPr>
          <w:rFonts w:hint="eastAsia"/>
        </w:rPr>
        <w:t>ap</w:t>
      </w:r>
      <w:r w:rsidRPr="00DD0FE5">
        <w:rPr>
          <w:rFonts w:hint="eastAsia"/>
        </w:rPr>
        <w:t>阶段包含可以并行执行的多个</w:t>
      </w:r>
      <w:r w:rsidRPr="00DD0FE5">
        <w:rPr>
          <w:rFonts w:hint="eastAsia"/>
        </w:rPr>
        <w:t>map tasks</w:t>
      </w:r>
      <w:r w:rsidRPr="00DD0FE5">
        <w:rPr>
          <w:rFonts w:hint="eastAsia"/>
        </w:rPr>
        <w:t>（</w:t>
      </w:r>
      <w:r w:rsidRPr="00DD0FE5">
        <w:rPr>
          <w:rFonts w:hint="eastAsia"/>
        </w:rPr>
        <w:t>mappers</w:t>
      </w:r>
      <w:r w:rsidRPr="00DD0FE5">
        <w:rPr>
          <w:rFonts w:hint="eastAsia"/>
        </w:rPr>
        <w:t>），</w:t>
      </w:r>
      <w:r w:rsidRPr="00DD0FE5">
        <w:rPr>
          <w:rFonts w:hint="eastAsia"/>
        </w:rPr>
        <w:t>reduce</w:t>
      </w:r>
      <w:r w:rsidRPr="00DD0FE5">
        <w:rPr>
          <w:rFonts w:hint="eastAsia"/>
        </w:rPr>
        <w:t>阶段包含多个可以并行执行的</w:t>
      </w:r>
      <w:r w:rsidRPr="00DD0FE5">
        <w:rPr>
          <w:rFonts w:hint="eastAsia"/>
        </w:rPr>
        <w:t>reduce tasks</w:t>
      </w:r>
      <w:r w:rsidRPr="00DD0FE5">
        <w:rPr>
          <w:rFonts w:hint="eastAsia"/>
        </w:rPr>
        <w:t>（</w:t>
      </w:r>
      <w:r w:rsidRPr="00DD0FE5">
        <w:rPr>
          <w:rFonts w:hint="eastAsia"/>
        </w:rPr>
        <w:t>reducers</w:t>
      </w:r>
      <w:r w:rsidRPr="00DD0FE5">
        <w:rPr>
          <w:rFonts w:hint="eastAsia"/>
        </w:rPr>
        <w:t>）。为了并行化，</w:t>
      </w:r>
      <w:r w:rsidRPr="00DD0FE5">
        <w:rPr>
          <w:rFonts w:hint="eastAsia"/>
        </w:rPr>
        <w:t>mapper</w:t>
      </w:r>
      <w:r w:rsidRPr="00DD0FE5">
        <w:rPr>
          <w:rFonts w:hint="eastAsia"/>
        </w:rPr>
        <w:t>的输出会被划分为多个分区（</w:t>
      </w:r>
      <w:r w:rsidRPr="00DD0FE5">
        <w:rPr>
          <w:rFonts w:hint="eastAsia"/>
        </w:rPr>
        <w:t>partition</w:t>
      </w:r>
      <w:r w:rsidRPr="00DD0FE5">
        <w:rPr>
          <w:rFonts w:hint="eastAsia"/>
        </w:rPr>
        <w:t>），每一个分区会被</w:t>
      </w:r>
      <w:r w:rsidRPr="00DD0FE5">
        <w:rPr>
          <w:rFonts w:hint="eastAsia"/>
        </w:rPr>
        <w:t>shuffle</w:t>
      </w:r>
      <w:r w:rsidRPr="00DD0FE5">
        <w:rPr>
          <w:rFonts w:hint="eastAsia"/>
        </w:rPr>
        <w:t>到一个对应的</w:t>
      </w:r>
      <w:r w:rsidRPr="00DD0FE5">
        <w:rPr>
          <w:rFonts w:hint="eastAsia"/>
        </w:rPr>
        <w:t>reducer</w:t>
      </w:r>
      <w:r w:rsidRPr="00DD0FE5">
        <w:rPr>
          <w:rFonts w:hint="eastAsia"/>
        </w:rPr>
        <w:t>那里（这一步由框架自动完成）。数据流指的是在</w:t>
      </w:r>
      <w:r w:rsidRPr="00DD0FE5">
        <w:rPr>
          <w:rFonts w:hint="eastAsia"/>
        </w:rPr>
        <w:t>mappers</w:t>
      </w:r>
      <w:r w:rsidRPr="00DD0FE5">
        <w:rPr>
          <w:rFonts w:hint="eastAsia"/>
        </w:rPr>
        <w:t>中，</w:t>
      </w:r>
      <w:r w:rsidRPr="00DD0FE5">
        <w:rPr>
          <w:rFonts w:hint="eastAsia"/>
        </w:rPr>
        <w:t>reducers</w:t>
      </w:r>
      <w:r w:rsidRPr="00DD0FE5">
        <w:rPr>
          <w:rFonts w:hint="eastAsia"/>
        </w:rPr>
        <w:t>中，以及它们之间流动的数据。如图</w:t>
      </w:r>
      <w:r w:rsidRPr="00DD0FE5">
        <w:rPr>
          <w:rFonts w:hint="eastAsia"/>
        </w:rPr>
        <w:t>2.1</w:t>
      </w:r>
      <w:r w:rsidRPr="00DD0FE5">
        <w:rPr>
          <w:rFonts w:hint="eastAsia"/>
        </w:rPr>
        <w:t>中的红色方块和剪头所示，数据流不仅包含用户代码的输入／输出数据，也包含由框架负责管理的中间数据。</w:t>
      </w:r>
    </w:p>
    <w:p w14:paraId="19DEDCB1" w14:textId="77777777" w:rsidR="00DD0FE5" w:rsidRDefault="00DD0FE5" w:rsidP="00DD0FE5">
      <w:pPr>
        <w:pStyle w:val="a"/>
      </w:pPr>
      <w:r w:rsidRPr="00DD0FE5">
        <w:rPr>
          <w:rFonts w:hint="eastAsia"/>
        </w:rPr>
        <w:t>MapReduce</w:t>
      </w:r>
      <w:r w:rsidRPr="00DD0FE5">
        <w:rPr>
          <w:rFonts w:hint="eastAsia"/>
        </w:rPr>
        <w:t>与</w:t>
      </w:r>
      <w:r w:rsidRPr="00DD0FE5">
        <w:rPr>
          <w:rFonts w:hint="eastAsia"/>
        </w:rPr>
        <w:t>Dryad</w:t>
      </w:r>
      <w:r w:rsidRPr="00DD0FE5">
        <w:t>/Spark</w:t>
      </w:r>
      <w:r w:rsidRPr="00DD0FE5">
        <w:rPr>
          <w:rFonts w:hint="eastAsia"/>
        </w:rPr>
        <w:t>最主要的区别是后者支持数据流水线（</w:t>
      </w:r>
      <w:r w:rsidRPr="00DD0FE5">
        <w:rPr>
          <w:rFonts w:hint="eastAsia"/>
        </w:rPr>
        <w:t>pipeline</w:t>
      </w:r>
      <w:r w:rsidRPr="00DD0FE5">
        <w:rPr>
          <w:rFonts w:hint="eastAsia"/>
        </w:rPr>
        <w:t>）。在数据流水线中，</w:t>
      </w:r>
      <w:r w:rsidRPr="00DD0FE5">
        <w:rPr>
          <w:rFonts w:hint="eastAsia"/>
        </w:rPr>
        <w:t>map</w:t>
      </w:r>
      <w:r w:rsidRPr="00DD0FE5">
        <w:t>/reduce</w:t>
      </w:r>
      <w:r w:rsidRPr="00DD0FE5">
        <w:rPr>
          <w:rFonts w:hint="eastAsia"/>
        </w:rPr>
        <w:t xml:space="preserve"> tasks</w:t>
      </w:r>
      <w:r w:rsidRPr="00DD0FE5">
        <w:rPr>
          <w:rFonts w:hint="eastAsia"/>
        </w:rPr>
        <w:t>可以连续执行多个用户代码，比如连续运行两个</w:t>
      </w:r>
      <w:r w:rsidRPr="00DD0FE5">
        <w:t>map()</w:t>
      </w:r>
      <w:r w:rsidRPr="00DD0FE5">
        <w:rPr>
          <w:rFonts w:hint="eastAsia"/>
        </w:rPr>
        <w:t>，而不需要将第一个</w:t>
      </w:r>
      <w:r w:rsidRPr="00DD0FE5">
        <w:t>map()</w:t>
      </w:r>
      <w:r w:rsidRPr="00DD0FE5">
        <w:rPr>
          <w:rFonts w:hint="eastAsia"/>
        </w:rPr>
        <w:t>的运行结果先存放到磁盘上。在</w:t>
      </w:r>
      <w:r w:rsidRPr="00DD0FE5">
        <w:rPr>
          <w:rFonts w:hint="eastAsia"/>
        </w:rPr>
        <w:t>Spark</w:t>
      </w:r>
      <w:r w:rsidRPr="00DD0FE5">
        <w:rPr>
          <w:rFonts w:hint="eastAsia"/>
        </w:rPr>
        <w:t>中，用户可以显式地告诉框架（使用</w:t>
      </w:r>
      <w:r w:rsidRPr="00DD0FE5">
        <w:t xml:space="preserve">cache() </w:t>
      </w:r>
      <w:r w:rsidRPr="00DD0FE5">
        <w:rPr>
          <w:rFonts w:hint="eastAsia"/>
        </w:rPr>
        <w:t>接口）去缓存一些可以被重用的中间数据，比如</w:t>
      </w:r>
      <w:r w:rsidRPr="00DD0FE5">
        <w:rPr>
          <w:rFonts w:hint="eastAsia"/>
        </w:rPr>
        <w:t>reduce</w:t>
      </w:r>
      <w:r w:rsidRPr="00DD0FE5">
        <w:t>()</w:t>
      </w:r>
      <w:r w:rsidRPr="00DD0FE5">
        <w:rPr>
          <w:rFonts w:hint="eastAsia"/>
        </w:rPr>
        <w:t>的输出可能会被下一个</w:t>
      </w:r>
      <w:r w:rsidRPr="00DD0FE5">
        <w:rPr>
          <w:rFonts w:hint="eastAsia"/>
        </w:rPr>
        <w:t>job</w:t>
      </w:r>
      <w:r w:rsidRPr="00DD0FE5">
        <w:rPr>
          <w:rFonts w:hint="eastAsia"/>
        </w:rPr>
        <w:t>使用到，那么可以使用</w:t>
      </w:r>
      <w:r w:rsidRPr="00DD0FE5">
        <w:rPr>
          <w:rFonts w:hint="eastAsia"/>
        </w:rPr>
        <w:t>cache</w:t>
      </w:r>
      <w:r w:rsidRPr="00DD0FE5">
        <w:t>()</w:t>
      </w:r>
      <w:r w:rsidRPr="00DD0FE5">
        <w:rPr>
          <w:rFonts w:hint="eastAsia"/>
        </w:rPr>
        <w:t>去缓存</w:t>
      </w:r>
      <w:r w:rsidRPr="00DD0FE5">
        <w:rPr>
          <w:rFonts w:hint="eastAsia"/>
        </w:rPr>
        <w:t>reduce</w:t>
      </w:r>
      <w:r w:rsidRPr="00DD0FE5">
        <w:t>()</w:t>
      </w:r>
      <w:r w:rsidRPr="00DD0FE5">
        <w:rPr>
          <w:rFonts w:hint="eastAsia"/>
        </w:rPr>
        <w:t>的输出结果。</w:t>
      </w:r>
    </w:p>
    <w:p w14:paraId="079761E3" w14:textId="315040CB" w:rsidR="00DD0FE5" w:rsidRDefault="00DD0FE5" w:rsidP="00876B06">
      <w:pPr>
        <w:pStyle w:val="Heading3"/>
        <w:ind w:left="0" w:firstLine="0"/>
      </w:pPr>
      <w:bookmarkStart w:id="106" w:name="_Toc305878396"/>
      <w:r>
        <w:rPr>
          <w:rFonts w:hint="eastAsia"/>
        </w:rPr>
        <w:t>物理内存层</w:t>
      </w:r>
      <w:bookmarkEnd w:id="106"/>
    </w:p>
    <w:p w14:paraId="51A02997" w14:textId="77777777" w:rsidR="00DD0FE5" w:rsidRPr="00DD0FE5" w:rsidRDefault="00DD0FE5" w:rsidP="00DD0FE5">
      <w:pPr>
        <w:pStyle w:val="a"/>
      </w:pPr>
      <w:r w:rsidRPr="00DD0FE5">
        <w:rPr>
          <w:rFonts w:hint="eastAsia"/>
        </w:rPr>
        <w:t>应用的</w:t>
      </w:r>
      <w:r w:rsidRPr="00DD0FE5">
        <w:t>map/reduce task</w:t>
      </w:r>
      <w:r w:rsidRPr="00DD0FE5">
        <w:rPr>
          <w:rFonts w:hint="eastAsia"/>
        </w:rPr>
        <w:t>在实际执行时会启动一个进程／线程来执行具体数据处理任务。在</w:t>
      </w:r>
      <w:r w:rsidRPr="00DD0FE5">
        <w:rPr>
          <w:rFonts w:hint="eastAsia"/>
        </w:rPr>
        <w:t>Hadoop</w:t>
      </w:r>
      <w:r w:rsidRPr="00DD0FE5">
        <w:rPr>
          <w:rFonts w:hint="eastAsia"/>
        </w:rPr>
        <w:t>中，每个</w:t>
      </w:r>
      <w:r w:rsidRPr="00DD0FE5">
        <w:rPr>
          <w:rFonts w:hint="eastAsia"/>
        </w:rPr>
        <w:t>map</w:t>
      </w:r>
      <w:r w:rsidRPr="00DD0FE5">
        <w:t>/reduce task</w:t>
      </w:r>
      <w:r w:rsidRPr="00DD0FE5">
        <w:rPr>
          <w:rFonts w:hint="eastAsia"/>
        </w:rPr>
        <w:t>实际启动一个</w:t>
      </w:r>
      <w:r w:rsidRPr="00DD0FE5">
        <w:rPr>
          <w:rFonts w:hint="eastAsia"/>
        </w:rPr>
        <w:t>JVM</w:t>
      </w:r>
      <w:r w:rsidRPr="00DD0FE5">
        <w:rPr>
          <w:rFonts w:hint="eastAsia"/>
        </w:rPr>
        <w:t>来完成数据处理任务。在</w:t>
      </w:r>
      <w:r w:rsidRPr="00DD0FE5">
        <w:rPr>
          <w:rFonts w:hint="eastAsia"/>
        </w:rPr>
        <w:t>Spark</w:t>
      </w:r>
      <w:r w:rsidRPr="00DD0FE5">
        <w:rPr>
          <w:rFonts w:hint="eastAsia"/>
        </w:rPr>
        <w:t>中，每个</w:t>
      </w:r>
      <w:r w:rsidRPr="00DD0FE5">
        <w:t>map/reduce task</w:t>
      </w:r>
      <w:r w:rsidRPr="00DD0FE5">
        <w:rPr>
          <w:rFonts w:hint="eastAsia"/>
        </w:rPr>
        <w:t>的数据处理任务由</w:t>
      </w:r>
      <w:r w:rsidRPr="00DD0FE5">
        <w:rPr>
          <w:rFonts w:hint="eastAsia"/>
        </w:rPr>
        <w:t>JVM</w:t>
      </w:r>
      <w:r w:rsidRPr="00DD0FE5">
        <w:rPr>
          <w:rFonts w:hint="eastAsia"/>
        </w:rPr>
        <w:t>中的一个线程完成。应用在未运行前，我们无法预知</w:t>
      </w:r>
      <w:r w:rsidRPr="00DD0FE5">
        <w:rPr>
          <w:rFonts w:hint="eastAsia"/>
        </w:rPr>
        <w:t>task</w:t>
      </w:r>
      <w:r w:rsidRPr="00DD0FE5">
        <w:rPr>
          <w:rFonts w:hint="eastAsia"/>
        </w:rPr>
        <w:t>的内存消耗，也就是无法预知</w:t>
      </w:r>
      <w:r w:rsidRPr="00DD0FE5">
        <w:rPr>
          <w:rFonts w:hint="eastAsia"/>
        </w:rPr>
        <w:t>JVM</w:t>
      </w:r>
      <w:r w:rsidRPr="00DD0FE5">
        <w:rPr>
          <w:rFonts w:hint="eastAsia"/>
        </w:rPr>
        <w:t>中的</w:t>
      </w:r>
      <w:r w:rsidRPr="00DD0FE5">
        <w:rPr>
          <w:rFonts w:hint="eastAsia"/>
        </w:rPr>
        <w:t>heap usage</w:t>
      </w:r>
      <w:r w:rsidRPr="00DD0FE5">
        <w:rPr>
          <w:rFonts w:hint="eastAsia"/>
        </w:rPr>
        <w:t>。</w:t>
      </w:r>
    </w:p>
    <w:p w14:paraId="4CE45C8A" w14:textId="712FD56C" w:rsidR="00DD0FE5" w:rsidRPr="00DD0FE5" w:rsidRDefault="00DD0FE5" w:rsidP="00DD0FE5">
      <w:pPr>
        <w:pStyle w:val="a"/>
      </w:pPr>
      <w:r w:rsidRPr="00DD0FE5">
        <w:rPr>
          <w:rFonts w:hint="eastAsia"/>
        </w:rPr>
        <w:t>但从应用特点来分析，我们可以知道</w:t>
      </w:r>
      <w:r w:rsidRPr="00DD0FE5">
        <w:rPr>
          <w:rFonts w:hint="eastAsia"/>
        </w:rPr>
        <w:t>task</w:t>
      </w:r>
      <w:r w:rsidRPr="00DD0FE5">
        <w:rPr>
          <w:rFonts w:hint="eastAsia"/>
        </w:rPr>
        <w:t>的内存消耗主要包括三个部分：</w:t>
      </w:r>
      <w:r w:rsidRPr="00DD0FE5">
        <w:t>(1)</w:t>
      </w:r>
      <w:r w:rsidRPr="00DD0FE5">
        <w:rPr>
          <w:rFonts w:hint="eastAsia"/>
        </w:rPr>
        <w:t xml:space="preserve"> </w:t>
      </w:r>
      <w:r w:rsidRPr="00DD0FE5">
        <w:rPr>
          <w:rFonts w:hint="eastAsia"/>
        </w:rPr>
        <w:t>框架缓冲区的中间数据（</w:t>
      </w:r>
      <w:r w:rsidRPr="00DD0FE5">
        <w:rPr>
          <w:rFonts w:hint="eastAsia"/>
        </w:rPr>
        <w:t>buffered data</w:t>
      </w:r>
      <w:r w:rsidRPr="00DD0FE5">
        <w:rPr>
          <w:rFonts w:hint="eastAsia"/>
        </w:rPr>
        <w:t>）。比如，</w:t>
      </w:r>
      <w:r w:rsidRPr="00DD0FE5">
        <w:rPr>
          <w:rFonts w:hint="eastAsia"/>
        </w:rPr>
        <w:t>map</w:t>
      </w:r>
      <w:r w:rsidRPr="00DD0FE5">
        <w:t>()</w:t>
      </w:r>
      <w:r w:rsidRPr="00DD0FE5">
        <w:rPr>
          <w:rFonts w:hint="eastAsia"/>
        </w:rPr>
        <w:t>输出到缓冲区的数据和</w:t>
      </w:r>
      <w:r w:rsidRPr="00DD0FE5">
        <w:rPr>
          <w:rFonts w:hint="eastAsia"/>
        </w:rPr>
        <w:t xml:space="preserve">reducer </w:t>
      </w:r>
      <w:r w:rsidRPr="00DD0FE5">
        <w:t>shuffle</w:t>
      </w:r>
      <w:r w:rsidRPr="00DD0FE5">
        <w:rPr>
          <w:rFonts w:hint="eastAsia"/>
        </w:rPr>
        <w:t>到缓冲区的数据。</w:t>
      </w:r>
      <w:r w:rsidRPr="00DD0FE5">
        <w:t>(2)</w:t>
      </w:r>
      <w:r w:rsidRPr="00DD0FE5">
        <w:rPr>
          <w:rFonts w:hint="eastAsia"/>
        </w:rPr>
        <w:t xml:space="preserve"> </w:t>
      </w:r>
      <w:r w:rsidRPr="00DD0FE5">
        <w:rPr>
          <w:rFonts w:hint="eastAsia"/>
        </w:rPr>
        <w:t>框架缓存数据（</w:t>
      </w:r>
      <w:r w:rsidRPr="00DD0FE5">
        <w:rPr>
          <w:rFonts w:hint="eastAsia"/>
        </w:rPr>
        <w:t>cached data</w:t>
      </w:r>
      <w:r w:rsidRPr="00DD0FE5">
        <w:rPr>
          <w:rFonts w:hint="eastAsia"/>
        </w:rPr>
        <w:t>）。比如，在</w:t>
      </w:r>
      <w:r w:rsidRPr="00DD0FE5">
        <w:rPr>
          <w:rFonts w:hint="eastAsia"/>
        </w:rPr>
        <w:t>Spark</w:t>
      </w:r>
      <w:r w:rsidRPr="00DD0FE5">
        <w:rPr>
          <w:rFonts w:hint="eastAsia"/>
        </w:rPr>
        <w:t>中，用户故意</w:t>
      </w:r>
      <w:r w:rsidRPr="00DD0FE5">
        <w:rPr>
          <w:rFonts w:hint="eastAsia"/>
        </w:rPr>
        <w:t>cache</w:t>
      </w:r>
      <w:r w:rsidRPr="00DD0FE5">
        <w:rPr>
          <w:rFonts w:hint="eastAsia"/>
        </w:rPr>
        <w:t>到内存的要被重用的数据。</w:t>
      </w:r>
      <w:r w:rsidRPr="00DD0FE5">
        <w:t>(3)</w:t>
      </w:r>
      <w:r w:rsidRPr="00DD0FE5">
        <w:rPr>
          <w:rFonts w:hint="eastAsia"/>
        </w:rPr>
        <w:t xml:space="preserve"> </w:t>
      </w:r>
      <w:r w:rsidRPr="00DD0FE5">
        <w:rPr>
          <w:rFonts w:hint="eastAsia"/>
        </w:rPr>
        <w:t>用户代码产生的中间计算结果。用户代码</w:t>
      </w:r>
      <w:r w:rsidRPr="00DD0FE5">
        <w:t>map()</w:t>
      </w:r>
      <w:r w:rsidRPr="00DD0FE5">
        <w:rPr>
          <w:rFonts w:hint="eastAsia"/>
        </w:rPr>
        <w:t>，</w:t>
      </w:r>
      <w:r w:rsidRPr="00DD0FE5">
        <w:rPr>
          <w:rFonts w:hint="eastAsia"/>
        </w:rPr>
        <w:t>reduce</w:t>
      </w:r>
      <w:r w:rsidRPr="00DD0FE5">
        <w:t>()</w:t>
      </w:r>
      <w:r w:rsidRPr="00DD0FE5">
        <w:rPr>
          <w:rFonts w:hint="eastAsia"/>
        </w:rPr>
        <w:t>，</w:t>
      </w:r>
      <w:r w:rsidRPr="00DD0FE5">
        <w:rPr>
          <w:rFonts w:hint="eastAsia"/>
        </w:rPr>
        <w:t>combine</w:t>
      </w:r>
      <w:r w:rsidRPr="00DD0FE5">
        <w:t>()</w:t>
      </w:r>
      <w:r w:rsidRPr="00DD0FE5">
        <w:rPr>
          <w:rFonts w:hint="eastAsia"/>
        </w:rPr>
        <w:t>在处理输入数据时会在内存中产生中间计算结果。</w:t>
      </w:r>
    </w:p>
    <w:p w14:paraId="4E70AA84" w14:textId="7041B833" w:rsidR="00DD0FE5" w:rsidRDefault="00DD0FE5" w:rsidP="00DD0FE5">
      <w:pPr>
        <w:pStyle w:val="Heading2"/>
        <w:ind w:left="0" w:firstLine="0"/>
      </w:pPr>
      <w:bookmarkStart w:id="107" w:name="_Toc305878397"/>
      <w:r>
        <w:rPr>
          <w:rFonts w:hint="eastAsia"/>
        </w:rPr>
        <w:t>框架错误容忍机制</w:t>
      </w:r>
      <w:bookmarkEnd w:id="107"/>
    </w:p>
    <w:p w14:paraId="495E6955" w14:textId="77777777" w:rsidR="00DD0FE5" w:rsidRDefault="00DD0FE5" w:rsidP="00DD0FE5">
      <w:pPr>
        <w:pStyle w:val="a"/>
      </w:pPr>
      <w:r w:rsidRPr="00DD0FE5">
        <w:rPr>
          <w:rFonts w:hint="eastAsia"/>
        </w:rPr>
        <w:t>由于不能避免系统</w:t>
      </w:r>
      <w:r w:rsidRPr="00DD0FE5">
        <w:rPr>
          <w:rFonts w:hint="eastAsia"/>
        </w:rPr>
        <w:t>bug</w:t>
      </w:r>
      <w:r w:rsidRPr="00DD0FE5">
        <w:rPr>
          <w:rFonts w:hint="eastAsia"/>
        </w:rPr>
        <w:t>、节点宕机、网络不通、磁盘损坏等软硬件可靠性问题，分布式系统一般在设计时会有错误容忍机制，实现时也会针对各种失效情况采取相应措施。分布式数据并行框架也不例外，框架设计了各种针对</w:t>
      </w:r>
      <w:r w:rsidRPr="00DD0FE5">
        <w:rPr>
          <w:rFonts w:hint="eastAsia"/>
        </w:rPr>
        <w:t>master</w:t>
      </w:r>
      <w:r w:rsidRPr="00DD0FE5">
        <w:rPr>
          <w:rFonts w:hint="eastAsia"/>
        </w:rPr>
        <w:t>节</w:t>
      </w:r>
      <w:r w:rsidRPr="00DD0FE5">
        <w:rPr>
          <w:rFonts w:hint="eastAsia"/>
        </w:rPr>
        <w:lastRenderedPageBreak/>
        <w:t>点失效，</w:t>
      </w:r>
      <w:r w:rsidRPr="00DD0FE5">
        <w:rPr>
          <w:rFonts w:hint="eastAsia"/>
        </w:rPr>
        <w:t>task</w:t>
      </w:r>
      <w:r w:rsidRPr="00DD0FE5">
        <w:rPr>
          <w:rFonts w:hint="eastAsia"/>
        </w:rPr>
        <w:t>执行失败等问题错误容忍机制。但对于</w:t>
      </w:r>
      <w:r w:rsidRPr="00DD0FE5">
        <w:rPr>
          <w:rFonts w:hint="eastAsia"/>
        </w:rPr>
        <w:t>task</w:t>
      </w:r>
      <w:r w:rsidRPr="00DD0FE5">
        <w:rPr>
          <w:rFonts w:hint="eastAsia"/>
        </w:rPr>
        <w:t>的执行失败问题，框架的错误容忍机制很简单，只是选取节点重新运行该</w:t>
      </w:r>
      <w:r w:rsidRPr="00DD0FE5">
        <w:rPr>
          <w:rFonts w:hint="eastAsia"/>
        </w:rPr>
        <w:t>task</w:t>
      </w:r>
      <w:r w:rsidRPr="00DD0FE5">
        <w:rPr>
          <w:rFonts w:hint="eastAsia"/>
        </w:rPr>
        <w:t>。然而，对于内存溢出问题来说，简单地重新运行</w:t>
      </w:r>
      <w:r w:rsidRPr="00DD0FE5">
        <w:rPr>
          <w:rFonts w:hint="eastAsia"/>
        </w:rPr>
        <w:t>task</w:t>
      </w:r>
      <w:r w:rsidRPr="00DD0FE5">
        <w:rPr>
          <w:rFonts w:hint="eastAsia"/>
        </w:rPr>
        <w:t>并不能解决问题，内存溢出错误仍然会出现。</w:t>
      </w:r>
    </w:p>
    <w:p w14:paraId="0C403F7F" w14:textId="0D564FDF" w:rsidR="00DD0FE5" w:rsidRDefault="00DD0FE5" w:rsidP="00DD0FE5">
      <w:pPr>
        <w:pStyle w:val="Heading2"/>
        <w:ind w:left="0" w:firstLine="0"/>
      </w:pPr>
      <w:bookmarkStart w:id="108" w:name="_Toc305878398"/>
      <w:r>
        <w:rPr>
          <w:rFonts w:hint="eastAsia"/>
        </w:rPr>
        <w:t>本章小结</w:t>
      </w:r>
      <w:bookmarkEnd w:id="108"/>
    </w:p>
    <w:p w14:paraId="05D271F4" w14:textId="77777777" w:rsidR="00DD0FE5" w:rsidRPr="00DD0FE5" w:rsidRDefault="00DD0FE5" w:rsidP="00DD0FE5">
      <w:pPr>
        <w:pStyle w:val="a"/>
        <w:sectPr w:rsidR="00DD0FE5" w:rsidRPr="00DD0FE5" w:rsidSect="005A48B4">
          <w:headerReference w:type="default" r:id="rId28"/>
          <w:footnotePr>
            <w:numRestart w:val="eachPage"/>
          </w:footnotePr>
          <w:type w:val="oddPage"/>
          <w:pgSz w:w="11906" w:h="16838" w:code="9"/>
          <w:pgMar w:top="1440" w:right="1797" w:bottom="1440" w:left="1797" w:header="851" w:footer="992" w:gutter="0"/>
          <w:cols w:space="425"/>
          <w:docGrid w:type="lines" w:linePitch="312"/>
        </w:sectPr>
      </w:pPr>
      <w:r w:rsidRPr="00DD0FE5">
        <w:rPr>
          <w:rFonts w:hint="eastAsia"/>
        </w:rPr>
        <w:t>本章介绍了分布式数据并行处理框架的基本架构及应用的基本特征。重点介绍了应用开发和运行过程中的三层结构：用户层如何开发应用、分布式数据流层如何执行数据处理流程，物理内存层反映的内存用量。我们还介绍了框架的错误容忍机制以及其不足之处。这些背景知识有助于理解下面章节的研究问题与研究方法。</w:t>
      </w:r>
    </w:p>
    <w:p w14:paraId="122008D2" w14:textId="77777777" w:rsidR="00DD0FE5" w:rsidRPr="00DD0FE5" w:rsidRDefault="00DD0FE5" w:rsidP="00DD0FE5">
      <w:pPr>
        <w:pStyle w:val="a"/>
      </w:pPr>
    </w:p>
    <w:p w14:paraId="2AAB64A1" w14:textId="77777777" w:rsidR="00DD0FE5" w:rsidRPr="00DD0FE5" w:rsidRDefault="00DD0FE5" w:rsidP="00DD0FE5">
      <w:pPr>
        <w:pStyle w:val="a"/>
      </w:pPr>
    </w:p>
    <w:p w14:paraId="522F2D07" w14:textId="77777777" w:rsidR="00DD0FE5" w:rsidRPr="00DD0FE5" w:rsidRDefault="00DD0FE5" w:rsidP="00DD0FE5">
      <w:pPr>
        <w:pStyle w:val="a"/>
      </w:pPr>
    </w:p>
    <w:p w14:paraId="0F4C925B" w14:textId="77777777" w:rsidR="00DD0FE5" w:rsidRPr="00DD0FE5" w:rsidRDefault="00DD0FE5" w:rsidP="00DD0FE5">
      <w:pPr>
        <w:pStyle w:val="a"/>
      </w:pPr>
    </w:p>
    <w:p w14:paraId="22D7E861" w14:textId="77777777" w:rsidR="00DD0FE5" w:rsidRDefault="00DD0FE5" w:rsidP="0056187B">
      <w:pPr>
        <w:pStyle w:val="a"/>
      </w:pPr>
    </w:p>
    <w:p w14:paraId="22A603CA" w14:textId="77777777" w:rsidR="00513236" w:rsidRPr="00811FCE" w:rsidRDefault="00513236" w:rsidP="0056187B">
      <w:pPr>
        <w:pStyle w:val="a"/>
      </w:pPr>
    </w:p>
    <w:p w14:paraId="55EC30D3" w14:textId="77777777" w:rsidR="004A7171" w:rsidRDefault="004A7171" w:rsidP="0016684F">
      <w:pPr>
        <w:snapToGrid w:val="0"/>
        <w:sectPr w:rsidR="004A7171" w:rsidSect="00CA5544">
          <w:headerReference w:type="default" r:id="rId29"/>
          <w:footerReference w:type="default" r:id="rId30"/>
          <w:type w:val="oddPage"/>
          <w:pgSz w:w="11906" w:h="16838"/>
          <w:pgMar w:top="1418" w:right="1361" w:bottom="1134" w:left="1418" w:header="1417" w:footer="992" w:gutter="0"/>
          <w:cols w:space="425"/>
          <w:docGrid w:type="lines" w:linePitch="312"/>
        </w:sectPr>
      </w:pPr>
    </w:p>
    <w:p w14:paraId="611A03B0" w14:textId="77777777" w:rsidR="0094574D" w:rsidRPr="0094574D" w:rsidRDefault="0094574D" w:rsidP="0094574D">
      <w:pPr>
        <w:rPr>
          <w:sz w:val="32"/>
          <w:szCs w:val="32"/>
        </w:rPr>
      </w:pPr>
      <w:bookmarkStart w:id="109" w:name="_Ref414813616"/>
      <w:bookmarkStart w:id="110" w:name="_Toc415059767"/>
      <w:bookmarkStart w:id="111" w:name="_Ref413112337"/>
      <w:bookmarkStart w:id="112" w:name="_Ref413112352"/>
    </w:p>
    <w:p w14:paraId="3E0C6C80" w14:textId="1EF80BD8" w:rsidR="00CB3A6A" w:rsidRDefault="00DB5667" w:rsidP="00F10AC1">
      <w:pPr>
        <w:pStyle w:val="Heading1"/>
      </w:pPr>
      <w:bookmarkStart w:id="113" w:name="_Toc305878399"/>
      <w:bookmarkEnd w:id="109"/>
      <w:bookmarkEnd w:id="110"/>
      <w:r>
        <w:rPr>
          <w:rFonts w:hint="eastAsia"/>
        </w:rPr>
        <w:t>数据并行</w:t>
      </w:r>
      <w:r w:rsidR="00D47CD8" w:rsidRPr="00D47CD8">
        <w:rPr>
          <w:rFonts w:hint="eastAsia"/>
        </w:rPr>
        <w:t>应用内存溢出错误实证研究</w:t>
      </w:r>
      <w:bookmarkEnd w:id="113"/>
    </w:p>
    <w:p w14:paraId="7DAB441C" w14:textId="77777777" w:rsidR="007E608C" w:rsidRPr="007E608C" w:rsidRDefault="007E608C" w:rsidP="0056187B">
      <w:pPr>
        <w:pStyle w:val="a"/>
      </w:pPr>
    </w:p>
    <w:p w14:paraId="2E60EFAB" w14:textId="3DC55DB0" w:rsidR="00CB3A6A" w:rsidRPr="000F3184" w:rsidRDefault="003D4147" w:rsidP="004D4E4B">
      <w:pPr>
        <w:pStyle w:val="a0"/>
      </w:pPr>
      <w:r w:rsidRPr="003D4147">
        <w:rPr>
          <w:rFonts w:hint="eastAsia"/>
        </w:rPr>
        <w:t>本章以实证分析的角度来研究内存溢出错误的原因、修复方法，并探索提升框架内存溢出错误容忍能力的方法。</w:t>
      </w:r>
    </w:p>
    <w:p w14:paraId="57D73296" w14:textId="1465F1BC" w:rsidR="00434325" w:rsidRDefault="003D4147" w:rsidP="009E1B9D">
      <w:pPr>
        <w:pStyle w:val="Heading2"/>
      </w:pPr>
      <w:bookmarkStart w:id="114" w:name="_Toc415059768"/>
      <w:bookmarkStart w:id="115" w:name="_Ref415132885"/>
      <w:bookmarkStart w:id="116" w:name="_Ref415132889"/>
      <w:bookmarkStart w:id="117" w:name="_Toc305878400"/>
      <w:r>
        <w:rPr>
          <w:rFonts w:hint="eastAsia"/>
        </w:rPr>
        <w:t>引言</w:t>
      </w:r>
      <w:bookmarkEnd w:id="114"/>
      <w:bookmarkEnd w:id="115"/>
      <w:bookmarkEnd w:id="116"/>
      <w:bookmarkEnd w:id="117"/>
    </w:p>
    <w:p w14:paraId="23F3C9D0" w14:textId="77777777" w:rsidR="003D4147" w:rsidRPr="003D4147" w:rsidRDefault="003D4147" w:rsidP="003D4147">
      <w:pPr>
        <w:pStyle w:val="a"/>
      </w:pPr>
      <w:r w:rsidRPr="003D4147">
        <w:rPr>
          <w:rFonts w:hint="eastAsia"/>
        </w:rPr>
        <w:t>在绪论中，我们介绍过分布式数据并行应用中，内存溢出错误常见而且当前框架的错误容忍机制不能解决内存溢出错误问题。因此，为了帮助用户理解、分析、修复内存溢出错误，我们从实证分析角度来研究下面三个</w:t>
      </w:r>
      <w:r w:rsidRPr="003D4147">
        <w:t>问题：</w:t>
      </w:r>
    </w:p>
    <w:p w14:paraId="5A91F4BF" w14:textId="77777777" w:rsidR="003D4147" w:rsidRPr="003D4147" w:rsidRDefault="003D4147" w:rsidP="003D4147">
      <w:pPr>
        <w:pStyle w:val="a"/>
        <w:ind w:firstLine="520"/>
      </w:pPr>
      <w:r w:rsidRPr="003D4147">
        <w:rPr>
          <w:b/>
        </w:rPr>
        <w:t>RQ1</w:t>
      </w:r>
      <w:r w:rsidRPr="003D4147">
        <w:rPr>
          <w:rFonts w:hint="eastAsia"/>
          <w:b/>
        </w:rPr>
        <w:t>：</w:t>
      </w:r>
      <w:r w:rsidRPr="003D4147">
        <w:rPr>
          <w:rFonts w:hint="eastAsia"/>
        </w:rPr>
        <w:t>应用内存溢出的错误原因是什么？有没有一些常见的错误类型（</w:t>
      </w:r>
      <w:r w:rsidRPr="003D4147">
        <w:rPr>
          <w:rFonts w:hint="eastAsia"/>
        </w:rPr>
        <w:t>cause patterns</w:t>
      </w:r>
      <w:r w:rsidRPr="003D4147">
        <w:rPr>
          <w:rFonts w:hint="eastAsia"/>
        </w:rPr>
        <w:t>）？</w:t>
      </w:r>
    </w:p>
    <w:p w14:paraId="2C672877" w14:textId="77777777" w:rsidR="003D4147" w:rsidRPr="003D4147" w:rsidRDefault="003D4147" w:rsidP="003D4147">
      <w:pPr>
        <w:pStyle w:val="a"/>
        <w:ind w:firstLine="520"/>
      </w:pPr>
      <w:r w:rsidRPr="003D4147">
        <w:rPr>
          <w:b/>
        </w:rPr>
        <w:t>RQ2</w:t>
      </w:r>
      <w:r w:rsidRPr="003D4147">
        <w:rPr>
          <w:rFonts w:hint="eastAsia"/>
          <w:b/>
        </w:rPr>
        <w:t>：</w:t>
      </w:r>
      <w:r w:rsidRPr="003D4147">
        <w:rPr>
          <w:rFonts w:hint="eastAsia"/>
        </w:rPr>
        <w:t>用户是怎么修复内存溢出错误的，有没有一些常见的修复策略（</w:t>
      </w:r>
      <w:r w:rsidRPr="003D4147">
        <w:rPr>
          <w:rFonts w:hint="eastAsia"/>
        </w:rPr>
        <w:t>patterns</w:t>
      </w:r>
      <w:r w:rsidRPr="003D4147">
        <w:rPr>
          <w:rFonts w:hint="eastAsia"/>
        </w:rPr>
        <w:t>）</w:t>
      </w:r>
      <w:r w:rsidRPr="003D4147">
        <w:t>？</w:t>
      </w:r>
    </w:p>
    <w:p w14:paraId="7EE44749" w14:textId="4EEEA59E" w:rsidR="003D4147" w:rsidRPr="00B04C0F" w:rsidRDefault="003D4147" w:rsidP="003D4147">
      <w:pPr>
        <w:pStyle w:val="a"/>
        <w:ind w:firstLine="520"/>
      </w:pPr>
      <w:r w:rsidRPr="003D4147">
        <w:rPr>
          <w:b/>
        </w:rPr>
        <w:t>RQ3</w:t>
      </w:r>
      <w:r w:rsidRPr="003D4147">
        <w:rPr>
          <w:rFonts w:hint="eastAsia"/>
          <w:b/>
        </w:rPr>
        <w:t>：</w:t>
      </w:r>
      <w:r w:rsidRPr="003D4147">
        <w:rPr>
          <w:rFonts w:hint="eastAsia"/>
        </w:rPr>
        <w:t>有没有可以提高框架错误容忍能力的方法，有没有可以方便错误诊断的方法？</w:t>
      </w:r>
    </w:p>
    <w:p w14:paraId="73114791" w14:textId="38F40B5F" w:rsidR="00434325" w:rsidRDefault="003D4147" w:rsidP="009E1B9D">
      <w:pPr>
        <w:pStyle w:val="Heading2"/>
      </w:pPr>
      <w:bookmarkStart w:id="118" w:name="_Toc415059769"/>
      <w:bookmarkStart w:id="119" w:name="_Toc305878401"/>
      <w:r>
        <w:rPr>
          <w:rFonts w:hint="eastAsia"/>
        </w:rPr>
        <w:t>研究方法</w:t>
      </w:r>
      <w:bookmarkEnd w:id="118"/>
      <w:bookmarkEnd w:id="119"/>
    </w:p>
    <w:p w14:paraId="13863D23" w14:textId="4DBD224F" w:rsidR="003D4147" w:rsidRPr="003D4147" w:rsidRDefault="003D4147" w:rsidP="00876B06">
      <w:pPr>
        <w:pStyle w:val="Heading3"/>
        <w:ind w:left="0" w:firstLine="0"/>
      </w:pPr>
      <w:bookmarkStart w:id="120" w:name="_Toc305878402"/>
      <w:r>
        <w:rPr>
          <w:rFonts w:hint="eastAsia"/>
        </w:rPr>
        <w:t>研究对象</w:t>
      </w:r>
      <w:bookmarkEnd w:id="120"/>
    </w:p>
    <w:p w14:paraId="5B2318B0" w14:textId="77777777" w:rsidR="003D4147" w:rsidRDefault="003D4147" w:rsidP="003D4147">
      <w:pPr>
        <w:pStyle w:val="a"/>
      </w:pPr>
      <w:r w:rsidRPr="003D4147">
        <w:rPr>
          <w:rFonts w:hint="eastAsia"/>
        </w:rPr>
        <w:t>我们选择运行在</w:t>
      </w:r>
      <w:r w:rsidRPr="003D4147">
        <w:rPr>
          <w:rFonts w:hint="eastAsia"/>
        </w:rPr>
        <w:t>Apache Hadoop</w:t>
      </w:r>
      <w:r w:rsidRPr="003D4147">
        <w:rPr>
          <w:rFonts w:hint="eastAsia"/>
        </w:rPr>
        <w:t>和</w:t>
      </w:r>
      <w:r w:rsidRPr="003D4147">
        <w:rPr>
          <w:rFonts w:hint="eastAsia"/>
        </w:rPr>
        <w:t>Apache Spark</w:t>
      </w:r>
      <w:r w:rsidRPr="003D4147">
        <w:rPr>
          <w:rFonts w:hint="eastAsia"/>
        </w:rPr>
        <w:t>上的分布式数据并行应用作为我们的研究对象。因为目前没有专门针对内存溢出错误的缺陷库（</w:t>
      </w:r>
      <w:r w:rsidRPr="003D4147">
        <w:rPr>
          <w:rFonts w:hint="eastAsia"/>
        </w:rPr>
        <w:t>bug repository</w:t>
      </w:r>
      <w:r w:rsidRPr="003D4147">
        <w:rPr>
          <w:rFonts w:hint="eastAsia"/>
        </w:rPr>
        <w:t>），用户在遇到内存溢出错误时会选择公开论坛或者</w:t>
      </w:r>
      <w:r w:rsidRPr="003D4147">
        <w:rPr>
          <w:rFonts w:hint="eastAsia"/>
        </w:rPr>
        <w:t>Hadoop</w:t>
      </w:r>
      <w:r w:rsidRPr="003D4147">
        <w:t>/Spark</w:t>
      </w:r>
      <w:r w:rsidRPr="003D4147">
        <w:rPr>
          <w:rFonts w:hint="eastAsia"/>
        </w:rPr>
        <w:t>的邮件列表等公开途径来询问错误原因及修复方法。因此，我们以这些公开应用为研究对象，获得应用的方法是，我们先在公开渠搜索内存溢出错误的关键字，比如“</w:t>
      </w:r>
      <w:r w:rsidRPr="003D4147">
        <w:rPr>
          <w:rFonts w:hint="eastAsia"/>
        </w:rPr>
        <w:t>Hadoop out of memory</w:t>
      </w:r>
      <w:r w:rsidRPr="003D4147">
        <w:rPr>
          <w:rFonts w:hint="eastAsia"/>
        </w:rPr>
        <w:t>”，“</w:t>
      </w:r>
      <w:r w:rsidRPr="003D4147">
        <w:rPr>
          <w:rFonts w:hint="eastAsia"/>
        </w:rPr>
        <w:t>Hadoop outofmemory</w:t>
      </w:r>
      <w:r w:rsidRPr="003D4147">
        <w:rPr>
          <w:rFonts w:hint="eastAsia"/>
        </w:rPr>
        <w:t>”，“</w:t>
      </w:r>
      <w:r w:rsidRPr="003D4147">
        <w:rPr>
          <w:rFonts w:hint="eastAsia"/>
        </w:rPr>
        <w:t>Spark OOM</w:t>
      </w:r>
      <w:r w:rsidRPr="003D4147">
        <w:rPr>
          <w:rFonts w:hint="eastAsia"/>
        </w:rPr>
        <w:t>”，在</w:t>
      </w:r>
      <w:r w:rsidRPr="003D4147">
        <w:rPr>
          <w:rFonts w:hint="eastAsia"/>
        </w:rPr>
        <w:t>Stack</w:t>
      </w:r>
      <w:r w:rsidRPr="003D4147">
        <w:t>Overflow.com</w:t>
      </w:r>
      <w:r w:rsidRPr="003D4147">
        <w:rPr>
          <w:rFonts w:hint="eastAsia"/>
        </w:rPr>
        <w:t>，</w:t>
      </w:r>
      <w:r w:rsidRPr="003D4147">
        <w:rPr>
          <w:rFonts w:hint="eastAsia"/>
        </w:rPr>
        <w:t>Hadoop</w:t>
      </w:r>
      <w:r w:rsidRPr="003D4147">
        <w:rPr>
          <w:rFonts w:hint="eastAsia"/>
        </w:rPr>
        <w:t>邮件列表</w:t>
      </w:r>
      <w:r w:rsidRPr="003D4147">
        <w:t>[HadoopMail]</w:t>
      </w:r>
      <w:r w:rsidRPr="003D4147">
        <w:rPr>
          <w:rFonts w:hint="eastAsia"/>
        </w:rPr>
        <w:t>，</w:t>
      </w:r>
      <w:r w:rsidRPr="003D4147">
        <w:rPr>
          <w:rFonts w:hint="eastAsia"/>
        </w:rPr>
        <w:t>Spark users</w:t>
      </w:r>
      <w:r w:rsidRPr="003D4147">
        <w:t>/dev</w:t>
      </w:r>
      <w:r w:rsidRPr="003D4147">
        <w:rPr>
          <w:rFonts w:hint="eastAsia"/>
        </w:rPr>
        <w:t>邮件列表</w:t>
      </w:r>
      <w:r w:rsidRPr="003D4147">
        <w:t>[SparkMail]</w:t>
      </w:r>
      <w:r w:rsidRPr="003D4147">
        <w:rPr>
          <w:rFonts w:hint="eastAsia"/>
        </w:rPr>
        <w:t>，开发者的博客，和两本关于</w:t>
      </w:r>
      <w:r w:rsidRPr="003D4147">
        <w:rPr>
          <w:rFonts w:hint="eastAsia"/>
        </w:rPr>
        <w:t>MapReduce</w:t>
      </w:r>
      <w:r w:rsidRPr="003D4147">
        <w:rPr>
          <w:rFonts w:hint="eastAsia"/>
        </w:rPr>
        <w:t>的畅销书籍中的例子</w:t>
      </w:r>
      <w:r w:rsidRPr="003D4147">
        <w:t>[MBook]</w:t>
      </w:r>
      <w:r w:rsidRPr="003D4147">
        <w:rPr>
          <w:rFonts w:hint="eastAsia"/>
        </w:rPr>
        <w:t>。</w:t>
      </w:r>
    </w:p>
    <w:p w14:paraId="6BDA0A29" w14:textId="3AF6A468" w:rsidR="003D4147" w:rsidRDefault="003D4147" w:rsidP="003D4147">
      <w:pPr>
        <w:pStyle w:val="a"/>
      </w:pPr>
      <w:r w:rsidRPr="005B5707">
        <w:rPr>
          <w:noProof/>
          <w:szCs w:val="24"/>
          <w:lang w:eastAsia="en-US"/>
        </w:rPr>
        <w:lastRenderedPageBreak/>
        <w:drawing>
          <wp:inline distT="0" distB="0" distL="0" distR="0" wp14:anchorId="230E106F" wp14:editId="6D994651">
            <wp:extent cx="4709938" cy="2487077"/>
            <wp:effectExtent l="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1"/>
                    <a:stretch>
                      <a:fillRect/>
                    </a:stretch>
                  </pic:blipFill>
                  <pic:spPr>
                    <a:xfrm>
                      <a:off x="0" y="0"/>
                      <a:ext cx="4709938" cy="2487077"/>
                    </a:xfrm>
                    <a:prstGeom prst="rect">
                      <a:avLst/>
                    </a:prstGeom>
                    <a:ln w="19050" cmpd="sng">
                      <a:noFill/>
                    </a:ln>
                    <a:effectLst/>
                  </pic:spPr>
                </pic:pic>
              </a:graphicData>
            </a:graphic>
          </wp:inline>
        </w:drawing>
      </w:r>
    </w:p>
    <w:p w14:paraId="2C2B8305" w14:textId="058E2801" w:rsidR="003D4147" w:rsidRDefault="003D4147" w:rsidP="003D4147">
      <w:pPr>
        <w:pStyle w:val="Caption"/>
      </w:pPr>
      <w:bookmarkStart w:id="121" w:name="_Toc305878465"/>
      <w:r>
        <w:rPr>
          <w:rFonts w:hint="eastAsia"/>
        </w:rPr>
        <w:t>图</w:t>
      </w:r>
      <w:r>
        <w:rPr>
          <w:rFonts w:hint="eastAsia"/>
        </w:rPr>
        <w:t xml:space="preserve"> </w:t>
      </w:r>
      <w:r>
        <w:fldChar w:fldCharType="begin"/>
      </w:r>
      <w:r>
        <w:instrText xml:space="preserve"> SEQ </w:instrText>
      </w:r>
      <w:r>
        <w:rPr>
          <w:rFonts w:hint="eastAsia"/>
        </w:rPr>
        <w:instrText>图</w:instrText>
      </w:r>
      <w:r>
        <w:rPr>
          <w:rFonts w:hint="eastAsia"/>
        </w:rPr>
        <w:instrText xml:space="preserve"> \* ARABIC</w:instrText>
      </w:r>
      <w:r>
        <w:instrText xml:space="preserve"> </w:instrText>
      </w:r>
      <w:r>
        <w:fldChar w:fldCharType="separate"/>
      </w:r>
      <w:r w:rsidR="00D4565C">
        <w:rPr>
          <w:noProof/>
        </w:rPr>
        <w:t>7</w:t>
      </w:r>
      <w:r>
        <w:fldChar w:fldCharType="end"/>
      </w:r>
      <w:r>
        <w:rPr>
          <w:rFonts w:hint="eastAsia"/>
        </w:rPr>
        <w:t xml:space="preserve"> </w:t>
      </w:r>
      <w:r>
        <w:rPr>
          <w:rFonts w:hint="eastAsia"/>
        </w:rPr>
        <w:t>用户描述的内存溢出错误</w:t>
      </w:r>
      <w:bookmarkEnd w:id="121"/>
    </w:p>
    <w:p w14:paraId="72C1E674" w14:textId="77777777" w:rsidR="003D4147" w:rsidRPr="003D4147" w:rsidRDefault="003D4147" w:rsidP="003D4147"/>
    <w:p w14:paraId="4286BB30" w14:textId="729EB77A" w:rsidR="003D4147" w:rsidRDefault="003D4147" w:rsidP="0056187B">
      <w:pPr>
        <w:pStyle w:val="a"/>
      </w:pPr>
      <w:r w:rsidRPr="005B5707">
        <w:rPr>
          <w:noProof/>
          <w:szCs w:val="24"/>
          <w:lang w:eastAsia="en-US"/>
        </w:rPr>
        <w:drawing>
          <wp:inline distT="0" distB="0" distL="0" distR="0" wp14:anchorId="4DF1B177" wp14:editId="4C31FCAB">
            <wp:extent cx="5278120" cy="83312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2"/>
                    <a:stretch>
                      <a:fillRect/>
                    </a:stretch>
                  </pic:blipFill>
                  <pic:spPr>
                    <a:xfrm>
                      <a:off x="0" y="0"/>
                      <a:ext cx="5278120" cy="833120"/>
                    </a:xfrm>
                    <a:prstGeom prst="rect">
                      <a:avLst/>
                    </a:prstGeom>
                    <a:ln w="19050" cmpd="sng">
                      <a:noFill/>
                    </a:ln>
                    <a:effectLst/>
                  </pic:spPr>
                </pic:pic>
              </a:graphicData>
            </a:graphic>
          </wp:inline>
        </w:drawing>
      </w:r>
    </w:p>
    <w:p w14:paraId="6DCE1021" w14:textId="6192ADE7" w:rsidR="003D4147" w:rsidRDefault="003D4147" w:rsidP="003D4147">
      <w:pPr>
        <w:pStyle w:val="Caption"/>
      </w:pPr>
      <w:bookmarkStart w:id="122" w:name="_Toc305878466"/>
      <w:r>
        <w:rPr>
          <w:rFonts w:hint="eastAsia"/>
        </w:rPr>
        <w:t>图</w:t>
      </w:r>
      <w:r>
        <w:rPr>
          <w:rFonts w:hint="eastAsia"/>
        </w:rPr>
        <w:t xml:space="preserve"> </w:t>
      </w:r>
      <w:r>
        <w:fldChar w:fldCharType="begin"/>
      </w:r>
      <w:r>
        <w:instrText xml:space="preserve"> SEQ </w:instrText>
      </w:r>
      <w:r>
        <w:rPr>
          <w:rFonts w:hint="eastAsia"/>
        </w:rPr>
        <w:instrText>图</w:instrText>
      </w:r>
      <w:r>
        <w:rPr>
          <w:rFonts w:hint="eastAsia"/>
        </w:rPr>
        <w:instrText xml:space="preserve"> \* ARABIC</w:instrText>
      </w:r>
      <w:r>
        <w:instrText xml:space="preserve"> </w:instrText>
      </w:r>
      <w:r>
        <w:fldChar w:fldCharType="separate"/>
      </w:r>
      <w:r w:rsidR="00D4565C">
        <w:rPr>
          <w:noProof/>
        </w:rPr>
        <w:t>8</w:t>
      </w:r>
      <w:r>
        <w:fldChar w:fldCharType="end"/>
      </w:r>
      <w:r>
        <w:rPr>
          <w:rFonts w:hint="eastAsia"/>
        </w:rPr>
        <w:t xml:space="preserve"> </w:t>
      </w:r>
      <w:r>
        <w:rPr>
          <w:rFonts w:hint="eastAsia"/>
        </w:rPr>
        <w:t>专家对内存溢出错误的诊断与回答</w:t>
      </w:r>
      <w:bookmarkEnd w:id="122"/>
    </w:p>
    <w:p w14:paraId="7207DDB6" w14:textId="77777777" w:rsidR="0015745A" w:rsidRPr="0015745A" w:rsidRDefault="0015745A" w:rsidP="0015745A">
      <w:pPr>
        <w:pStyle w:val="a"/>
      </w:pPr>
      <w:r w:rsidRPr="0015745A">
        <w:rPr>
          <w:rFonts w:hint="eastAsia"/>
        </w:rPr>
        <w:t>通过关键词搜索，我们一共发现</w:t>
      </w:r>
      <w:r w:rsidRPr="0015745A">
        <w:rPr>
          <w:rFonts w:hint="eastAsia"/>
        </w:rPr>
        <w:t>1151</w:t>
      </w:r>
      <w:r w:rsidRPr="0015745A">
        <w:rPr>
          <w:rFonts w:hint="eastAsia"/>
        </w:rPr>
        <w:t>个例子（</w:t>
      </w:r>
      <w:r w:rsidRPr="0015745A">
        <w:rPr>
          <w:rFonts w:hint="eastAsia"/>
        </w:rPr>
        <w:t>issue</w:t>
      </w:r>
      <w:r w:rsidRPr="0015745A">
        <w:rPr>
          <w:rFonts w:hint="eastAsia"/>
        </w:rPr>
        <w:t>），我们手工检测每个例子看是会否满足下列三个条件：</w:t>
      </w:r>
    </w:p>
    <w:p w14:paraId="32D17313" w14:textId="7A994BE0" w:rsidR="0015745A" w:rsidRPr="0015745A" w:rsidRDefault="0015745A" w:rsidP="0015745A">
      <w:pPr>
        <w:pStyle w:val="a"/>
        <w:ind w:firstLineChars="0"/>
      </w:pPr>
      <w:r>
        <w:t xml:space="preserve">(1) </w:t>
      </w:r>
      <w:r w:rsidRPr="0015745A">
        <w:rPr>
          <w:rFonts w:hint="eastAsia"/>
        </w:rPr>
        <w:t>例子是</w:t>
      </w:r>
      <w:r w:rsidRPr="0015745A">
        <w:rPr>
          <w:rFonts w:hint="eastAsia"/>
        </w:rPr>
        <w:t>Hadoop</w:t>
      </w:r>
      <w:r w:rsidRPr="0015745A">
        <w:t>/Spark</w:t>
      </w:r>
      <w:r w:rsidRPr="0015745A">
        <w:rPr>
          <w:rFonts w:hint="eastAsia"/>
        </w:rPr>
        <w:t>的内存溢出错误。</w:t>
      </w:r>
    </w:p>
    <w:p w14:paraId="28385F5E" w14:textId="77777777" w:rsidR="0015745A" w:rsidRPr="0015745A" w:rsidRDefault="0015745A" w:rsidP="0015745A">
      <w:pPr>
        <w:pStyle w:val="a"/>
      </w:pPr>
      <w:r w:rsidRPr="0015745A">
        <w:rPr>
          <w:rFonts w:hint="eastAsia"/>
        </w:rPr>
        <w:t>其中有</w:t>
      </w:r>
      <w:r w:rsidRPr="0015745A">
        <w:rPr>
          <w:rFonts w:hint="eastAsia"/>
        </w:rPr>
        <w:t>786</w:t>
      </w:r>
      <w:r w:rsidRPr="0015745A">
        <w:rPr>
          <w:rFonts w:hint="eastAsia"/>
        </w:rPr>
        <w:t>例子不是内存溢出错误，比如只包含部分的关键字“</w:t>
      </w:r>
      <w:r w:rsidRPr="0015745A">
        <w:rPr>
          <w:rFonts w:hint="eastAsia"/>
        </w:rPr>
        <w:t>Hadoop Memory</w:t>
      </w:r>
      <w:r w:rsidRPr="0015745A">
        <w:rPr>
          <w:rFonts w:hint="eastAsia"/>
        </w:rPr>
        <w:t>”，只讲</w:t>
      </w:r>
      <w:r w:rsidRPr="0015745A">
        <w:rPr>
          <w:rFonts w:hint="eastAsia"/>
        </w:rPr>
        <w:t>Hadoop Memory</w:t>
      </w:r>
      <w:r w:rsidRPr="0015745A">
        <w:rPr>
          <w:rFonts w:hint="eastAsia"/>
        </w:rPr>
        <w:t>的配置方法。</w:t>
      </w:r>
    </w:p>
    <w:p w14:paraId="15AF6D39" w14:textId="6600D944" w:rsidR="0015745A" w:rsidRPr="0015745A" w:rsidRDefault="0015745A" w:rsidP="0015745A">
      <w:pPr>
        <w:pStyle w:val="a"/>
        <w:ind w:firstLineChars="0"/>
      </w:pPr>
      <w:r>
        <w:t xml:space="preserve">(2) </w:t>
      </w:r>
      <w:r w:rsidRPr="0015745A">
        <w:rPr>
          <w:rFonts w:hint="eastAsia"/>
        </w:rPr>
        <w:t>内存溢出错误发生在</w:t>
      </w:r>
      <w:r w:rsidRPr="0015745A">
        <w:rPr>
          <w:rFonts w:hint="eastAsia"/>
        </w:rPr>
        <w:t>Hadoop</w:t>
      </w:r>
      <w:r w:rsidRPr="0015745A">
        <w:t>/Spark</w:t>
      </w:r>
      <w:r w:rsidRPr="0015745A">
        <w:rPr>
          <w:rFonts w:hint="eastAsia"/>
        </w:rPr>
        <w:t>应用里</w:t>
      </w:r>
    </w:p>
    <w:p w14:paraId="05FDCF8B" w14:textId="77777777" w:rsidR="0015745A" w:rsidRPr="0015745A" w:rsidRDefault="0015745A" w:rsidP="0015745A">
      <w:pPr>
        <w:pStyle w:val="a"/>
      </w:pPr>
      <w:r w:rsidRPr="0015745A">
        <w:rPr>
          <w:rFonts w:hint="eastAsia"/>
        </w:rPr>
        <w:t>有些内存溢出错误发生在</w:t>
      </w:r>
      <w:r w:rsidRPr="0015745A">
        <w:rPr>
          <w:rFonts w:hint="eastAsia"/>
        </w:rPr>
        <w:t>Hadoop</w:t>
      </w:r>
      <w:r w:rsidRPr="0015745A">
        <w:t>/Spar</w:t>
      </w:r>
      <w:r w:rsidRPr="0015745A">
        <w:rPr>
          <w:rFonts w:hint="eastAsia"/>
        </w:rPr>
        <w:t>k</w:t>
      </w:r>
      <w:r w:rsidRPr="0015745A">
        <w:rPr>
          <w:rFonts w:hint="eastAsia"/>
        </w:rPr>
        <w:t>系统本身，比如发生在</w:t>
      </w:r>
      <w:r w:rsidRPr="0015745A">
        <w:rPr>
          <w:rFonts w:hint="eastAsia"/>
        </w:rPr>
        <w:t>Hadoop</w:t>
      </w:r>
      <w:r w:rsidRPr="0015745A">
        <w:rPr>
          <w:rFonts w:hint="eastAsia"/>
        </w:rPr>
        <w:t>调度器或</w:t>
      </w:r>
      <w:r w:rsidRPr="0015745A">
        <w:rPr>
          <w:rFonts w:hint="eastAsia"/>
        </w:rPr>
        <w:t>Hadoop</w:t>
      </w:r>
      <w:r w:rsidRPr="0015745A">
        <w:rPr>
          <w:rFonts w:hint="eastAsia"/>
        </w:rPr>
        <w:t>的资源管理器（</w:t>
      </w:r>
      <w:r w:rsidRPr="0015745A">
        <w:rPr>
          <w:rFonts w:hint="eastAsia"/>
        </w:rPr>
        <w:t>TaskTracker</w:t>
      </w:r>
      <w:r w:rsidRPr="0015745A">
        <w:rPr>
          <w:rFonts w:hint="eastAsia"/>
        </w:rPr>
        <w:t>）里。</w:t>
      </w:r>
    </w:p>
    <w:p w14:paraId="750FC4EF" w14:textId="77777777" w:rsidR="0015745A" w:rsidRDefault="0015745A" w:rsidP="0015745A">
      <w:pPr>
        <w:pStyle w:val="a"/>
      </w:pPr>
      <w:r w:rsidRPr="0015745A">
        <w:rPr>
          <w:rFonts w:hint="eastAsia"/>
        </w:rPr>
        <w:t>经过筛选，最后留下</w:t>
      </w:r>
      <w:r w:rsidRPr="0015745A">
        <w:rPr>
          <w:rFonts w:hint="eastAsia"/>
        </w:rPr>
        <w:t>276</w:t>
      </w:r>
      <w:r w:rsidRPr="0015745A">
        <w:rPr>
          <w:rFonts w:hint="eastAsia"/>
        </w:rPr>
        <w:t>个错误例子，我们发现其中</w:t>
      </w:r>
      <w:r w:rsidRPr="0015745A">
        <w:rPr>
          <w:rFonts w:hint="eastAsia"/>
        </w:rPr>
        <w:t>123</w:t>
      </w:r>
      <w:r w:rsidRPr="0015745A">
        <w:rPr>
          <w:rFonts w:hint="eastAsia"/>
        </w:rPr>
        <w:t>个例子的错误原因已经下面的方法诊断出来，所以我们的研究对象是这</w:t>
      </w:r>
      <w:r w:rsidRPr="0015745A">
        <w:rPr>
          <w:rFonts w:hint="eastAsia"/>
        </w:rPr>
        <w:t>123</w:t>
      </w:r>
      <w:r w:rsidRPr="0015745A">
        <w:rPr>
          <w:rFonts w:hint="eastAsia"/>
        </w:rPr>
        <w:t>个内存溢出错误例子。这些例子既有用户手工撰写代码生成的应用，也有依赖高层语言（如</w:t>
      </w:r>
      <w:r w:rsidRPr="0015745A">
        <w:rPr>
          <w:rFonts w:hint="eastAsia"/>
        </w:rPr>
        <w:t>Apache Pig</w:t>
      </w:r>
      <w:r w:rsidRPr="0015745A">
        <w:rPr>
          <w:rFonts w:hint="eastAsia"/>
        </w:rPr>
        <w:t>）和高层库（如</w:t>
      </w:r>
      <w:r w:rsidRPr="0015745A">
        <w:rPr>
          <w:rFonts w:hint="eastAsia"/>
        </w:rPr>
        <w:t>MLlib</w:t>
      </w:r>
      <w:r w:rsidRPr="0015745A">
        <w:rPr>
          <w:rFonts w:hint="eastAsia"/>
        </w:rPr>
        <w:t>）生成的应用，应用的详细分布如下表：</w:t>
      </w:r>
    </w:p>
    <w:p w14:paraId="7BDA923A" w14:textId="092ACEA6" w:rsidR="0014770D" w:rsidRDefault="0014770D" w:rsidP="0014770D">
      <w:pPr>
        <w:pStyle w:val="Caption"/>
      </w:pPr>
      <w:bookmarkStart w:id="123" w:name="_Toc305878481"/>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D4565C">
        <w:rPr>
          <w:noProof/>
        </w:rPr>
        <w:t>2</w:t>
      </w:r>
      <w:r>
        <w:fldChar w:fldCharType="end"/>
      </w:r>
      <w:r>
        <w:t xml:space="preserve"> </w:t>
      </w:r>
      <w:r>
        <w:rPr>
          <w:rFonts w:hint="eastAsia"/>
        </w:rPr>
        <w:t>内存溢出错误应用分布表</w:t>
      </w:r>
      <w:bookmarkEnd w:id="123"/>
    </w:p>
    <w:tbl>
      <w:tblPr>
        <w:tblStyle w:val="TableGrid"/>
        <w:tblW w:w="0" w:type="auto"/>
        <w:tblCellMar>
          <w:left w:w="28" w:type="dxa"/>
          <w:right w:w="28" w:type="dxa"/>
        </w:tblCellMar>
        <w:tblLook w:val="04A0" w:firstRow="1" w:lastRow="0" w:firstColumn="1" w:lastColumn="0" w:noHBand="0" w:noVBand="1"/>
      </w:tblPr>
      <w:tblGrid>
        <w:gridCol w:w="816"/>
        <w:gridCol w:w="1983"/>
        <w:gridCol w:w="400"/>
        <w:gridCol w:w="390"/>
        <w:gridCol w:w="536"/>
        <w:gridCol w:w="870"/>
        <w:gridCol w:w="803"/>
        <w:gridCol w:w="910"/>
        <w:gridCol w:w="710"/>
        <w:gridCol w:w="467"/>
        <w:gridCol w:w="483"/>
      </w:tblGrid>
      <w:tr w:rsidR="0015745A" w:rsidRPr="0015745A" w14:paraId="799D8B11" w14:textId="77777777" w:rsidTr="0015745A">
        <w:tc>
          <w:tcPr>
            <w:tcW w:w="0" w:type="auto"/>
          </w:tcPr>
          <w:p w14:paraId="554C3A9D" w14:textId="77777777" w:rsidR="0015745A" w:rsidRPr="0015745A" w:rsidRDefault="0015745A" w:rsidP="005A48B4">
            <w:pPr>
              <w:pStyle w:val="BodyText"/>
              <w:rPr>
                <w:b/>
                <w:sz w:val="24"/>
                <w:szCs w:val="18"/>
              </w:rPr>
            </w:pPr>
            <w:r w:rsidRPr="0015745A">
              <w:rPr>
                <w:rFonts w:hint="eastAsia"/>
                <w:b/>
                <w:sz w:val="24"/>
                <w:szCs w:val="18"/>
              </w:rPr>
              <w:t>框架</w:t>
            </w:r>
          </w:p>
        </w:tc>
        <w:tc>
          <w:tcPr>
            <w:tcW w:w="0" w:type="auto"/>
            <w:tcBorders>
              <w:bottom w:val="single" w:sz="4" w:space="0" w:color="auto"/>
            </w:tcBorders>
          </w:tcPr>
          <w:p w14:paraId="687179EA" w14:textId="77777777" w:rsidR="0015745A" w:rsidRPr="0015745A" w:rsidRDefault="0015745A" w:rsidP="005A48B4">
            <w:pPr>
              <w:pStyle w:val="BodyText"/>
              <w:rPr>
                <w:b/>
                <w:sz w:val="24"/>
                <w:szCs w:val="18"/>
              </w:rPr>
            </w:pPr>
            <w:r w:rsidRPr="0015745A">
              <w:rPr>
                <w:rFonts w:hint="eastAsia"/>
                <w:b/>
                <w:sz w:val="24"/>
                <w:szCs w:val="18"/>
              </w:rPr>
              <w:t>应用来源</w:t>
            </w:r>
          </w:p>
        </w:tc>
        <w:tc>
          <w:tcPr>
            <w:tcW w:w="0" w:type="auto"/>
            <w:tcBorders>
              <w:bottom w:val="single" w:sz="4" w:space="0" w:color="auto"/>
            </w:tcBorders>
          </w:tcPr>
          <w:p w14:paraId="645F00E3" w14:textId="77777777" w:rsidR="0015745A" w:rsidRPr="0015745A" w:rsidRDefault="0015745A" w:rsidP="005A48B4">
            <w:pPr>
              <w:pStyle w:val="BodyText"/>
              <w:jc w:val="center"/>
              <w:rPr>
                <w:b/>
                <w:sz w:val="24"/>
                <w:szCs w:val="18"/>
              </w:rPr>
            </w:pPr>
            <w:r w:rsidRPr="0015745A">
              <w:rPr>
                <w:rFonts w:hint="eastAsia"/>
                <w:b/>
                <w:sz w:val="24"/>
                <w:szCs w:val="18"/>
              </w:rPr>
              <w:t>手写</w:t>
            </w:r>
          </w:p>
        </w:tc>
        <w:tc>
          <w:tcPr>
            <w:tcW w:w="0" w:type="auto"/>
            <w:tcBorders>
              <w:bottom w:val="single" w:sz="4" w:space="0" w:color="auto"/>
            </w:tcBorders>
          </w:tcPr>
          <w:p w14:paraId="2BB20079" w14:textId="77777777" w:rsidR="0015745A" w:rsidRPr="0015745A" w:rsidRDefault="0015745A" w:rsidP="005A48B4">
            <w:pPr>
              <w:pStyle w:val="BodyText"/>
              <w:jc w:val="center"/>
              <w:rPr>
                <w:b/>
                <w:sz w:val="24"/>
                <w:szCs w:val="18"/>
              </w:rPr>
            </w:pPr>
            <w:r w:rsidRPr="0015745A">
              <w:rPr>
                <w:b/>
                <w:sz w:val="24"/>
                <w:szCs w:val="18"/>
              </w:rPr>
              <w:t>Pig</w:t>
            </w:r>
          </w:p>
        </w:tc>
        <w:tc>
          <w:tcPr>
            <w:tcW w:w="0" w:type="auto"/>
            <w:tcBorders>
              <w:bottom w:val="single" w:sz="4" w:space="0" w:color="auto"/>
            </w:tcBorders>
          </w:tcPr>
          <w:p w14:paraId="66C8ED08" w14:textId="77777777" w:rsidR="0015745A" w:rsidRPr="0015745A" w:rsidRDefault="0015745A" w:rsidP="005A48B4">
            <w:pPr>
              <w:pStyle w:val="BodyText"/>
              <w:jc w:val="center"/>
              <w:rPr>
                <w:b/>
                <w:sz w:val="24"/>
                <w:szCs w:val="18"/>
              </w:rPr>
            </w:pPr>
            <w:r w:rsidRPr="0015745A">
              <w:rPr>
                <w:b/>
                <w:sz w:val="24"/>
                <w:szCs w:val="18"/>
              </w:rPr>
              <w:t>Hive</w:t>
            </w:r>
          </w:p>
        </w:tc>
        <w:tc>
          <w:tcPr>
            <w:tcW w:w="0" w:type="auto"/>
            <w:tcBorders>
              <w:bottom w:val="single" w:sz="4" w:space="0" w:color="auto"/>
            </w:tcBorders>
          </w:tcPr>
          <w:p w14:paraId="453A4C42" w14:textId="77777777" w:rsidR="0015745A" w:rsidRPr="0015745A" w:rsidRDefault="0015745A" w:rsidP="005A48B4">
            <w:pPr>
              <w:pStyle w:val="BodyText"/>
              <w:jc w:val="center"/>
              <w:rPr>
                <w:b/>
                <w:sz w:val="24"/>
                <w:szCs w:val="18"/>
              </w:rPr>
            </w:pPr>
            <w:r w:rsidRPr="0015745A">
              <w:rPr>
                <w:b/>
                <w:sz w:val="24"/>
                <w:szCs w:val="18"/>
              </w:rPr>
              <w:t>Mahout</w:t>
            </w:r>
          </w:p>
        </w:tc>
        <w:tc>
          <w:tcPr>
            <w:tcW w:w="0" w:type="auto"/>
            <w:tcBorders>
              <w:bottom w:val="single" w:sz="4" w:space="0" w:color="auto"/>
            </w:tcBorders>
          </w:tcPr>
          <w:p w14:paraId="688C5F95" w14:textId="77777777" w:rsidR="0015745A" w:rsidRPr="0015745A" w:rsidRDefault="0015745A" w:rsidP="005A48B4">
            <w:pPr>
              <w:pStyle w:val="BodyText"/>
              <w:jc w:val="center"/>
              <w:rPr>
                <w:b/>
                <w:sz w:val="24"/>
                <w:szCs w:val="18"/>
              </w:rPr>
            </w:pPr>
            <w:r w:rsidRPr="0015745A">
              <w:rPr>
                <w:b/>
                <w:sz w:val="24"/>
                <w:szCs w:val="18"/>
              </w:rPr>
              <w:t>Cloud9</w:t>
            </w:r>
          </w:p>
        </w:tc>
        <w:tc>
          <w:tcPr>
            <w:tcW w:w="0" w:type="auto"/>
            <w:tcBorders>
              <w:bottom w:val="single" w:sz="4" w:space="0" w:color="auto"/>
            </w:tcBorders>
          </w:tcPr>
          <w:p w14:paraId="6C3BCEA3" w14:textId="77777777" w:rsidR="0015745A" w:rsidRPr="0015745A" w:rsidRDefault="0015745A" w:rsidP="005A48B4">
            <w:pPr>
              <w:pStyle w:val="BodyText"/>
              <w:jc w:val="center"/>
              <w:rPr>
                <w:b/>
                <w:sz w:val="24"/>
                <w:szCs w:val="18"/>
              </w:rPr>
            </w:pPr>
            <w:r w:rsidRPr="0015745A">
              <w:rPr>
                <w:b/>
                <w:sz w:val="24"/>
                <w:szCs w:val="18"/>
              </w:rPr>
              <w:t>GraphX</w:t>
            </w:r>
          </w:p>
        </w:tc>
        <w:tc>
          <w:tcPr>
            <w:tcW w:w="0" w:type="auto"/>
            <w:tcBorders>
              <w:bottom w:val="single" w:sz="4" w:space="0" w:color="auto"/>
            </w:tcBorders>
          </w:tcPr>
          <w:p w14:paraId="4D73388D" w14:textId="77777777" w:rsidR="0015745A" w:rsidRPr="0015745A" w:rsidRDefault="0015745A" w:rsidP="005A48B4">
            <w:pPr>
              <w:pStyle w:val="BodyText"/>
              <w:jc w:val="center"/>
              <w:rPr>
                <w:b/>
                <w:sz w:val="24"/>
                <w:szCs w:val="18"/>
              </w:rPr>
            </w:pPr>
            <w:r w:rsidRPr="0015745A">
              <w:rPr>
                <w:b/>
                <w:sz w:val="24"/>
                <w:szCs w:val="18"/>
              </w:rPr>
              <w:t>MLlib</w:t>
            </w:r>
          </w:p>
        </w:tc>
        <w:tc>
          <w:tcPr>
            <w:tcW w:w="0" w:type="auto"/>
            <w:tcBorders>
              <w:bottom w:val="single" w:sz="4" w:space="0" w:color="auto"/>
            </w:tcBorders>
          </w:tcPr>
          <w:p w14:paraId="584D6472" w14:textId="77777777" w:rsidR="0015745A" w:rsidRPr="0015745A" w:rsidRDefault="0015745A" w:rsidP="005A48B4">
            <w:pPr>
              <w:pStyle w:val="BodyText"/>
              <w:jc w:val="center"/>
              <w:rPr>
                <w:b/>
                <w:sz w:val="24"/>
                <w:szCs w:val="18"/>
              </w:rPr>
            </w:pPr>
            <w:r w:rsidRPr="0015745A">
              <w:rPr>
                <w:rFonts w:hint="eastAsia"/>
                <w:b/>
                <w:sz w:val="24"/>
                <w:szCs w:val="18"/>
              </w:rPr>
              <w:t>总数</w:t>
            </w:r>
          </w:p>
        </w:tc>
        <w:tc>
          <w:tcPr>
            <w:tcW w:w="0" w:type="auto"/>
            <w:tcBorders>
              <w:bottom w:val="single" w:sz="4" w:space="0" w:color="auto"/>
            </w:tcBorders>
          </w:tcPr>
          <w:p w14:paraId="2C13407B" w14:textId="77777777" w:rsidR="0015745A" w:rsidRPr="0015745A" w:rsidRDefault="0015745A" w:rsidP="005A48B4">
            <w:pPr>
              <w:pStyle w:val="BodyText"/>
              <w:jc w:val="center"/>
              <w:rPr>
                <w:b/>
                <w:sz w:val="24"/>
                <w:szCs w:val="18"/>
              </w:rPr>
            </w:pPr>
            <w:r w:rsidRPr="0015745A">
              <w:rPr>
                <w:rFonts w:hint="eastAsia"/>
                <w:b/>
                <w:sz w:val="24"/>
                <w:szCs w:val="18"/>
              </w:rPr>
              <w:t>重现数</w:t>
            </w:r>
          </w:p>
        </w:tc>
      </w:tr>
      <w:tr w:rsidR="0015745A" w:rsidRPr="0015745A" w14:paraId="4AE2B236" w14:textId="77777777" w:rsidTr="0015745A">
        <w:tc>
          <w:tcPr>
            <w:tcW w:w="0" w:type="auto"/>
            <w:vMerge w:val="restart"/>
          </w:tcPr>
          <w:p w14:paraId="2BED09F5" w14:textId="77777777" w:rsidR="0015745A" w:rsidRPr="0015745A" w:rsidRDefault="0015745A" w:rsidP="005A48B4">
            <w:pPr>
              <w:pStyle w:val="BodyText"/>
              <w:rPr>
                <w:sz w:val="24"/>
                <w:szCs w:val="18"/>
              </w:rPr>
            </w:pPr>
            <w:r w:rsidRPr="0015745A">
              <w:rPr>
                <w:rFonts w:hint="eastAsia"/>
                <w:sz w:val="24"/>
                <w:szCs w:val="18"/>
              </w:rPr>
              <w:t>Hadoop</w:t>
            </w:r>
          </w:p>
        </w:tc>
        <w:tc>
          <w:tcPr>
            <w:tcW w:w="0" w:type="auto"/>
            <w:tcBorders>
              <w:bottom w:val="nil"/>
            </w:tcBorders>
          </w:tcPr>
          <w:p w14:paraId="3FA3BC5E" w14:textId="77777777" w:rsidR="0015745A" w:rsidRPr="0015745A" w:rsidRDefault="0015745A" w:rsidP="005A48B4">
            <w:pPr>
              <w:pStyle w:val="BodyText"/>
              <w:rPr>
                <w:sz w:val="24"/>
                <w:szCs w:val="18"/>
              </w:rPr>
            </w:pPr>
            <w:r w:rsidRPr="0015745A">
              <w:rPr>
                <w:sz w:val="24"/>
                <w:szCs w:val="18"/>
              </w:rPr>
              <w:t>StackOverflow.com</w:t>
            </w:r>
          </w:p>
        </w:tc>
        <w:tc>
          <w:tcPr>
            <w:tcW w:w="0" w:type="auto"/>
            <w:tcBorders>
              <w:bottom w:val="nil"/>
            </w:tcBorders>
          </w:tcPr>
          <w:p w14:paraId="077E3D1D" w14:textId="77777777" w:rsidR="0015745A" w:rsidRPr="0015745A" w:rsidRDefault="0015745A" w:rsidP="005A48B4">
            <w:pPr>
              <w:pStyle w:val="BodyText"/>
              <w:jc w:val="center"/>
              <w:rPr>
                <w:sz w:val="24"/>
                <w:szCs w:val="18"/>
              </w:rPr>
            </w:pPr>
            <w:r w:rsidRPr="0015745A">
              <w:rPr>
                <w:sz w:val="24"/>
                <w:szCs w:val="18"/>
              </w:rPr>
              <w:t>20</w:t>
            </w:r>
          </w:p>
        </w:tc>
        <w:tc>
          <w:tcPr>
            <w:tcW w:w="0" w:type="auto"/>
            <w:tcBorders>
              <w:bottom w:val="nil"/>
            </w:tcBorders>
          </w:tcPr>
          <w:p w14:paraId="10FB48A5" w14:textId="77777777" w:rsidR="0015745A" w:rsidRPr="0015745A" w:rsidRDefault="0015745A" w:rsidP="005A48B4">
            <w:pPr>
              <w:pStyle w:val="BodyText"/>
              <w:jc w:val="center"/>
              <w:rPr>
                <w:sz w:val="24"/>
                <w:szCs w:val="18"/>
              </w:rPr>
            </w:pPr>
            <w:r w:rsidRPr="0015745A">
              <w:rPr>
                <w:sz w:val="24"/>
                <w:szCs w:val="18"/>
              </w:rPr>
              <w:t>4</w:t>
            </w:r>
          </w:p>
        </w:tc>
        <w:tc>
          <w:tcPr>
            <w:tcW w:w="0" w:type="auto"/>
            <w:tcBorders>
              <w:bottom w:val="nil"/>
            </w:tcBorders>
          </w:tcPr>
          <w:p w14:paraId="131EA3E2" w14:textId="77777777" w:rsidR="0015745A" w:rsidRPr="0015745A" w:rsidRDefault="0015745A" w:rsidP="005A48B4">
            <w:pPr>
              <w:pStyle w:val="BodyText"/>
              <w:jc w:val="center"/>
              <w:rPr>
                <w:sz w:val="24"/>
                <w:szCs w:val="18"/>
              </w:rPr>
            </w:pPr>
            <w:r w:rsidRPr="0015745A">
              <w:rPr>
                <w:sz w:val="24"/>
                <w:szCs w:val="18"/>
              </w:rPr>
              <w:t>2</w:t>
            </w:r>
          </w:p>
        </w:tc>
        <w:tc>
          <w:tcPr>
            <w:tcW w:w="0" w:type="auto"/>
            <w:tcBorders>
              <w:bottom w:val="nil"/>
            </w:tcBorders>
          </w:tcPr>
          <w:p w14:paraId="1981C296" w14:textId="77777777" w:rsidR="0015745A" w:rsidRPr="0015745A" w:rsidRDefault="0015745A" w:rsidP="005A48B4">
            <w:pPr>
              <w:pStyle w:val="BodyText"/>
              <w:jc w:val="center"/>
              <w:rPr>
                <w:sz w:val="24"/>
                <w:szCs w:val="18"/>
              </w:rPr>
            </w:pPr>
            <w:r w:rsidRPr="0015745A">
              <w:rPr>
                <w:sz w:val="24"/>
                <w:szCs w:val="18"/>
              </w:rPr>
              <w:t>4</w:t>
            </w:r>
          </w:p>
        </w:tc>
        <w:tc>
          <w:tcPr>
            <w:tcW w:w="0" w:type="auto"/>
            <w:tcBorders>
              <w:bottom w:val="nil"/>
            </w:tcBorders>
          </w:tcPr>
          <w:p w14:paraId="2212B1C9" w14:textId="77777777" w:rsidR="0015745A" w:rsidRPr="0015745A" w:rsidRDefault="0015745A" w:rsidP="005A48B4">
            <w:pPr>
              <w:pStyle w:val="BodyText"/>
              <w:jc w:val="center"/>
              <w:rPr>
                <w:sz w:val="24"/>
                <w:szCs w:val="18"/>
              </w:rPr>
            </w:pPr>
            <w:r w:rsidRPr="0015745A">
              <w:rPr>
                <w:sz w:val="24"/>
                <w:szCs w:val="18"/>
              </w:rPr>
              <w:t>0</w:t>
            </w:r>
          </w:p>
        </w:tc>
        <w:tc>
          <w:tcPr>
            <w:tcW w:w="0" w:type="auto"/>
            <w:tcBorders>
              <w:bottom w:val="nil"/>
            </w:tcBorders>
          </w:tcPr>
          <w:p w14:paraId="423B35D3" w14:textId="77777777" w:rsidR="0015745A" w:rsidRPr="0015745A" w:rsidRDefault="0015745A" w:rsidP="005A48B4">
            <w:pPr>
              <w:pStyle w:val="BodyText"/>
              <w:jc w:val="center"/>
              <w:rPr>
                <w:sz w:val="24"/>
                <w:szCs w:val="18"/>
              </w:rPr>
            </w:pPr>
            <w:r w:rsidRPr="0015745A">
              <w:rPr>
                <w:sz w:val="24"/>
                <w:szCs w:val="18"/>
              </w:rPr>
              <w:t>0</w:t>
            </w:r>
          </w:p>
        </w:tc>
        <w:tc>
          <w:tcPr>
            <w:tcW w:w="0" w:type="auto"/>
            <w:tcBorders>
              <w:bottom w:val="nil"/>
            </w:tcBorders>
          </w:tcPr>
          <w:p w14:paraId="748CB644" w14:textId="77777777" w:rsidR="0015745A" w:rsidRPr="0015745A" w:rsidRDefault="0015745A" w:rsidP="005A48B4">
            <w:pPr>
              <w:pStyle w:val="BodyText"/>
              <w:jc w:val="center"/>
              <w:rPr>
                <w:sz w:val="24"/>
                <w:szCs w:val="18"/>
              </w:rPr>
            </w:pPr>
            <w:r w:rsidRPr="0015745A">
              <w:rPr>
                <w:sz w:val="24"/>
                <w:szCs w:val="18"/>
              </w:rPr>
              <w:t>0</w:t>
            </w:r>
          </w:p>
        </w:tc>
        <w:tc>
          <w:tcPr>
            <w:tcW w:w="0" w:type="auto"/>
            <w:tcBorders>
              <w:bottom w:val="nil"/>
            </w:tcBorders>
          </w:tcPr>
          <w:p w14:paraId="55394E01" w14:textId="77777777" w:rsidR="0015745A" w:rsidRPr="0015745A" w:rsidRDefault="0015745A" w:rsidP="005A48B4">
            <w:pPr>
              <w:pStyle w:val="BodyText"/>
              <w:jc w:val="center"/>
              <w:rPr>
                <w:sz w:val="24"/>
                <w:szCs w:val="18"/>
              </w:rPr>
            </w:pPr>
            <w:r w:rsidRPr="0015745A">
              <w:rPr>
                <w:sz w:val="24"/>
                <w:szCs w:val="18"/>
              </w:rPr>
              <w:t>30</w:t>
            </w:r>
          </w:p>
        </w:tc>
        <w:tc>
          <w:tcPr>
            <w:tcW w:w="0" w:type="auto"/>
            <w:tcBorders>
              <w:bottom w:val="nil"/>
            </w:tcBorders>
          </w:tcPr>
          <w:p w14:paraId="12726D95" w14:textId="77777777" w:rsidR="0015745A" w:rsidRPr="0015745A" w:rsidRDefault="0015745A" w:rsidP="005A48B4">
            <w:pPr>
              <w:pStyle w:val="BodyText"/>
              <w:jc w:val="center"/>
              <w:rPr>
                <w:sz w:val="24"/>
                <w:szCs w:val="18"/>
              </w:rPr>
            </w:pPr>
            <w:r w:rsidRPr="0015745A">
              <w:rPr>
                <w:sz w:val="24"/>
                <w:szCs w:val="18"/>
              </w:rPr>
              <w:t>16</w:t>
            </w:r>
          </w:p>
        </w:tc>
      </w:tr>
      <w:tr w:rsidR="0015745A" w:rsidRPr="0015745A" w14:paraId="18391966" w14:textId="77777777" w:rsidTr="0015745A">
        <w:tc>
          <w:tcPr>
            <w:tcW w:w="0" w:type="auto"/>
            <w:vMerge/>
          </w:tcPr>
          <w:p w14:paraId="75DBAD96" w14:textId="77777777" w:rsidR="0015745A" w:rsidRPr="0015745A" w:rsidRDefault="0015745A" w:rsidP="005A48B4">
            <w:pPr>
              <w:pStyle w:val="BodyText"/>
              <w:rPr>
                <w:sz w:val="24"/>
                <w:szCs w:val="18"/>
              </w:rPr>
            </w:pPr>
          </w:p>
        </w:tc>
        <w:tc>
          <w:tcPr>
            <w:tcW w:w="0" w:type="auto"/>
            <w:tcBorders>
              <w:top w:val="nil"/>
              <w:bottom w:val="nil"/>
            </w:tcBorders>
          </w:tcPr>
          <w:p w14:paraId="079F49E2" w14:textId="77777777" w:rsidR="0015745A" w:rsidRPr="0015745A" w:rsidRDefault="0015745A" w:rsidP="005A48B4">
            <w:pPr>
              <w:pStyle w:val="BodyText"/>
              <w:rPr>
                <w:sz w:val="24"/>
                <w:szCs w:val="18"/>
              </w:rPr>
            </w:pPr>
            <w:r w:rsidRPr="0015745A">
              <w:rPr>
                <w:sz w:val="24"/>
                <w:szCs w:val="18"/>
              </w:rPr>
              <w:t>Hadoop mailing list</w:t>
            </w:r>
          </w:p>
        </w:tc>
        <w:tc>
          <w:tcPr>
            <w:tcW w:w="0" w:type="auto"/>
            <w:tcBorders>
              <w:top w:val="nil"/>
              <w:bottom w:val="nil"/>
            </w:tcBorders>
          </w:tcPr>
          <w:p w14:paraId="04E21648" w14:textId="77777777" w:rsidR="0015745A" w:rsidRPr="0015745A" w:rsidRDefault="0015745A" w:rsidP="005A48B4">
            <w:pPr>
              <w:pStyle w:val="BodyText"/>
              <w:jc w:val="center"/>
              <w:rPr>
                <w:sz w:val="24"/>
                <w:szCs w:val="18"/>
              </w:rPr>
            </w:pPr>
            <w:r w:rsidRPr="0015745A">
              <w:rPr>
                <w:sz w:val="24"/>
                <w:szCs w:val="18"/>
              </w:rPr>
              <w:t>5</w:t>
            </w:r>
          </w:p>
        </w:tc>
        <w:tc>
          <w:tcPr>
            <w:tcW w:w="0" w:type="auto"/>
            <w:tcBorders>
              <w:top w:val="nil"/>
              <w:bottom w:val="nil"/>
            </w:tcBorders>
          </w:tcPr>
          <w:p w14:paraId="707D7DF4" w14:textId="77777777" w:rsidR="0015745A" w:rsidRPr="0015745A" w:rsidRDefault="0015745A" w:rsidP="005A48B4">
            <w:pPr>
              <w:pStyle w:val="BodyText"/>
              <w:jc w:val="center"/>
              <w:rPr>
                <w:sz w:val="24"/>
                <w:szCs w:val="18"/>
              </w:rPr>
            </w:pPr>
            <w:r w:rsidRPr="0015745A">
              <w:rPr>
                <w:sz w:val="24"/>
                <w:szCs w:val="18"/>
              </w:rPr>
              <w:t>5</w:t>
            </w:r>
          </w:p>
        </w:tc>
        <w:tc>
          <w:tcPr>
            <w:tcW w:w="0" w:type="auto"/>
            <w:tcBorders>
              <w:top w:val="nil"/>
              <w:bottom w:val="nil"/>
            </w:tcBorders>
          </w:tcPr>
          <w:p w14:paraId="1955E384" w14:textId="77777777" w:rsidR="0015745A" w:rsidRPr="0015745A" w:rsidRDefault="0015745A" w:rsidP="005A48B4">
            <w:pPr>
              <w:pStyle w:val="BodyText"/>
              <w:jc w:val="center"/>
              <w:rPr>
                <w:sz w:val="24"/>
                <w:szCs w:val="18"/>
              </w:rPr>
            </w:pPr>
            <w:r w:rsidRPr="0015745A">
              <w:rPr>
                <w:sz w:val="24"/>
                <w:szCs w:val="18"/>
              </w:rPr>
              <w:t>1</w:t>
            </w:r>
          </w:p>
        </w:tc>
        <w:tc>
          <w:tcPr>
            <w:tcW w:w="0" w:type="auto"/>
            <w:tcBorders>
              <w:top w:val="nil"/>
              <w:bottom w:val="nil"/>
            </w:tcBorders>
          </w:tcPr>
          <w:p w14:paraId="0F060BC2"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75FDCBEB" w14:textId="77777777" w:rsidR="0015745A" w:rsidRPr="0015745A" w:rsidRDefault="0015745A" w:rsidP="005A48B4">
            <w:pPr>
              <w:pStyle w:val="BodyText"/>
              <w:jc w:val="center"/>
              <w:rPr>
                <w:sz w:val="24"/>
                <w:szCs w:val="18"/>
              </w:rPr>
            </w:pPr>
            <w:r w:rsidRPr="0015745A">
              <w:rPr>
                <w:sz w:val="24"/>
                <w:szCs w:val="18"/>
              </w:rPr>
              <w:t>1</w:t>
            </w:r>
          </w:p>
        </w:tc>
        <w:tc>
          <w:tcPr>
            <w:tcW w:w="0" w:type="auto"/>
            <w:tcBorders>
              <w:top w:val="nil"/>
              <w:bottom w:val="nil"/>
            </w:tcBorders>
          </w:tcPr>
          <w:p w14:paraId="2484EA4A"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1A1CCC5C"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5DD8B718" w14:textId="77777777" w:rsidR="0015745A" w:rsidRPr="0015745A" w:rsidRDefault="0015745A" w:rsidP="005A48B4">
            <w:pPr>
              <w:pStyle w:val="BodyText"/>
              <w:jc w:val="center"/>
              <w:rPr>
                <w:sz w:val="24"/>
                <w:szCs w:val="18"/>
              </w:rPr>
            </w:pPr>
            <w:r w:rsidRPr="0015745A">
              <w:rPr>
                <w:sz w:val="24"/>
                <w:szCs w:val="18"/>
              </w:rPr>
              <w:t>12</w:t>
            </w:r>
          </w:p>
        </w:tc>
        <w:tc>
          <w:tcPr>
            <w:tcW w:w="0" w:type="auto"/>
            <w:tcBorders>
              <w:top w:val="nil"/>
              <w:bottom w:val="nil"/>
            </w:tcBorders>
          </w:tcPr>
          <w:p w14:paraId="5DF4ED1B" w14:textId="77777777" w:rsidR="0015745A" w:rsidRPr="0015745A" w:rsidRDefault="0015745A" w:rsidP="005A48B4">
            <w:pPr>
              <w:pStyle w:val="BodyText"/>
              <w:jc w:val="center"/>
              <w:rPr>
                <w:sz w:val="24"/>
                <w:szCs w:val="18"/>
              </w:rPr>
            </w:pPr>
            <w:r w:rsidRPr="0015745A">
              <w:rPr>
                <w:sz w:val="24"/>
                <w:szCs w:val="18"/>
              </w:rPr>
              <w:t>6</w:t>
            </w:r>
          </w:p>
        </w:tc>
      </w:tr>
      <w:tr w:rsidR="0015745A" w:rsidRPr="0015745A" w14:paraId="581C7356" w14:textId="77777777" w:rsidTr="0015745A">
        <w:tc>
          <w:tcPr>
            <w:tcW w:w="0" w:type="auto"/>
            <w:vMerge/>
          </w:tcPr>
          <w:p w14:paraId="619029CE" w14:textId="77777777" w:rsidR="0015745A" w:rsidRPr="0015745A" w:rsidRDefault="0015745A" w:rsidP="005A48B4">
            <w:pPr>
              <w:pStyle w:val="BodyText"/>
              <w:rPr>
                <w:sz w:val="24"/>
                <w:szCs w:val="18"/>
              </w:rPr>
            </w:pPr>
          </w:p>
        </w:tc>
        <w:tc>
          <w:tcPr>
            <w:tcW w:w="0" w:type="auto"/>
            <w:tcBorders>
              <w:top w:val="nil"/>
              <w:bottom w:val="nil"/>
            </w:tcBorders>
          </w:tcPr>
          <w:p w14:paraId="72A0B62C" w14:textId="77777777" w:rsidR="0015745A" w:rsidRPr="0015745A" w:rsidRDefault="0015745A" w:rsidP="005A48B4">
            <w:pPr>
              <w:pStyle w:val="BodyText"/>
              <w:rPr>
                <w:sz w:val="24"/>
                <w:szCs w:val="18"/>
              </w:rPr>
            </w:pPr>
            <w:r w:rsidRPr="0015745A">
              <w:rPr>
                <w:sz w:val="24"/>
                <w:szCs w:val="18"/>
              </w:rPr>
              <w:t>Developers’ blogs</w:t>
            </w:r>
          </w:p>
        </w:tc>
        <w:tc>
          <w:tcPr>
            <w:tcW w:w="0" w:type="auto"/>
            <w:tcBorders>
              <w:top w:val="nil"/>
              <w:bottom w:val="nil"/>
            </w:tcBorders>
          </w:tcPr>
          <w:p w14:paraId="1A79BD3C" w14:textId="77777777" w:rsidR="0015745A" w:rsidRPr="0015745A" w:rsidRDefault="0015745A" w:rsidP="005A48B4">
            <w:pPr>
              <w:pStyle w:val="BodyText"/>
              <w:jc w:val="center"/>
              <w:rPr>
                <w:sz w:val="24"/>
                <w:szCs w:val="18"/>
              </w:rPr>
            </w:pPr>
            <w:r w:rsidRPr="0015745A">
              <w:rPr>
                <w:sz w:val="24"/>
                <w:szCs w:val="18"/>
              </w:rPr>
              <w:t>2</w:t>
            </w:r>
          </w:p>
        </w:tc>
        <w:tc>
          <w:tcPr>
            <w:tcW w:w="0" w:type="auto"/>
            <w:tcBorders>
              <w:top w:val="nil"/>
              <w:bottom w:val="nil"/>
            </w:tcBorders>
          </w:tcPr>
          <w:p w14:paraId="4B5D5507" w14:textId="77777777" w:rsidR="0015745A" w:rsidRPr="0015745A" w:rsidRDefault="0015745A" w:rsidP="005A48B4">
            <w:pPr>
              <w:pStyle w:val="BodyText"/>
              <w:jc w:val="center"/>
              <w:rPr>
                <w:sz w:val="24"/>
                <w:szCs w:val="18"/>
              </w:rPr>
            </w:pPr>
            <w:r w:rsidRPr="0015745A">
              <w:rPr>
                <w:sz w:val="24"/>
                <w:szCs w:val="18"/>
              </w:rPr>
              <w:t>1</w:t>
            </w:r>
          </w:p>
        </w:tc>
        <w:tc>
          <w:tcPr>
            <w:tcW w:w="0" w:type="auto"/>
            <w:tcBorders>
              <w:top w:val="nil"/>
              <w:bottom w:val="nil"/>
            </w:tcBorders>
          </w:tcPr>
          <w:p w14:paraId="5693CA27"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7EBF277C"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065AC0C7"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62A2482A"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06B7641B"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nil"/>
            </w:tcBorders>
          </w:tcPr>
          <w:p w14:paraId="4488020D" w14:textId="77777777" w:rsidR="0015745A" w:rsidRPr="0015745A" w:rsidRDefault="0015745A" w:rsidP="005A48B4">
            <w:pPr>
              <w:pStyle w:val="BodyText"/>
              <w:jc w:val="center"/>
              <w:rPr>
                <w:sz w:val="24"/>
                <w:szCs w:val="18"/>
              </w:rPr>
            </w:pPr>
            <w:r w:rsidRPr="0015745A">
              <w:rPr>
                <w:sz w:val="24"/>
                <w:szCs w:val="18"/>
              </w:rPr>
              <w:t>3</w:t>
            </w:r>
          </w:p>
        </w:tc>
        <w:tc>
          <w:tcPr>
            <w:tcW w:w="0" w:type="auto"/>
            <w:tcBorders>
              <w:top w:val="nil"/>
              <w:bottom w:val="nil"/>
            </w:tcBorders>
          </w:tcPr>
          <w:p w14:paraId="30C386F0" w14:textId="77777777" w:rsidR="0015745A" w:rsidRPr="0015745A" w:rsidRDefault="0015745A" w:rsidP="005A48B4">
            <w:pPr>
              <w:pStyle w:val="BodyText"/>
              <w:jc w:val="center"/>
              <w:rPr>
                <w:sz w:val="24"/>
                <w:szCs w:val="18"/>
              </w:rPr>
            </w:pPr>
            <w:r w:rsidRPr="0015745A">
              <w:rPr>
                <w:sz w:val="24"/>
                <w:szCs w:val="18"/>
              </w:rPr>
              <w:t>2</w:t>
            </w:r>
          </w:p>
        </w:tc>
      </w:tr>
      <w:tr w:rsidR="0015745A" w:rsidRPr="0015745A" w14:paraId="054749AE" w14:textId="77777777" w:rsidTr="0015745A">
        <w:tc>
          <w:tcPr>
            <w:tcW w:w="0" w:type="auto"/>
            <w:vMerge/>
          </w:tcPr>
          <w:p w14:paraId="56819563" w14:textId="77777777" w:rsidR="0015745A" w:rsidRPr="0015745A" w:rsidRDefault="0015745A" w:rsidP="005A48B4">
            <w:pPr>
              <w:pStyle w:val="BodyText"/>
              <w:rPr>
                <w:sz w:val="24"/>
                <w:szCs w:val="18"/>
              </w:rPr>
            </w:pPr>
          </w:p>
        </w:tc>
        <w:tc>
          <w:tcPr>
            <w:tcW w:w="0" w:type="auto"/>
            <w:tcBorders>
              <w:top w:val="nil"/>
              <w:bottom w:val="single" w:sz="4" w:space="0" w:color="auto"/>
            </w:tcBorders>
          </w:tcPr>
          <w:p w14:paraId="444CED6D" w14:textId="77777777" w:rsidR="0015745A" w:rsidRPr="0015745A" w:rsidRDefault="0015745A" w:rsidP="005A48B4">
            <w:pPr>
              <w:pStyle w:val="BodyText"/>
              <w:rPr>
                <w:sz w:val="24"/>
                <w:szCs w:val="18"/>
              </w:rPr>
            </w:pPr>
            <w:r w:rsidRPr="0015745A">
              <w:rPr>
                <w:sz w:val="24"/>
                <w:szCs w:val="18"/>
              </w:rPr>
              <w:t>MapReduce books</w:t>
            </w:r>
          </w:p>
        </w:tc>
        <w:tc>
          <w:tcPr>
            <w:tcW w:w="0" w:type="auto"/>
            <w:tcBorders>
              <w:top w:val="nil"/>
              <w:bottom w:val="single" w:sz="4" w:space="0" w:color="auto"/>
            </w:tcBorders>
          </w:tcPr>
          <w:p w14:paraId="563D4F1B" w14:textId="77777777" w:rsidR="0015745A" w:rsidRPr="0015745A" w:rsidRDefault="0015745A" w:rsidP="005A48B4">
            <w:pPr>
              <w:pStyle w:val="BodyText"/>
              <w:jc w:val="center"/>
              <w:rPr>
                <w:sz w:val="24"/>
                <w:szCs w:val="18"/>
              </w:rPr>
            </w:pPr>
            <w:r w:rsidRPr="0015745A">
              <w:rPr>
                <w:sz w:val="24"/>
                <w:szCs w:val="18"/>
              </w:rPr>
              <w:t>8</w:t>
            </w:r>
          </w:p>
        </w:tc>
        <w:tc>
          <w:tcPr>
            <w:tcW w:w="0" w:type="auto"/>
            <w:tcBorders>
              <w:top w:val="nil"/>
              <w:bottom w:val="single" w:sz="4" w:space="0" w:color="auto"/>
            </w:tcBorders>
          </w:tcPr>
          <w:p w14:paraId="091096DA" w14:textId="77777777" w:rsidR="0015745A" w:rsidRPr="0015745A" w:rsidRDefault="0015745A" w:rsidP="005A48B4">
            <w:pPr>
              <w:pStyle w:val="BodyText"/>
              <w:jc w:val="center"/>
              <w:rPr>
                <w:sz w:val="24"/>
                <w:szCs w:val="18"/>
              </w:rPr>
            </w:pPr>
            <w:r w:rsidRPr="0015745A">
              <w:rPr>
                <w:sz w:val="24"/>
                <w:szCs w:val="18"/>
              </w:rPr>
              <w:t>3</w:t>
            </w:r>
          </w:p>
        </w:tc>
        <w:tc>
          <w:tcPr>
            <w:tcW w:w="0" w:type="auto"/>
            <w:tcBorders>
              <w:top w:val="nil"/>
              <w:bottom w:val="single" w:sz="4" w:space="0" w:color="auto"/>
            </w:tcBorders>
          </w:tcPr>
          <w:p w14:paraId="5C77ED14"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single" w:sz="4" w:space="0" w:color="auto"/>
            </w:tcBorders>
          </w:tcPr>
          <w:p w14:paraId="7FCF07D5"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single" w:sz="4" w:space="0" w:color="auto"/>
            </w:tcBorders>
          </w:tcPr>
          <w:p w14:paraId="446C61FA"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single" w:sz="4" w:space="0" w:color="auto"/>
            </w:tcBorders>
          </w:tcPr>
          <w:p w14:paraId="0CF7875E"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single" w:sz="4" w:space="0" w:color="auto"/>
            </w:tcBorders>
          </w:tcPr>
          <w:p w14:paraId="0F10E8EF"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bottom w:val="single" w:sz="4" w:space="0" w:color="auto"/>
            </w:tcBorders>
          </w:tcPr>
          <w:p w14:paraId="16C4CCC1" w14:textId="77777777" w:rsidR="0015745A" w:rsidRPr="0015745A" w:rsidRDefault="0015745A" w:rsidP="005A48B4">
            <w:pPr>
              <w:pStyle w:val="BodyText"/>
              <w:jc w:val="center"/>
              <w:rPr>
                <w:sz w:val="24"/>
                <w:szCs w:val="18"/>
              </w:rPr>
            </w:pPr>
            <w:r w:rsidRPr="0015745A">
              <w:rPr>
                <w:sz w:val="24"/>
                <w:szCs w:val="18"/>
              </w:rPr>
              <w:t>11</w:t>
            </w:r>
          </w:p>
        </w:tc>
        <w:tc>
          <w:tcPr>
            <w:tcW w:w="0" w:type="auto"/>
            <w:tcBorders>
              <w:top w:val="nil"/>
              <w:bottom w:val="single" w:sz="4" w:space="0" w:color="auto"/>
            </w:tcBorders>
          </w:tcPr>
          <w:p w14:paraId="16EFB6DF" w14:textId="77777777" w:rsidR="0015745A" w:rsidRPr="0015745A" w:rsidRDefault="0015745A" w:rsidP="005A48B4">
            <w:pPr>
              <w:pStyle w:val="BodyText"/>
              <w:jc w:val="center"/>
              <w:rPr>
                <w:sz w:val="24"/>
                <w:szCs w:val="18"/>
              </w:rPr>
            </w:pPr>
            <w:r w:rsidRPr="0015745A">
              <w:rPr>
                <w:sz w:val="24"/>
                <w:szCs w:val="18"/>
              </w:rPr>
              <w:t>2</w:t>
            </w:r>
          </w:p>
        </w:tc>
      </w:tr>
      <w:tr w:rsidR="0015745A" w:rsidRPr="0015745A" w14:paraId="7142EA97" w14:textId="77777777" w:rsidTr="0015745A">
        <w:tc>
          <w:tcPr>
            <w:tcW w:w="0" w:type="auto"/>
            <w:vMerge w:val="restart"/>
          </w:tcPr>
          <w:p w14:paraId="1AE24253" w14:textId="77777777" w:rsidR="0015745A" w:rsidRPr="0015745A" w:rsidRDefault="0015745A" w:rsidP="005A48B4">
            <w:pPr>
              <w:pStyle w:val="BodyText"/>
              <w:rPr>
                <w:sz w:val="24"/>
                <w:szCs w:val="18"/>
              </w:rPr>
            </w:pPr>
            <w:r w:rsidRPr="0015745A">
              <w:rPr>
                <w:rFonts w:hint="eastAsia"/>
                <w:sz w:val="24"/>
                <w:szCs w:val="18"/>
              </w:rPr>
              <w:lastRenderedPageBreak/>
              <w:t>Spark</w:t>
            </w:r>
          </w:p>
        </w:tc>
        <w:tc>
          <w:tcPr>
            <w:tcW w:w="0" w:type="auto"/>
            <w:tcBorders>
              <w:bottom w:val="nil"/>
            </w:tcBorders>
          </w:tcPr>
          <w:p w14:paraId="751720C6" w14:textId="77777777" w:rsidR="0015745A" w:rsidRPr="0015745A" w:rsidRDefault="0015745A" w:rsidP="005A48B4">
            <w:pPr>
              <w:pStyle w:val="BodyText"/>
              <w:rPr>
                <w:sz w:val="24"/>
                <w:szCs w:val="18"/>
              </w:rPr>
            </w:pPr>
            <w:r w:rsidRPr="0015745A">
              <w:rPr>
                <w:sz w:val="24"/>
                <w:szCs w:val="18"/>
              </w:rPr>
              <w:t>Spark mailing list</w:t>
            </w:r>
          </w:p>
        </w:tc>
        <w:tc>
          <w:tcPr>
            <w:tcW w:w="0" w:type="auto"/>
            <w:tcBorders>
              <w:bottom w:val="nil"/>
            </w:tcBorders>
          </w:tcPr>
          <w:p w14:paraId="135135BB" w14:textId="77777777" w:rsidR="0015745A" w:rsidRPr="0015745A" w:rsidRDefault="0015745A" w:rsidP="005A48B4">
            <w:pPr>
              <w:pStyle w:val="BodyText"/>
              <w:jc w:val="center"/>
              <w:rPr>
                <w:sz w:val="24"/>
                <w:szCs w:val="18"/>
              </w:rPr>
            </w:pPr>
            <w:r w:rsidRPr="0015745A">
              <w:rPr>
                <w:sz w:val="24"/>
                <w:szCs w:val="18"/>
              </w:rPr>
              <w:t>16</w:t>
            </w:r>
          </w:p>
        </w:tc>
        <w:tc>
          <w:tcPr>
            <w:tcW w:w="0" w:type="auto"/>
            <w:tcBorders>
              <w:bottom w:val="nil"/>
            </w:tcBorders>
          </w:tcPr>
          <w:p w14:paraId="2D870CB1" w14:textId="77777777" w:rsidR="0015745A" w:rsidRPr="0015745A" w:rsidRDefault="0015745A" w:rsidP="005A48B4">
            <w:pPr>
              <w:pStyle w:val="BodyText"/>
              <w:jc w:val="center"/>
              <w:rPr>
                <w:sz w:val="24"/>
                <w:szCs w:val="18"/>
              </w:rPr>
            </w:pPr>
            <w:r w:rsidRPr="0015745A">
              <w:rPr>
                <w:sz w:val="24"/>
                <w:szCs w:val="18"/>
              </w:rPr>
              <w:t>0</w:t>
            </w:r>
          </w:p>
        </w:tc>
        <w:tc>
          <w:tcPr>
            <w:tcW w:w="0" w:type="auto"/>
            <w:tcBorders>
              <w:bottom w:val="nil"/>
            </w:tcBorders>
          </w:tcPr>
          <w:p w14:paraId="30FEC043" w14:textId="77777777" w:rsidR="0015745A" w:rsidRPr="0015745A" w:rsidRDefault="0015745A" w:rsidP="005A48B4">
            <w:pPr>
              <w:pStyle w:val="BodyText"/>
              <w:jc w:val="center"/>
              <w:rPr>
                <w:sz w:val="24"/>
                <w:szCs w:val="18"/>
              </w:rPr>
            </w:pPr>
            <w:r w:rsidRPr="0015745A">
              <w:rPr>
                <w:sz w:val="24"/>
                <w:szCs w:val="18"/>
              </w:rPr>
              <w:t>0</w:t>
            </w:r>
          </w:p>
        </w:tc>
        <w:tc>
          <w:tcPr>
            <w:tcW w:w="0" w:type="auto"/>
            <w:tcBorders>
              <w:bottom w:val="nil"/>
            </w:tcBorders>
          </w:tcPr>
          <w:p w14:paraId="38229BA3" w14:textId="77777777" w:rsidR="0015745A" w:rsidRPr="0015745A" w:rsidRDefault="0015745A" w:rsidP="005A48B4">
            <w:pPr>
              <w:pStyle w:val="BodyText"/>
              <w:jc w:val="center"/>
              <w:rPr>
                <w:sz w:val="24"/>
                <w:szCs w:val="18"/>
              </w:rPr>
            </w:pPr>
            <w:r w:rsidRPr="0015745A">
              <w:rPr>
                <w:sz w:val="24"/>
                <w:szCs w:val="18"/>
              </w:rPr>
              <w:t>0</w:t>
            </w:r>
          </w:p>
        </w:tc>
        <w:tc>
          <w:tcPr>
            <w:tcW w:w="0" w:type="auto"/>
            <w:tcBorders>
              <w:bottom w:val="nil"/>
            </w:tcBorders>
          </w:tcPr>
          <w:p w14:paraId="22B99921" w14:textId="77777777" w:rsidR="0015745A" w:rsidRPr="0015745A" w:rsidRDefault="0015745A" w:rsidP="005A48B4">
            <w:pPr>
              <w:pStyle w:val="BodyText"/>
              <w:jc w:val="center"/>
              <w:rPr>
                <w:sz w:val="24"/>
                <w:szCs w:val="18"/>
              </w:rPr>
            </w:pPr>
            <w:r w:rsidRPr="0015745A">
              <w:rPr>
                <w:sz w:val="24"/>
                <w:szCs w:val="18"/>
              </w:rPr>
              <w:t>0</w:t>
            </w:r>
          </w:p>
        </w:tc>
        <w:tc>
          <w:tcPr>
            <w:tcW w:w="0" w:type="auto"/>
            <w:tcBorders>
              <w:bottom w:val="nil"/>
            </w:tcBorders>
          </w:tcPr>
          <w:p w14:paraId="45344375" w14:textId="77777777" w:rsidR="0015745A" w:rsidRPr="0015745A" w:rsidRDefault="0015745A" w:rsidP="005A48B4">
            <w:pPr>
              <w:pStyle w:val="BodyText"/>
              <w:jc w:val="center"/>
              <w:rPr>
                <w:sz w:val="24"/>
                <w:szCs w:val="18"/>
              </w:rPr>
            </w:pPr>
            <w:r w:rsidRPr="0015745A">
              <w:rPr>
                <w:sz w:val="24"/>
                <w:szCs w:val="18"/>
              </w:rPr>
              <w:t>1</w:t>
            </w:r>
          </w:p>
        </w:tc>
        <w:tc>
          <w:tcPr>
            <w:tcW w:w="0" w:type="auto"/>
            <w:tcBorders>
              <w:bottom w:val="nil"/>
            </w:tcBorders>
          </w:tcPr>
          <w:p w14:paraId="010CA963" w14:textId="77777777" w:rsidR="0015745A" w:rsidRPr="0015745A" w:rsidRDefault="0015745A" w:rsidP="005A48B4">
            <w:pPr>
              <w:pStyle w:val="BodyText"/>
              <w:jc w:val="center"/>
              <w:rPr>
                <w:sz w:val="24"/>
                <w:szCs w:val="18"/>
              </w:rPr>
            </w:pPr>
            <w:r w:rsidRPr="0015745A">
              <w:rPr>
                <w:sz w:val="24"/>
                <w:szCs w:val="18"/>
              </w:rPr>
              <w:t>2</w:t>
            </w:r>
          </w:p>
        </w:tc>
        <w:tc>
          <w:tcPr>
            <w:tcW w:w="0" w:type="auto"/>
            <w:tcBorders>
              <w:bottom w:val="nil"/>
            </w:tcBorders>
          </w:tcPr>
          <w:p w14:paraId="5DCAF22F" w14:textId="77777777" w:rsidR="0015745A" w:rsidRPr="0015745A" w:rsidRDefault="0015745A" w:rsidP="005A48B4">
            <w:pPr>
              <w:pStyle w:val="BodyText"/>
              <w:jc w:val="center"/>
              <w:rPr>
                <w:sz w:val="24"/>
                <w:szCs w:val="18"/>
              </w:rPr>
            </w:pPr>
            <w:r w:rsidRPr="0015745A">
              <w:rPr>
                <w:sz w:val="24"/>
                <w:szCs w:val="18"/>
              </w:rPr>
              <w:t>19</w:t>
            </w:r>
          </w:p>
        </w:tc>
        <w:tc>
          <w:tcPr>
            <w:tcW w:w="0" w:type="auto"/>
            <w:tcBorders>
              <w:bottom w:val="nil"/>
            </w:tcBorders>
          </w:tcPr>
          <w:p w14:paraId="4DB9F042" w14:textId="77777777" w:rsidR="0015745A" w:rsidRPr="0015745A" w:rsidRDefault="0015745A" w:rsidP="005A48B4">
            <w:pPr>
              <w:pStyle w:val="BodyText"/>
              <w:jc w:val="center"/>
              <w:rPr>
                <w:sz w:val="24"/>
                <w:szCs w:val="18"/>
              </w:rPr>
            </w:pPr>
            <w:r w:rsidRPr="0015745A">
              <w:rPr>
                <w:sz w:val="24"/>
                <w:szCs w:val="18"/>
              </w:rPr>
              <w:t>3</w:t>
            </w:r>
          </w:p>
        </w:tc>
      </w:tr>
      <w:tr w:rsidR="0015745A" w:rsidRPr="0015745A" w14:paraId="50387A0F" w14:textId="77777777" w:rsidTr="0015745A">
        <w:tc>
          <w:tcPr>
            <w:tcW w:w="0" w:type="auto"/>
            <w:vMerge/>
          </w:tcPr>
          <w:p w14:paraId="2F2EA229" w14:textId="77777777" w:rsidR="0015745A" w:rsidRPr="0015745A" w:rsidRDefault="0015745A" w:rsidP="005A48B4">
            <w:pPr>
              <w:pStyle w:val="BodyText"/>
              <w:rPr>
                <w:sz w:val="24"/>
                <w:szCs w:val="18"/>
              </w:rPr>
            </w:pPr>
          </w:p>
        </w:tc>
        <w:tc>
          <w:tcPr>
            <w:tcW w:w="0" w:type="auto"/>
            <w:tcBorders>
              <w:top w:val="nil"/>
            </w:tcBorders>
          </w:tcPr>
          <w:p w14:paraId="2B0FC9C0" w14:textId="77777777" w:rsidR="0015745A" w:rsidRPr="0015745A" w:rsidRDefault="0015745A" w:rsidP="005A48B4">
            <w:pPr>
              <w:pStyle w:val="BodyText"/>
              <w:rPr>
                <w:sz w:val="24"/>
                <w:szCs w:val="18"/>
              </w:rPr>
            </w:pPr>
            <w:r w:rsidRPr="0015745A">
              <w:rPr>
                <w:sz w:val="24"/>
                <w:szCs w:val="18"/>
              </w:rPr>
              <w:t>StackOverflow.com</w:t>
            </w:r>
          </w:p>
        </w:tc>
        <w:tc>
          <w:tcPr>
            <w:tcW w:w="0" w:type="auto"/>
            <w:tcBorders>
              <w:top w:val="nil"/>
            </w:tcBorders>
          </w:tcPr>
          <w:p w14:paraId="17BB8FD6" w14:textId="77777777" w:rsidR="0015745A" w:rsidRPr="0015745A" w:rsidRDefault="0015745A" w:rsidP="005A48B4">
            <w:pPr>
              <w:pStyle w:val="BodyText"/>
              <w:jc w:val="center"/>
              <w:rPr>
                <w:sz w:val="24"/>
                <w:szCs w:val="18"/>
              </w:rPr>
            </w:pPr>
            <w:r w:rsidRPr="0015745A">
              <w:rPr>
                <w:sz w:val="24"/>
                <w:szCs w:val="18"/>
              </w:rPr>
              <w:t>42</w:t>
            </w:r>
          </w:p>
        </w:tc>
        <w:tc>
          <w:tcPr>
            <w:tcW w:w="0" w:type="auto"/>
            <w:tcBorders>
              <w:top w:val="nil"/>
            </w:tcBorders>
          </w:tcPr>
          <w:p w14:paraId="1189CA5B"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tcBorders>
          </w:tcPr>
          <w:p w14:paraId="6E24AEB7"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tcBorders>
          </w:tcPr>
          <w:p w14:paraId="104FA263"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tcBorders>
          </w:tcPr>
          <w:p w14:paraId="5A1565D6" w14:textId="77777777" w:rsidR="0015745A" w:rsidRPr="0015745A" w:rsidRDefault="0015745A" w:rsidP="005A48B4">
            <w:pPr>
              <w:pStyle w:val="BodyText"/>
              <w:jc w:val="center"/>
              <w:rPr>
                <w:sz w:val="24"/>
                <w:szCs w:val="18"/>
              </w:rPr>
            </w:pPr>
            <w:r w:rsidRPr="0015745A">
              <w:rPr>
                <w:sz w:val="24"/>
                <w:szCs w:val="18"/>
              </w:rPr>
              <w:t>0</w:t>
            </w:r>
          </w:p>
        </w:tc>
        <w:tc>
          <w:tcPr>
            <w:tcW w:w="0" w:type="auto"/>
            <w:tcBorders>
              <w:top w:val="nil"/>
            </w:tcBorders>
          </w:tcPr>
          <w:p w14:paraId="01F0B397" w14:textId="77777777" w:rsidR="0015745A" w:rsidRPr="0015745A" w:rsidRDefault="0015745A" w:rsidP="005A48B4">
            <w:pPr>
              <w:pStyle w:val="BodyText"/>
              <w:jc w:val="center"/>
              <w:rPr>
                <w:sz w:val="24"/>
                <w:szCs w:val="18"/>
              </w:rPr>
            </w:pPr>
            <w:r w:rsidRPr="0015745A">
              <w:rPr>
                <w:sz w:val="24"/>
                <w:szCs w:val="18"/>
              </w:rPr>
              <w:t>1</w:t>
            </w:r>
          </w:p>
        </w:tc>
        <w:tc>
          <w:tcPr>
            <w:tcW w:w="0" w:type="auto"/>
            <w:tcBorders>
              <w:top w:val="nil"/>
            </w:tcBorders>
          </w:tcPr>
          <w:p w14:paraId="0A264A1A" w14:textId="77777777" w:rsidR="0015745A" w:rsidRPr="0015745A" w:rsidRDefault="0015745A" w:rsidP="005A48B4">
            <w:pPr>
              <w:pStyle w:val="BodyText"/>
              <w:jc w:val="center"/>
              <w:rPr>
                <w:sz w:val="24"/>
                <w:szCs w:val="18"/>
              </w:rPr>
            </w:pPr>
            <w:r w:rsidRPr="0015745A">
              <w:rPr>
                <w:sz w:val="24"/>
                <w:szCs w:val="18"/>
              </w:rPr>
              <w:t>5</w:t>
            </w:r>
          </w:p>
        </w:tc>
        <w:tc>
          <w:tcPr>
            <w:tcW w:w="0" w:type="auto"/>
            <w:tcBorders>
              <w:top w:val="nil"/>
            </w:tcBorders>
          </w:tcPr>
          <w:p w14:paraId="79F57B4B" w14:textId="77777777" w:rsidR="0015745A" w:rsidRPr="0015745A" w:rsidRDefault="0015745A" w:rsidP="005A48B4">
            <w:pPr>
              <w:pStyle w:val="BodyText"/>
              <w:jc w:val="center"/>
              <w:rPr>
                <w:sz w:val="24"/>
                <w:szCs w:val="18"/>
              </w:rPr>
            </w:pPr>
            <w:r w:rsidRPr="0015745A">
              <w:rPr>
                <w:sz w:val="24"/>
                <w:szCs w:val="18"/>
              </w:rPr>
              <w:t>48</w:t>
            </w:r>
          </w:p>
        </w:tc>
        <w:tc>
          <w:tcPr>
            <w:tcW w:w="0" w:type="auto"/>
            <w:tcBorders>
              <w:top w:val="nil"/>
            </w:tcBorders>
          </w:tcPr>
          <w:p w14:paraId="5987F7C1" w14:textId="77777777" w:rsidR="0015745A" w:rsidRPr="0015745A" w:rsidRDefault="0015745A" w:rsidP="005A48B4">
            <w:pPr>
              <w:pStyle w:val="BodyText"/>
              <w:jc w:val="center"/>
              <w:rPr>
                <w:sz w:val="24"/>
                <w:szCs w:val="18"/>
              </w:rPr>
            </w:pPr>
            <w:r w:rsidRPr="0015745A">
              <w:rPr>
                <w:sz w:val="24"/>
                <w:szCs w:val="18"/>
              </w:rPr>
              <w:t>14</w:t>
            </w:r>
          </w:p>
        </w:tc>
      </w:tr>
      <w:tr w:rsidR="0015745A" w:rsidRPr="0015745A" w14:paraId="20C226EF" w14:textId="77777777" w:rsidTr="0015745A">
        <w:tc>
          <w:tcPr>
            <w:tcW w:w="0" w:type="auto"/>
          </w:tcPr>
          <w:p w14:paraId="21AF6E36" w14:textId="77777777" w:rsidR="0015745A" w:rsidRPr="0015745A" w:rsidRDefault="0015745A" w:rsidP="005A48B4">
            <w:pPr>
              <w:pStyle w:val="BodyText"/>
              <w:rPr>
                <w:sz w:val="24"/>
                <w:szCs w:val="18"/>
              </w:rPr>
            </w:pPr>
            <w:r w:rsidRPr="0015745A">
              <w:rPr>
                <w:rFonts w:hint="eastAsia"/>
                <w:sz w:val="24"/>
                <w:szCs w:val="18"/>
              </w:rPr>
              <w:t>总数</w:t>
            </w:r>
          </w:p>
        </w:tc>
        <w:tc>
          <w:tcPr>
            <w:tcW w:w="0" w:type="auto"/>
          </w:tcPr>
          <w:p w14:paraId="6223E282" w14:textId="77777777" w:rsidR="0015745A" w:rsidRPr="0015745A" w:rsidRDefault="0015745A" w:rsidP="005A48B4">
            <w:pPr>
              <w:pStyle w:val="BodyText"/>
              <w:rPr>
                <w:sz w:val="24"/>
                <w:szCs w:val="18"/>
              </w:rPr>
            </w:pPr>
          </w:p>
        </w:tc>
        <w:tc>
          <w:tcPr>
            <w:tcW w:w="0" w:type="auto"/>
          </w:tcPr>
          <w:p w14:paraId="15B58DB7" w14:textId="77777777" w:rsidR="0015745A" w:rsidRPr="0015745A" w:rsidRDefault="0015745A" w:rsidP="005A48B4">
            <w:pPr>
              <w:pStyle w:val="BodyText"/>
              <w:jc w:val="center"/>
              <w:rPr>
                <w:sz w:val="24"/>
                <w:szCs w:val="18"/>
              </w:rPr>
            </w:pPr>
            <w:r w:rsidRPr="0015745A">
              <w:rPr>
                <w:sz w:val="24"/>
                <w:szCs w:val="18"/>
              </w:rPr>
              <w:t>93</w:t>
            </w:r>
          </w:p>
        </w:tc>
        <w:tc>
          <w:tcPr>
            <w:tcW w:w="0" w:type="auto"/>
          </w:tcPr>
          <w:p w14:paraId="710A5BF3" w14:textId="77777777" w:rsidR="0015745A" w:rsidRPr="0015745A" w:rsidRDefault="0015745A" w:rsidP="005A48B4">
            <w:pPr>
              <w:pStyle w:val="BodyText"/>
              <w:jc w:val="center"/>
              <w:rPr>
                <w:sz w:val="24"/>
                <w:szCs w:val="18"/>
              </w:rPr>
            </w:pPr>
            <w:r w:rsidRPr="0015745A">
              <w:rPr>
                <w:sz w:val="24"/>
                <w:szCs w:val="18"/>
              </w:rPr>
              <w:t>13</w:t>
            </w:r>
          </w:p>
        </w:tc>
        <w:tc>
          <w:tcPr>
            <w:tcW w:w="0" w:type="auto"/>
          </w:tcPr>
          <w:p w14:paraId="35767B81" w14:textId="77777777" w:rsidR="0015745A" w:rsidRPr="0015745A" w:rsidRDefault="0015745A" w:rsidP="005A48B4">
            <w:pPr>
              <w:pStyle w:val="BodyText"/>
              <w:jc w:val="center"/>
              <w:rPr>
                <w:sz w:val="24"/>
                <w:szCs w:val="18"/>
              </w:rPr>
            </w:pPr>
            <w:r w:rsidRPr="0015745A">
              <w:rPr>
                <w:sz w:val="24"/>
                <w:szCs w:val="18"/>
              </w:rPr>
              <w:t>3</w:t>
            </w:r>
          </w:p>
        </w:tc>
        <w:tc>
          <w:tcPr>
            <w:tcW w:w="0" w:type="auto"/>
          </w:tcPr>
          <w:p w14:paraId="1D6CD204" w14:textId="77777777" w:rsidR="0015745A" w:rsidRPr="0015745A" w:rsidRDefault="0015745A" w:rsidP="005A48B4">
            <w:pPr>
              <w:pStyle w:val="BodyText"/>
              <w:jc w:val="center"/>
              <w:rPr>
                <w:sz w:val="24"/>
                <w:szCs w:val="18"/>
              </w:rPr>
            </w:pPr>
            <w:r w:rsidRPr="0015745A">
              <w:rPr>
                <w:sz w:val="24"/>
                <w:szCs w:val="18"/>
              </w:rPr>
              <w:t>4</w:t>
            </w:r>
          </w:p>
        </w:tc>
        <w:tc>
          <w:tcPr>
            <w:tcW w:w="0" w:type="auto"/>
          </w:tcPr>
          <w:p w14:paraId="72C1A83C" w14:textId="77777777" w:rsidR="0015745A" w:rsidRPr="0015745A" w:rsidRDefault="0015745A" w:rsidP="005A48B4">
            <w:pPr>
              <w:pStyle w:val="BodyText"/>
              <w:jc w:val="center"/>
              <w:rPr>
                <w:sz w:val="24"/>
                <w:szCs w:val="18"/>
              </w:rPr>
            </w:pPr>
            <w:r w:rsidRPr="0015745A">
              <w:rPr>
                <w:sz w:val="24"/>
                <w:szCs w:val="18"/>
              </w:rPr>
              <w:t>1</w:t>
            </w:r>
          </w:p>
        </w:tc>
        <w:tc>
          <w:tcPr>
            <w:tcW w:w="0" w:type="auto"/>
          </w:tcPr>
          <w:p w14:paraId="0A5FFC43" w14:textId="77777777" w:rsidR="0015745A" w:rsidRPr="0015745A" w:rsidRDefault="0015745A" w:rsidP="005A48B4">
            <w:pPr>
              <w:pStyle w:val="BodyText"/>
              <w:jc w:val="center"/>
              <w:rPr>
                <w:sz w:val="24"/>
                <w:szCs w:val="18"/>
              </w:rPr>
            </w:pPr>
            <w:r w:rsidRPr="0015745A">
              <w:rPr>
                <w:sz w:val="24"/>
                <w:szCs w:val="18"/>
              </w:rPr>
              <w:t>2</w:t>
            </w:r>
          </w:p>
        </w:tc>
        <w:tc>
          <w:tcPr>
            <w:tcW w:w="0" w:type="auto"/>
          </w:tcPr>
          <w:p w14:paraId="1F5D5090" w14:textId="77777777" w:rsidR="0015745A" w:rsidRPr="0015745A" w:rsidRDefault="0015745A" w:rsidP="005A48B4">
            <w:pPr>
              <w:pStyle w:val="BodyText"/>
              <w:jc w:val="center"/>
              <w:rPr>
                <w:sz w:val="24"/>
                <w:szCs w:val="18"/>
              </w:rPr>
            </w:pPr>
            <w:r w:rsidRPr="0015745A">
              <w:rPr>
                <w:sz w:val="24"/>
                <w:szCs w:val="18"/>
              </w:rPr>
              <w:t>7</w:t>
            </w:r>
          </w:p>
        </w:tc>
        <w:tc>
          <w:tcPr>
            <w:tcW w:w="0" w:type="auto"/>
          </w:tcPr>
          <w:p w14:paraId="59E85CF5" w14:textId="77777777" w:rsidR="0015745A" w:rsidRPr="0015745A" w:rsidRDefault="0015745A" w:rsidP="005A48B4">
            <w:pPr>
              <w:pStyle w:val="BodyText"/>
              <w:jc w:val="center"/>
              <w:rPr>
                <w:sz w:val="24"/>
                <w:szCs w:val="18"/>
              </w:rPr>
            </w:pPr>
            <w:r w:rsidRPr="0015745A">
              <w:rPr>
                <w:sz w:val="24"/>
                <w:szCs w:val="18"/>
              </w:rPr>
              <w:t>123</w:t>
            </w:r>
          </w:p>
        </w:tc>
        <w:tc>
          <w:tcPr>
            <w:tcW w:w="0" w:type="auto"/>
          </w:tcPr>
          <w:p w14:paraId="42430922" w14:textId="77777777" w:rsidR="0015745A" w:rsidRPr="0015745A" w:rsidRDefault="0015745A" w:rsidP="005A48B4">
            <w:pPr>
              <w:pStyle w:val="BodyText"/>
              <w:jc w:val="center"/>
              <w:rPr>
                <w:sz w:val="24"/>
                <w:szCs w:val="18"/>
              </w:rPr>
            </w:pPr>
            <w:r w:rsidRPr="0015745A">
              <w:rPr>
                <w:sz w:val="24"/>
                <w:szCs w:val="18"/>
              </w:rPr>
              <w:t>43</w:t>
            </w:r>
          </w:p>
        </w:tc>
      </w:tr>
    </w:tbl>
    <w:p w14:paraId="177A98FF" w14:textId="77777777" w:rsidR="0015745A" w:rsidRPr="0015745A" w:rsidRDefault="0015745A" w:rsidP="0015745A">
      <w:pPr>
        <w:pStyle w:val="a"/>
      </w:pPr>
    </w:p>
    <w:p w14:paraId="34B70F2D" w14:textId="77777777" w:rsidR="003D4147" w:rsidRDefault="003D4147" w:rsidP="0056187B">
      <w:pPr>
        <w:pStyle w:val="a"/>
      </w:pPr>
    </w:p>
    <w:p w14:paraId="4AE050E3" w14:textId="41140C77" w:rsidR="00434325" w:rsidRDefault="00FB38DF" w:rsidP="00876B06">
      <w:pPr>
        <w:pStyle w:val="Heading3"/>
        <w:ind w:left="0" w:firstLine="0"/>
      </w:pPr>
      <w:bookmarkStart w:id="124" w:name="_Toc305878403"/>
      <w:r>
        <w:rPr>
          <w:rFonts w:hint="eastAsia"/>
        </w:rPr>
        <w:t>错误原因与修复方法的收集</w:t>
      </w:r>
      <w:bookmarkEnd w:id="124"/>
    </w:p>
    <w:p w14:paraId="72CFD43E" w14:textId="77777777" w:rsidR="00FB38DF" w:rsidRPr="00FB38DF" w:rsidRDefault="00FB38DF" w:rsidP="00FB38DF">
      <w:pPr>
        <w:pStyle w:val="a"/>
      </w:pPr>
      <w:r w:rsidRPr="00FB38DF">
        <w:rPr>
          <w:rFonts w:hint="eastAsia"/>
        </w:rPr>
        <w:t>对于每一个错误例子，我们手工分析用户的错误描述信息以及专家的诊断信息。专家包含</w:t>
      </w:r>
      <w:r w:rsidRPr="00FB38DF">
        <w:rPr>
          <w:rFonts w:hint="eastAsia"/>
        </w:rPr>
        <w:t>Hadoop</w:t>
      </w:r>
      <w:r w:rsidRPr="00FB38DF">
        <w:t>/Spark</w:t>
      </w:r>
      <w:r w:rsidRPr="00FB38DF">
        <w:rPr>
          <w:rFonts w:hint="eastAsia"/>
        </w:rPr>
        <w:t>的框架设计开发者，有经验的应用开发者或者</w:t>
      </w:r>
      <w:r w:rsidRPr="00FB38DF">
        <w:rPr>
          <w:rFonts w:hint="eastAsia"/>
        </w:rPr>
        <w:t>MapReduce</w:t>
      </w:r>
      <w:r w:rsidRPr="00FB38DF">
        <w:rPr>
          <w:rFonts w:hint="eastAsia"/>
        </w:rPr>
        <w:t>书籍作者，这些专家有来自</w:t>
      </w:r>
      <w:r w:rsidRPr="00FB38DF">
        <w:rPr>
          <w:rFonts w:hint="eastAsia"/>
        </w:rPr>
        <w:t>Hadoop</w:t>
      </w:r>
      <w:r w:rsidRPr="00FB38DF">
        <w:t>/Spark</w:t>
      </w:r>
      <w:r w:rsidRPr="00FB38DF">
        <w:rPr>
          <w:rFonts w:hint="eastAsia"/>
        </w:rPr>
        <w:t>框架提供商，比如</w:t>
      </w:r>
      <w:r w:rsidRPr="00FB38DF">
        <w:t>c</w:t>
      </w:r>
      <w:r w:rsidRPr="00FB38DF">
        <w:rPr>
          <w:rFonts w:hint="eastAsia"/>
        </w:rPr>
        <w:t>loudera.com</w:t>
      </w:r>
      <w:r w:rsidRPr="00FB38DF">
        <w:rPr>
          <w:rFonts w:hint="eastAsia"/>
        </w:rPr>
        <w:t>和</w:t>
      </w:r>
      <w:r w:rsidRPr="00FB38DF">
        <w:t>d</w:t>
      </w:r>
      <w:r w:rsidRPr="00FB38DF">
        <w:rPr>
          <w:rFonts w:hint="eastAsia"/>
        </w:rPr>
        <w:t>atabricks</w:t>
      </w:r>
      <w:r w:rsidRPr="00FB38DF">
        <w:t>.com</w:t>
      </w:r>
      <w:r w:rsidRPr="00FB38DF">
        <w:rPr>
          <w:rFonts w:hint="eastAsia"/>
        </w:rPr>
        <w:t>，也有来自框架用户比如</w:t>
      </w:r>
      <w:r w:rsidRPr="00FB38DF">
        <w:rPr>
          <w:rFonts w:hint="eastAsia"/>
        </w:rPr>
        <w:t>ebay</w:t>
      </w:r>
      <w:r w:rsidRPr="00FB38DF">
        <w:t>.com</w:t>
      </w:r>
      <w:r w:rsidRPr="00FB38DF">
        <w:rPr>
          <w:rFonts w:hint="eastAsia"/>
        </w:rPr>
        <w:t>，</w:t>
      </w:r>
      <w:r w:rsidRPr="00FB38DF">
        <w:rPr>
          <w:rFonts w:hint="eastAsia"/>
        </w:rPr>
        <w:t>huawei</w:t>
      </w:r>
      <w:r w:rsidRPr="00FB38DF">
        <w:t>.com</w:t>
      </w:r>
      <w:r w:rsidRPr="00FB38DF">
        <w:rPr>
          <w:rFonts w:hint="eastAsia"/>
        </w:rPr>
        <w:t>。我们通过下面的方法来确定错误原因：</w:t>
      </w:r>
    </w:p>
    <w:p w14:paraId="2A0E498F" w14:textId="454AD4E9" w:rsidR="00FB38DF" w:rsidRPr="00FB38DF" w:rsidRDefault="00FB38DF" w:rsidP="00FB38DF">
      <w:pPr>
        <w:pStyle w:val="a"/>
        <w:ind w:firstLineChars="0"/>
      </w:pPr>
      <w:r>
        <w:t xml:space="preserve">(1) </w:t>
      </w:r>
      <w:r w:rsidRPr="00FB38DF">
        <w:rPr>
          <w:rFonts w:hint="eastAsia"/>
        </w:rPr>
        <w:t>专家诊断出了错误原因，用户也接受了专家了回答，一共</w:t>
      </w:r>
      <w:r w:rsidRPr="00FB38DF">
        <w:rPr>
          <w:rFonts w:hint="eastAsia"/>
        </w:rPr>
        <w:t>66</w:t>
      </w:r>
      <w:r w:rsidRPr="00FB38DF">
        <w:rPr>
          <w:rFonts w:hint="eastAsia"/>
        </w:rPr>
        <w:t>个。</w:t>
      </w:r>
    </w:p>
    <w:p w14:paraId="0128B052" w14:textId="62D6B90C" w:rsidR="00FB38DF" w:rsidRPr="00FB38DF" w:rsidRDefault="00FB38DF" w:rsidP="00FB38DF">
      <w:pPr>
        <w:pStyle w:val="a"/>
        <w:ind w:firstLineChars="0"/>
      </w:pPr>
      <w:r>
        <w:t xml:space="preserve">(2) </w:t>
      </w:r>
      <w:r w:rsidRPr="00FB38DF">
        <w:rPr>
          <w:rFonts w:hint="eastAsia"/>
        </w:rPr>
        <w:t>用户自己诊断出了错误原因。用户详细原因，包括数据异常信息，不正确的配置，或者异常的用户代码逻辑。一共</w:t>
      </w:r>
      <w:r w:rsidRPr="00FB38DF">
        <w:rPr>
          <w:rFonts w:hint="eastAsia"/>
        </w:rPr>
        <w:t>45</w:t>
      </w:r>
      <w:r w:rsidRPr="00FB38DF">
        <w:rPr>
          <w:rFonts w:hint="eastAsia"/>
        </w:rPr>
        <w:t>个。</w:t>
      </w:r>
    </w:p>
    <w:p w14:paraId="1100E434" w14:textId="6285E95C" w:rsidR="00FB38DF" w:rsidRPr="00FB38DF" w:rsidRDefault="00FB38DF" w:rsidP="00FB38DF">
      <w:pPr>
        <w:pStyle w:val="a"/>
        <w:ind w:firstLineChars="0"/>
      </w:pPr>
      <w:r>
        <w:t xml:space="preserve">(3) </w:t>
      </w:r>
      <w:r w:rsidRPr="00FB38DF">
        <w:rPr>
          <w:rFonts w:hint="eastAsia"/>
        </w:rPr>
        <w:t>我们自己重现了错误（重现方法见下节），手工分析诊断出了错误原因。一共</w:t>
      </w:r>
      <w:r w:rsidRPr="00FB38DF">
        <w:rPr>
          <w:rFonts w:hint="eastAsia"/>
        </w:rPr>
        <w:t>12</w:t>
      </w:r>
      <w:r w:rsidRPr="00FB38DF">
        <w:rPr>
          <w:rFonts w:hint="eastAsia"/>
        </w:rPr>
        <w:t>个。</w:t>
      </w:r>
    </w:p>
    <w:p w14:paraId="6A3F4B06" w14:textId="77777777" w:rsidR="00FB38DF" w:rsidRPr="00FB38DF" w:rsidRDefault="00FB38DF" w:rsidP="00FB38DF">
      <w:pPr>
        <w:pStyle w:val="a"/>
      </w:pPr>
      <w:r w:rsidRPr="00FB38DF">
        <w:rPr>
          <w:rFonts w:hint="eastAsia"/>
        </w:rPr>
        <w:t>修复方法类型的确定：我们发现这</w:t>
      </w:r>
      <w:r w:rsidRPr="00FB38DF">
        <w:rPr>
          <w:rFonts w:hint="eastAsia"/>
        </w:rPr>
        <w:t>123</w:t>
      </w:r>
      <w:r w:rsidRPr="00FB38DF">
        <w:rPr>
          <w:rFonts w:hint="eastAsia"/>
        </w:rPr>
        <w:t>错误中有</w:t>
      </w:r>
      <w:r w:rsidRPr="00FB38DF">
        <w:rPr>
          <w:rFonts w:hint="eastAsia"/>
        </w:rPr>
        <w:t>42</w:t>
      </w:r>
      <w:r w:rsidRPr="00FB38DF">
        <w:rPr>
          <w:rFonts w:hint="eastAsia"/>
        </w:rPr>
        <w:t>个错误有专家的修复建议或者用户修复所使用的方法。我们首先抽取相应的修复方法，然后将类似的修复归并在一起，最终得到</w:t>
      </w:r>
      <w:r w:rsidRPr="00FB38DF">
        <w:rPr>
          <w:rFonts w:hint="eastAsia"/>
        </w:rPr>
        <w:t>11</w:t>
      </w:r>
      <w:r w:rsidRPr="00FB38DF">
        <w:rPr>
          <w:rFonts w:hint="eastAsia"/>
        </w:rPr>
        <w:t>个修复方法类型（</w:t>
      </w:r>
      <w:r w:rsidRPr="00FB38DF">
        <w:rPr>
          <w:rFonts w:hint="eastAsia"/>
        </w:rPr>
        <w:t>pattern</w:t>
      </w:r>
      <w:r w:rsidRPr="00FB38DF">
        <w:rPr>
          <w:rFonts w:hint="eastAsia"/>
        </w:rPr>
        <w:t>）。</w:t>
      </w:r>
    </w:p>
    <w:p w14:paraId="5D50206B" w14:textId="79D396BD" w:rsidR="004E4746" w:rsidRPr="00115C6F" w:rsidRDefault="004E4746" w:rsidP="00FB38DF">
      <w:pPr>
        <w:pStyle w:val="a"/>
      </w:pPr>
    </w:p>
    <w:p w14:paraId="65F89969" w14:textId="7B6C662B" w:rsidR="00CB3A6A" w:rsidRPr="006F62DE" w:rsidRDefault="007B2C8B" w:rsidP="00876B06">
      <w:pPr>
        <w:pStyle w:val="Heading3"/>
        <w:ind w:left="0" w:firstLine="0"/>
      </w:pPr>
      <w:bookmarkStart w:id="125" w:name="_Toc415059771"/>
      <w:bookmarkStart w:id="126" w:name="_Ref415489325"/>
      <w:bookmarkStart w:id="127" w:name="_Ref415491704"/>
      <w:bookmarkStart w:id="128" w:name="_Ref416584239"/>
      <w:bookmarkStart w:id="129" w:name="_Ref416702599"/>
      <w:bookmarkStart w:id="130" w:name="_Toc305878404"/>
      <w:r>
        <w:rPr>
          <w:rFonts w:hint="eastAsia"/>
        </w:rPr>
        <w:t>错误重现方法</w:t>
      </w:r>
      <w:bookmarkEnd w:id="125"/>
      <w:bookmarkEnd w:id="126"/>
      <w:bookmarkEnd w:id="127"/>
      <w:bookmarkEnd w:id="128"/>
      <w:bookmarkEnd w:id="129"/>
      <w:bookmarkEnd w:id="130"/>
    </w:p>
    <w:p w14:paraId="7B0DE867" w14:textId="77777777" w:rsidR="007B2C8B" w:rsidRPr="007B2C8B" w:rsidRDefault="007B2C8B" w:rsidP="007B2C8B">
      <w:pPr>
        <w:pStyle w:val="a"/>
      </w:pPr>
      <w:r w:rsidRPr="007B2C8B">
        <w:rPr>
          <w:rFonts w:hint="eastAsia"/>
        </w:rPr>
        <w:t>错误重现方法：为了更清楚地研究内存溢出错误的原因，我们重现了</w:t>
      </w:r>
      <w:r w:rsidRPr="007B2C8B">
        <w:rPr>
          <w:rFonts w:hint="eastAsia"/>
        </w:rPr>
        <w:t>43</w:t>
      </w:r>
      <w:r w:rsidRPr="007B2C8B">
        <w:rPr>
          <w:rFonts w:hint="eastAsia"/>
        </w:rPr>
        <w:t>个内存溢出的错误（</w:t>
      </w:r>
      <w:r w:rsidRPr="007B2C8B">
        <w:rPr>
          <w:rFonts w:hint="eastAsia"/>
        </w:rPr>
        <w:t>35</w:t>
      </w:r>
      <w:r w:rsidRPr="007B2C8B">
        <w:t>%</w:t>
      </w:r>
      <w:r w:rsidRPr="007B2C8B">
        <w:rPr>
          <w:rFonts w:hint="eastAsia"/>
        </w:rPr>
        <w:t>），这</w:t>
      </w:r>
      <w:r w:rsidRPr="007B2C8B">
        <w:rPr>
          <w:rFonts w:hint="eastAsia"/>
        </w:rPr>
        <w:t>43</w:t>
      </w:r>
      <w:r w:rsidRPr="007B2C8B">
        <w:rPr>
          <w:rFonts w:hint="eastAsia"/>
        </w:rPr>
        <w:t>个错误详细的可以重现的信息（比如数据类型，数据大小，可重现的用户代码和内存溢出错误的</w:t>
      </w:r>
      <w:r w:rsidRPr="007B2C8B">
        <w:rPr>
          <w:rFonts w:hint="eastAsia"/>
        </w:rPr>
        <w:t>trace</w:t>
      </w:r>
      <w:r w:rsidRPr="007B2C8B">
        <w:rPr>
          <w:rFonts w:hint="eastAsia"/>
        </w:rPr>
        <w:t>）。因为我们无法得到用户自己的数据集，我们使用公开数据（如英文维基百科）或者合成数据（一个公用的</w:t>
      </w:r>
      <w:r w:rsidRPr="007B2C8B">
        <w:rPr>
          <w:rFonts w:hint="eastAsia"/>
        </w:rPr>
        <w:t>benchmark</w:t>
      </w:r>
      <w:r w:rsidRPr="007B2C8B">
        <w:t xml:space="preserve"> [BrownBench]</w:t>
      </w:r>
      <w:r w:rsidRPr="007B2C8B">
        <w:rPr>
          <w:rFonts w:hint="eastAsia"/>
        </w:rPr>
        <w:t>。重现实验在</w:t>
      </w:r>
      <w:r w:rsidRPr="007B2C8B">
        <w:rPr>
          <w:rFonts w:hint="eastAsia"/>
        </w:rPr>
        <w:t>11</w:t>
      </w:r>
      <w:r w:rsidRPr="007B2C8B">
        <w:rPr>
          <w:rFonts w:hint="eastAsia"/>
        </w:rPr>
        <w:t>个节点上的集群进行，框架版本是</w:t>
      </w:r>
      <w:r w:rsidRPr="007B2C8B">
        <w:rPr>
          <w:rFonts w:hint="eastAsia"/>
        </w:rPr>
        <w:t>Hadoop</w:t>
      </w:r>
      <w:r w:rsidRPr="007B2C8B">
        <w:t>-1.2</w:t>
      </w:r>
      <w:r w:rsidRPr="007B2C8B">
        <w:rPr>
          <w:rFonts w:hint="eastAsia"/>
        </w:rPr>
        <w:t>和</w:t>
      </w:r>
      <w:r w:rsidRPr="007B2C8B">
        <w:rPr>
          <w:rFonts w:hint="eastAsia"/>
        </w:rPr>
        <w:t>Spark</w:t>
      </w:r>
      <w:r w:rsidRPr="007B2C8B">
        <w:t>-</w:t>
      </w:r>
      <w:r w:rsidRPr="007B2C8B">
        <w:rPr>
          <w:rFonts w:hint="eastAsia"/>
        </w:rPr>
        <w:t>1.2</w:t>
      </w:r>
      <w:r w:rsidRPr="007B2C8B">
        <w:rPr>
          <w:rFonts w:hint="eastAsia"/>
        </w:rPr>
        <w:t>。每个节点包含</w:t>
      </w:r>
      <w:r w:rsidRPr="007B2C8B">
        <w:rPr>
          <w:rFonts w:hint="eastAsia"/>
        </w:rPr>
        <w:t>16GB</w:t>
      </w:r>
      <w:r w:rsidRPr="007B2C8B">
        <w:rPr>
          <w:rFonts w:hint="eastAsia"/>
        </w:rPr>
        <w:t>的内存，</w:t>
      </w:r>
      <w:r w:rsidRPr="007B2C8B">
        <w:rPr>
          <w:rFonts w:hint="eastAsia"/>
        </w:rPr>
        <w:t>map</w:t>
      </w:r>
      <w:r w:rsidRPr="007B2C8B">
        <w:rPr>
          <w:rFonts w:hint="eastAsia"/>
        </w:rPr>
        <w:t>和</w:t>
      </w:r>
      <w:r w:rsidRPr="007B2C8B">
        <w:rPr>
          <w:rFonts w:hint="eastAsia"/>
        </w:rPr>
        <w:t>reduce</w:t>
      </w:r>
      <w:r w:rsidRPr="007B2C8B">
        <w:rPr>
          <w:rFonts w:hint="eastAsia"/>
        </w:rPr>
        <w:t>任务的内存大小设为</w:t>
      </w:r>
      <w:r w:rsidRPr="007B2C8B">
        <w:rPr>
          <w:rFonts w:hint="eastAsia"/>
        </w:rPr>
        <w:t>1GB</w:t>
      </w:r>
      <w:r w:rsidRPr="007B2C8B">
        <w:rPr>
          <w:rFonts w:hint="eastAsia"/>
        </w:rPr>
        <w:t>。重现出来的错误栈信息和用户报告的一致。</w:t>
      </w:r>
    </w:p>
    <w:p w14:paraId="5E4149D4" w14:textId="77777777" w:rsidR="007B2C8B" w:rsidRPr="001553DE" w:rsidRDefault="007B2C8B" w:rsidP="0056187B">
      <w:pPr>
        <w:pStyle w:val="a"/>
      </w:pPr>
    </w:p>
    <w:p w14:paraId="257AE698" w14:textId="0D401DDB" w:rsidR="00553559" w:rsidRDefault="007B2C8B" w:rsidP="00876B06">
      <w:pPr>
        <w:pStyle w:val="Heading3"/>
        <w:ind w:left="0" w:firstLine="0"/>
      </w:pPr>
      <w:bookmarkStart w:id="131" w:name="_Toc305878405"/>
      <w:r>
        <w:rPr>
          <w:rFonts w:hint="eastAsia"/>
        </w:rPr>
        <w:t>研究方法的局限性</w:t>
      </w:r>
      <w:bookmarkEnd w:id="131"/>
    </w:p>
    <w:p w14:paraId="61635AD3" w14:textId="77777777" w:rsidR="007B2C8B" w:rsidRPr="007B2C8B" w:rsidRDefault="007B2C8B" w:rsidP="007B2C8B">
      <w:pPr>
        <w:pStyle w:val="a"/>
        <w:ind w:firstLine="520"/>
      </w:pPr>
      <w:r w:rsidRPr="007B2C8B">
        <w:rPr>
          <w:rFonts w:hint="eastAsia"/>
          <w:b/>
        </w:rPr>
        <w:t>应用的代表性：</w:t>
      </w:r>
      <w:r w:rsidRPr="007B2C8B">
        <w:rPr>
          <w:rFonts w:hint="eastAsia"/>
          <w:b/>
        </w:rPr>
        <w:t xml:space="preserve"> </w:t>
      </w:r>
      <w:r w:rsidRPr="007B2C8B">
        <w:rPr>
          <w:rFonts w:hint="eastAsia"/>
        </w:rPr>
        <w:t>我们只选取了在开源框架（也就是</w:t>
      </w:r>
      <w:r w:rsidRPr="007B2C8B">
        <w:rPr>
          <w:rFonts w:hint="eastAsia"/>
        </w:rPr>
        <w:t>Apache Hadoop</w:t>
      </w:r>
      <w:r w:rsidRPr="007B2C8B">
        <w:rPr>
          <w:rFonts w:hint="eastAsia"/>
        </w:rPr>
        <w:t>和</w:t>
      </w:r>
      <w:r w:rsidRPr="007B2C8B">
        <w:rPr>
          <w:rFonts w:hint="eastAsia"/>
        </w:rPr>
        <w:t>Apache Spark</w:t>
      </w:r>
      <w:r w:rsidRPr="007B2C8B">
        <w:rPr>
          <w:rFonts w:hint="eastAsia"/>
        </w:rPr>
        <w:t>）上运行的应用。尽管很多公司（比如</w:t>
      </w:r>
      <w:r w:rsidRPr="007B2C8B">
        <w:rPr>
          <w:rFonts w:hint="eastAsia"/>
        </w:rPr>
        <w:t>Facebook</w:t>
      </w:r>
      <w:r w:rsidRPr="007B2C8B">
        <w:rPr>
          <w:rFonts w:hint="eastAsia"/>
        </w:rPr>
        <w:t>和</w:t>
      </w:r>
      <w:r w:rsidRPr="007B2C8B">
        <w:rPr>
          <w:rFonts w:hint="eastAsia"/>
        </w:rPr>
        <w:t>Yahoo</w:t>
      </w:r>
      <w:r w:rsidRPr="007B2C8B">
        <w:rPr>
          <w:rFonts w:hint="eastAsia"/>
        </w:rPr>
        <w:t>！）都在使用这两个框架</w:t>
      </w:r>
      <w:r w:rsidRPr="007B2C8B">
        <w:t>[PowerBy]</w:t>
      </w:r>
      <w:r w:rsidRPr="007B2C8B">
        <w:rPr>
          <w:rFonts w:hint="eastAsia"/>
        </w:rPr>
        <w:t>，一些大公司</w:t>
      </w:r>
      <w:r w:rsidRPr="007B2C8B">
        <w:rPr>
          <w:rFonts w:hint="eastAsia"/>
        </w:rPr>
        <w:t xml:space="preserve"> </w:t>
      </w:r>
      <w:r w:rsidRPr="007B2C8B">
        <w:rPr>
          <w:rFonts w:hint="eastAsia"/>
        </w:rPr>
        <w:t>建立了自己的分布式数据并行框架（比</w:t>
      </w:r>
      <w:r w:rsidRPr="007B2C8B">
        <w:rPr>
          <w:rFonts w:hint="eastAsia"/>
        </w:rPr>
        <w:lastRenderedPageBreak/>
        <w:t>如</w:t>
      </w:r>
      <w:r w:rsidRPr="007B2C8B">
        <w:rPr>
          <w:rFonts w:hint="eastAsia"/>
        </w:rPr>
        <w:t>Microsoft</w:t>
      </w:r>
      <w:r w:rsidRPr="007B2C8B">
        <w:rPr>
          <w:rFonts w:hint="eastAsia"/>
        </w:rPr>
        <w:t>的</w:t>
      </w:r>
      <w:r w:rsidRPr="007B2C8B">
        <w:rPr>
          <w:rFonts w:hint="eastAsia"/>
        </w:rPr>
        <w:t>Dryad</w:t>
      </w:r>
      <w:r w:rsidRPr="007B2C8B">
        <w:rPr>
          <w:rFonts w:hint="eastAsia"/>
        </w:rPr>
        <w:t>），我们还没有研究运行在这些私有框架上的应用。</w:t>
      </w:r>
    </w:p>
    <w:p w14:paraId="3BA038E1" w14:textId="77777777" w:rsidR="007B2C8B" w:rsidRPr="007B2C8B" w:rsidRDefault="007B2C8B" w:rsidP="007B2C8B">
      <w:pPr>
        <w:pStyle w:val="a"/>
        <w:ind w:firstLine="520"/>
        <w:rPr>
          <w:b/>
        </w:rPr>
      </w:pPr>
      <w:r w:rsidRPr="007B2C8B">
        <w:rPr>
          <w:rFonts w:hint="eastAsia"/>
          <w:b/>
        </w:rPr>
        <w:t>错误类型的完整性：</w:t>
      </w:r>
      <w:r w:rsidRPr="007B2C8B">
        <w:rPr>
          <w:rFonts w:hint="eastAsia"/>
        </w:rPr>
        <w:t>在</w:t>
      </w:r>
      <w:r w:rsidRPr="007B2C8B">
        <w:rPr>
          <w:rFonts w:hint="eastAsia"/>
        </w:rPr>
        <w:t>276</w:t>
      </w:r>
      <w:r w:rsidRPr="007B2C8B">
        <w:rPr>
          <w:rFonts w:hint="eastAsia"/>
        </w:rPr>
        <w:t>个错误中，我们只研究了</w:t>
      </w:r>
      <w:r w:rsidRPr="007B2C8B">
        <w:rPr>
          <w:rFonts w:hint="eastAsia"/>
        </w:rPr>
        <w:t>123</w:t>
      </w:r>
      <w:r w:rsidRPr="007B2C8B">
        <w:rPr>
          <w:rFonts w:hint="eastAsia"/>
        </w:rPr>
        <w:t>个，还有</w:t>
      </w:r>
      <w:r w:rsidRPr="007B2C8B">
        <w:rPr>
          <w:rFonts w:hint="eastAsia"/>
        </w:rPr>
        <w:t>153</w:t>
      </w:r>
      <w:r w:rsidRPr="007B2C8B">
        <w:rPr>
          <w:rFonts w:hint="eastAsia"/>
        </w:rPr>
        <w:t>个的错误原因是未知的。这</w:t>
      </w:r>
      <w:r w:rsidRPr="007B2C8B">
        <w:rPr>
          <w:rFonts w:hint="eastAsia"/>
        </w:rPr>
        <w:t>153</w:t>
      </w:r>
      <w:r w:rsidRPr="007B2C8B">
        <w:rPr>
          <w:rFonts w:hint="eastAsia"/>
        </w:rPr>
        <w:t>个错误中可能还存在新的错误原因或者修复方法。另外，当一个应用的内存溢出错误存在多个错误原因时，用户的错误描述和专家的诊断信息可能只覆盖了主要的错误原因。比如，专家可能只诊断出来错误原因是用户代码缺陷，但另外一个原因可能是框架在内存中暂存了大量的数据。</w:t>
      </w:r>
    </w:p>
    <w:p w14:paraId="0CB2DC9E" w14:textId="77777777" w:rsidR="007B2C8B" w:rsidRDefault="007B2C8B" w:rsidP="007B2C8B">
      <w:pPr>
        <w:pStyle w:val="a"/>
        <w:ind w:firstLine="520"/>
      </w:pPr>
      <w:r w:rsidRPr="007B2C8B">
        <w:rPr>
          <w:rFonts w:hint="eastAsia"/>
          <w:b/>
        </w:rPr>
        <w:t>分类的主观性：</w:t>
      </w:r>
      <w:r w:rsidRPr="007B2C8B">
        <w:rPr>
          <w:rFonts w:hint="eastAsia"/>
        </w:rPr>
        <w:t>尽管我们全力去理解、判断和归类错误原因，仍然有不准确的分类。比如，对于一个内存溢出错误，专家可能诊断出来多个错误，但我们只选取被用户接受的错误原因。</w:t>
      </w:r>
    </w:p>
    <w:p w14:paraId="6038B5BE" w14:textId="7A379BD1" w:rsidR="004004F4" w:rsidRDefault="004004F4" w:rsidP="004004F4">
      <w:pPr>
        <w:pStyle w:val="Heading2"/>
      </w:pPr>
      <w:bookmarkStart w:id="132" w:name="_Toc305878406"/>
      <w:r>
        <w:rPr>
          <w:rFonts w:hint="eastAsia"/>
        </w:rPr>
        <w:t>RQ1（常见错误原因）的研究成果</w:t>
      </w:r>
      <w:bookmarkEnd w:id="132"/>
    </w:p>
    <w:p w14:paraId="7288E0C6" w14:textId="77777777" w:rsidR="0043786B" w:rsidRDefault="0043786B" w:rsidP="0043786B">
      <w:pPr>
        <w:pStyle w:val="a"/>
      </w:pPr>
      <w:r w:rsidRPr="0043786B">
        <w:rPr>
          <w:rFonts w:hint="eastAsia"/>
        </w:rPr>
        <w:t>尽管这</w:t>
      </w:r>
      <w:r w:rsidRPr="0043786B">
        <w:rPr>
          <w:rFonts w:hint="eastAsia"/>
        </w:rPr>
        <w:t>123</w:t>
      </w:r>
      <w:r w:rsidRPr="0043786B">
        <w:rPr>
          <w:rFonts w:hint="eastAsia"/>
        </w:rPr>
        <w:t>个内存溢出的错误原因多种多样，我们可以根据其与数据存储、数据流和用户代码的关系将错误原因分成</w:t>
      </w:r>
      <w:r w:rsidRPr="0043786B">
        <w:rPr>
          <w:rFonts w:hint="eastAsia"/>
        </w:rPr>
        <w:t>3</w:t>
      </w:r>
      <w:r w:rsidRPr="0043786B">
        <w:rPr>
          <w:rFonts w:hint="eastAsia"/>
        </w:rPr>
        <w:t>大类（共</w:t>
      </w:r>
      <w:r w:rsidRPr="0043786B">
        <w:rPr>
          <w:rFonts w:hint="eastAsia"/>
        </w:rPr>
        <w:t>10</w:t>
      </w:r>
      <w:r w:rsidRPr="0043786B">
        <w:rPr>
          <w:rFonts w:hint="eastAsia"/>
        </w:rPr>
        <w:t>个小类），详见下表：</w:t>
      </w:r>
    </w:p>
    <w:p w14:paraId="311FB1D6" w14:textId="7D0E2291" w:rsidR="004C6633" w:rsidRPr="0043786B" w:rsidRDefault="004C6633" w:rsidP="004C6633">
      <w:pPr>
        <w:pStyle w:val="Caption"/>
        <w:rPr>
          <w:szCs w:val="22"/>
        </w:rPr>
      </w:pPr>
      <w:bookmarkStart w:id="133" w:name="_Toc305878482"/>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D4565C">
        <w:rPr>
          <w:noProof/>
        </w:rPr>
        <w:t>3</w:t>
      </w:r>
      <w:r>
        <w:fldChar w:fldCharType="end"/>
      </w:r>
      <w:r>
        <w:rPr>
          <w:rFonts w:hint="eastAsia"/>
        </w:rPr>
        <w:t xml:space="preserve"> </w:t>
      </w:r>
      <w:r>
        <w:rPr>
          <w:rFonts w:hint="eastAsia"/>
        </w:rPr>
        <w:t>常见错误原因分布</w:t>
      </w:r>
      <w:r w:rsidR="002171BF">
        <w:rPr>
          <w:rFonts w:hint="eastAsia"/>
        </w:rPr>
        <w:t>表</w:t>
      </w:r>
      <w:bookmarkEnd w:id="133"/>
    </w:p>
    <w:tbl>
      <w:tblPr>
        <w:tblStyle w:val="TableGrid"/>
        <w:tblpPr w:leftFromText="180" w:rightFromText="180" w:vertAnchor="text" w:horzAnchor="page" w:tblpXSpec="center" w:tblpY="69"/>
        <w:tblW w:w="0" w:type="auto"/>
        <w:tblCellMar>
          <w:left w:w="28" w:type="dxa"/>
          <w:right w:w="28" w:type="dxa"/>
        </w:tblCellMar>
        <w:tblLook w:val="04A0" w:firstRow="1" w:lastRow="0" w:firstColumn="1" w:lastColumn="0" w:noHBand="0" w:noVBand="1"/>
      </w:tblPr>
      <w:tblGrid>
        <w:gridCol w:w="1123"/>
        <w:gridCol w:w="1717"/>
        <w:gridCol w:w="2988"/>
        <w:gridCol w:w="735"/>
        <w:gridCol w:w="579"/>
        <w:gridCol w:w="670"/>
        <w:gridCol w:w="556"/>
      </w:tblGrid>
      <w:tr w:rsidR="004C6633" w:rsidRPr="00C21394" w14:paraId="2EC1E338" w14:textId="77777777" w:rsidTr="004C6633">
        <w:trPr>
          <w:trHeight w:val="149"/>
        </w:trPr>
        <w:tc>
          <w:tcPr>
            <w:tcW w:w="0" w:type="auto"/>
          </w:tcPr>
          <w:p w14:paraId="69535C97" w14:textId="77777777" w:rsidR="004C6633" w:rsidRPr="00971940" w:rsidRDefault="004C6633" w:rsidP="006229D2">
            <w:pPr>
              <w:pStyle w:val="BodyText"/>
              <w:jc w:val="center"/>
              <w:rPr>
                <w:b/>
                <w:sz w:val="20"/>
                <w:szCs w:val="24"/>
              </w:rPr>
            </w:pPr>
            <w:r w:rsidRPr="00971940">
              <w:rPr>
                <w:rFonts w:hint="eastAsia"/>
                <w:b/>
                <w:sz w:val="20"/>
                <w:szCs w:val="24"/>
              </w:rPr>
              <w:t>错误类别</w:t>
            </w:r>
          </w:p>
        </w:tc>
        <w:tc>
          <w:tcPr>
            <w:tcW w:w="0" w:type="auto"/>
          </w:tcPr>
          <w:p w14:paraId="3E13FFB9" w14:textId="77777777" w:rsidR="004C6633" w:rsidRPr="00971940" w:rsidRDefault="004C6633" w:rsidP="006229D2">
            <w:pPr>
              <w:pStyle w:val="BodyText"/>
              <w:jc w:val="center"/>
              <w:rPr>
                <w:b/>
                <w:sz w:val="20"/>
                <w:szCs w:val="24"/>
              </w:rPr>
            </w:pPr>
            <w:r w:rsidRPr="00971940">
              <w:rPr>
                <w:rFonts w:hint="eastAsia"/>
                <w:b/>
                <w:sz w:val="20"/>
                <w:szCs w:val="24"/>
              </w:rPr>
              <w:t>错误原因</w:t>
            </w:r>
          </w:p>
        </w:tc>
        <w:tc>
          <w:tcPr>
            <w:tcW w:w="0" w:type="auto"/>
          </w:tcPr>
          <w:p w14:paraId="20462125" w14:textId="77777777" w:rsidR="004C6633" w:rsidRPr="00971940" w:rsidRDefault="004C6633" w:rsidP="006229D2">
            <w:pPr>
              <w:pStyle w:val="BodyText"/>
              <w:jc w:val="center"/>
              <w:rPr>
                <w:b/>
                <w:sz w:val="20"/>
                <w:szCs w:val="24"/>
              </w:rPr>
            </w:pPr>
            <w:r w:rsidRPr="00971940">
              <w:rPr>
                <w:rFonts w:hint="eastAsia"/>
                <w:b/>
                <w:sz w:val="20"/>
                <w:szCs w:val="24"/>
              </w:rPr>
              <w:t>原因描述</w:t>
            </w:r>
          </w:p>
        </w:tc>
        <w:tc>
          <w:tcPr>
            <w:tcW w:w="0" w:type="auto"/>
          </w:tcPr>
          <w:p w14:paraId="3D72401D" w14:textId="77777777" w:rsidR="004C6633" w:rsidRPr="00971940" w:rsidRDefault="004C6633" w:rsidP="006229D2">
            <w:pPr>
              <w:pStyle w:val="BodyText"/>
              <w:jc w:val="center"/>
              <w:rPr>
                <w:b/>
                <w:sz w:val="20"/>
                <w:szCs w:val="24"/>
              </w:rPr>
            </w:pPr>
            <w:r w:rsidRPr="00971940">
              <w:rPr>
                <w:rFonts w:hint="eastAsia"/>
                <w:b/>
                <w:sz w:val="20"/>
                <w:szCs w:val="24"/>
              </w:rPr>
              <w:t>Hadoop</w:t>
            </w:r>
          </w:p>
        </w:tc>
        <w:tc>
          <w:tcPr>
            <w:tcW w:w="0" w:type="auto"/>
          </w:tcPr>
          <w:p w14:paraId="631270CD" w14:textId="77777777" w:rsidR="004C6633" w:rsidRPr="00971940" w:rsidRDefault="004C6633" w:rsidP="006229D2">
            <w:pPr>
              <w:pStyle w:val="BodyText"/>
              <w:jc w:val="center"/>
              <w:rPr>
                <w:b/>
                <w:sz w:val="20"/>
                <w:szCs w:val="24"/>
              </w:rPr>
            </w:pPr>
            <w:r w:rsidRPr="00971940">
              <w:rPr>
                <w:rFonts w:hint="eastAsia"/>
                <w:b/>
                <w:sz w:val="20"/>
                <w:szCs w:val="24"/>
              </w:rPr>
              <w:t>Spark</w:t>
            </w:r>
          </w:p>
        </w:tc>
        <w:tc>
          <w:tcPr>
            <w:tcW w:w="0" w:type="auto"/>
          </w:tcPr>
          <w:p w14:paraId="557E4143" w14:textId="77777777" w:rsidR="004C6633" w:rsidRPr="00971940" w:rsidRDefault="004C6633" w:rsidP="006229D2">
            <w:pPr>
              <w:pStyle w:val="BodyText"/>
              <w:jc w:val="center"/>
              <w:rPr>
                <w:b/>
                <w:sz w:val="20"/>
                <w:szCs w:val="24"/>
              </w:rPr>
            </w:pPr>
            <w:r w:rsidRPr="00971940">
              <w:rPr>
                <w:rFonts w:hint="eastAsia"/>
                <w:b/>
                <w:sz w:val="20"/>
                <w:szCs w:val="24"/>
              </w:rPr>
              <w:t>总数</w:t>
            </w:r>
          </w:p>
        </w:tc>
        <w:tc>
          <w:tcPr>
            <w:tcW w:w="0" w:type="auto"/>
          </w:tcPr>
          <w:p w14:paraId="679A8A8B" w14:textId="77777777" w:rsidR="004C6633" w:rsidRPr="00971940" w:rsidRDefault="004C6633" w:rsidP="006229D2">
            <w:pPr>
              <w:pStyle w:val="BodyText"/>
              <w:jc w:val="center"/>
              <w:rPr>
                <w:b/>
                <w:sz w:val="20"/>
                <w:szCs w:val="24"/>
              </w:rPr>
            </w:pPr>
            <w:r w:rsidRPr="00971940">
              <w:rPr>
                <w:rFonts w:hint="eastAsia"/>
                <w:b/>
                <w:sz w:val="20"/>
                <w:szCs w:val="24"/>
              </w:rPr>
              <w:t>比例</w:t>
            </w:r>
          </w:p>
        </w:tc>
      </w:tr>
      <w:tr w:rsidR="004C6633" w:rsidRPr="00C21394" w14:paraId="310F8F90" w14:textId="77777777" w:rsidTr="004C6633">
        <w:tc>
          <w:tcPr>
            <w:tcW w:w="0" w:type="auto"/>
            <w:vMerge w:val="restart"/>
          </w:tcPr>
          <w:p w14:paraId="5F36A453" w14:textId="77777777" w:rsidR="004C6633" w:rsidRPr="00C21394" w:rsidRDefault="004C6633" w:rsidP="006229D2">
            <w:pPr>
              <w:pStyle w:val="BodyText"/>
              <w:jc w:val="center"/>
              <w:rPr>
                <w:sz w:val="20"/>
                <w:szCs w:val="24"/>
              </w:rPr>
            </w:pPr>
            <w:r w:rsidRPr="00C21394">
              <w:rPr>
                <w:rFonts w:hint="eastAsia"/>
                <w:sz w:val="20"/>
                <w:szCs w:val="24"/>
              </w:rPr>
              <w:t>框架暂存了大量数据</w:t>
            </w:r>
          </w:p>
        </w:tc>
        <w:tc>
          <w:tcPr>
            <w:tcW w:w="0" w:type="auto"/>
          </w:tcPr>
          <w:p w14:paraId="4E4ADAD8" w14:textId="77777777" w:rsidR="004C6633" w:rsidRPr="00C21394" w:rsidRDefault="004C6633" w:rsidP="006229D2">
            <w:pPr>
              <w:pStyle w:val="BodyText"/>
              <w:rPr>
                <w:sz w:val="20"/>
                <w:szCs w:val="24"/>
              </w:rPr>
            </w:pPr>
            <w:r w:rsidRPr="00C21394">
              <w:rPr>
                <w:rFonts w:hint="eastAsia"/>
                <w:sz w:val="20"/>
                <w:szCs w:val="24"/>
              </w:rPr>
              <w:t>框架缓冲（</w:t>
            </w:r>
            <w:r w:rsidRPr="00C21394">
              <w:rPr>
                <w:rFonts w:hint="eastAsia"/>
                <w:sz w:val="20"/>
                <w:szCs w:val="24"/>
              </w:rPr>
              <w:t>buffer</w:t>
            </w:r>
            <w:r w:rsidRPr="00C21394">
              <w:rPr>
                <w:rFonts w:hint="eastAsia"/>
                <w:sz w:val="20"/>
                <w:szCs w:val="24"/>
              </w:rPr>
              <w:t>）了大量数据</w:t>
            </w:r>
          </w:p>
        </w:tc>
        <w:tc>
          <w:tcPr>
            <w:tcW w:w="0" w:type="auto"/>
          </w:tcPr>
          <w:p w14:paraId="28BA7061" w14:textId="77777777" w:rsidR="004C6633" w:rsidRPr="00C21394" w:rsidRDefault="004C6633" w:rsidP="006229D2">
            <w:pPr>
              <w:pStyle w:val="BodyText"/>
              <w:rPr>
                <w:sz w:val="20"/>
                <w:szCs w:val="24"/>
              </w:rPr>
            </w:pPr>
            <w:r w:rsidRPr="00C21394">
              <w:rPr>
                <w:rFonts w:hint="eastAsia"/>
                <w:sz w:val="20"/>
                <w:szCs w:val="24"/>
              </w:rPr>
              <w:t>大量的中间数据被存放到了框架的缓冲区里</w:t>
            </w:r>
          </w:p>
        </w:tc>
        <w:tc>
          <w:tcPr>
            <w:tcW w:w="0" w:type="auto"/>
            <w:vAlign w:val="center"/>
          </w:tcPr>
          <w:p w14:paraId="1375FFE6" w14:textId="77777777" w:rsidR="004C6633" w:rsidRPr="00C21394" w:rsidRDefault="004C6633" w:rsidP="006229D2">
            <w:pPr>
              <w:pStyle w:val="BodyText"/>
              <w:jc w:val="center"/>
              <w:rPr>
                <w:sz w:val="20"/>
                <w:szCs w:val="24"/>
              </w:rPr>
            </w:pPr>
            <w:r w:rsidRPr="00C21394">
              <w:rPr>
                <w:rFonts w:hint="eastAsia"/>
                <w:sz w:val="20"/>
                <w:szCs w:val="24"/>
              </w:rPr>
              <w:t>6</w:t>
            </w:r>
          </w:p>
        </w:tc>
        <w:tc>
          <w:tcPr>
            <w:tcW w:w="0" w:type="auto"/>
            <w:vAlign w:val="center"/>
          </w:tcPr>
          <w:p w14:paraId="30E6D90C" w14:textId="77777777" w:rsidR="004C6633" w:rsidRPr="00C21394" w:rsidRDefault="004C6633" w:rsidP="006229D2">
            <w:pPr>
              <w:pStyle w:val="BodyText"/>
              <w:jc w:val="center"/>
              <w:rPr>
                <w:sz w:val="20"/>
                <w:szCs w:val="24"/>
              </w:rPr>
            </w:pPr>
            <w:r w:rsidRPr="00C21394">
              <w:rPr>
                <w:rFonts w:hint="eastAsia"/>
                <w:sz w:val="20"/>
                <w:szCs w:val="24"/>
              </w:rPr>
              <w:t>2</w:t>
            </w:r>
          </w:p>
        </w:tc>
        <w:tc>
          <w:tcPr>
            <w:tcW w:w="0" w:type="auto"/>
            <w:vAlign w:val="center"/>
          </w:tcPr>
          <w:p w14:paraId="23216792" w14:textId="77777777" w:rsidR="004C6633" w:rsidRPr="00C21394" w:rsidRDefault="004C6633" w:rsidP="006229D2">
            <w:pPr>
              <w:pStyle w:val="BodyText"/>
              <w:jc w:val="center"/>
              <w:rPr>
                <w:sz w:val="20"/>
                <w:szCs w:val="24"/>
              </w:rPr>
            </w:pPr>
            <w:r w:rsidRPr="00C21394">
              <w:rPr>
                <w:rFonts w:hint="eastAsia"/>
                <w:sz w:val="20"/>
                <w:szCs w:val="24"/>
              </w:rPr>
              <w:t>8</w:t>
            </w:r>
          </w:p>
        </w:tc>
        <w:tc>
          <w:tcPr>
            <w:tcW w:w="0" w:type="auto"/>
            <w:vAlign w:val="center"/>
          </w:tcPr>
          <w:p w14:paraId="538F0715" w14:textId="77777777" w:rsidR="004C6633" w:rsidRPr="00C21394" w:rsidRDefault="004C6633" w:rsidP="006229D2">
            <w:pPr>
              <w:pStyle w:val="BodyText"/>
              <w:jc w:val="center"/>
              <w:rPr>
                <w:sz w:val="20"/>
                <w:szCs w:val="24"/>
              </w:rPr>
            </w:pPr>
            <w:r w:rsidRPr="00C21394">
              <w:rPr>
                <w:rFonts w:hint="eastAsia"/>
                <w:sz w:val="20"/>
                <w:szCs w:val="24"/>
              </w:rPr>
              <w:t>6%</w:t>
            </w:r>
          </w:p>
        </w:tc>
      </w:tr>
      <w:tr w:rsidR="004C6633" w:rsidRPr="00C21394" w14:paraId="66980EED" w14:textId="77777777" w:rsidTr="004C6633">
        <w:tc>
          <w:tcPr>
            <w:tcW w:w="0" w:type="auto"/>
            <w:vMerge/>
          </w:tcPr>
          <w:p w14:paraId="3D036679" w14:textId="77777777" w:rsidR="004C6633" w:rsidRPr="00C21394" w:rsidRDefault="004C6633" w:rsidP="006229D2">
            <w:pPr>
              <w:pStyle w:val="BodyText"/>
              <w:jc w:val="center"/>
              <w:rPr>
                <w:sz w:val="20"/>
                <w:szCs w:val="24"/>
              </w:rPr>
            </w:pPr>
          </w:p>
        </w:tc>
        <w:tc>
          <w:tcPr>
            <w:tcW w:w="0" w:type="auto"/>
          </w:tcPr>
          <w:p w14:paraId="467EFDA8" w14:textId="77777777" w:rsidR="004C6633" w:rsidRPr="00C21394" w:rsidRDefault="004C6633" w:rsidP="006229D2">
            <w:pPr>
              <w:pStyle w:val="BodyText"/>
              <w:rPr>
                <w:sz w:val="20"/>
                <w:szCs w:val="24"/>
              </w:rPr>
            </w:pPr>
            <w:r w:rsidRPr="00C21394">
              <w:rPr>
                <w:rFonts w:hint="eastAsia"/>
                <w:sz w:val="20"/>
                <w:szCs w:val="24"/>
              </w:rPr>
              <w:t>框架缓存（</w:t>
            </w:r>
            <w:r w:rsidRPr="00C21394">
              <w:rPr>
                <w:rFonts w:hint="eastAsia"/>
                <w:sz w:val="20"/>
                <w:szCs w:val="24"/>
              </w:rPr>
              <w:t>cache</w:t>
            </w:r>
            <w:r w:rsidRPr="00C21394">
              <w:rPr>
                <w:rFonts w:hint="eastAsia"/>
                <w:sz w:val="20"/>
                <w:szCs w:val="24"/>
              </w:rPr>
              <w:t>）了大量数据</w:t>
            </w:r>
          </w:p>
        </w:tc>
        <w:tc>
          <w:tcPr>
            <w:tcW w:w="0" w:type="auto"/>
          </w:tcPr>
          <w:p w14:paraId="10D5FDBC" w14:textId="77777777" w:rsidR="004C6633" w:rsidRPr="00C21394" w:rsidRDefault="004C6633" w:rsidP="006229D2">
            <w:pPr>
              <w:pStyle w:val="BodyText"/>
              <w:rPr>
                <w:sz w:val="20"/>
                <w:szCs w:val="24"/>
              </w:rPr>
            </w:pPr>
            <w:r w:rsidRPr="00C21394">
              <w:rPr>
                <w:rFonts w:hint="eastAsia"/>
                <w:sz w:val="20"/>
                <w:szCs w:val="24"/>
              </w:rPr>
              <w:t>用户显式地将大量数据缓存到内存用（用于数据重用）</w:t>
            </w:r>
          </w:p>
        </w:tc>
        <w:tc>
          <w:tcPr>
            <w:tcW w:w="0" w:type="auto"/>
            <w:vAlign w:val="center"/>
          </w:tcPr>
          <w:p w14:paraId="7C73D7C1" w14:textId="77777777" w:rsidR="004C6633" w:rsidRPr="00C21394" w:rsidRDefault="004C6633" w:rsidP="006229D2">
            <w:pPr>
              <w:pStyle w:val="BodyText"/>
              <w:jc w:val="center"/>
              <w:rPr>
                <w:sz w:val="20"/>
                <w:szCs w:val="24"/>
              </w:rPr>
            </w:pPr>
            <w:r w:rsidRPr="00C21394">
              <w:rPr>
                <w:rFonts w:hint="eastAsia"/>
                <w:sz w:val="20"/>
                <w:szCs w:val="24"/>
              </w:rPr>
              <w:t>0</w:t>
            </w:r>
          </w:p>
        </w:tc>
        <w:tc>
          <w:tcPr>
            <w:tcW w:w="0" w:type="auto"/>
            <w:vAlign w:val="center"/>
          </w:tcPr>
          <w:p w14:paraId="03290BBE" w14:textId="77777777" w:rsidR="004C6633" w:rsidRPr="00C21394" w:rsidRDefault="004C6633" w:rsidP="006229D2">
            <w:pPr>
              <w:pStyle w:val="BodyText"/>
              <w:jc w:val="center"/>
              <w:rPr>
                <w:sz w:val="20"/>
                <w:szCs w:val="24"/>
              </w:rPr>
            </w:pPr>
            <w:r w:rsidRPr="00C21394">
              <w:rPr>
                <w:rFonts w:hint="eastAsia"/>
                <w:sz w:val="20"/>
                <w:szCs w:val="24"/>
              </w:rPr>
              <w:t>7</w:t>
            </w:r>
          </w:p>
        </w:tc>
        <w:tc>
          <w:tcPr>
            <w:tcW w:w="0" w:type="auto"/>
            <w:vAlign w:val="center"/>
          </w:tcPr>
          <w:p w14:paraId="58B4189E" w14:textId="77777777" w:rsidR="004C6633" w:rsidRPr="00C21394" w:rsidRDefault="004C6633" w:rsidP="006229D2">
            <w:pPr>
              <w:pStyle w:val="BodyText"/>
              <w:jc w:val="center"/>
              <w:rPr>
                <w:sz w:val="20"/>
                <w:szCs w:val="24"/>
              </w:rPr>
            </w:pPr>
            <w:r w:rsidRPr="00C21394">
              <w:rPr>
                <w:rFonts w:hint="eastAsia"/>
                <w:sz w:val="20"/>
                <w:szCs w:val="24"/>
              </w:rPr>
              <w:t>7</w:t>
            </w:r>
          </w:p>
        </w:tc>
        <w:tc>
          <w:tcPr>
            <w:tcW w:w="0" w:type="auto"/>
            <w:vAlign w:val="center"/>
          </w:tcPr>
          <w:p w14:paraId="10213FC4" w14:textId="77777777" w:rsidR="004C6633" w:rsidRPr="00C21394" w:rsidRDefault="004C6633" w:rsidP="006229D2">
            <w:pPr>
              <w:pStyle w:val="BodyText"/>
              <w:jc w:val="center"/>
              <w:rPr>
                <w:sz w:val="20"/>
                <w:szCs w:val="24"/>
              </w:rPr>
            </w:pPr>
            <w:r w:rsidRPr="00C21394">
              <w:rPr>
                <w:rFonts w:hint="eastAsia"/>
                <w:sz w:val="20"/>
                <w:szCs w:val="24"/>
              </w:rPr>
              <w:t>6%</w:t>
            </w:r>
          </w:p>
        </w:tc>
      </w:tr>
      <w:tr w:rsidR="004C6633" w:rsidRPr="00C21394" w14:paraId="501CF5E7" w14:textId="77777777" w:rsidTr="004C6633">
        <w:tc>
          <w:tcPr>
            <w:tcW w:w="0" w:type="auto"/>
            <w:vMerge/>
          </w:tcPr>
          <w:p w14:paraId="72819A4C" w14:textId="77777777" w:rsidR="004C6633" w:rsidRPr="00C21394" w:rsidRDefault="004C6633" w:rsidP="006229D2">
            <w:pPr>
              <w:pStyle w:val="BodyText"/>
              <w:jc w:val="center"/>
              <w:rPr>
                <w:sz w:val="20"/>
                <w:szCs w:val="24"/>
              </w:rPr>
            </w:pPr>
          </w:p>
        </w:tc>
        <w:tc>
          <w:tcPr>
            <w:tcW w:w="0" w:type="auto"/>
          </w:tcPr>
          <w:p w14:paraId="71094DA4" w14:textId="77777777" w:rsidR="004C6633" w:rsidRPr="003F5747" w:rsidRDefault="004C6633" w:rsidP="006229D2">
            <w:pPr>
              <w:pStyle w:val="BodyText"/>
              <w:rPr>
                <w:b/>
                <w:sz w:val="20"/>
                <w:szCs w:val="24"/>
              </w:rPr>
            </w:pPr>
            <w:r w:rsidRPr="003F5747">
              <w:rPr>
                <w:rFonts w:hint="eastAsia"/>
                <w:b/>
                <w:sz w:val="20"/>
                <w:szCs w:val="24"/>
              </w:rPr>
              <w:t>子类别总数</w:t>
            </w:r>
          </w:p>
        </w:tc>
        <w:tc>
          <w:tcPr>
            <w:tcW w:w="0" w:type="auto"/>
          </w:tcPr>
          <w:p w14:paraId="0CF48C7C" w14:textId="77777777" w:rsidR="004C6633" w:rsidRPr="003F5747" w:rsidRDefault="004C6633" w:rsidP="006229D2">
            <w:pPr>
              <w:pStyle w:val="BodyText"/>
              <w:rPr>
                <w:b/>
                <w:sz w:val="20"/>
                <w:szCs w:val="24"/>
              </w:rPr>
            </w:pPr>
          </w:p>
        </w:tc>
        <w:tc>
          <w:tcPr>
            <w:tcW w:w="0" w:type="auto"/>
            <w:vAlign w:val="center"/>
          </w:tcPr>
          <w:p w14:paraId="1CBE26EC" w14:textId="77777777" w:rsidR="004C6633" w:rsidRPr="003F5747" w:rsidRDefault="004C6633" w:rsidP="006229D2">
            <w:pPr>
              <w:pStyle w:val="BodyText"/>
              <w:jc w:val="center"/>
              <w:rPr>
                <w:b/>
                <w:sz w:val="20"/>
                <w:szCs w:val="24"/>
              </w:rPr>
            </w:pPr>
            <w:r w:rsidRPr="003F5747">
              <w:rPr>
                <w:rFonts w:hint="eastAsia"/>
                <w:b/>
                <w:sz w:val="20"/>
                <w:szCs w:val="24"/>
              </w:rPr>
              <w:t>6</w:t>
            </w:r>
          </w:p>
        </w:tc>
        <w:tc>
          <w:tcPr>
            <w:tcW w:w="0" w:type="auto"/>
            <w:vAlign w:val="center"/>
          </w:tcPr>
          <w:p w14:paraId="45E7F637" w14:textId="77777777" w:rsidR="004C6633" w:rsidRPr="003F5747" w:rsidRDefault="004C6633" w:rsidP="006229D2">
            <w:pPr>
              <w:pStyle w:val="BodyText"/>
              <w:jc w:val="center"/>
              <w:rPr>
                <w:b/>
                <w:sz w:val="20"/>
                <w:szCs w:val="24"/>
              </w:rPr>
            </w:pPr>
            <w:r w:rsidRPr="003F5747">
              <w:rPr>
                <w:rFonts w:hint="eastAsia"/>
                <w:b/>
                <w:sz w:val="20"/>
                <w:szCs w:val="24"/>
              </w:rPr>
              <w:t>9</w:t>
            </w:r>
          </w:p>
        </w:tc>
        <w:tc>
          <w:tcPr>
            <w:tcW w:w="0" w:type="auto"/>
            <w:vAlign w:val="center"/>
          </w:tcPr>
          <w:p w14:paraId="6EDD6495" w14:textId="77777777" w:rsidR="004C6633" w:rsidRPr="003F5747" w:rsidRDefault="004C6633" w:rsidP="006229D2">
            <w:pPr>
              <w:pStyle w:val="BodyText"/>
              <w:jc w:val="center"/>
              <w:rPr>
                <w:b/>
                <w:sz w:val="20"/>
                <w:szCs w:val="24"/>
              </w:rPr>
            </w:pPr>
            <w:r w:rsidRPr="003F5747">
              <w:rPr>
                <w:rFonts w:hint="eastAsia"/>
                <w:b/>
                <w:sz w:val="20"/>
                <w:szCs w:val="24"/>
              </w:rPr>
              <w:t>15</w:t>
            </w:r>
          </w:p>
        </w:tc>
        <w:tc>
          <w:tcPr>
            <w:tcW w:w="0" w:type="auto"/>
            <w:vAlign w:val="center"/>
          </w:tcPr>
          <w:p w14:paraId="3E68A8B5" w14:textId="77777777" w:rsidR="004C6633" w:rsidRPr="003F5747" w:rsidRDefault="004C6633" w:rsidP="006229D2">
            <w:pPr>
              <w:pStyle w:val="BodyText"/>
              <w:jc w:val="center"/>
              <w:rPr>
                <w:b/>
                <w:sz w:val="20"/>
                <w:szCs w:val="24"/>
              </w:rPr>
            </w:pPr>
            <w:r w:rsidRPr="003F5747">
              <w:rPr>
                <w:rFonts w:hint="eastAsia"/>
                <w:b/>
                <w:sz w:val="20"/>
                <w:szCs w:val="24"/>
              </w:rPr>
              <w:t>12%</w:t>
            </w:r>
          </w:p>
        </w:tc>
      </w:tr>
      <w:tr w:rsidR="004C6633" w:rsidRPr="00C21394" w14:paraId="6057E33E" w14:textId="77777777" w:rsidTr="004C6633">
        <w:tc>
          <w:tcPr>
            <w:tcW w:w="0" w:type="auto"/>
            <w:vMerge w:val="restart"/>
          </w:tcPr>
          <w:p w14:paraId="02128A12" w14:textId="77777777" w:rsidR="004C6633" w:rsidRPr="00C21394" w:rsidRDefault="004C6633" w:rsidP="006229D2">
            <w:pPr>
              <w:pStyle w:val="BodyText"/>
              <w:jc w:val="center"/>
              <w:rPr>
                <w:sz w:val="20"/>
                <w:szCs w:val="24"/>
              </w:rPr>
            </w:pPr>
            <w:r w:rsidRPr="00C21394">
              <w:rPr>
                <w:rFonts w:hint="eastAsia"/>
                <w:sz w:val="20"/>
                <w:szCs w:val="24"/>
              </w:rPr>
              <w:t>数据流异常</w:t>
            </w:r>
          </w:p>
        </w:tc>
        <w:tc>
          <w:tcPr>
            <w:tcW w:w="0" w:type="auto"/>
          </w:tcPr>
          <w:p w14:paraId="1C477E47" w14:textId="77777777" w:rsidR="004C6633" w:rsidRPr="00C21394" w:rsidRDefault="004C6633" w:rsidP="006229D2">
            <w:pPr>
              <w:pStyle w:val="BodyText"/>
              <w:rPr>
                <w:sz w:val="20"/>
                <w:szCs w:val="24"/>
              </w:rPr>
            </w:pPr>
            <w:r w:rsidRPr="00C21394">
              <w:rPr>
                <w:rFonts w:hint="eastAsia"/>
                <w:sz w:val="20"/>
                <w:szCs w:val="24"/>
              </w:rPr>
              <w:t>数据划分不恰当</w:t>
            </w:r>
          </w:p>
        </w:tc>
        <w:tc>
          <w:tcPr>
            <w:tcW w:w="0" w:type="auto"/>
          </w:tcPr>
          <w:p w14:paraId="7DC423F0" w14:textId="77777777" w:rsidR="004C6633" w:rsidRPr="00C21394" w:rsidRDefault="004C6633" w:rsidP="006229D2">
            <w:pPr>
              <w:pStyle w:val="BodyText"/>
              <w:rPr>
                <w:sz w:val="20"/>
                <w:szCs w:val="24"/>
              </w:rPr>
            </w:pPr>
            <w:r w:rsidRPr="00C21394">
              <w:rPr>
                <w:rFonts w:hint="eastAsia"/>
                <w:sz w:val="20"/>
                <w:szCs w:val="24"/>
              </w:rPr>
              <w:t>一些数据块（</w:t>
            </w:r>
            <w:r w:rsidRPr="00C21394">
              <w:rPr>
                <w:rFonts w:hint="eastAsia"/>
                <w:sz w:val="20"/>
                <w:szCs w:val="24"/>
              </w:rPr>
              <w:t>partition</w:t>
            </w:r>
            <w:r>
              <w:rPr>
                <w:rFonts w:hint="eastAsia"/>
                <w:sz w:val="20"/>
                <w:szCs w:val="24"/>
              </w:rPr>
              <w:t>）变的太</w:t>
            </w:r>
            <w:r w:rsidRPr="00C21394">
              <w:rPr>
                <w:rFonts w:hint="eastAsia"/>
                <w:sz w:val="20"/>
                <w:szCs w:val="24"/>
              </w:rPr>
              <w:t>大</w:t>
            </w:r>
          </w:p>
        </w:tc>
        <w:tc>
          <w:tcPr>
            <w:tcW w:w="0" w:type="auto"/>
            <w:vAlign w:val="center"/>
          </w:tcPr>
          <w:p w14:paraId="68A39D3B" w14:textId="77777777" w:rsidR="004C6633" w:rsidRPr="00C21394" w:rsidRDefault="004C6633" w:rsidP="006229D2">
            <w:pPr>
              <w:pStyle w:val="BodyText"/>
              <w:jc w:val="center"/>
              <w:rPr>
                <w:sz w:val="20"/>
                <w:szCs w:val="24"/>
              </w:rPr>
            </w:pPr>
            <w:r w:rsidRPr="00C21394">
              <w:rPr>
                <w:rFonts w:hint="eastAsia"/>
                <w:sz w:val="20"/>
                <w:szCs w:val="24"/>
              </w:rPr>
              <w:t>3</w:t>
            </w:r>
          </w:p>
        </w:tc>
        <w:tc>
          <w:tcPr>
            <w:tcW w:w="0" w:type="auto"/>
            <w:vAlign w:val="center"/>
          </w:tcPr>
          <w:p w14:paraId="67D3C1C3" w14:textId="77777777" w:rsidR="004C6633" w:rsidRPr="00C21394" w:rsidRDefault="004C6633" w:rsidP="006229D2">
            <w:pPr>
              <w:pStyle w:val="BodyText"/>
              <w:jc w:val="center"/>
              <w:rPr>
                <w:sz w:val="20"/>
                <w:szCs w:val="24"/>
              </w:rPr>
            </w:pPr>
            <w:r w:rsidRPr="00C21394">
              <w:rPr>
                <w:rFonts w:hint="eastAsia"/>
                <w:sz w:val="20"/>
                <w:szCs w:val="24"/>
              </w:rPr>
              <w:t>13</w:t>
            </w:r>
          </w:p>
        </w:tc>
        <w:tc>
          <w:tcPr>
            <w:tcW w:w="0" w:type="auto"/>
            <w:vAlign w:val="center"/>
          </w:tcPr>
          <w:p w14:paraId="41BD542B" w14:textId="77777777" w:rsidR="004C6633" w:rsidRPr="00C21394" w:rsidRDefault="004C6633" w:rsidP="006229D2">
            <w:pPr>
              <w:pStyle w:val="BodyText"/>
              <w:jc w:val="center"/>
              <w:rPr>
                <w:sz w:val="20"/>
                <w:szCs w:val="24"/>
              </w:rPr>
            </w:pPr>
            <w:r w:rsidRPr="00C21394">
              <w:rPr>
                <w:rFonts w:hint="eastAsia"/>
                <w:sz w:val="20"/>
                <w:szCs w:val="24"/>
              </w:rPr>
              <w:t>16</w:t>
            </w:r>
          </w:p>
        </w:tc>
        <w:tc>
          <w:tcPr>
            <w:tcW w:w="0" w:type="auto"/>
            <w:vAlign w:val="center"/>
          </w:tcPr>
          <w:p w14:paraId="1752D8E7" w14:textId="77777777" w:rsidR="004C6633" w:rsidRPr="00C21394" w:rsidRDefault="004C6633" w:rsidP="006229D2">
            <w:pPr>
              <w:pStyle w:val="BodyText"/>
              <w:jc w:val="center"/>
              <w:rPr>
                <w:sz w:val="20"/>
                <w:szCs w:val="24"/>
              </w:rPr>
            </w:pPr>
            <w:r w:rsidRPr="00C21394">
              <w:rPr>
                <w:rFonts w:hint="eastAsia"/>
                <w:sz w:val="20"/>
                <w:szCs w:val="24"/>
              </w:rPr>
              <w:t>13%</w:t>
            </w:r>
          </w:p>
        </w:tc>
      </w:tr>
      <w:tr w:rsidR="004C6633" w:rsidRPr="00C21394" w14:paraId="2B7C5532" w14:textId="77777777" w:rsidTr="004C6633">
        <w:tc>
          <w:tcPr>
            <w:tcW w:w="0" w:type="auto"/>
            <w:vMerge/>
          </w:tcPr>
          <w:p w14:paraId="26B5ACBF" w14:textId="77777777" w:rsidR="004C6633" w:rsidRPr="00C21394" w:rsidRDefault="004C6633" w:rsidP="006229D2">
            <w:pPr>
              <w:pStyle w:val="BodyText"/>
              <w:jc w:val="center"/>
              <w:rPr>
                <w:sz w:val="20"/>
                <w:szCs w:val="24"/>
              </w:rPr>
            </w:pPr>
          </w:p>
        </w:tc>
        <w:tc>
          <w:tcPr>
            <w:tcW w:w="0" w:type="auto"/>
          </w:tcPr>
          <w:p w14:paraId="22B0F275" w14:textId="77777777" w:rsidR="004C6633" w:rsidRPr="00C21394" w:rsidRDefault="004C6633" w:rsidP="006229D2">
            <w:pPr>
              <w:pStyle w:val="BodyText"/>
              <w:rPr>
                <w:sz w:val="20"/>
                <w:szCs w:val="24"/>
              </w:rPr>
            </w:pPr>
            <w:r w:rsidRPr="00C21394">
              <w:rPr>
                <w:rFonts w:hint="eastAsia"/>
                <w:sz w:val="20"/>
                <w:szCs w:val="24"/>
              </w:rPr>
              <w:t>热点</w:t>
            </w:r>
            <w:r w:rsidRPr="00C21394">
              <w:rPr>
                <w:rFonts w:hint="eastAsia"/>
                <w:sz w:val="20"/>
                <w:szCs w:val="24"/>
              </w:rPr>
              <w:t>key</w:t>
            </w:r>
          </w:p>
        </w:tc>
        <w:tc>
          <w:tcPr>
            <w:tcW w:w="0" w:type="auto"/>
          </w:tcPr>
          <w:p w14:paraId="79522886" w14:textId="77777777" w:rsidR="004C6633" w:rsidRPr="00C21394" w:rsidRDefault="004C6633" w:rsidP="006229D2">
            <w:pPr>
              <w:pStyle w:val="BodyText"/>
              <w:rPr>
                <w:sz w:val="20"/>
                <w:szCs w:val="24"/>
              </w:rPr>
            </w:pPr>
            <w:r w:rsidRPr="00C21394">
              <w:rPr>
                <w:rFonts w:hint="eastAsia"/>
                <w:sz w:val="20"/>
                <w:szCs w:val="24"/>
              </w:rPr>
              <w:t>运行时一些</w:t>
            </w:r>
            <w:r w:rsidRPr="00C21394">
              <w:rPr>
                <w:sz w:val="20"/>
                <w:szCs w:val="24"/>
              </w:rPr>
              <w:t>&lt;k, list(v)&gt;</w:t>
            </w:r>
            <w:r>
              <w:rPr>
                <w:rFonts w:hint="eastAsia"/>
                <w:sz w:val="20"/>
                <w:szCs w:val="24"/>
              </w:rPr>
              <w:t>变得太</w:t>
            </w:r>
            <w:r w:rsidRPr="00C21394">
              <w:rPr>
                <w:rFonts w:hint="eastAsia"/>
                <w:sz w:val="20"/>
                <w:szCs w:val="24"/>
              </w:rPr>
              <w:t>大</w:t>
            </w:r>
          </w:p>
        </w:tc>
        <w:tc>
          <w:tcPr>
            <w:tcW w:w="0" w:type="auto"/>
            <w:vAlign w:val="center"/>
          </w:tcPr>
          <w:p w14:paraId="5FE99B75" w14:textId="77777777" w:rsidR="004C6633" w:rsidRPr="00C21394" w:rsidRDefault="004C6633" w:rsidP="006229D2">
            <w:pPr>
              <w:pStyle w:val="BodyText"/>
              <w:jc w:val="center"/>
              <w:rPr>
                <w:sz w:val="20"/>
                <w:szCs w:val="24"/>
              </w:rPr>
            </w:pPr>
            <w:r w:rsidRPr="00C21394">
              <w:rPr>
                <w:rFonts w:hint="eastAsia"/>
                <w:sz w:val="20"/>
                <w:szCs w:val="24"/>
              </w:rPr>
              <w:t>15</w:t>
            </w:r>
          </w:p>
        </w:tc>
        <w:tc>
          <w:tcPr>
            <w:tcW w:w="0" w:type="auto"/>
            <w:vAlign w:val="center"/>
          </w:tcPr>
          <w:p w14:paraId="1FFDBE3C" w14:textId="77777777" w:rsidR="004C6633" w:rsidRPr="00C21394" w:rsidRDefault="004C6633" w:rsidP="006229D2">
            <w:pPr>
              <w:pStyle w:val="BodyText"/>
              <w:jc w:val="center"/>
              <w:rPr>
                <w:sz w:val="20"/>
                <w:szCs w:val="24"/>
              </w:rPr>
            </w:pPr>
            <w:r w:rsidRPr="00C21394">
              <w:rPr>
                <w:rFonts w:hint="eastAsia"/>
                <w:sz w:val="20"/>
                <w:szCs w:val="24"/>
              </w:rPr>
              <w:t>8</w:t>
            </w:r>
          </w:p>
        </w:tc>
        <w:tc>
          <w:tcPr>
            <w:tcW w:w="0" w:type="auto"/>
            <w:vAlign w:val="center"/>
          </w:tcPr>
          <w:p w14:paraId="6477B865" w14:textId="77777777" w:rsidR="004C6633" w:rsidRPr="00C21394" w:rsidRDefault="004C6633" w:rsidP="006229D2">
            <w:pPr>
              <w:pStyle w:val="BodyText"/>
              <w:jc w:val="center"/>
              <w:rPr>
                <w:sz w:val="20"/>
                <w:szCs w:val="24"/>
              </w:rPr>
            </w:pPr>
            <w:r w:rsidRPr="00C21394">
              <w:rPr>
                <w:rFonts w:hint="eastAsia"/>
                <w:sz w:val="20"/>
                <w:szCs w:val="24"/>
              </w:rPr>
              <w:t>23</w:t>
            </w:r>
          </w:p>
        </w:tc>
        <w:tc>
          <w:tcPr>
            <w:tcW w:w="0" w:type="auto"/>
            <w:vAlign w:val="center"/>
          </w:tcPr>
          <w:p w14:paraId="5FE9E829" w14:textId="77777777" w:rsidR="004C6633" w:rsidRPr="00C21394" w:rsidRDefault="004C6633" w:rsidP="006229D2">
            <w:pPr>
              <w:pStyle w:val="BodyText"/>
              <w:jc w:val="center"/>
              <w:rPr>
                <w:sz w:val="20"/>
                <w:szCs w:val="24"/>
              </w:rPr>
            </w:pPr>
            <w:r w:rsidRPr="00C21394">
              <w:rPr>
                <w:rFonts w:hint="eastAsia"/>
                <w:sz w:val="20"/>
                <w:szCs w:val="24"/>
              </w:rPr>
              <w:t>18%</w:t>
            </w:r>
          </w:p>
        </w:tc>
      </w:tr>
      <w:tr w:rsidR="004C6633" w:rsidRPr="00C21394" w14:paraId="4A8D8988" w14:textId="77777777" w:rsidTr="004C6633">
        <w:tc>
          <w:tcPr>
            <w:tcW w:w="0" w:type="auto"/>
            <w:vMerge/>
          </w:tcPr>
          <w:p w14:paraId="5BDD3302" w14:textId="77777777" w:rsidR="004C6633" w:rsidRPr="00C21394" w:rsidRDefault="004C6633" w:rsidP="006229D2">
            <w:pPr>
              <w:pStyle w:val="BodyText"/>
              <w:jc w:val="center"/>
              <w:rPr>
                <w:sz w:val="20"/>
                <w:szCs w:val="24"/>
              </w:rPr>
            </w:pPr>
          </w:p>
        </w:tc>
        <w:tc>
          <w:tcPr>
            <w:tcW w:w="0" w:type="auto"/>
          </w:tcPr>
          <w:p w14:paraId="4FFAB761" w14:textId="77777777" w:rsidR="004C6633" w:rsidRPr="00C21394" w:rsidRDefault="004C6633" w:rsidP="006229D2">
            <w:pPr>
              <w:pStyle w:val="BodyText"/>
              <w:rPr>
                <w:sz w:val="20"/>
                <w:szCs w:val="24"/>
              </w:rPr>
            </w:pPr>
            <w:r w:rsidRPr="00C21394">
              <w:rPr>
                <w:rFonts w:hint="eastAsia"/>
                <w:sz w:val="20"/>
                <w:szCs w:val="24"/>
              </w:rPr>
              <w:t>单个键值对太大</w:t>
            </w:r>
          </w:p>
        </w:tc>
        <w:tc>
          <w:tcPr>
            <w:tcW w:w="0" w:type="auto"/>
          </w:tcPr>
          <w:p w14:paraId="6059F467" w14:textId="77777777" w:rsidR="004C6633" w:rsidRPr="00C21394" w:rsidRDefault="004C6633" w:rsidP="006229D2">
            <w:pPr>
              <w:pStyle w:val="BodyText"/>
              <w:rPr>
                <w:sz w:val="20"/>
                <w:szCs w:val="24"/>
              </w:rPr>
            </w:pPr>
            <w:r w:rsidRPr="00C21394">
              <w:rPr>
                <w:rFonts w:hint="eastAsia"/>
                <w:sz w:val="20"/>
                <w:szCs w:val="24"/>
              </w:rPr>
              <w:t>运行时单个</w:t>
            </w:r>
            <w:r w:rsidRPr="00C21394">
              <w:rPr>
                <w:sz w:val="20"/>
                <w:szCs w:val="24"/>
              </w:rPr>
              <w:t>&lt;k,</w:t>
            </w:r>
            <w:r w:rsidRPr="00C21394">
              <w:rPr>
                <w:rFonts w:hint="eastAsia"/>
                <w:sz w:val="20"/>
                <w:szCs w:val="24"/>
              </w:rPr>
              <w:t xml:space="preserve"> </w:t>
            </w:r>
            <w:r w:rsidRPr="00C21394">
              <w:rPr>
                <w:sz w:val="20"/>
                <w:szCs w:val="24"/>
              </w:rPr>
              <w:t>v&gt;</w:t>
            </w:r>
            <w:r>
              <w:rPr>
                <w:rFonts w:hint="eastAsia"/>
                <w:sz w:val="20"/>
                <w:szCs w:val="24"/>
              </w:rPr>
              <w:t>太</w:t>
            </w:r>
            <w:r w:rsidRPr="00C21394">
              <w:rPr>
                <w:rFonts w:hint="eastAsia"/>
                <w:sz w:val="20"/>
                <w:szCs w:val="24"/>
              </w:rPr>
              <w:t>大</w:t>
            </w:r>
          </w:p>
        </w:tc>
        <w:tc>
          <w:tcPr>
            <w:tcW w:w="0" w:type="auto"/>
            <w:vAlign w:val="center"/>
          </w:tcPr>
          <w:p w14:paraId="76021065" w14:textId="77777777" w:rsidR="004C6633" w:rsidRPr="00C21394" w:rsidRDefault="004C6633" w:rsidP="006229D2">
            <w:pPr>
              <w:pStyle w:val="BodyText"/>
              <w:jc w:val="center"/>
              <w:rPr>
                <w:sz w:val="20"/>
                <w:szCs w:val="24"/>
              </w:rPr>
            </w:pPr>
            <w:r w:rsidRPr="00C21394">
              <w:rPr>
                <w:rFonts w:hint="eastAsia"/>
                <w:sz w:val="20"/>
                <w:szCs w:val="24"/>
              </w:rPr>
              <w:t>6</w:t>
            </w:r>
          </w:p>
        </w:tc>
        <w:tc>
          <w:tcPr>
            <w:tcW w:w="0" w:type="auto"/>
            <w:vAlign w:val="center"/>
          </w:tcPr>
          <w:p w14:paraId="483BF1FF" w14:textId="77777777" w:rsidR="004C6633" w:rsidRPr="00C21394" w:rsidRDefault="004C6633" w:rsidP="006229D2">
            <w:pPr>
              <w:pStyle w:val="BodyText"/>
              <w:jc w:val="center"/>
              <w:rPr>
                <w:sz w:val="20"/>
                <w:szCs w:val="24"/>
              </w:rPr>
            </w:pPr>
            <w:r w:rsidRPr="00C21394">
              <w:rPr>
                <w:rFonts w:hint="eastAsia"/>
                <w:sz w:val="20"/>
                <w:szCs w:val="24"/>
              </w:rPr>
              <w:t>1</w:t>
            </w:r>
          </w:p>
        </w:tc>
        <w:tc>
          <w:tcPr>
            <w:tcW w:w="0" w:type="auto"/>
            <w:vAlign w:val="center"/>
          </w:tcPr>
          <w:p w14:paraId="3EBF8E7E" w14:textId="77777777" w:rsidR="004C6633" w:rsidRPr="00C21394" w:rsidRDefault="004C6633" w:rsidP="006229D2">
            <w:pPr>
              <w:pStyle w:val="BodyText"/>
              <w:jc w:val="center"/>
              <w:rPr>
                <w:sz w:val="20"/>
                <w:szCs w:val="24"/>
              </w:rPr>
            </w:pPr>
            <w:r w:rsidRPr="00C21394">
              <w:rPr>
                <w:rFonts w:hint="eastAsia"/>
                <w:sz w:val="20"/>
                <w:szCs w:val="24"/>
              </w:rPr>
              <w:t>7</w:t>
            </w:r>
          </w:p>
        </w:tc>
        <w:tc>
          <w:tcPr>
            <w:tcW w:w="0" w:type="auto"/>
            <w:vAlign w:val="center"/>
          </w:tcPr>
          <w:p w14:paraId="55CA3CDB" w14:textId="77777777" w:rsidR="004C6633" w:rsidRPr="00C21394" w:rsidRDefault="004C6633" w:rsidP="006229D2">
            <w:pPr>
              <w:pStyle w:val="BodyText"/>
              <w:jc w:val="center"/>
              <w:rPr>
                <w:sz w:val="20"/>
                <w:szCs w:val="24"/>
              </w:rPr>
            </w:pPr>
            <w:r w:rsidRPr="00C21394">
              <w:rPr>
                <w:rFonts w:hint="eastAsia"/>
                <w:sz w:val="20"/>
                <w:szCs w:val="24"/>
              </w:rPr>
              <w:t>6%</w:t>
            </w:r>
          </w:p>
        </w:tc>
      </w:tr>
      <w:tr w:rsidR="004C6633" w:rsidRPr="00C21394" w14:paraId="120826A7" w14:textId="77777777" w:rsidTr="004C6633">
        <w:tc>
          <w:tcPr>
            <w:tcW w:w="0" w:type="auto"/>
            <w:vMerge/>
          </w:tcPr>
          <w:p w14:paraId="32E1F66E" w14:textId="77777777" w:rsidR="004C6633" w:rsidRPr="00C21394" w:rsidRDefault="004C6633" w:rsidP="006229D2">
            <w:pPr>
              <w:pStyle w:val="BodyText"/>
              <w:jc w:val="center"/>
              <w:rPr>
                <w:sz w:val="20"/>
                <w:szCs w:val="24"/>
              </w:rPr>
            </w:pPr>
          </w:p>
        </w:tc>
        <w:tc>
          <w:tcPr>
            <w:tcW w:w="0" w:type="auto"/>
          </w:tcPr>
          <w:p w14:paraId="21B7B381" w14:textId="77777777" w:rsidR="004C6633" w:rsidRPr="003F5747" w:rsidRDefault="004C6633" w:rsidP="006229D2">
            <w:pPr>
              <w:pStyle w:val="BodyText"/>
              <w:rPr>
                <w:b/>
                <w:sz w:val="20"/>
                <w:szCs w:val="24"/>
              </w:rPr>
            </w:pPr>
            <w:r w:rsidRPr="003F5747">
              <w:rPr>
                <w:rFonts w:hint="eastAsia"/>
                <w:b/>
                <w:sz w:val="20"/>
                <w:szCs w:val="24"/>
              </w:rPr>
              <w:t>子类别总数</w:t>
            </w:r>
          </w:p>
        </w:tc>
        <w:tc>
          <w:tcPr>
            <w:tcW w:w="0" w:type="auto"/>
          </w:tcPr>
          <w:p w14:paraId="1F6E11AA" w14:textId="77777777" w:rsidR="004C6633" w:rsidRPr="003F5747" w:rsidRDefault="004C6633" w:rsidP="006229D2">
            <w:pPr>
              <w:pStyle w:val="BodyText"/>
              <w:rPr>
                <w:b/>
                <w:sz w:val="20"/>
                <w:szCs w:val="24"/>
              </w:rPr>
            </w:pPr>
          </w:p>
        </w:tc>
        <w:tc>
          <w:tcPr>
            <w:tcW w:w="0" w:type="auto"/>
            <w:vAlign w:val="center"/>
          </w:tcPr>
          <w:p w14:paraId="5CA86A44" w14:textId="77777777" w:rsidR="004C6633" w:rsidRPr="003F5747" w:rsidRDefault="004C6633" w:rsidP="006229D2">
            <w:pPr>
              <w:pStyle w:val="BodyText"/>
              <w:jc w:val="center"/>
              <w:rPr>
                <w:b/>
                <w:sz w:val="20"/>
                <w:szCs w:val="24"/>
              </w:rPr>
            </w:pPr>
            <w:r w:rsidRPr="003F5747">
              <w:rPr>
                <w:rFonts w:hint="eastAsia"/>
                <w:b/>
                <w:sz w:val="20"/>
                <w:szCs w:val="24"/>
              </w:rPr>
              <w:t>24</w:t>
            </w:r>
          </w:p>
        </w:tc>
        <w:tc>
          <w:tcPr>
            <w:tcW w:w="0" w:type="auto"/>
            <w:vAlign w:val="center"/>
          </w:tcPr>
          <w:p w14:paraId="4401A5CB" w14:textId="77777777" w:rsidR="004C6633" w:rsidRPr="003F5747" w:rsidRDefault="004C6633" w:rsidP="006229D2">
            <w:pPr>
              <w:pStyle w:val="BodyText"/>
              <w:jc w:val="center"/>
              <w:rPr>
                <w:b/>
                <w:sz w:val="20"/>
                <w:szCs w:val="24"/>
              </w:rPr>
            </w:pPr>
            <w:r w:rsidRPr="003F5747">
              <w:rPr>
                <w:rFonts w:hint="eastAsia"/>
                <w:b/>
                <w:sz w:val="20"/>
                <w:szCs w:val="24"/>
              </w:rPr>
              <w:t>22</w:t>
            </w:r>
          </w:p>
        </w:tc>
        <w:tc>
          <w:tcPr>
            <w:tcW w:w="0" w:type="auto"/>
            <w:vAlign w:val="center"/>
          </w:tcPr>
          <w:p w14:paraId="0E423697" w14:textId="77777777" w:rsidR="004C6633" w:rsidRPr="003F5747" w:rsidRDefault="004C6633" w:rsidP="006229D2">
            <w:pPr>
              <w:pStyle w:val="BodyText"/>
              <w:jc w:val="center"/>
              <w:rPr>
                <w:b/>
                <w:sz w:val="20"/>
                <w:szCs w:val="24"/>
              </w:rPr>
            </w:pPr>
            <w:r w:rsidRPr="003F5747">
              <w:rPr>
                <w:rFonts w:hint="eastAsia"/>
                <w:b/>
                <w:sz w:val="20"/>
                <w:szCs w:val="24"/>
              </w:rPr>
              <w:t>46</w:t>
            </w:r>
          </w:p>
        </w:tc>
        <w:tc>
          <w:tcPr>
            <w:tcW w:w="0" w:type="auto"/>
            <w:vAlign w:val="center"/>
          </w:tcPr>
          <w:p w14:paraId="1D34EA2B" w14:textId="77777777" w:rsidR="004C6633" w:rsidRPr="003F5747" w:rsidRDefault="004C6633" w:rsidP="006229D2">
            <w:pPr>
              <w:pStyle w:val="BodyText"/>
              <w:jc w:val="center"/>
              <w:rPr>
                <w:b/>
                <w:sz w:val="20"/>
                <w:szCs w:val="24"/>
              </w:rPr>
            </w:pPr>
            <w:r w:rsidRPr="003F5747">
              <w:rPr>
                <w:rFonts w:hint="eastAsia"/>
                <w:b/>
                <w:sz w:val="20"/>
                <w:szCs w:val="24"/>
              </w:rPr>
              <w:t>37%</w:t>
            </w:r>
          </w:p>
        </w:tc>
      </w:tr>
      <w:tr w:rsidR="004C6633" w:rsidRPr="00C21394" w14:paraId="32AC105C" w14:textId="77777777" w:rsidTr="004C6633">
        <w:tc>
          <w:tcPr>
            <w:tcW w:w="0" w:type="auto"/>
            <w:vMerge w:val="restart"/>
          </w:tcPr>
          <w:p w14:paraId="5DBF7C87" w14:textId="77777777" w:rsidR="004C6633" w:rsidRPr="00C21394" w:rsidRDefault="004C6633" w:rsidP="006229D2">
            <w:pPr>
              <w:pStyle w:val="BodyText"/>
              <w:jc w:val="center"/>
              <w:rPr>
                <w:sz w:val="20"/>
                <w:szCs w:val="24"/>
              </w:rPr>
            </w:pPr>
            <w:r w:rsidRPr="00C21394">
              <w:rPr>
                <w:rFonts w:hint="eastAsia"/>
                <w:sz w:val="20"/>
                <w:szCs w:val="24"/>
              </w:rPr>
              <w:t>内存使用密集的用户代码</w:t>
            </w:r>
          </w:p>
        </w:tc>
        <w:tc>
          <w:tcPr>
            <w:tcW w:w="0" w:type="auto"/>
          </w:tcPr>
          <w:p w14:paraId="16193929" w14:textId="77777777" w:rsidR="004C6633" w:rsidRPr="00C21394" w:rsidRDefault="004C6633" w:rsidP="006229D2">
            <w:pPr>
              <w:pStyle w:val="BodyText"/>
              <w:rPr>
                <w:sz w:val="20"/>
                <w:szCs w:val="24"/>
              </w:rPr>
            </w:pPr>
            <w:r w:rsidRPr="00C21394">
              <w:rPr>
                <w:rFonts w:hint="eastAsia"/>
                <w:sz w:val="20"/>
                <w:szCs w:val="24"/>
              </w:rPr>
              <w:t>用户代码加载了大量外部数据</w:t>
            </w:r>
          </w:p>
        </w:tc>
        <w:tc>
          <w:tcPr>
            <w:tcW w:w="0" w:type="auto"/>
          </w:tcPr>
          <w:p w14:paraId="60B2A5DF" w14:textId="77777777" w:rsidR="004C6633" w:rsidRPr="00C21394" w:rsidRDefault="004C6633" w:rsidP="006229D2">
            <w:pPr>
              <w:pStyle w:val="BodyText"/>
              <w:rPr>
                <w:sz w:val="20"/>
                <w:szCs w:val="24"/>
              </w:rPr>
            </w:pPr>
            <w:r w:rsidRPr="00C21394">
              <w:rPr>
                <w:rFonts w:hint="eastAsia"/>
                <w:sz w:val="20"/>
                <w:szCs w:val="24"/>
              </w:rPr>
              <w:t>用户代码在未处理键值对之前，加载了大量的外部数据</w:t>
            </w:r>
          </w:p>
        </w:tc>
        <w:tc>
          <w:tcPr>
            <w:tcW w:w="0" w:type="auto"/>
            <w:vAlign w:val="center"/>
          </w:tcPr>
          <w:p w14:paraId="40923CE5" w14:textId="77777777" w:rsidR="004C6633" w:rsidRPr="00C21394" w:rsidRDefault="004C6633" w:rsidP="006229D2">
            <w:pPr>
              <w:pStyle w:val="BodyText"/>
              <w:jc w:val="center"/>
              <w:rPr>
                <w:sz w:val="20"/>
                <w:szCs w:val="24"/>
              </w:rPr>
            </w:pPr>
            <w:r w:rsidRPr="00C21394">
              <w:rPr>
                <w:rFonts w:hint="eastAsia"/>
                <w:sz w:val="20"/>
                <w:szCs w:val="24"/>
              </w:rPr>
              <w:t>8</w:t>
            </w:r>
          </w:p>
        </w:tc>
        <w:tc>
          <w:tcPr>
            <w:tcW w:w="0" w:type="auto"/>
            <w:vAlign w:val="center"/>
          </w:tcPr>
          <w:p w14:paraId="4536F1B6" w14:textId="77777777" w:rsidR="004C6633" w:rsidRPr="00C21394" w:rsidRDefault="004C6633" w:rsidP="006229D2">
            <w:pPr>
              <w:pStyle w:val="BodyText"/>
              <w:jc w:val="center"/>
              <w:rPr>
                <w:sz w:val="20"/>
                <w:szCs w:val="24"/>
              </w:rPr>
            </w:pPr>
            <w:r w:rsidRPr="00C21394">
              <w:rPr>
                <w:rFonts w:hint="eastAsia"/>
                <w:sz w:val="20"/>
                <w:szCs w:val="24"/>
              </w:rPr>
              <w:t>0</w:t>
            </w:r>
          </w:p>
        </w:tc>
        <w:tc>
          <w:tcPr>
            <w:tcW w:w="0" w:type="auto"/>
            <w:vAlign w:val="center"/>
          </w:tcPr>
          <w:p w14:paraId="67E3A8C2" w14:textId="77777777" w:rsidR="004C6633" w:rsidRPr="00C21394" w:rsidRDefault="004C6633" w:rsidP="006229D2">
            <w:pPr>
              <w:pStyle w:val="BodyText"/>
              <w:jc w:val="center"/>
              <w:rPr>
                <w:sz w:val="20"/>
                <w:szCs w:val="24"/>
              </w:rPr>
            </w:pPr>
            <w:r w:rsidRPr="00C21394">
              <w:rPr>
                <w:rFonts w:hint="eastAsia"/>
                <w:sz w:val="20"/>
                <w:szCs w:val="24"/>
              </w:rPr>
              <w:t>8</w:t>
            </w:r>
          </w:p>
        </w:tc>
        <w:tc>
          <w:tcPr>
            <w:tcW w:w="0" w:type="auto"/>
            <w:vAlign w:val="center"/>
          </w:tcPr>
          <w:p w14:paraId="23CE0BEC" w14:textId="77777777" w:rsidR="004C6633" w:rsidRPr="00C21394" w:rsidRDefault="004C6633" w:rsidP="006229D2">
            <w:pPr>
              <w:pStyle w:val="BodyText"/>
              <w:jc w:val="center"/>
              <w:rPr>
                <w:sz w:val="20"/>
                <w:szCs w:val="24"/>
              </w:rPr>
            </w:pPr>
            <w:r w:rsidRPr="00C21394">
              <w:rPr>
                <w:rFonts w:hint="eastAsia"/>
                <w:sz w:val="20"/>
                <w:szCs w:val="24"/>
              </w:rPr>
              <w:t>6%</w:t>
            </w:r>
          </w:p>
        </w:tc>
      </w:tr>
      <w:tr w:rsidR="004C6633" w:rsidRPr="00C21394" w14:paraId="577131DA" w14:textId="77777777" w:rsidTr="004C6633">
        <w:tc>
          <w:tcPr>
            <w:tcW w:w="0" w:type="auto"/>
            <w:vMerge/>
          </w:tcPr>
          <w:p w14:paraId="0DFC7909" w14:textId="77777777" w:rsidR="004C6633" w:rsidRPr="00C21394" w:rsidRDefault="004C6633" w:rsidP="006229D2">
            <w:pPr>
              <w:pStyle w:val="BodyText"/>
              <w:jc w:val="center"/>
              <w:rPr>
                <w:sz w:val="20"/>
                <w:szCs w:val="24"/>
              </w:rPr>
            </w:pPr>
          </w:p>
        </w:tc>
        <w:tc>
          <w:tcPr>
            <w:tcW w:w="0" w:type="auto"/>
          </w:tcPr>
          <w:p w14:paraId="29BBF90E" w14:textId="77777777" w:rsidR="004C6633" w:rsidRPr="00C21394" w:rsidRDefault="004C6633" w:rsidP="006229D2">
            <w:pPr>
              <w:pStyle w:val="BodyText"/>
              <w:rPr>
                <w:sz w:val="20"/>
                <w:szCs w:val="24"/>
              </w:rPr>
            </w:pPr>
            <w:r>
              <w:rPr>
                <w:rFonts w:hint="eastAsia"/>
                <w:sz w:val="20"/>
                <w:szCs w:val="24"/>
              </w:rPr>
              <w:t>单个中间计算结果过</w:t>
            </w:r>
            <w:r w:rsidRPr="00C21394">
              <w:rPr>
                <w:rFonts w:hint="eastAsia"/>
                <w:sz w:val="20"/>
                <w:szCs w:val="24"/>
              </w:rPr>
              <w:t>大</w:t>
            </w:r>
          </w:p>
        </w:tc>
        <w:tc>
          <w:tcPr>
            <w:tcW w:w="0" w:type="auto"/>
          </w:tcPr>
          <w:p w14:paraId="2B4E5D10" w14:textId="77777777" w:rsidR="004C6633" w:rsidRPr="00C21394" w:rsidRDefault="004C6633" w:rsidP="006229D2">
            <w:pPr>
              <w:pStyle w:val="BodyText"/>
              <w:rPr>
                <w:sz w:val="20"/>
                <w:szCs w:val="24"/>
              </w:rPr>
            </w:pPr>
            <w:r w:rsidRPr="00C21394">
              <w:rPr>
                <w:rFonts w:hint="eastAsia"/>
                <w:sz w:val="20"/>
                <w:szCs w:val="24"/>
              </w:rPr>
              <w:t>用户代码在处理单个键值对的时候产生了大量的中间计算结果</w:t>
            </w:r>
          </w:p>
        </w:tc>
        <w:tc>
          <w:tcPr>
            <w:tcW w:w="0" w:type="auto"/>
            <w:vAlign w:val="center"/>
          </w:tcPr>
          <w:p w14:paraId="7854F385" w14:textId="77777777" w:rsidR="004C6633" w:rsidRPr="00C21394" w:rsidRDefault="004C6633" w:rsidP="006229D2">
            <w:pPr>
              <w:pStyle w:val="BodyText"/>
              <w:jc w:val="center"/>
              <w:rPr>
                <w:sz w:val="20"/>
                <w:szCs w:val="24"/>
              </w:rPr>
            </w:pPr>
            <w:r w:rsidRPr="00C21394">
              <w:rPr>
                <w:rFonts w:hint="eastAsia"/>
                <w:sz w:val="20"/>
                <w:szCs w:val="24"/>
              </w:rPr>
              <w:t>4</w:t>
            </w:r>
            <w:r w:rsidRPr="00C21394">
              <w:rPr>
                <w:sz w:val="20"/>
                <w:szCs w:val="24"/>
              </w:rPr>
              <w:t>(3)*</w:t>
            </w:r>
          </w:p>
        </w:tc>
        <w:tc>
          <w:tcPr>
            <w:tcW w:w="0" w:type="auto"/>
            <w:vAlign w:val="center"/>
          </w:tcPr>
          <w:p w14:paraId="6E0F24CF" w14:textId="77777777" w:rsidR="004C6633" w:rsidRPr="00C21394" w:rsidRDefault="004C6633" w:rsidP="006229D2">
            <w:pPr>
              <w:pStyle w:val="BodyText"/>
              <w:jc w:val="center"/>
              <w:rPr>
                <w:sz w:val="20"/>
                <w:szCs w:val="24"/>
              </w:rPr>
            </w:pPr>
            <w:r w:rsidRPr="00C21394">
              <w:rPr>
                <w:sz w:val="20"/>
                <w:szCs w:val="24"/>
              </w:rPr>
              <w:t>2</w:t>
            </w:r>
          </w:p>
        </w:tc>
        <w:tc>
          <w:tcPr>
            <w:tcW w:w="0" w:type="auto"/>
            <w:vAlign w:val="center"/>
          </w:tcPr>
          <w:p w14:paraId="5603FDD4" w14:textId="77777777" w:rsidR="004C6633" w:rsidRPr="00C21394" w:rsidRDefault="004C6633" w:rsidP="006229D2">
            <w:pPr>
              <w:pStyle w:val="BodyText"/>
              <w:jc w:val="center"/>
              <w:rPr>
                <w:sz w:val="20"/>
                <w:szCs w:val="24"/>
              </w:rPr>
            </w:pPr>
            <w:r w:rsidRPr="00C21394">
              <w:rPr>
                <w:sz w:val="20"/>
                <w:szCs w:val="24"/>
              </w:rPr>
              <w:t>6(3)</w:t>
            </w:r>
          </w:p>
        </w:tc>
        <w:tc>
          <w:tcPr>
            <w:tcW w:w="0" w:type="auto"/>
            <w:vAlign w:val="center"/>
          </w:tcPr>
          <w:p w14:paraId="722D85C1" w14:textId="77777777" w:rsidR="004C6633" w:rsidRPr="00C21394" w:rsidRDefault="004C6633" w:rsidP="006229D2">
            <w:pPr>
              <w:pStyle w:val="BodyText"/>
              <w:jc w:val="center"/>
              <w:rPr>
                <w:sz w:val="20"/>
                <w:szCs w:val="24"/>
              </w:rPr>
            </w:pPr>
            <w:r w:rsidRPr="00C21394">
              <w:rPr>
                <w:sz w:val="20"/>
                <w:szCs w:val="24"/>
              </w:rPr>
              <w:t>5%</w:t>
            </w:r>
          </w:p>
        </w:tc>
      </w:tr>
      <w:tr w:rsidR="004C6633" w:rsidRPr="00C21394" w14:paraId="1EC1BAA6" w14:textId="77777777" w:rsidTr="004C6633">
        <w:tc>
          <w:tcPr>
            <w:tcW w:w="0" w:type="auto"/>
            <w:vMerge/>
          </w:tcPr>
          <w:p w14:paraId="2C925209" w14:textId="77777777" w:rsidR="004C6633" w:rsidRPr="00C21394" w:rsidRDefault="004C6633" w:rsidP="006229D2">
            <w:pPr>
              <w:pStyle w:val="BodyText"/>
              <w:jc w:val="center"/>
              <w:rPr>
                <w:sz w:val="20"/>
                <w:szCs w:val="24"/>
              </w:rPr>
            </w:pPr>
          </w:p>
        </w:tc>
        <w:tc>
          <w:tcPr>
            <w:tcW w:w="0" w:type="auto"/>
          </w:tcPr>
          <w:p w14:paraId="0461F4F2" w14:textId="77777777" w:rsidR="004C6633" w:rsidRPr="00C21394" w:rsidRDefault="004C6633" w:rsidP="006229D2">
            <w:pPr>
              <w:pStyle w:val="BodyText"/>
              <w:rPr>
                <w:sz w:val="20"/>
                <w:szCs w:val="24"/>
              </w:rPr>
            </w:pPr>
            <w:r w:rsidRPr="00C21394">
              <w:rPr>
                <w:rFonts w:hint="eastAsia"/>
                <w:sz w:val="20"/>
                <w:szCs w:val="24"/>
              </w:rPr>
              <w:t>累积中间计算结果</w:t>
            </w:r>
            <w:r>
              <w:rPr>
                <w:rFonts w:hint="eastAsia"/>
                <w:sz w:val="20"/>
                <w:szCs w:val="24"/>
              </w:rPr>
              <w:t>过</w:t>
            </w:r>
            <w:r w:rsidRPr="00C21394">
              <w:rPr>
                <w:rFonts w:hint="eastAsia"/>
                <w:sz w:val="20"/>
                <w:szCs w:val="24"/>
              </w:rPr>
              <w:t>大</w:t>
            </w:r>
          </w:p>
        </w:tc>
        <w:tc>
          <w:tcPr>
            <w:tcW w:w="0" w:type="auto"/>
          </w:tcPr>
          <w:p w14:paraId="3CFE9AF1" w14:textId="77777777" w:rsidR="004C6633" w:rsidRPr="00C21394" w:rsidRDefault="004C6633" w:rsidP="006229D2">
            <w:pPr>
              <w:pStyle w:val="BodyText"/>
              <w:rPr>
                <w:sz w:val="20"/>
                <w:szCs w:val="24"/>
              </w:rPr>
            </w:pPr>
            <w:r w:rsidRPr="00C21394">
              <w:rPr>
                <w:rFonts w:hint="eastAsia"/>
                <w:sz w:val="20"/>
                <w:szCs w:val="24"/>
              </w:rPr>
              <w:t>用户代码在内存中累积了大量的中间计算结果</w:t>
            </w:r>
          </w:p>
        </w:tc>
        <w:tc>
          <w:tcPr>
            <w:tcW w:w="0" w:type="auto"/>
            <w:vAlign w:val="center"/>
          </w:tcPr>
          <w:p w14:paraId="0E8ADDC7" w14:textId="77777777" w:rsidR="004C6633" w:rsidRPr="00C21394" w:rsidRDefault="004C6633" w:rsidP="006229D2">
            <w:pPr>
              <w:pStyle w:val="BodyText"/>
              <w:jc w:val="center"/>
              <w:rPr>
                <w:sz w:val="20"/>
                <w:szCs w:val="24"/>
              </w:rPr>
            </w:pPr>
            <w:r w:rsidRPr="00C21394">
              <w:rPr>
                <w:sz w:val="20"/>
                <w:szCs w:val="24"/>
              </w:rPr>
              <w:t>30[13]</w:t>
            </w:r>
            <w:r w:rsidRPr="00C21394">
              <w:rPr>
                <w:rFonts w:hint="eastAsia"/>
                <w:sz w:val="20"/>
                <w:szCs w:val="24"/>
              </w:rPr>
              <w:t>*</w:t>
            </w:r>
          </w:p>
        </w:tc>
        <w:tc>
          <w:tcPr>
            <w:tcW w:w="0" w:type="auto"/>
            <w:vAlign w:val="center"/>
          </w:tcPr>
          <w:p w14:paraId="006AE70D" w14:textId="77777777" w:rsidR="004C6633" w:rsidRPr="00C21394" w:rsidRDefault="004C6633" w:rsidP="006229D2">
            <w:pPr>
              <w:pStyle w:val="BodyText"/>
              <w:jc w:val="center"/>
              <w:rPr>
                <w:sz w:val="20"/>
                <w:szCs w:val="24"/>
              </w:rPr>
            </w:pPr>
            <w:r w:rsidRPr="00C21394">
              <w:rPr>
                <w:sz w:val="20"/>
                <w:szCs w:val="24"/>
              </w:rPr>
              <w:t>10[1]</w:t>
            </w:r>
          </w:p>
        </w:tc>
        <w:tc>
          <w:tcPr>
            <w:tcW w:w="0" w:type="auto"/>
            <w:vAlign w:val="center"/>
          </w:tcPr>
          <w:p w14:paraId="202E8357" w14:textId="77777777" w:rsidR="004C6633" w:rsidRPr="00C21394" w:rsidRDefault="004C6633" w:rsidP="006229D2">
            <w:pPr>
              <w:pStyle w:val="BodyText"/>
              <w:jc w:val="center"/>
              <w:rPr>
                <w:sz w:val="20"/>
                <w:szCs w:val="24"/>
              </w:rPr>
            </w:pPr>
            <w:r w:rsidRPr="00C21394">
              <w:rPr>
                <w:sz w:val="20"/>
                <w:szCs w:val="24"/>
              </w:rPr>
              <w:t>40[14]</w:t>
            </w:r>
          </w:p>
        </w:tc>
        <w:tc>
          <w:tcPr>
            <w:tcW w:w="0" w:type="auto"/>
            <w:vAlign w:val="center"/>
          </w:tcPr>
          <w:p w14:paraId="33715B20" w14:textId="77777777" w:rsidR="004C6633" w:rsidRPr="00C21394" w:rsidRDefault="004C6633" w:rsidP="006229D2">
            <w:pPr>
              <w:pStyle w:val="BodyText"/>
              <w:jc w:val="center"/>
              <w:rPr>
                <w:sz w:val="20"/>
                <w:szCs w:val="24"/>
              </w:rPr>
            </w:pPr>
            <w:r w:rsidRPr="00C21394">
              <w:rPr>
                <w:sz w:val="20"/>
                <w:szCs w:val="24"/>
              </w:rPr>
              <w:t>33%</w:t>
            </w:r>
          </w:p>
        </w:tc>
      </w:tr>
      <w:tr w:rsidR="004C6633" w:rsidRPr="00C21394" w14:paraId="4061FCA4" w14:textId="77777777" w:rsidTr="004C6633">
        <w:tc>
          <w:tcPr>
            <w:tcW w:w="0" w:type="auto"/>
            <w:vMerge/>
          </w:tcPr>
          <w:p w14:paraId="0922303D" w14:textId="77777777" w:rsidR="004C6633" w:rsidRPr="00C21394" w:rsidRDefault="004C6633" w:rsidP="006229D2">
            <w:pPr>
              <w:pStyle w:val="BodyText"/>
              <w:jc w:val="center"/>
              <w:rPr>
                <w:sz w:val="20"/>
                <w:szCs w:val="24"/>
              </w:rPr>
            </w:pPr>
          </w:p>
        </w:tc>
        <w:tc>
          <w:tcPr>
            <w:tcW w:w="0" w:type="auto"/>
          </w:tcPr>
          <w:p w14:paraId="7FA13949" w14:textId="77777777" w:rsidR="004C6633" w:rsidRPr="00C21394" w:rsidRDefault="004C6633" w:rsidP="006229D2">
            <w:pPr>
              <w:pStyle w:val="BodyText"/>
              <w:rPr>
                <w:sz w:val="20"/>
                <w:szCs w:val="24"/>
              </w:rPr>
            </w:pPr>
            <w:r w:rsidRPr="00C21394">
              <w:rPr>
                <w:sz w:val="20"/>
                <w:szCs w:val="24"/>
              </w:rPr>
              <w:t>D</w:t>
            </w:r>
            <w:r w:rsidRPr="00C21394">
              <w:rPr>
                <w:rFonts w:hint="eastAsia"/>
                <w:sz w:val="20"/>
                <w:szCs w:val="24"/>
              </w:rPr>
              <w:t>river</w:t>
            </w:r>
            <w:r w:rsidRPr="00C21394">
              <w:rPr>
                <w:rFonts w:hint="eastAsia"/>
                <w:sz w:val="20"/>
                <w:szCs w:val="24"/>
              </w:rPr>
              <w:t>生成了大量的数据</w:t>
            </w:r>
          </w:p>
        </w:tc>
        <w:tc>
          <w:tcPr>
            <w:tcW w:w="0" w:type="auto"/>
          </w:tcPr>
          <w:p w14:paraId="671F92A7" w14:textId="77777777" w:rsidR="004C6633" w:rsidRPr="00C21394" w:rsidRDefault="004C6633" w:rsidP="006229D2">
            <w:pPr>
              <w:pStyle w:val="BodyText"/>
              <w:rPr>
                <w:sz w:val="20"/>
                <w:szCs w:val="24"/>
              </w:rPr>
            </w:pPr>
            <w:r w:rsidRPr="00C21394">
              <w:rPr>
                <w:sz w:val="20"/>
                <w:szCs w:val="24"/>
              </w:rPr>
              <w:t>D</w:t>
            </w:r>
            <w:r w:rsidRPr="00C21394">
              <w:rPr>
                <w:rFonts w:hint="eastAsia"/>
                <w:sz w:val="20"/>
                <w:szCs w:val="24"/>
              </w:rPr>
              <w:t>river</w:t>
            </w:r>
            <w:r w:rsidRPr="00C21394">
              <w:rPr>
                <w:rFonts w:hint="eastAsia"/>
                <w:sz w:val="20"/>
                <w:szCs w:val="24"/>
              </w:rPr>
              <w:t>程序本身产生了大量的数据</w:t>
            </w:r>
          </w:p>
        </w:tc>
        <w:tc>
          <w:tcPr>
            <w:tcW w:w="0" w:type="auto"/>
            <w:vAlign w:val="center"/>
          </w:tcPr>
          <w:p w14:paraId="4149ECE8" w14:textId="77777777" w:rsidR="004C6633" w:rsidRPr="00C21394" w:rsidRDefault="004C6633" w:rsidP="006229D2">
            <w:pPr>
              <w:pStyle w:val="BodyText"/>
              <w:jc w:val="center"/>
              <w:rPr>
                <w:sz w:val="20"/>
                <w:szCs w:val="24"/>
              </w:rPr>
            </w:pPr>
            <w:r w:rsidRPr="00C21394">
              <w:rPr>
                <w:rFonts w:hint="eastAsia"/>
                <w:sz w:val="20"/>
                <w:szCs w:val="24"/>
              </w:rPr>
              <w:t>0</w:t>
            </w:r>
          </w:p>
        </w:tc>
        <w:tc>
          <w:tcPr>
            <w:tcW w:w="0" w:type="auto"/>
            <w:vAlign w:val="center"/>
          </w:tcPr>
          <w:p w14:paraId="4C124AC2" w14:textId="77777777" w:rsidR="004C6633" w:rsidRPr="00C21394" w:rsidRDefault="004C6633" w:rsidP="006229D2">
            <w:pPr>
              <w:pStyle w:val="BodyText"/>
              <w:jc w:val="center"/>
              <w:rPr>
                <w:sz w:val="20"/>
                <w:szCs w:val="24"/>
              </w:rPr>
            </w:pPr>
            <w:r w:rsidRPr="00C21394">
              <w:rPr>
                <w:rFonts w:hint="eastAsia"/>
                <w:sz w:val="20"/>
                <w:szCs w:val="24"/>
              </w:rPr>
              <w:t>9</w:t>
            </w:r>
          </w:p>
        </w:tc>
        <w:tc>
          <w:tcPr>
            <w:tcW w:w="0" w:type="auto"/>
            <w:vAlign w:val="center"/>
          </w:tcPr>
          <w:p w14:paraId="74CAE371" w14:textId="77777777" w:rsidR="004C6633" w:rsidRPr="00C21394" w:rsidRDefault="004C6633" w:rsidP="006229D2">
            <w:pPr>
              <w:pStyle w:val="BodyText"/>
              <w:jc w:val="center"/>
              <w:rPr>
                <w:sz w:val="20"/>
                <w:szCs w:val="24"/>
              </w:rPr>
            </w:pPr>
            <w:r w:rsidRPr="00C21394">
              <w:rPr>
                <w:rFonts w:hint="eastAsia"/>
                <w:sz w:val="20"/>
                <w:szCs w:val="24"/>
              </w:rPr>
              <w:t>9</w:t>
            </w:r>
          </w:p>
        </w:tc>
        <w:tc>
          <w:tcPr>
            <w:tcW w:w="0" w:type="auto"/>
            <w:vAlign w:val="center"/>
          </w:tcPr>
          <w:p w14:paraId="268466A1" w14:textId="77777777" w:rsidR="004C6633" w:rsidRPr="00C21394" w:rsidRDefault="004C6633" w:rsidP="006229D2">
            <w:pPr>
              <w:pStyle w:val="BodyText"/>
              <w:jc w:val="center"/>
              <w:rPr>
                <w:sz w:val="20"/>
                <w:szCs w:val="24"/>
              </w:rPr>
            </w:pPr>
            <w:r w:rsidRPr="00C21394">
              <w:rPr>
                <w:rFonts w:hint="eastAsia"/>
                <w:sz w:val="20"/>
                <w:szCs w:val="24"/>
              </w:rPr>
              <w:t>7%</w:t>
            </w:r>
          </w:p>
        </w:tc>
      </w:tr>
      <w:tr w:rsidR="004C6633" w:rsidRPr="00C21394" w14:paraId="5E9D28FE" w14:textId="77777777" w:rsidTr="004C6633">
        <w:tc>
          <w:tcPr>
            <w:tcW w:w="0" w:type="auto"/>
            <w:vMerge/>
          </w:tcPr>
          <w:p w14:paraId="0A25E45E" w14:textId="77777777" w:rsidR="004C6633" w:rsidRPr="00C21394" w:rsidRDefault="004C6633" w:rsidP="006229D2">
            <w:pPr>
              <w:pStyle w:val="BodyText"/>
              <w:jc w:val="center"/>
              <w:rPr>
                <w:sz w:val="20"/>
                <w:szCs w:val="24"/>
              </w:rPr>
            </w:pPr>
          </w:p>
        </w:tc>
        <w:tc>
          <w:tcPr>
            <w:tcW w:w="0" w:type="auto"/>
          </w:tcPr>
          <w:p w14:paraId="6AB693E2" w14:textId="77777777" w:rsidR="004C6633" w:rsidRPr="00C21394" w:rsidRDefault="004C6633" w:rsidP="006229D2">
            <w:pPr>
              <w:pStyle w:val="BodyText"/>
              <w:rPr>
                <w:sz w:val="20"/>
                <w:szCs w:val="24"/>
              </w:rPr>
            </w:pPr>
            <w:r w:rsidRPr="00C21394">
              <w:rPr>
                <w:rFonts w:hint="eastAsia"/>
                <w:sz w:val="20"/>
                <w:szCs w:val="24"/>
              </w:rPr>
              <w:t>Driver</w:t>
            </w:r>
            <w:r w:rsidRPr="00C21394">
              <w:rPr>
                <w:rFonts w:hint="eastAsia"/>
                <w:sz w:val="20"/>
                <w:szCs w:val="24"/>
              </w:rPr>
              <w:t>收集了的计算结果太大</w:t>
            </w:r>
          </w:p>
        </w:tc>
        <w:tc>
          <w:tcPr>
            <w:tcW w:w="0" w:type="auto"/>
          </w:tcPr>
          <w:p w14:paraId="7954259B" w14:textId="77777777" w:rsidR="004C6633" w:rsidRPr="00C21394" w:rsidRDefault="004C6633" w:rsidP="006229D2">
            <w:pPr>
              <w:pStyle w:val="BodyText"/>
              <w:rPr>
                <w:sz w:val="20"/>
                <w:szCs w:val="24"/>
              </w:rPr>
            </w:pPr>
            <w:r w:rsidRPr="00C21394">
              <w:rPr>
                <w:rFonts w:hint="eastAsia"/>
                <w:sz w:val="20"/>
                <w:szCs w:val="24"/>
              </w:rPr>
              <w:t>Task</w:t>
            </w:r>
            <w:r w:rsidRPr="00C21394">
              <w:rPr>
                <w:rFonts w:hint="eastAsia"/>
                <w:sz w:val="20"/>
                <w:szCs w:val="24"/>
              </w:rPr>
              <w:t>输出的计算结果太大，被</w:t>
            </w:r>
            <w:r w:rsidRPr="00C21394">
              <w:rPr>
                <w:rFonts w:hint="eastAsia"/>
                <w:sz w:val="20"/>
                <w:szCs w:val="24"/>
              </w:rPr>
              <w:t>driver</w:t>
            </w:r>
            <w:r w:rsidRPr="00C21394">
              <w:rPr>
                <w:rFonts w:hint="eastAsia"/>
                <w:sz w:val="20"/>
                <w:szCs w:val="24"/>
              </w:rPr>
              <w:t>全部收集</w:t>
            </w:r>
          </w:p>
        </w:tc>
        <w:tc>
          <w:tcPr>
            <w:tcW w:w="0" w:type="auto"/>
            <w:vAlign w:val="center"/>
          </w:tcPr>
          <w:p w14:paraId="2C33A9B7" w14:textId="77777777" w:rsidR="004C6633" w:rsidRPr="00C21394" w:rsidRDefault="004C6633" w:rsidP="006229D2">
            <w:pPr>
              <w:pStyle w:val="BodyText"/>
              <w:jc w:val="center"/>
              <w:rPr>
                <w:sz w:val="20"/>
                <w:szCs w:val="24"/>
              </w:rPr>
            </w:pPr>
            <w:r w:rsidRPr="00C21394">
              <w:rPr>
                <w:rFonts w:hint="eastAsia"/>
                <w:sz w:val="20"/>
                <w:szCs w:val="24"/>
              </w:rPr>
              <w:t>0</w:t>
            </w:r>
          </w:p>
        </w:tc>
        <w:tc>
          <w:tcPr>
            <w:tcW w:w="0" w:type="auto"/>
            <w:vAlign w:val="center"/>
          </w:tcPr>
          <w:p w14:paraId="55029571" w14:textId="77777777" w:rsidR="004C6633" w:rsidRPr="00C21394" w:rsidRDefault="004C6633" w:rsidP="006229D2">
            <w:pPr>
              <w:pStyle w:val="BodyText"/>
              <w:jc w:val="center"/>
              <w:rPr>
                <w:sz w:val="20"/>
                <w:szCs w:val="24"/>
              </w:rPr>
            </w:pPr>
            <w:r w:rsidRPr="00C21394">
              <w:rPr>
                <w:rFonts w:hint="eastAsia"/>
                <w:sz w:val="20"/>
                <w:szCs w:val="24"/>
              </w:rPr>
              <w:t>16</w:t>
            </w:r>
          </w:p>
        </w:tc>
        <w:tc>
          <w:tcPr>
            <w:tcW w:w="0" w:type="auto"/>
            <w:vAlign w:val="center"/>
          </w:tcPr>
          <w:p w14:paraId="5F2BE039" w14:textId="77777777" w:rsidR="004C6633" w:rsidRPr="00C21394" w:rsidRDefault="004C6633" w:rsidP="006229D2">
            <w:pPr>
              <w:pStyle w:val="BodyText"/>
              <w:jc w:val="center"/>
              <w:rPr>
                <w:sz w:val="20"/>
                <w:szCs w:val="24"/>
              </w:rPr>
            </w:pPr>
            <w:r w:rsidRPr="00C21394">
              <w:rPr>
                <w:rFonts w:hint="eastAsia"/>
                <w:sz w:val="20"/>
                <w:szCs w:val="24"/>
              </w:rPr>
              <w:t>16</w:t>
            </w:r>
          </w:p>
        </w:tc>
        <w:tc>
          <w:tcPr>
            <w:tcW w:w="0" w:type="auto"/>
            <w:vAlign w:val="center"/>
          </w:tcPr>
          <w:p w14:paraId="3145D22F" w14:textId="77777777" w:rsidR="004C6633" w:rsidRPr="00C21394" w:rsidRDefault="004C6633" w:rsidP="006229D2">
            <w:pPr>
              <w:pStyle w:val="BodyText"/>
              <w:jc w:val="center"/>
              <w:rPr>
                <w:sz w:val="20"/>
                <w:szCs w:val="24"/>
              </w:rPr>
            </w:pPr>
            <w:r w:rsidRPr="00C21394">
              <w:rPr>
                <w:rFonts w:hint="eastAsia"/>
                <w:sz w:val="20"/>
                <w:szCs w:val="24"/>
              </w:rPr>
              <w:t>13%</w:t>
            </w:r>
          </w:p>
        </w:tc>
      </w:tr>
      <w:tr w:rsidR="004C6633" w:rsidRPr="00C21394" w14:paraId="2F29CBA3" w14:textId="77777777" w:rsidTr="004C6633">
        <w:tc>
          <w:tcPr>
            <w:tcW w:w="0" w:type="auto"/>
            <w:vMerge/>
          </w:tcPr>
          <w:p w14:paraId="4E3A82E5" w14:textId="77777777" w:rsidR="004C6633" w:rsidRPr="00C21394" w:rsidRDefault="004C6633" w:rsidP="006229D2">
            <w:pPr>
              <w:pStyle w:val="BodyText"/>
              <w:jc w:val="center"/>
              <w:rPr>
                <w:sz w:val="20"/>
                <w:szCs w:val="24"/>
              </w:rPr>
            </w:pPr>
          </w:p>
        </w:tc>
        <w:tc>
          <w:tcPr>
            <w:tcW w:w="0" w:type="auto"/>
          </w:tcPr>
          <w:p w14:paraId="35BC773D" w14:textId="77777777" w:rsidR="004C6633" w:rsidRPr="003F5747" w:rsidRDefault="004C6633" w:rsidP="006229D2">
            <w:pPr>
              <w:pStyle w:val="BodyText"/>
              <w:rPr>
                <w:b/>
                <w:sz w:val="20"/>
                <w:szCs w:val="24"/>
              </w:rPr>
            </w:pPr>
            <w:r w:rsidRPr="003F5747">
              <w:rPr>
                <w:rFonts w:hint="eastAsia"/>
                <w:b/>
                <w:sz w:val="20"/>
                <w:szCs w:val="24"/>
              </w:rPr>
              <w:t>子类别总数</w:t>
            </w:r>
          </w:p>
        </w:tc>
        <w:tc>
          <w:tcPr>
            <w:tcW w:w="0" w:type="auto"/>
          </w:tcPr>
          <w:p w14:paraId="1A373628" w14:textId="77777777" w:rsidR="004C6633" w:rsidRPr="003F5747" w:rsidRDefault="004C6633" w:rsidP="006229D2">
            <w:pPr>
              <w:pStyle w:val="BodyText"/>
              <w:rPr>
                <w:b/>
                <w:sz w:val="20"/>
                <w:szCs w:val="24"/>
              </w:rPr>
            </w:pPr>
          </w:p>
        </w:tc>
        <w:tc>
          <w:tcPr>
            <w:tcW w:w="0" w:type="auto"/>
            <w:vAlign w:val="center"/>
          </w:tcPr>
          <w:p w14:paraId="53254B96" w14:textId="77777777" w:rsidR="004C6633" w:rsidRPr="003F5747" w:rsidRDefault="004C6633" w:rsidP="006229D2">
            <w:pPr>
              <w:pStyle w:val="BodyText"/>
              <w:jc w:val="center"/>
              <w:rPr>
                <w:b/>
                <w:sz w:val="20"/>
                <w:szCs w:val="24"/>
              </w:rPr>
            </w:pPr>
            <w:r w:rsidRPr="003F5747">
              <w:rPr>
                <w:rFonts w:hint="eastAsia"/>
                <w:b/>
                <w:sz w:val="20"/>
                <w:szCs w:val="24"/>
              </w:rPr>
              <w:t>42</w:t>
            </w:r>
          </w:p>
        </w:tc>
        <w:tc>
          <w:tcPr>
            <w:tcW w:w="0" w:type="auto"/>
            <w:vAlign w:val="center"/>
          </w:tcPr>
          <w:p w14:paraId="58D19607" w14:textId="77777777" w:rsidR="004C6633" w:rsidRPr="003F5747" w:rsidRDefault="004C6633" w:rsidP="006229D2">
            <w:pPr>
              <w:pStyle w:val="BodyText"/>
              <w:jc w:val="center"/>
              <w:rPr>
                <w:b/>
                <w:sz w:val="20"/>
                <w:szCs w:val="24"/>
              </w:rPr>
            </w:pPr>
            <w:r w:rsidRPr="003F5747">
              <w:rPr>
                <w:rFonts w:hint="eastAsia"/>
                <w:b/>
                <w:sz w:val="20"/>
                <w:szCs w:val="24"/>
              </w:rPr>
              <w:t>37</w:t>
            </w:r>
          </w:p>
        </w:tc>
        <w:tc>
          <w:tcPr>
            <w:tcW w:w="0" w:type="auto"/>
            <w:vAlign w:val="center"/>
          </w:tcPr>
          <w:p w14:paraId="7B7570E4" w14:textId="77777777" w:rsidR="004C6633" w:rsidRPr="003F5747" w:rsidRDefault="004C6633" w:rsidP="006229D2">
            <w:pPr>
              <w:pStyle w:val="BodyText"/>
              <w:jc w:val="center"/>
              <w:rPr>
                <w:b/>
                <w:sz w:val="20"/>
                <w:szCs w:val="24"/>
              </w:rPr>
            </w:pPr>
            <w:r w:rsidRPr="003F5747">
              <w:rPr>
                <w:rFonts w:hint="eastAsia"/>
                <w:b/>
                <w:sz w:val="20"/>
                <w:szCs w:val="24"/>
              </w:rPr>
              <w:t>79</w:t>
            </w:r>
          </w:p>
        </w:tc>
        <w:tc>
          <w:tcPr>
            <w:tcW w:w="0" w:type="auto"/>
            <w:vAlign w:val="center"/>
          </w:tcPr>
          <w:p w14:paraId="6378DFAD" w14:textId="77777777" w:rsidR="004C6633" w:rsidRPr="003F5747" w:rsidRDefault="004C6633" w:rsidP="006229D2">
            <w:pPr>
              <w:pStyle w:val="BodyText"/>
              <w:jc w:val="center"/>
              <w:rPr>
                <w:b/>
                <w:sz w:val="20"/>
                <w:szCs w:val="24"/>
              </w:rPr>
            </w:pPr>
            <w:r w:rsidRPr="003F5747">
              <w:rPr>
                <w:rFonts w:hint="eastAsia"/>
                <w:b/>
                <w:sz w:val="20"/>
                <w:szCs w:val="24"/>
              </w:rPr>
              <w:t>64%</w:t>
            </w:r>
          </w:p>
        </w:tc>
      </w:tr>
      <w:tr w:rsidR="004C6633" w:rsidRPr="003F5747" w14:paraId="0984B5C4" w14:textId="77777777" w:rsidTr="004C6633">
        <w:tc>
          <w:tcPr>
            <w:tcW w:w="0" w:type="auto"/>
          </w:tcPr>
          <w:p w14:paraId="7175F33F" w14:textId="77777777" w:rsidR="004C6633" w:rsidRPr="003F5747" w:rsidRDefault="004C6633" w:rsidP="006229D2">
            <w:pPr>
              <w:pStyle w:val="BodyText"/>
              <w:jc w:val="center"/>
              <w:rPr>
                <w:b/>
                <w:sz w:val="20"/>
                <w:szCs w:val="24"/>
              </w:rPr>
            </w:pPr>
            <w:r w:rsidRPr="003F5747">
              <w:rPr>
                <w:rFonts w:hint="eastAsia"/>
                <w:b/>
                <w:sz w:val="20"/>
                <w:szCs w:val="24"/>
              </w:rPr>
              <w:t>总数</w:t>
            </w:r>
          </w:p>
        </w:tc>
        <w:tc>
          <w:tcPr>
            <w:tcW w:w="0" w:type="auto"/>
          </w:tcPr>
          <w:p w14:paraId="55019938" w14:textId="77777777" w:rsidR="004C6633" w:rsidRPr="003F5747" w:rsidRDefault="004C6633" w:rsidP="006229D2">
            <w:pPr>
              <w:pStyle w:val="BodyText"/>
              <w:jc w:val="center"/>
              <w:rPr>
                <w:b/>
                <w:sz w:val="20"/>
                <w:szCs w:val="24"/>
              </w:rPr>
            </w:pPr>
          </w:p>
        </w:tc>
        <w:tc>
          <w:tcPr>
            <w:tcW w:w="0" w:type="auto"/>
          </w:tcPr>
          <w:p w14:paraId="395FD163" w14:textId="77777777" w:rsidR="004C6633" w:rsidRPr="003F5747" w:rsidRDefault="004C6633" w:rsidP="006229D2">
            <w:pPr>
              <w:pStyle w:val="BodyText"/>
              <w:jc w:val="center"/>
              <w:rPr>
                <w:b/>
                <w:sz w:val="20"/>
                <w:szCs w:val="24"/>
              </w:rPr>
            </w:pPr>
          </w:p>
        </w:tc>
        <w:tc>
          <w:tcPr>
            <w:tcW w:w="0" w:type="auto"/>
            <w:vAlign w:val="center"/>
          </w:tcPr>
          <w:p w14:paraId="2BF086DA" w14:textId="77777777" w:rsidR="004C6633" w:rsidRPr="003F5747" w:rsidRDefault="004C6633" w:rsidP="006229D2">
            <w:pPr>
              <w:pStyle w:val="BodyText"/>
              <w:jc w:val="center"/>
              <w:rPr>
                <w:b/>
                <w:sz w:val="20"/>
                <w:szCs w:val="24"/>
              </w:rPr>
            </w:pPr>
            <w:r w:rsidRPr="003F5747">
              <w:rPr>
                <w:rFonts w:hint="eastAsia"/>
                <w:b/>
                <w:sz w:val="20"/>
                <w:szCs w:val="24"/>
              </w:rPr>
              <w:t>72</w:t>
            </w:r>
          </w:p>
        </w:tc>
        <w:tc>
          <w:tcPr>
            <w:tcW w:w="0" w:type="auto"/>
            <w:vAlign w:val="center"/>
          </w:tcPr>
          <w:p w14:paraId="45722266" w14:textId="77777777" w:rsidR="004C6633" w:rsidRPr="003F5747" w:rsidRDefault="004C6633" w:rsidP="006229D2">
            <w:pPr>
              <w:pStyle w:val="BodyText"/>
              <w:jc w:val="center"/>
              <w:rPr>
                <w:b/>
                <w:sz w:val="20"/>
                <w:szCs w:val="24"/>
              </w:rPr>
            </w:pPr>
            <w:r w:rsidRPr="003F5747">
              <w:rPr>
                <w:rFonts w:hint="eastAsia"/>
                <w:b/>
                <w:sz w:val="20"/>
                <w:szCs w:val="24"/>
              </w:rPr>
              <w:t>68</w:t>
            </w:r>
          </w:p>
        </w:tc>
        <w:tc>
          <w:tcPr>
            <w:tcW w:w="0" w:type="auto"/>
            <w:vAlign w:val="center"/>
          </w:tcPr>
          <w:p w14:paraId="469E8EA7" w14:textId="77777777" w:rsidR="004C6633" w:rsidRPr="003F5747" w:rsidRDefault="004C6633" w:rsidP="006229D2">
            <w:pPr>
              <w:pStyle w:val="BodyText"/>
              <w:jc w:val="center"/>
              <w:rPr>
                <w:b/>
                <w:sz w:val="20"/>
                <w:szCs w:val="24"/>
              </w:rPr>
            </w:pPr>
            <w:r w:rsidRPr="003F5747">
              <w:rPr>
                <w:rFonts w:hint="eastAsia"/>
                <w:b/>
                <w:sz w:val="20"/>
                <w:szCs w:val="24"/>
              </w:rPr>
              <w:t>123+17</w:t>
            </w:r>
          </w:p>
        </w:tc>
        <w:tc>
          <w:tcPr>
            <w:tcW w:w="0" w:type="auto"/>
            <w:vAlign w:val="center"/>
          </w:tcPr>
          <w:p w14:paraId="4BD37036" w14:textId="77777777" w:rsidR="004C6633" w:rsidRPr="003F5747" w:rsidRDefault="004C6633" w:rsidP="006229D2">
            <w:pPr>
              <w:pStyle w:val="BodyText"/>
              <w:jc w:val="center"/>
              <w:rPr>
                <w:b/>
                <w:sz w:val="20"/>
                <w:szCs w:val="24"/>
              </w:rPr>
            </w:pPr>
            <w:r w:rsidRPr="003F5747">
              <w:rPr>
                <w:rFonts w:hint="eastAsia"/>
                <w:b/>
                <w:sz w:val="20"/>
                <w:szCs w:val="24"/>
              </w:rPr>
              <w:t>113%</w:t>
            </w:r>
          </w:p>
        </w:tc>
      </w:tr>
    </w:tbl>
    <w:p w14:paraId="35FFCB1C" w14:textId="77777777" w:rsidR="004C6633" w:rsidRDefault="004C6633" w:rsidP="004C6633">
      <w:pPr>
        <w:pStyle w:val="BodyText"/>
        <w:rPr>
          <w:sz w:val="20"/>
          <w:szCs w:val="24"/>
        </w:rPr>
      </w:pPr>
      <w:r w:rsidRPr="00A26821">
        <w:rPr>
          <w:sz w:val="20"/>
          <w:szCs w:val="24"/>
        </w:rPr>
        <w:t>*</w:t>
      </w:r>
      <w:r w:rsidRPr="00A26821">
        <w:rPr>
          <w:rFonts w:hint="eastAsia"/>
          <w:sz w:val="20"/>
          <w:szCs w:val="24"/>
        </w:rPr>
        <w:t>注：</w:t>
      </w:r>
      <w:r w:rsidRPr="00A26821">
        <w:rPr>
          <w:sz w:val="20"/>
          <w:szCs w:val="24"/>
        </w:rPr>
        <w:t>4(3)</w:t>
      </w:r>
      <w:r w:rsidRPr="00A26821">
        <w:rPr>
          <w:rFonts w:hint="eastAsia"/>
          <w:sz w:val="20"/>
          <w:szCs w:val="24"/>
        </w:rPr>
        <w:t>表示</w:t>
      </w:r>
      <w:r w:rsidRPr="00A26821">
        <w:rPr>
          <w:rFonts w:hint="eastAsia"/>
          <w:sz w:val="20"/>
          <w:szCs w:val="24"/>
        </w:rPr>
        <w:t>4</w:t>
      </w:r>
      <w:r w:rsidRPr="00A26821">
        <w:rPr>
          <w:rFonts w:hint="eastAsia"/>
          <w:sz w:val="20"/>
          <w:szCs w:val="24"/>
        </w:rPr>
        <w:t>个内存溢出错误中有</w:t>
      </w:r>
      <w:r w:rsidRPr="00A26821">
        <w:rPr>
          <w:rFonts w:hint="eastAsia"/>
          <w:sz w:val="20"/>
          <w:szCs w:val="24"/>
        </w:rPr>
        <w:t>3</w:t>
      </w:r>
      <w:r w:rsidRPr="00A26821">
        <w:rPr>
          <w:rFonts w:hint="eastAsia"/>
          <w:sz w:val="20"/>
          <w:szCs w:val="24"/>
        </w:rPr>
        <w:t>个的错误原因不仅包含“</w:t>
      </w:r>
      <w:r>
        <w:rPr>
          <w:rFonts w:hint="eastAsia"/>
          <w:sz w:val="20"/>
          <w:szCs w:val="24"/>
        </w:rPr>
        <w:t>单个</w:t>
      </w:r>
      <w:r w:rsidRPr="00A26821">
        <w:rPr>
          <w:rFonts w:hint="eastAsia"/>
          <w:sz w:val="20"/>
          <w:szCs w:val="24"/>
        </w:rPr>
        <w:t>中间计算结果太大”，同时也包含</w:t>
      </w:r>
      <w:r>
        <w:rPr>
          <w:rFonts w:hint="eastAsia"/>
          <w:sz w:val="20"/>
          <w:szCs w:val="24"/>
        </w:rPr>
        <w:t>“单个</w:t>
      </w:r>
      <w:r>
        <w:rPr>
          <w:rFonts w:hint="eastAsia"/>
          <w:sz w:val="20"/>
          <w:szCs w:val="24"/>
        </w:rPr>
        <w:t>key</w:t>
      </w:r>
      <w:r>
        <w:rPr>
          <w:sz w:val="20"/>
          <w:szCs w:val="24"/>
        </w:rPr>
        <w:t>/value</w:t>
      </w:r>
      <w:r>
        <w:rPr>
          <w:rFonts w:hint="eastAsia"/>
          <w:sz w:val="20"/>
          <w:szCs w:val="24"/>
        </w:rPr>
        <w:t>键值对太大”。</w:t>
      </w:r>
      <w:r>
        <w:rPr>
          <w:rFonts w:hint="eastAsia"/>
          <w:sz w:val="20"/>
          <w:szCs w:val="24"/>
        </w:rPr>
        <w:t>30[13]</w:t>
      </w:r>
      <w:r>
        <w:rPr>
          <w:rFonts w:hint="eastAsia"/>
          <w:sz w:val="20"/>
          <w:szCs w:val="24"/>
        </w:rPr>
        <w:t>表示</w:t>
      </w:r>
      <w:r>
        <w:rPr>
          <w:rFonts w:hint="eastAsia"/>
          <w:sz w:val="20"/>
          <w:szCs w:val="24"/>
        </w:rPr>
        <w:t>30</w:t>
      </w:r>
      <w:r>
        <w:rPr>
          <w:rFonts w:hint="eastAsia"/>
          <w:sz w:val="20"/>
          <w:szCs w:val="24"/>
        </w:rPr>
        <w:t>个内存溢出错误中有</w:t>
      </w:r>
      <w:r>
        <w:rPr>
          <w:rFonts w:hint="eastAsia"/>
          <w:sz w:val="20"/>
          <w:szCs w:val="24"/>
        </w:rPr>
        <w:t>13</w:t>
      </w:r>
      <w:r>
        <w:rPr>
          <w:rFonts w:hint="eastAsia"/>
          <w:sz w:val="20"/>
          <w:szCs w:val="24"/>
        </w:rPr>
        <w:t>个的错误原因不仅包含“中间计算结果累积量太大”，同时也包含“热点</w:t>
      </w:r>
      <w:r>
        <w:rPr>
          <w:rFonts w:hint="eastAsia"/>
          <w:sz w:val="20"/>
          <w:szCs w:val="24"/>
        </w:rPr>
        <w:t>key</w:t>
      </w:r>
      <w:r>
        <w:rPr>
          <w:rFonts w:hint="eastAsia"/>
          <w:sz w:val="20"/>
          <w:szCs w:val="24"/>
        </w:rPr>
        <w:t>”。</w:t>
      </w:r>
      <w:r>
        <w:rPr>
          <w:rFonts w:hint="eastAsia"/>
          <w:sz w:val="20"/>
          <w:szCs w:val="24"/>
        </w:rPr>
        <w:t>113%</w:t>
      </w:r>
      <w:r>
        <w:rPr>
          <w:rFonts w:hint="eastAsia"/>
          <w:sz w:val="20"/>
          <w:szCs w:val="24"/>
        </w:rPr>
        <w:t>的意思是</w:t>
      </w:r>
      <w:r>
        <w:rPr>
          <w:rFonts w:hint="eastAsia"/>
          <w:sz w:val="20"/>
          <w:szCs w:val="24"/>
        </w:rPr>
        <w:t>30</w:t>
      </w:r>
      <w:r>
        <w:rPr>
          <w:rFonts w:hint="eastAsia"/>
          <w:sz w:val="20"/>
          <w:szCs w:val="24"/>
        </w:rPr>
        <w:t>个内存溢出错误中有</w:t>
      </w:r>
      <w:r>
        <w:rPr>
          <w:rFonts w:hint="eastAsia"/>
          <w:sz w:val="20"/>
          <w:szCs w:val="24"/>
        </w:rPr>
        <w:t>13</w:t>
      </w:r>
      <w:r>
        <w:rPr>
          <w:rFonts w:hint="eastAsia"/>
          <w:sz w:val="20"/>
          <w:szCs w:val="24"/>
        </w:rPr>
        <w:t>个有两个错误原因类型。</w:t>
      </w:r>
    </w:p>
    <w:p w14:paraId="34037DFE" w14:textId="77777777" w:rsidR="003F57CD" w:rsidRDefault="003F57CD" w:rsidP="003F57CD">
      <w:pPr>
        <w:pStyle w:val="a"/>
      </w:pPr>
    </w:p>
    <w:p w14:paraId="128EE0C2" w14:textId="26FE987E" w:rsidR="00665692" w:rsidRPr="003F57CD" w:rsidRDefault="00665692" w:rsidP="003F57CD">
      <w:pPr>
        <w:pStyle w:val="a"/>
      </w:pPr>
      <w:r w:rsidRPr="00665692">
        <w:rPr>
          <w:rFonts w:hint="eastAsia"/>
        </w:rPr>
        <w:t>上表说明最主要的错误原因（占</w:t>
      </w:r>
      <w:r w:rsidRPr="00665692">
        <w:rPr>
          <w:rFonts w:hint="eastAsia"/>
        </w:rPr>
        <w:t>64%</w:t>
      </w:r>
      <w:r w:rsidRPr="00665692">
        <w:rPr>
          <w:rFonts w:hint="eastAsia"/>
        </w:rPr>
        <w:t>）是用户代码消耗了过多的内存。第二大的错误原因（占</w:t>
      </w:r>
      <w:r w:rsidRPr="00665692">
        <w:rPr>
          <w:rFonts w:hint="eastAsia"/>
        </w:rPr>
        <w:t>37%</w:t>
      </w:r>
      <w:r w:rsidRPr="00665692">
        <w:rPr>
          <w:rFonts w:hint="eastAsia"/>
        </w:rPr>
        <w:t>）是数据流异常，</w:t>
      </w:r>
      <w:r w:rsidRPr="00665692">
        <w:rPr>
          <w:rFonts w:hint="eastAsia"/>
        </w:rPr>
        <w:t>13%</w:t>
      </w:r>
      <w:r w:rsidRPr="00665692">
        <w:rPr>
          <w:rFonts w:hint="eastAsia"/>
        </w:rPr>
        <w:t>的错误既是由于内存消耗量太大的用户代码也是由于数据流异常导致的。</w:t>
      </w:r>
    </w:p>
    <w:p w14:paraId="3432FCC7" w14:textId="44A707E7" w:rsidR="001F0AED" w:rsidRPr="001F0AED" w:rsidRDefault="003F57CD" w:rsidP="00876B06">
      <w:pPr>
        <w:pStyle w:val="Heading3"/>
        <w:ind w:left="0" w:firstLine="0"/>
      </w:pPr>
      <w:bookmarkStart w:id="134" w:name="_Toc415059773"/>
      <w:bookmarkStart w:id="135" w:name="_Ref415492451"/>
      <w:bookmarkStart w:id="136" w:name="_Ref416323152"/>
      <w:bookmarkStart w:id="137" w:name="_Ref416685603"/>
      <w:bookmarkStart w:id="138" w:name="_Toc305878407"/>
      <w:r>
        <w:rPr>
          <w:rFonts w:hint="eastAsia"/>
        </w:rPr>
        <w:t>错误类别1: 框架暂存了大量的中间数据</w:t>
      </w:r>
      <w:bookmarkEnd w:id="134"/>
      <w:bookmarkEnd w:id="135"/>
      <w:bookmarkEnd w:id="136"/>
      <w:bookmarkEnd w:id="137"/>
      <w:bookmarkEnd w:id="138"/>
    </w:p>
    <w:p w14:paraId="651BEDA6" w14:textId="77777777" w:rsidR="003F57CD" w:rsidRPr="003F57CD" w:rsidRDefault="003F57CD" w:rsidP="003F57CD">
      <w:pPr>
        <w:pStyle w:val="a"/>
      </w:pPr>
      <w:r w:rsidRPr="003F57CD">
        <w:t xml:space="preserve">A. </w:t>
      </w:r>
      <w:r w:rsidRPr="003F57CD">
        <w:rPr>
          <w:rFonts w:hint="eastAsia"/>
        </w:rPr>
        <w:t>框架缓冲（</w:t>
      </w:r>
      <w:r w:rsidRPr="003F57CD">
        <w:rPr>
          <w:rFonts w:hint="eastAsia"/>
        </w:rPr>
        <w:t>buffer</w:t>
      </w:r>
      <w:r w:rsidRPr="003F57CD">
        <w:rPr>
          <w:rFonts w:hint="eastAsia"/>
        </w:rPr>
        <w:t>）了大量数据</w:t>
      </w:r>
    </w:p>
    <w:p w14:paraId="7B78D4A4" w14:textId="77777777" w:rsidR="003F57CD" w:rsidRPr="003F57CD" w:rsidRDefault="003F57CD" w:rsidP="003F57CD">
      <w:pPr>
        <w:pStyle w:val="a"/>
      </w:pPr>
      <w:r w:rsidRPr="003F57CD">
        <w:rPr>
          <w:rFonts w:hint="eastAsia"/>
        </w:rPr>
        <w:t>为了降低磁盘的读写</w:t>
      </w:r>
      <w:r w:rsidRPr="003F57CD">
        <w:t>I/O</w:t>
      </w:r>
      <w:r w:rsidRPr="003F57CD">
        <w:rPr>
          <w:rFonts w:hint="eastAsia"/>
        </w:rPr>
        <w:t>，框架一般会在内存中先对中间数据（</w:t>
      </w:r>
      <w:r w:rsidRPr="003F57CD">
        <w:t>map()</w:t>
      </w:r>
      <w:r w:rsidRPr="003F57CD">
        <w:rPr>
          <w:rFonts w:hint="eastAsia"/>
        </w:rPr>
        <w:t>的输出和</w:t>
      </w:r>
      <w:r w:rsidRPr="003F57CD">
        <w:rPr>
          <w:rFonts w:hint="eastAsia"/>
        </w:rPr>
        <w:t>reduce</w:t>
      </w:r>
      <w:r w:rsidRPr="003F57CD">
        <w:t>()</w:t>
      </w:r>
      <w:r w:rsidRPr="003F57CD">
        <w:rPr>
          <w:rFonts w:hint="eastAsia"/>
        </w:rPr>
        <w:t>的输入数据）进行缓冲（</w:t>
      </w:r>
      <w:r w:rsidRPr="003F57CD">
        <w:rPr>
          <w:rFonts w:hint="eastAsia"/>
        </w:rPr>
        <w:t>buffer</w:t>
      </w:r>
      <w:r w:rsidRPr="003F57CD">
        <w:rPr>
          <w:rFonts w:hint="eastAsia"/>
        </w:rPr>
        <w:t>）。缓冲区有两种：固定缓冲区和虚拟缓冲区。固定缓冲区直接占内存的大块空间，比如</w:t>
      </w:r>
      <w:r w:rsidRPr="003F57CD">
        <w:rPr>
          <w:rFonts w:hint="eastAsia"/>
        </w:rPr>
        <w:t>Hadoop</w:t>
      </w:r>
      <w:r w:rsidRPr="003F57CD">
        <w:rPr>
          <w:rFonts w:hint="eastAsia"/>
        </w:rPr>
        <w:t>的</w:t>
      </w:r>
      <w:r w:rsidRPr="003F57CD">
        <w:rPr>
          <w:rFonts w:hint="eastAsia"/>
        </w:rPr>
        <w:t>map buffer</w:t>
      </w:r>
      <w:r w:rsidRPr="003F57CD">
        <w:rPr>
          <w:rFonts w:hint="eastAsia"/>
        </w:rPr>
        <w:t>是一个大的</w:t>
      </w:r>
      <w:r w:rsidRPr="003F57CD">
        <w:rPr>
          <w:rFonts w:hint="eastAsia"/>
        </w:rPr>
        <w:t>byte</w:t>
      </w:r>
      <w:r w:rsidRPr="003F57CD">
        <w:t>[]</w:t>
      </w:r>
      <w:r w:rsidRPr="003F57CD">
        <w:rPr>
          <w:rFonts w:hint="eastAsia"/>
        </w:rPr>
        <w:t>数组。虚拟缓冲区只是一个内存界限，用来限定内存中最多有多少空间可以用来存储中间数据。</w:t>
      </w:r>
      <w:r w:rsidRPr="003F57CD">
        <w:rPr>
          <w:rFonts w:hint="eastAsia"/>
        </w:rPr>
        <w:t>Hadoop</w:t>
      </w:r>
      <w:r w:rsidRPr="003F57CD">
        <w:rPr>
          <w:rFonts w:hint="eastAsia"/>
        </w:rPr>
        <w:t>和</w:t>
      </w:r>
      <w:r w:rsidRPr="003F57CD">
        <w:rPr>
          <w:rFonts w:hint="eastAsia"/>
        </w:rPr>
        <w:t>Spark</w:t>
      </w:r>
      <w:r w:rsidRPr="003F57CD">
        <w:rPr>
          <w:rFonts w:hint="eastAsia"/>
        </w:rPr>
        <w:t>都有一个虚拟缓冲区叫做</w:t>
      </w:r>
      <w:r w:rsidRPr="003F57CD">
        <w:rPr>
          <w:rFonts w:hint="eastAsia"/>
        </w:rPr>
        <w:t>shuffle buffer</w:t>
      </w:r>
      <w:r w:rsidRPr="003F57CD">
        <w:rPr>
          <w:rFonts w:hint="eastAsia"/>
        </w:rPr>
        <w:t>，用来暂存从</w:t>
      </w:r>
      <w:r w:rsidRPr="003F57CD">
        <w:rPr>
          <w:rFonts w:hint="eastAsia"/>
        </w:rPr>
        <w:t>map</w:t>
      </w:r>
      <w:r w:rsidRPr="003F57CD">
        <w:rPr>
          <w:rFonts w:hint="eastAsia"/>
        </w:rPr>
        <w:t>任务</w:t>
      </w:r>
      <w:r w:rsidRPr="003F57CD">
        <w:rPr>
          <w:rFonts w:hint="eastAsia"/>
        </w:rPr>
        <w:t>shuffle</w:t>
      </w:r>
      <w:r w:rsidRPr="003F57CD">
        <w:rPr>
          <w:rFonts w:hint="eastAsia"/>
        </w:rPr>
        <w:t>过来的的数据。</w:t>
      </w:r>
    </w:p>
    <w:p w14:paraId="65828186" w14:textId="77777777" w:rsidR="003F57CD" w:rsidRPr="003F57CD" w:rsidRDefault="003F57CD" w:rsidP="003F57CD">
      <w:pPr>
        <w:pStyle w:val="a"/>
      </w:pPr>
      <w:r w:rsidRPr="003F57CD">
        <w:rPr>
          <w:rFonts w:hint="eastAsia"/>
        </w:rPr>
        <w:t>有</w:t>
      </w:r>
      <w:r w:rsidRPr="003F57CD">
        <w:rPr>
          <w:rFonts w:hint="eastAsia"/>
        </w:rPr>
        <w:t>8</w:t>
      </w:r>
      <w:r w:rsidRPr="003F57CD">
        <w:rPr>
          <w:rFonts w:hint="eastAsia"/>
        </w:rPr>
        <w:t>个内存溢出错误（</w:t>
      </w:r>
      <w:r w:rsidRPr="003F57CD">
        <w:rPr>
          <w:rFonts w:hint="eastAsia"/>
        </w:rPr>
        <w:t>6</w:t>
      </w:r>
      <w:r w:rsidRPr="003F57CD">
        <w:t>%</w:t>
      </w:r>
      <w:r w:rsidRPr="003F57CD">
        <w:rPr>
          <w:rFonts w:hint="eastAsia"/>
        </w:rPr>
        <w:t>）可以被划分到这个小类里面。</w:t>
      </w:r>
      <w:r w:rsidRPr="003F57CD">
        <w:rPr>
          <w:rFonts w:hint="eastAsia"/>
        </w:rPr>
        <w:t>4</w:t>
      </w:r>
      <w:r w:rsidRPr="003F57CD">
        <w:rPr>
          <w:rFonts w:hint="eastAsia"/>
        </w:rPr>
        <w:t>个错误是因为</w:t>
      </w:r>
      <w:r w:rsidRPr="003F57CD">
        <w:rPr>
          <w:rFonts w:hint="eastAsia"/>
        </w:rPr>
        <w:t>Hadoop</w:t>
      </w:r>
      <w:r w:rsidRPr="003F57CD">
        <w:rPr>
          <w:rFonts w:hint="eastAsia"/>
        </w:rPr>
        <w:t>的</w:t>
      </w:r>
      <w:r w:rsidRPr="003F57CD">
        <w:rPr>
          <w:rFonts w:hint="eastAsia"/>
        </w:rPr>
        <w:t>map buffer</w:t>
      </w:r>
      <w:r w:rsidRPr="003F57CD">
        <w:rPr>
          <w:rFonts w:hint="eastAsia"/>
        </w:rPr>
        <w:t>分配的过大（通过</w:t>
      </w:r>
      <w:r w:rsidRPr="003F57CD">
        <w:t>io.sort.mb</w:t>
      </w:r>
      <w:r w:rsidRPr="003F57CD">
        <w:rPr>
          <w:rFonts w:hint="eastAsia"/>
        </w:rPr>
        <w:t>）设置。比如，一个错误配置了</w:t>
      </w:r>
      <w:r w:rsidRPr="003F57CD">
        <w:rPr>
          <w:rFonts w:hint="eastAsia"/>
        </w:rPr>
        <w:t>300MB</w:t>
      </w:r>
      <w:r w:rsidRPr="003F57CD">
        <w:rPr>
          <w:rFonts w:hint="eastAsia"/>
        </w:rPr>
        <w:t>的</w:t>
      </w:r>
      <w:r w:rsidRPr="003F57CD">
        <w:rPr>
          <w:rFonts w:hint="eastAsia"/>
        </w:rPr>
        <w:t>map buffer</w:t>
      </w:r>
      <w:r w:rsidRPr="003F57CD">
        <w:rPr>
          <w:rFonts w:hint="eastAsia"/>
        </w:rPr>
        <w:t>，但给</w:t>
      </w:r>
      <w:r w:rsidRPr="003F57CD">
        <w:rPr>
          <w:rFonts w:hint="eastAsia"/>
        </w:rPr>
        <w:t>mapper</w:t>
      </w:r>
      <w:r w:rsidRPr="003F57CD">
        <w:rPr>
          <w:rFonts w:hint="eastAsia"/>
        </w:rPr>
        <w:t>分配的内存只有</w:t>
      </w:r>
      <w:r w:rsidRPr="003F57CD">
        <w:rPr>
          <w:rFonts w:hint="eastAsia"/>
        </w:rPr>
        <w:t>200MB</w:t>
      </w:r>
      <w:r w:rsidRPr="003F57CD">
        <w:t xml:space="preserve"> [e01]</w:t>
      </w:r>
      <w:r w:rsidRPr="003F57CD">
        <w:rPr>
          <w:rFonts w:hint="eastAsia"/>
        </w:rPr>
        <w:t>。另外</w:t>
      </w:r>
      <w:r w:rsidRPr="003F57CD">
        <w:rPr>
          <w:rFonts w:hint="eastAsia"/>
        </w:rPr>
        <w:t>4</w:t>
      </w:r>
      <w:r w:rsidRPr="003F57CD">
        <w:rPr>
          <w:rFonts w:hint="eastAsia"/>
        </w:rPr>
        <w:t>个错误是由于</w:t>
      </w:r>
      <w:r w:rsidRPr="003F57CD">
        <w:rPr>
          <w:rFonts w:hint="eastAsia"/>
        </w:rPr>
        <w:t>shuffle buffer</w:t>
      </w:r>
      <w:r w:rsidRPr="003F57CD">
        <w:rPr>
          <w:rFonts w:hint="eastAsia"/>
        </w:rPr>
        <w:t>开的过大。比如，一个用户将</w:t>
      </w:r>
      <w:r w:rsidRPr="003F57CD">
        <w:rPr>
          <w:rFonts w:hint="eastAsia"/>
        </w:rPr>
        <w:t>shuffle buffer</w:t>
      </w:r>
      <w:r w:rsidRPr="003F57CD">
        <w:rPr>
          <w:rFonts w:hint="eastAsia"/>
        </w:rPr>
        <w:t>设为</w:t>
      </w:r>
      <w:r w:rsidRPr="003F57CD">
        <w:t>0.7</w:t>
      </w:r>
      <w:r w:rsidRPr="003F57CD">
        <w:rPr>
          <w:rFonts w:hint="eastAsia"/>
        </w:rPr>
        <w:t>（也就是</w:t>
      </w:r>
      <w:r w:rsidRPr="003F57CD">
        <w:rPr>
          <w:rFonts w:hint="eastAsia"/>
        </w:rPr>
        <w:t>shuffle buffer</w:t>
      </w:r>
      <w:r w:rsidRPr="003F57CD">
        <w:rPr>
          <w:rFonts w:hint="eastAsia"/>
        </w:rPr>
        <w:t>可以占用</w:t>
      </w:r>
      <w:r w:rsidRPr="003F57CD">
        <w:rPr>
          <w:rFonts w:hint="eastAsia"/>
        </w:rPr>
        <w:t>70%</w:t>
      </w:r>
      <w:r w:rsidRPr="003F57CD">
        <w:rPr>
          <w:rFonts w:hint="eastAsia"/>
        </w:rPr>
        <w:t>的</w:t>
      </w:r>
      <w:r w:rsidRPr="003F57CD">
        <w:rPr>
          <w:rFonts w:hint="eastAsia"/>
        </w:rPr>
        <w:t>reducer</w:t>
      </w:r>
      <w:r w:rsidRPr="003F57CD">
        <w:rPr>
          <w:rFonts w:hint="eastAsia"/>
        </w:rPr>
        <w:t>内存空间），这个值太大（设置为</w:t>
      </w:r>
      <w:r w:rsidRPr="003F57CD">
        <w:rPr>
          <w:rFonts w:hint="eastAsia"/>
        </w:rPr>
        <w:t>0.3</w:t>
      </w:r>
      <w:r w:rsidRPr="003F57CD">
        <w:rPr>
          <w:rFonts w:hint="eastAsia"/>
        </w:rPr>
        <w:t>可以成功执行），导致了内存溢出错误。</w:t>
      </w:r>
    </w:p>
    <w:p w14:paraId="5AAFEBE3" w14:textId="77777777" w:rsidR="003F57CD" w:rsidRPr="003F57CD" w:rsidRDefault="003F57CD" w:rsidP="003F57CD">
      <w:pPr>
        <w:pStyle w:val="a"/>
      </w:pPr>
    </w:p>
    <w:p w14:paraId="29F9471F" w14:textId="77777777" w:rsidR="003F57CD" w:rsidRPr="003F57CD" w:rsidRDefault="003F57CD" w:rsidP="003F57CD">
      <w:pPr>
        <w:pStyle w:val="a"/>
      </w:pPr>
      <w:r w:rsidRPr="003F57CD">
        <w:rPr>
          <w:rFonts w:hint="eastAsia"/>
        </w:rPr>
        <w:t>B</w:t>
      </w:r>
      <w:r w:rsidRPr="003F57CD">
        <w:t xml:space="preserve">. </w:t>
      </w:r>
      <w:r w:rsidRPr="003F57CD">
        <w:rPr>
          <w:rFonts w:hint="eastAsia"/>
        </w:rPr>
        <w:t>框架缓存（</w:t>
      </w:r>
      <w:r w:rsidRPr="003F57CD">
        <w:rPr>
          <w:rFonts w:hint="eastAsia"/>
        </w:rPr>
        <w:t>cache</w:t>
      </w:r>
      <w:r w:rsidRPr="003F57CD">
        <w:rPr>
          <w:rFonts w:hint="eastAsia"/>
        </w:rPr>
        <w:t>）了大量重用数据</w:t>
      </w:r>
    </w:p>
    <w:p w14:paraId="5B2A3A11" w14:textId="77777777" w:rsidR="003F57CD" w:rsidRPr="003F57CD" w:rsidRDefault="003F57CD" w:rsidP="003F57CD">
      <w:pPr>
        <w:pStyle w:val="a"/>
      </w:pPr>
      <w:r w:rsidRPr="003F57CD">
        <w:rPr>
          <w:rFonts w:hint="eastAsia"/>
        </w:rPr>
        <w:t>缓冲在</w:t>
      </w:r>
      <w:r w:rsidRPr="003F57CD">
        <w:rPr>
          <w:rFonts w:hint="eastAsia"/>
        </w:rPr>
        <w:t>buffer</w:t>
      </w:r>
      <w:r w:rsidRPr="003F57CD">
        <w:rPr>
          <w:rFonts w:hint="eastAsia"/>
        </w:rPr>
        <w:t>中的数据是由框架自动完成的，在框架中缓存（</w:t>
      </w:r>
      <w:r w:rsidRPr="003F57CD">
        <w:rPr>
          <w:rFonts w:hint="eastAsia"/>
        </w:rPr>
        <w:t>cache</w:t>
      </w:r>
      <w:r w:rsidRPr="003F57CD">
        <w:rPr>
          <w:rFonts w:hint="eastAsia"/>
        </w:rPr>
        <w:t>）的数据是有用户显式地制定的，而且是用于数据重用的。在一些应用，特别是迭代型的机器学习应用或者图计算应用（比如</w:t>
      </w:r>
      <w:r w:rsidRPr="003F57CD">
        <w:rPr>
          <w:rFonts w:hint="eastAsia"/>
        </w:rPr>
        <w:t>PageRank</w:t>
      </w:r>
      <w:r w:rsidRPr="003F57CD">
        <w:rPr>
          <w:rFonts w:hint="eastAsia"/>
        </w:rPr>
        <w:t>和</w:t>
      </w:r>
      <w:r w:rsidRPr="003F57CD">
        <w:rPr>
          <w:rFonts w:hint="eastAsia"/>
        </w:rPr>
        <w:t>Kmeans</w:t>
      </w:r>
      <w:r w:rsidRPr="003F57CD">
        <w:rPr>
          <w:rFonts w:hint="eastAsia"/>
        </w:rPr>
        <w:t>聚类）中，输入数据（比如输入的原始图或者训练数据）或者一些中间计算结果（比如权重参数）可以在不同的</w:t>
      </w:r>
      <w:r w:rsidRPr="003F57CD">
        <w:rPr>
          <w:rFonts w:hint="eastAsia"/>
        </w:rPr>
        <w:t>jobs</w:t>
      </w:r>
      <w:r w:rsidRPr="003F57CD">
        <w:rPr>
          <w:rFonts w:hint="eastAsia"/>
        </w:rPr>
        <w:t>中进行重用。</w:t>
      </w:r>
      <w:r w:rsidRPr="003F57CD">
        <w:rPr>
          <w:rFonts w:hint="eastAsia"/>
        </w:rPr>
        <w:t>Hadoop</w:t>
      </w:r>
      <w:r w:rsidRPr="003F57CD">
        <w:rPr>
          <w:rFonts w:hint="eastAsia"/>
        </w:rPr>
        <w:t>的重用方法是将当前</w:t>
      </w:r>
      <w:r w:rsidRPr="003F57CD">
        <w:rPr>
          <w:rFonts w:hint="eastAsia"/>
        </w:rPr>
        <w:t>job</w:t>
      </w:r>
      <w:r w:rsidRPr="003F57CD">
        <w:rPr>
          <w:rFonts w:hint="eastAsia"/>
        </w:rPr>
        <w:t>的输出数据写入分布式文件系统（</w:t>
      </w:r>
      <w:r w:rsidRPr="003F57CD">
        <w:rPr>
          <w:rFonts w:hint="eastAsia"/>
        </w:rPr>
        <w:t>HDFS</w:t>
      </w:r>
      <w:r w:rsidRPr="003F57CD">
        <w:rPr>
          <w:rFonts w:hint="eastAsia"/>
        </w:rPr>
        <w:t>），然后下一个</w:t>
      </w:r>
      <w:r w:rsidRPr="003F57CD">
        <w:rPr>
          <w:rFonts w:hint="eastAsia"/>
        </w:rPr>
        <w:t>job</w:t>
      </w:r>
      <w:r w:rsidRPr="003F57CD">
        <w:rPr>
          <w:rFonts w:hint="eastAsia"/>
        </w:rPr>
        <w:t>可以从</w:t>
      </w:r>
      <w:r w:rsidRPr="003F57CD">
        <w:rPr>
          <w:rFonts w:hint="eastAsia"/>
        </w:rPr>
        <w:t>HDFS</w:t>
      </w:r>
      <w:r w:rsidRPr="003F57CD">
        <w:rPr>
          <w:rFonts w:hint="eastAsia"/>
        </w:rPr>
        <w:t>中读取。</w:t>
      </w:r>
      <w:r w:rsidRPr="003F57CD">
        <w:rPr>
          <w:rFonts w:hint="eastAsia"/>
        </w:rPr>
        <w:t>Spark</w:t>
      </w:r>
      <w:r w:rsidRPr="003F57CD">
        <w:rPr>
          <w:rFonts w:hint="eastAsia"/>
        </w:rPr>
        <w:t>提供了内存缓存机制，用户可以显式地指定那些中间数据要缓存到内存中。如果在</w:t>
      </w:r>
      <w:r w:rsidRPr="003F57CD">
        <w:rPr>
          <w:rFonts w:hint="eastAsia"/>
        </w:rPr>
        <w:t>Spark</w:t>
      </w:r>
      <w:r w:rsidRPr="003F57CD">
        <w:rPr>
          <w:rFonts w:hint="eastAsia"/>
        </w:rPr>
        <w:t>中缓存的数据量太大，会导致内存溢出的错误。</w:t>
      </w:r>
    </w:p>
    <w:p w14:paraId="7E0274CA" w14:textId="77777777" w:rsidR="003F57CD" w:rsidRPr="003F57CD" w:rsidRDefault="003F57CD" w:rsidP="003F57CD">
      <w:pPr>
        <w:pStyle w:val="a"/>
      </w:pPr>
      <w:r w:rsidRPr="003F57CD">
        <w:rPr>
          <w:rFonts w:hint="eastAsia"/>
        </w:rPr>
        <w:t>这个子类别包含</w:t>
      </w:r>
      <w:r w:rsidRPr="003F57CD">
        <w:rPr>
          <w:rFonts w:hint="eastAsia"/>
        </w:rPr>
        <w:t>7</w:t>
      </w:r>
      <w:r w:rsidRPr="003F57CD">
        <w:rPr>
          <w:rFonts w:hint="eastAsia"/>
        </w:rPr>
        <w:t>个内存溢出错误（占</w:t>
      </w:r>
      <w:r w:rsidRPr="003F57CD">
        <w:rPr>
          <w:rFonts w:hint="eastAsia"/>
        </w:rPr>
        <w:t>6</w:t>
      </w:r>
      <w:r w:rsidRPr="003F57CD">
        <w:t>%</w:t>
      </w:r>
      <w:r w:rsidRPr="003F57CD">
        <w:rPr>
          <w:rFonts w:hint="eastAsia"/>
        </w:rPr>
        <w:t>）。这些错误都是由于</w:t>
      </w:r>
      <w:r w:rsidRPr="003F57CD">
        <w:rPr>
          <w:rFonts w:hint="eastAsia"/>
        </w:rPr>
        <w:t>Spark job</w:t>
      </w:r>
      <w:r w:rsidRPr="003F57CD">
        <w:rPr>
          <w:rFonts w:hint="eastAsia"/>
        </w:rPr>
        <w:t>在内存中缓存了大量的重用数据（</w:t>
      </w:r>
      <w:r w:rsidRPr="003F57CD">
        <w:rPr>
          <w:rFonts w:hint="eastAsia"/>
        </w:rPr>
        <w:t>RDD</w:t>
      </w:r>
      <w:r w:rsidRPr="003F57CD">
        <w:rPr>
          <w:rFonts w:hint="eastAsia"/>
        </w:rPr>
        <w:t>）。比如，一个应用在试图缓存最后</w:t>
      </w:r>
      <w:r w:rsidRPr="003F57CD">
        <w:rPr>
          <w:rFonts w:hint="eastAsia"/>
        </w:rPr>
        <w:t>job</w:t>
      </w:r>
      <w:r w:rsidRPr="003F57CD">
        <w:rPr>
          <w:rFonts w:hint="eastAsia"/>
        </w:rPr>
        <w:t>输出的大的</w:t>
      </w:r>
      <w:r w:rsidRPr="003F57CD">
        <w:rPr>
          <w:rFonts w:hint="eastAsia"/>
        </w:rPr>
        <w:t>RDD</w:t>
      </w:r>
      <w:r w:rsidRPr="003F57CD">
        <w:rPr>
          <w:rFonts w:hint="eastAsia"/>
        </w:rPr>
        <w:t>时产生了内存溢出错误</w:t>
      </w:r>
      <w:r w:rsidRPr="003F57CD">
        <w:t>[e03]</w:t>
      </w:r>
      <w:r w:rsidRPr="003F57CD">
        <w:rPr>
          <w:rFonts w:hint="eastAsia"/>
        </w:rPr>
        <w:t>。有</w:t>
      </w:r>
      <w:r w:rsidRPr="003F57CD">
        <w:rPr>
          <w:rFonts w:hint="eastAsia"/>
        </w:rPr>
        <w:t>3</w:t>
      </w:r>
      <w:r w:rsidRPr="003F57CD">
        <w:rPr>
          <w:rFonts w:hint="eastAsia"/>
        </w:rPr>
        <w:t>个错误的原因是</w:t>
      </w:r>
      <w:r w:rsidRPr="003F57CD">
        <w:rPr>
          <w:rFonts w:hint="eastAsia"/>
        </w:rPr>
        <w:t>job</w:t>
      </w:r>
      <w:r w:rsidRPr="003F57CD">
        <w:rPr>
          <w:rFonts w:hint="eastAsia"/>
        </w:rPr>
        <w:t>不断在内存中缓存数据。比如，一个机器学习应用</w:t>
      </w:r>
      <w:r w:rsidRPr="003F57CD">
        <w:rPr>
          <w:rFonts w:hint="eastAsia"/>
        </w:rPr>
        <w:t>SVDPlusPlus</w:t>
      </w:r>
      <w:r w:rsidRPr="003F57CD">
        <w:rPr>
          <w:rFonts w:hint="eastAsia"/>
        </w:rPr>
        <w:t>在每次迭代中均在内存中缓存图数据，最后因为数据量太大导致内存溢出错误</w:t>
      </w:r>
      <w:r w:rsidRPr="003F57CD">
        <w:t>[e04]</w:t>
      </w:r>
      <w:r w:rsidRPr="003F57CD">
        <w:rPr>
          <w:rFonts w:hint="eastAsia"/>
        </w:rPr>
        <w:t>。最后一个错误因为用户显式地缓存了</w:t>
      </w:r>
      <w:r w:rsidRPr="003F57CD">
        <w:rPr>
          <w:rFonts w:hint="eastAsia"/>
        </w:rPr>
        <w:t>driver</w:t>
      </w:r>
      <w:r w:rsidRPr="003F57CD">
        <w:rPr>
          <w:rFonts w:hint="eastAsia"/>
        </w:rPr>
        <w:t>程序广播过来的大的数据</w:t>
      </w:r>
      <w:r w:rsidRPr="003F57CD">
        <w:t>[e05]</w:t>
      </w:r>
      <w:r w:rsidRPr="003F57CD">
        <w:rPr>
          <w:rFonts w:hint="eastAsia"/>
        </w:rPr>
        <w:t>。</w:t>
      </w:r>
    </w:p>
    <w:p w14:paraId="3F4768B0" w14:textId="77777777" w:rsidR="003F57CD" w:rsidRPr="003F57CD" w:rsidRDefault="003F57CD" w:rsidP="003F57CD">
      <w:pPr>
        <w:pStyle w:val="a"/>
      </w:pPr>
      <w:r w:rsidRPr="003F57CD">
        <w:rPr>
          <w:rFonts w:hint="eastAsia"/>
        </w:rPr>
        <w:lastRenderedPageBreak/>
        <w:t>通过这两个错误子类别的实证分析，我们可以研究发现：</w:t>
      </w:r>
    </w:p>
    <w:tbl>
      <w:tblPr>
        <w:tblStyle w:val="TableGrid"/>
        <w:tblW w:w="0" w:type="auto"/>
        <w:tblLook w:val="04A0" w:firstRow="1" w:lastRow="0" w:firstColumn="1" w:lastColumn="0" w:noHBand="0" w:noVBand="1"/>
      </w:tblPr>
      <w:tblGrid>
        <w:gridCol w:w="8528"/>
      </w:tblGrid>
      <w:tr w:rsidR="003F57CD" w14:paraId="39EEC66B" w14:textId="77777777" w:rsidTr="003F57CD">
        <w:tc>
          <w:tcPr>
            <w:tcW w:w="9343" w:type="dxa"/>
          </w:tcPr>
          <w:p w14:paraId="213C9213" w14:textId="13973D47" w:rsidR="003F57CD" w:rsidRPr="00FA5480" w:rsidRDefault="003F57CD" w:rsidP="00365853">
            <w:pPr>
              <w:pStyle w:val="a"/>
              <w:ind w:firstLineChars="0" w:firstLine="0"/>
              <w:rPr>
                <w:kern w:val="2"/>
              </w:rPr>
            </w:pPr>
            <w:r w:rsidRPr="00FA5480">
              <w:rPr>
                <w:kern w:val="2"/>
              </w:rPr>
              <w:t>Finding 1</w:t>
            </w:r>
            <w:r w:rsidRPr="00FA5480">
              <w:rPr>
                <w:rFonts w:hint="eastAsia"/>
                <w:kern w:val="2"/>
              </w:rPr>
              <w:t>：尽管用户可以通过参数设置来限制框架的内存使用量，但还是由</w:t>
            </w:r>
            <w:r w:rsidRPr="00FA5480">
              <w:rPr>
                <w:rFonts w:hint="eastAsia"/>
                <w:kern w:val="2"/>
              </w:rPr>
              <w:t>12%</w:t>
            </w:r>
            <w:r w:rsidRPr="00FA5480">
              <w:rPr>
                <w:rFonts w:hint="eastAsia"/>
                <w:kern w:val="2"/>
              </w:rPr>
              <w:t>的错误是由于框架暂存大量的中间数据导致的</w:t>
            </w:r>
            <w:r w:rsidR="00FA5480">
              <w:rPr>
                <w:rFonts w:hint="eastAsia"/>
                <w:kern w:val="2"/>
              </w:rPr>
              <w:t>。</w:t>
            </w:r>
          </w:p>
          <w:p w14:paraId="4EE81EB4" w14:textId="01E0FF5D" w:rsidR="003F57CD" w:rsidRDefault="003F57CD" w:rsidP="00FA5480">
            <w:pPr>
              <w:pStyle w:val="a"/>
              <w:ind w:firstLineChars="0" w:firstLine="0"/>
            </w:pPr>
            <w:r w:rsidRPr="00FA5480">
              <w:t>Implication</w:t>
            </w:r>
            <w:r w:rsidRPr="00FA5480">
              <w:rPr>
                <w:rFonts w:hint="eastAsia"/>
              </w:rPr>
              <w:t>：用户很难设置正确的配置参数来调配框架和用户代码的内存占用比。</w:t>
            </w:r>
          </w:p>
        </w:tc>
      </w:tr>
    </w:tbl>
    <w:p w14:paraId="0B536458" w14:textId="77777777" w:rsidR="003F57CD" w:rsidRDefault="003F57CD" w:rsidP="0056187B">
      <w:pPr>
        <w:pStyle w:val="a"/>
      </w:pPr>
    </w:p>
    <w:p w14:paraId="7AF51006" w14:textId="6D92E3F7" w:rsidR="003F57CD" w:rsidRDefault="00922930" w:rsidP="00876B06">
      <w:pPr>
        <w:pStyle w:val="Heading3"/>
        <w:ind w:left="0" w:firstLine="0"/>
      </w:pPr>
      <w:bookmarkStart w:id="139" w:name="_Toc305878408"/>
      <w:r>
        <w:rPr>
          <w:rFonts w:hint="eastAsia"/>
        </w:rPr>
        <w:t>错误类别</w:t>
      </w:r>
      <w:r w:rsidR="00E92BDC">
        <w:rPr>
          <w:rFonts w:hint="eastAsia"/>
        </w:rPr>
        <w:t>2</w:t>
      </w:r>
      <w:r>
        <w:rPr>
          <w:rFonts w:hint="eastAsia"/>
        </w:rPr>
        <w:t>: 数据</w:t>
      </w:r>
      <w:r w:rsidR="00E92BDC">
        <w:rPr>
          <w:rFonts w:hint="eastAsia"/>
        </w:rPr>
        <w:t>流异常</w:t>
      </w:r>
      <w:bookmarkEnd w:id="139"/>
    </w:p>
    <w:p w14:paraId="470079F2" w14:textId="69EE7AE2" w:rsidR="00CB3A6A" w:rsidRDefault="00067B01" w:rsidP="00067B01">
      <w:pPr>
        <w:pStyle w:val="a"/>
      </w:pPr>
      <w:r w:rsidRPr="00067B01">
        <w:rPr>
          <w:rFonts w:hint="eastAsia"/>
        </w:rPr>
        <w:t>因为在框架中数据是被分布处理的，在每个处理步骤中的数据量大小（比如</w:t>
      </w:r>
      <w:r w:rsidRPr="00067B01">
        <w:rPr>
          <w:rFonts w:hint="eastAsia"/>
        </w:rPr>
        <w:t>key</w:t>
      </w:r>
      <w:r w:rsidRPr="00067B01">
        <w:t>/valu</w:t>
      </w:r>
      <w:r w:rsidRPr="00067B01">
        <w:rPr>
          <w:rFonts w:hint="eastAsia"/>
        </w:rPr>
        <w:t>e</w:t>
      </w:r>
      <w:r w:rsidRPr="00067B01">
        <w:rPr>
          <w:rFonts w:hint="eastAsia"/>
        </w:rPr>
        <w:t>键值对大小和</w:t>
      </w:r>
      <w:r w:rsidRPr="00067B01">
        <w:rPr>
          <w:rFonts w:hint="eastAsia"/>
        </w:rPr>
        <w:t>key</w:t>
      </w:r>
      <w:r w:rsidRPr="00067B01">
        <w:rPr>
          <w:rFonts w:hint="eastAsia"/>
        </w:rPr>
        <w:t>分布）是运行时动态决定的，所以框架不能避免产生数据流异常，比如产生大的数据分块（</w:t>
      </w:r>
      <w:r w:rsidRPr="00067B01">
        <w:rPr>
          <w:rFonts w:hint="eastAsia"/>
        </w:rPr>
        <w:t>large data partition</w:t>
      </w:r>
      <w:r w:rsidRPr="00067B01">
        <w:rPr>
          <w:rFonts w:hint="eastAsia"/>
        </w:rPr>
        <w:t>），大的</w:t>
      </w:r>
      <w:r w:rsidRPr="00067B01">
        <w:t>&lt;k, list(v)&gt;</w:t>
      </w:r>
      <w:r w:rsidRPr="00067B01">
        <w:rPr>
          <w:rFonts w:hint="eastAsia"/>
        </w:rPr>
        <w:t>组，大的单一</w:t>
      </w:r>
      <w:r w:rsidRPr="00067B01">
        <w:rPr>
          <w:rFonts w:hint="eastAsia"/>
        </w:rPr>
        <w:t>key</w:t>
      </w:r>
      <w:r w:rsidRPr="00067B01">
        <w:t>/value</w:t>
      </w:r>
      <w:r w:rsidRPr="00067B01">
        <w:rPr>
          <w:rFonts w:hint="eastAsia"/>
        </w:rPr>
        <w:t>键值对。数据流异常可以直接导致内存溢出错误。该类别包含三种错误类型。</w:t>
      </w:r>
    </w:p>
    <w:p w14:paraId="07A11B70" w14:textId="77777777" w:rsidR="00067B01" w:rsidRPr="00067B01" w:rsidRDefault="00067B01" w:rsidP="00067B01">
      <w:pPr>
        <w:pStyle w:val="a"/>
      </w:pPr>
      <w:r w:rsidRPr="00067B01">
        <w:t xml:space="preserve">A. </w:t>
      </w:r>
      <w:r w:rsidRPr="00067B01">
        <w:rPr>
          <w:rFonts w:hint="eastAsia"/>
        </w:rPr>
        <w:t>不合适的数据划分</w:t>
      </w:r>
    </w:p>
    <w:p w14:paraId="7CED14CD" w14:textId="77777777" w:rsidR="00067B01" w:rsidRDefault="00067B01" w:rsidP="00067B01">
      <w:pPr>
        <w:pStyle w:val="a"/>
      </w:pPr>
    </w:p>
    <w:p w14:paraId="2A4D39DC" w14:textId="045CA633" w:rsidR="00067B01" w:rsidRDefault="00067B01" w:rsidP="00067B01">
      <w:pPr>
        <w:pStyle w:val="a"/>
      </w:pPr>
      <w:r w:rsidRPr="00067B01">
        <w:rPr>
          <w:rFonts w:hint="eastAsia"/>
        </w:rPr>
        <w:t>为了实现“分治－聚合”的并行处理模式，框架将</w:t>
      </w:r>
      <w:r w:rsidRPr="00067B01">
        <w:rPr>
          <w:rFonts w:hint="eastAsia"/>
        </w:rPr>
        <w:t>mapper</w:t>
      </w:r>
      <w:r w:rsidRPr="00067B01">
        <w:rPr>
          <w:rFonts w:hint="eastAsia"/>
        </w:rPr>
        <w:t>的输出数据进行划分（</w:t>
      </w:r>
      <w:r w:rsidRPr="00067B01">
        <w:rPr>
          <w:rFonts w:hint="eastAsia"/>
        </w:rPr>
        <w:t>partition</w:t>
      </w:r>
      <w:r w:rsidRPr="00067B01">
        <w:rPr>
          <w:rFonts w:hint="eastAsia"/>
        </w:rPr>
        <w:t>），然后不同的数据分块（</w:t>
      </w:r>
      <w:r w:rsidRPr="00067B01">
        <w:rPr>
          <w:rFonts w:hint="eastAsia"/>
        </w:rPr>
        <w:t>partition</w:t>
      </w:r>
      <w:r w:rsidRPr="00067B01">
        <w:rPr>
          <w:rFonts w:hint="eastAsia"/>
        </w:rPr>
        <w:t>）会被汇集（</w:t>
      </w:r>
      <w:r w:rsidRPr="00067B01">
        <w:rPr>
          <w:rFonts w:hint="eastAsia"/>
        </w:rPr>
        <w:t>shuffle</w:t>
      </w:r>
      <w:r w:rsidRPr="00067B01">
        <w:rPr>
          <w:rFonts w:hint="eastAsia"/>
        </w:rPr>
        <w:t>）到不同的</w:t>
      </w:r>
      <w:r w:rsidRPr="00067B01">
        <w:rPr>
          <w:rFonts w:hint="eastAsia"/>
        </w:rPr>
        <w:t>reducer</w:t>
      </w:r>
      <w:r w:rsidRPr="00067B01">
        <w:rPr>
          <w:rFonts w:hint="eastAsia"/>
        </w:rPr>
        <w:t>进行处理。在</w:t>
      </w:r>
      <w:r w:rsidRPr="00067B01">
        <w:rPr>
          <w:rFonts w:hint="eastAsia"/>
        </w:rPr>
        <w:t>Hadoop/Spark</w:t>
      </w:r>
      <w:r w:rsidRPr="00067B01">
        <w:rPr>
          <w:rFonts w:hint="eastAsia"/>
        </w:rPr>
        <w:t>中，</w:t>
      </w:r>
      <w:r w:rsidRPr="00067B01">
        <w:rPr>
          <w:rFonts w:hint="eastAsia"/>
        </w:rPr>
        <w:t>map()</w:t>
      </w:r>
      <w:r w:rsidRPr="00067B01">
        <w:rPr>
          <w:rFonts w:hint="eastAsia"/>
        </w:rPr>
        <w:t>会根据输出的</w:t>
      </w:r>
      <w:r w:rsidRPr="00067B01">
        <w:rPr>
          <w:rFonts w:hint="eastAsia"/>
        </w:rPr>
        <w:t>key/value records</w:t>
      </w:r>
      <w:r w:rsidRPr="00067B01">
        <w:rPr>
          <w:rFonts w:hint="eastAsia"/>
        </w:rPr>
        <w:t>的</w:t>
      </w:r>
      <w:r w:rsidRPr="00067B01">
        <w:rPr>
          <w:rFonts w:hint="eastAsia"/>
        </w:rPr>
        <w:t>partition id</w:t>
      </w:r>
      <w:r w:rsidRPr="00067B01">
        <w:rPr>
          <w:rFonts w:hint="eastAsia"/>
        </w:rPr>
        <w:t>（比如</w:t>
      </w:r>
      <w:r w:rsidRPr="00067B01">
        <w:rPr>
          <w:rFonts w:hint="eastAsia"/>
        </w:rPr>
        <w:t>id = hash(key)%partitionNumber</w:t>
      </w:r>
      <w:r w:rsidRPr="00067B01">
        <w:rPr>
          <w:rFonts w:hint="eastAsia"/>
        </w:rPr>
        <w:t>）将</w:t>
      </w:r>
      <w:r w:rsidRPr="00067B01">
        <w:rPr>
          <w:rFonts w:hint="eastAsia"/>
        </w:rPr>
        <w:t>records</w:t>
      </w:r>
      <w:r w:rsidRPr="00067B01">
        <w:rPr>
          <w:rFonts w:hint="eastAsia"/>
        </w:rPr>
        <w:t>输出到不同的数据块。比如在下图中，</w:t>
      </w:r>
      <w:r w:rsidRPr="00067B01">
        <w:rPr>
          <w:rFonts w:hint="eastAsia"/>
        </w:rPr>
        <w:t>k_1</w:t>
      </w:r>
      <w:r w:rsidRPr="00067B01">
        <w:rPr>
          <w:rFonts w:hint="eastAsia"/>
        </w:rPr>
        <w:t>和</w:t>
      </w:r>
      <w:r w:rsidRPr="00067B01">
        <w:rPr>
          <w:rFonts w:hint="eastAsia"/>
        </w:rPr>
        <w:t>k_4</w:t>
      </w:r>
      <w:r w:rsidRPr="00067B01">
        <w:rPr>
          <w:rFonts w:hint="eastAsia"/>
        </w:rPr>
        <w:t>有相同的</w:t>
      </w:r>
      <w:r w:rsidRPr="00067B01">
        <w:rPr>
          <w:rFonts w:hint="eastAsia"/>
        </w:rPr>
        <w:t>partition id</w:t>
      </w:r>
      <w:r w:rsidRPr="00067B01">
        <w:rPr>
          <w:rFonts w:hint="eastAsia"/>
        </w:rPr>
        <w:t>。在相同</w:t>
      </w:r>
      <w:r w:rsidRPr="00067B01">
        <w:rPr>
          <w:rFonts w:hint="eastAsia"/>
        </w:rPr>
        <w:t>partition</w:t>
      </w:r>
      <w:r w:rsidRPr="00067B01">
        <w:rPr>
          <w:rFonts w:hint="eastAsia"/>
        </w:rPr>
        <w:t>中的</w:t>
      </w:r>
      <w:r w:rsidRPr="00067B01">
        <w:rPr>
          <w:rFonts w:hint="eastAsia"/>
        </w:rPr>
        <w:t>records</w:t>
      </w:r>
      <w:r w:rsidRPr="00067B01">
        <w:rPr>
          <w:rFonts w:hint="eastAsia"/>
        </w:rPr>
        <w:t>会被相同的用户代码（</w:t>
      </w:r>
      <w:r w:rsidRPr="00067B01">
        <w:rPr>
          <w:rFonts w:hint="eastAsia"/>
        </w:rPr>
        <w:t>reduce()</w:t>
      </w:r>
      <w:r w:rsidRPr="00067B01">
        <w:rPr>
          <w:rFonts w:hint="eastAsia"/>
        </w:rPr>
        <w:t>或</w:t>
      </w:r>
      <w:r w:rsidRPr="00067B01">
        <w:rPr>
          <w:rFonts w:hint="eastAsia"/>
        </w:rPr>
        <w:t>combine()</w:t>
      </w:r>
      <w:r w:rsidRPr="00067B01">
        <w:rPr>
          <w:rFonts w:hint="eastAsia"/>
        </w:rPr>
        <w:t>）处理。不合适的数据划分包含两种子类别：</w:t>
      </w:r>
      <w:r w:rsidRPr="00067B01">
        <w:rPr>
          <w:rFonts w:hint="eastAsia"/>
        </w:rPr>
        <w:t xml:space="preserve">(1) </w:t>
      </w:r>
      <w:r w:rsidRPr="00067B01">
        <w:rPr>
          <w:rFonts w:hint="eastAsia"/>
        </w:rPr>
        <w:t>当</w:t>
      </w:r>
      <w:r w:rsidRPr="00067B01">
        <w:rPr>
          <w:rFonts w:hint="eastAsia"/>
        </w:rPr>
        <w:t>partition number</w:t>
      </w:r>
      <w:r w:rsidRPr="00067B01">
        <w:rPr>
          <w:rFonts w:hint="eastAsia"/>
        </w:rPr>
        <w:t>比较小的时候，所有的数据分块都可能很大。</w:t>
      </w:r>
      <w:r w:rsidRPr="00067B01">
        <w:rPr>
          <w:rFonts w:hint="eastAsia"/>
        </w:rPr>
        <w:t>(2)</w:t>
      </w:r>
      <w:r w:rsidRPr="00067B01">
        <w:rPr>
          <w:rFonts w:hint="eastAsia"/>
        </w:rPr>
        <w:t>不均衡的</w:t>
      </w:r>
      <w:r w:rsidRPr="00067B01">
        <w:rPr>
          <w:rFonts w:hint="eastAsia"/>
        </w:rPr>
        <w:t>partition</w:t>
      </w:r>
      <w:r w:rsidRPr="00067B01">
        <w:rPr>
          <w:rFonts w:hint="eastAsia"/>
        </w:rPr>
        <w:t>函数可以导致某些数据分块远远大于其他数据分块。常用的</w:t>
      </w:r>
      <w:r w:rsidRPr="00067B01">
        <w:rPr>
          <w:rFonts w:hint="eastAsia"/>
        </w:rPr>
        <w:t>partition</w:t>
      </w:r>
      <w:r w:rsidRPr="00067B01">
        <w:rPr>
          <w:rFonts w:hint="eastAsia"/>
        </w:rPr>
        <w:t>函数（比如</w:t>
      </w:r>
      <w:r w:rsidRPr="00067B01">
        <w:rPr>
          <w:rFonts w:hint="eastAsia"/>
        </w:rPr>
        <w:t>hash partition</w:t>
      </w:r>
      <w:r w:rsidRPr="00067B01">
        <w:rPr>
          <w:rFonts w:hint="eastAsia"/>
        </w:rPr>
        <w:t>和</w:t>
      </w:r>
      <w:r w:rsidRPr="00067B01">
        <w:rPr>
          <w:rFonts w:hint="eastAsia"/>
        </w:rPr>
        <w:t>range partition</w:t>
      </w:r>
      <w:r w:rsidRPr="00067B01">
        <w:rPr>
          <w:rFonts w:hint="eastAsia"/>
        </w:rPr>
        <w:t>）都不能避免产生不平衡的数据分块。不合适的数据划分可以导致存放到内存中的中间数据量过大。比如在下图中，</w:t>
      </w:r>
      <w:r w:rsidRPr="00067B01">
        <w:rPr>
          <w:rFonts w:hint="eastAsia"/>
        </w:rPr>
        <w:t xml:space="preserve">P1 </w:t>
      </w:r>
      <w:r w:rsidRPr="00067B01">
        <w:rPr>
          <w:rFonts w:hint="eastAsia"/>
        </w:rPr>
        <w:t>包含的</w:t>
      </w:r>
      <w:r w:rsidRPr="00067B01">
        <w:rPr>
          <w:rFonts w:hint="eastAsia"/>
        </w:rPr>
        <w:t>key/value</w:t>
      </w:r>
      <w:r w:rsidRPr="00067B01">
        <w:rPr>
          <w:rFonts w:hint="eastAsia"/>
        </w:rPr>
        <w:t>键值对个数远远大于</w:t>
      </w:r>
      <w:r w:rsidRPr="00067B01">
        <w:rPr>
          <w:rFonts w:hint="eastAsia"/>
        </w:rPr>
        <w:t>P2</w:t>
      </w:r>
      <w:r w:rsidRPr="00067B01">
        <w:rPr>
          <w:rFonts w:hint="eastAsia"/>
        </w:rPr>
        <w:t>和</w:t>
      </w:r>
      <w:r w:rsidRPr="00067B01">
        <w:rPr>
          <w:rFonts w:hint="eastAsia"/>
        </w:rPr>
        <w:t>P3</w:t>
      </w:r>
      <w:r w:rsidRPr="00067B01">
        <w:rPr>
          <w:rFonts w:hint="eastAsia"/>
        </w:rPr>
        <w:t>，那么在</w:t>
      </w:r>
      <w:r w:rsidRPr="00067B01">
        <w:rPr>
          <w:rFonts w:hint="eastAsia"/>
        </w:rPr>
        <w:t>shuffle P1</w:t>
      </w:r>
      <w:r w:rsidRPr="00067B01">
        <w:rPr>
          <w:rFonts w:hint="eastAsia"/>
        </w:rPr>
        <w:t>的时候</w:t>
      </w:r>
      <w:r w:rsidRPr="00067B01">
        <w:rPr>
          <w:rFonts w:hint="eastAsia"/>
        </w:rPr>
        <w:t>reducer</w:t>
      </w:r>
      <w:r w:rsidRPr="00067B01">
        <w:rPr>
          <w:rFonts w:hint="eastAsia"/>
        </w:rPr>
        <w:t>需要在内存缓冲更多的数据。更严重的是，如果把</w:t>
      </w:r>
      <w:r w:rsidRPr="00067B01">
        <w:rPr>
          <w:rFonts w:hint="eastAsia"/>
        </w:rPr>
        <w:t>Spark</w:t>
      </w:r>
      <w:r w:rsidRPr="00067B01">
        <w:rPr>
          <w:rFonts w:hint="eastAsia"/>
        </w:rPr>
        <w:t>的</w:t>
      </w:r>
      <w:r w:rsidRPr="00067B01">
        <w:rPr>
          <w:rFonts w:hint="eastAsia"/>
        </w:rPr>
        <w:t>spill</w:t>
      </w:r>
      <w:r w:rsidRPr="00067B01">
        <w:rPr>
          <w:rFonts w:hint="eastAsia"/>
        </w:rPr>
        <w:t>参数设置为</w:t>
      </w:r>
      <w:r w:rsidRPr="00067B01">
        <w:rPr>
          <w:rFonts w:hint="eastAsia"/>
        </w:rPr>
        <w:t>false</w:t>
      </w:r>
      <w:r w:rsidRPr="00067B01">
        <w:rPr>
          <w:rFonts w:hint="eastAsia"/>
        </w:rPr>
        <w:t>，那么</w:t>
      </w:r>
      <w:r w:rsidRPr="00067B01">
        <w:rPr>
          <w:rFonts w:hint="eastAsia"/>
        </w:rPr>
        <w:t>Spark</w:t>
      </w:r>
      <w:r w:rsidRPr="00067B01">
        <w:rPr>
          <w:rFonts w:hint="eastAsia"/>
        </w:rPr>
        <w:t>会将整个</w:t>
      </w:r>
      <w:r w:rsidRPr="00067B01">
        <w:rPr>
          <w:rFonts w:hint="eastAsia"/>
        </w:rPr>
        <w:t>P1</w:t>
      </w:r>
      <w:r w:rsidRPr="00067B01">
        <w:rPr>
          <w:rFonts w:hint="eastAsia"/>
        </w:rPr>
        <w:t>都缓冲到内存中，可以直接导致内存溢出错误。不合适的数据划分同样可以导致接下来的用户代码的输入数据量过大，由于用户代码的内存消耗量通常与处理的数据量有关，那么输入数据量过大可以导致用户代码产生内存溢出错误。比如在下图中，如果</w:t>
      </w:r>
      <w:r w:rsidRPr="00067B01">
        <w:rPr>
          <w:rFonts w:hint="eastAsia"/>
        </w:rPr>
        <w:t xml:space="preserve">P1 </w:t>
      </w:r>
      <w:r w:rsidRPr="00067B01">
        <w:rPr>
          <w:rFonts w:hint="eastAsia"/>
        </w:rPr>
        <w:t>包含的</w:t>
      </w:r>
      <w:r w:rsidRPr="00067B01">
        <w:rPr>
          <w:rFonts w:hint="eastAsia"/>
        </w:rPr>
        <w:t>key/value</w:t>
      </w:r>
      <w:r w:rsidRPr="00067B01">
        <w:rPr>
          <w:rFonts w:hint="eastAsia"/>
        </w:rPr>
        <w:t>键值对个数远远大于</w:t>
      </w:r>
      <w:r w:rsidRPr="00067B01">
        <w:rPr>
          <w:rFonts w:hint="eastAsia"/>
        </w:rPr>
        <w:t>P2</w:t>
      </w:r>
      <w:r w:rsidRPr="00067B01">
        <w:rPr>
          <w:rFonts w:hint="eastAsia"/>
        </w:rPr>
        <w:t>和</w:t>
      </w:r>
      <w:r w:rsidRPr="00067B01">
        <w:rPr>
          <w:rFonts w:hint="eastAsia"/>
        </w:rPr>
        <w:t>P3</w:t>
      </w:r>
      <w:r w:rsidRPr="00067B01">
        <w:rPr>
          <w:rFonts w:hint="eastAsia"/>
        </w:rPr>
        <w:t>，那么</w:t>
      </w:r>
      <w:r w:rsidRPr="00067B01">
        <w:rPr>
          <w:rFonts w:hint="eastAsia"/>
        </w:rPr>
        <w:t>reduce()</w:t>
      </w:r>
      <w:r w:rsidRPr="00067B01">
        <w:rPr>
          <w:rFonts w:hint="eastAsia"/>
        </w:rPr>
        <w:t>可能在处理</w:t>
      </w:r>
      <w:r w:rsidRPr="00067B01">
        <w:rPr>
          <w:rFonts w:hint="eastAsia"/>
        </w:rPr>
        <w:t>P1</w:t>
      </w:r>
      <w:r w:rsidRPr="00067B01">
        <w:rPr>
          <w:rFonts w:hint="eastAsia"/>
        </w:rPr>
        <w:t>时产生内存溢出错误，而在处理</w:t>
      </w:r>
      <w:r w:rsidRPr="00067B01">
        <w:rPr>
          <w:rFonts w:hint="eastAsia"/>
        </w:rPr>
        <w:t>P2</w:t>
      </w:r>
      <w:r w:rsidRPr="00067B01">
        <w:rPr>
          <w:rFonts w:hint="eastAsia"/>
        </w:rPr>
        <w:t>和</w:t>
      </w:r>
      <w:r w:rsidRPr="00067B01">
        <w:rPr>
          <w:rFonts w:hint="eastAsia"/>
        </w:rPr>
        <w:t>P3</w:t>
      </w:r>
      <w:r w:rsidRPr="00067B01">
        <w:rPr>
          <w:rFonts w:hint="eastAsia"/>
        </w:rPr>
        <w:t>的时候不产生内存溢出错误。</w:t>
      </w:r>
    </w:p>
    <w:p w14:paraId="492C647A" w14:textId="77777777" w:rsidR="00067B01" w:rsidRPr="00067B01" w:rsidRDefault="00067B01" w:rsidP="00067B01">
      <w:pPr>
        <w:pStyle w:val="a"/>
      </w:pPr>
      <w:r w:rsidRPr="00067B01">
        <w:rPr>
          <w:rFonts w:hint="eastAsia"/>
        </w:rPr>
        <w:t>这个子类比包含</w:t>
      </w:r>
      <w:r w:rsidRPr="00067B01">
        <w:rPr>
          <w:rFonts w:hint="eastAsia"/>
        </w:rPr>
        <w:t>16</w:t>
      </w:r>
      <w:r w:rsidRPr="00067B01">
        <w:rPr>
          <w:rFonts w:hint="eastAsia"/>
        </w:rPr>
        <w:t>个内存溢出错误。其中</w:t>
      </w:r>
      <w:r w:rsidRPr="00067B01">
        <w:rPr>
          <w:rFonts w:hint="eastAsia"/>
        </w:rPr>
        <w:t>7</w:t>
      </w:r>
      <w:r w:rsidRPr="00067B01">
        <w:rPr>
          <w:rFonts w:hint="eastAsia"/>
        </w:rPr>
        <w:t>个错误是因为</w:t>
      </w:r>
      <w:r w:rsidRPr="00067B01">
        <w:rPr>
          <w:rFonts w:hint="eastAsia"/>
        </w:rPr>
        <w:t>partition number</w:t>
      </w:r>
      <w:r w:rsidRPr="00067B01">
        <w:rPr>
          <w:rFonts w:hint="eastAsia"/>
        </w:rPr>
        <w:t>过小。比如，将</w:t>
      </w:r>
      <w:r w:rsidRPr="00067B01">
        <w:rPr>
          <w:rFonts w:hint="eastAsia"/>
        </w:rPr>
        <w:t>partition number</w:t>
      </w:r>
      <w:r w:rsidRPr="00067B01">
        <w:rPr>
          <w:rFonts w:hint="eastAsia"/>
        </w:rPr>
        <w:t>增加到</w:t>
      </w:r>
      <w:r w:rsidRPr="00067B01">
        <w:rPr>
          <w:rFonts w:hint="eastAsia"/>
        </w:rPr>
        <w:t>1000</w:t>
      </w:r>
      <w:r w:rsidRPr="00067B01">
        <w:rPr>
          <w:rFonts w:hint="eastAsia"/>
        </w:rPr>
        <w:t>后，用户报告说每个数据分块变的很小，也没有内存溢出错误了</w:t>
      </w:r>
      <w:r w:rsidRPr="00067B01">
        <w:t>[e06]</w:t>
      </w:r>
      <w:r w:rsidRPr="00067B01">
        <w:rPr>
          <w:rFonts w:hint="eastAsia"/>
        </w:rPr>
        <w:t>。有</w:t>
      </w:r>
      <w:r w:rsidRPr="00067B01">
        <w:rPr>
          <w:rFonts w:hint="eastAsia"/>
        </w:rPr>
        <w:t>4</w:t>
      </w:r>
      <w:r w:rsidRPr="00067B01">
        <w:rPr>
          <w:rFonts w:hint="eastAsia"/>
        </w:rPr>
        <w:t>个错误是因为</w:t>
      </w:r>
      <w:r w:rsidRPr="00067B01">
        <w:rPr>
          <w:rFonts w:hint="eastAsia"/>
        </w:rPr>
        <w:t>partition</w:t>
      </w:r>
      <w:r w:rsidRPr="00067B01">
        <w:rPr>
          <w:rFonts w:hint="eastAsia"/>
        </w:rPr>
        <w:t>函数不平衡导致</w:t>
      </w:r>
      <w:r w:rsidRPr="00067B01">
        <w:rPr>
          <w:rFonts w:hint="eastAsia"/>
        </w:rPr>
        <w:lastRenderedPageBreak/>
        <w:t>的。比如，一个用户报告说大多数中间数据都聚集到了</w:t>
      </w:r>
      <w:r w:rsidRPr="00067B01">
        <w:rPr>
          <w:rFonts w:hint="eastAsia"/>
        </w:rPr>
        <w:t>2</w:t>
      </w:r>
      <w:r w:rsidRPr="00067B01">
        <w:rPr>
          <w:rFonts w:hint="eastAsia"/>
        </w:rPr>
        <w:t>个</w:t>
      </w:r>
      <w:r w:rsidRPr="00067B01">
        <w:rPr>
          <w:rFonts w:hint="eastAsia"/>
        </w:rPr>
        <w:t>reducer</w:t>
      </w:r>
      <w:r w:rsidRPr="00067B01">
        <w:rPr>
          <w:rFonts w:hint="eastAsia"/>
        </w:rPr>
        <w:t>那里，其中的</w:t>
      </w:r>
      <w:r w:rsidRPr="00067B01">
        <w:rPr>
          <w:rFonts w:hint="eastAsia"/>
        </w:rPr>
        <w:t>1</w:t>
      </w:r>
      <w:r w:rsidRPr="00067B01">
        <w:rPr>
          <w:rFonts w:hint="eastAsia"/>
        </w:rPr>
        <w:t>个</w:t>
      </w:r>
      <w:r w:rsidRPr="00067B01">
        <w:rPr>
          <w:rFonts w:hint="eastAsia"/>
        </w:rPr>
        <w:t>reducer</w:t>
      </w:r>
      <w:r w:rsidRPr="00067B01">
        <w:rPr>
          <w:rFonts w:hint="eastAsia"/>
        </w:rPr>
        <w:t>的输入数据超过了总数据量的一半</w:t>
      </w:r>
      <w:r w:rsidRPr="00067B01">
        <w:t>[e07]</w:t>
      </w:r>
      <w:r w:rsidRPr="00067B01">
        <w:rPr>
          <w:rFonts w:hint="eastAsia"/>
        </w:rPr>
        <w:t>。在剩下的</w:t>
      </w:r>
      <w:r w:rsidRPr="00067B01">
        <w:rPr>
          <w:rFonts w:hint="eastAsia"/>
        </w:rPr>
        <w:t>5</w:t>
      </w:r>
      <w:r w:rsidRPr="00067B01">
        <w:rPr>
          <w:rFonts w:hint="eastAsia"/>
        </w:rPr>
        <w:t>个错误中，用户只报告说数据分块变的很大，但没有详细描述</w:t>
      </w:r>
      <w:r w:rsidRPr="00067B01">
        <w:rPr>
          <w:rFonts w:hint="eastAsia"/>
        </w:rPr>
        <w:t>partition number</w:t>
      </w:r>
      <w:r w:rsidRPr="00067B01">
        <w:rPr>
          <w:rFonts w:hint="eastAsia"/>
        </w:rPr>
        <w:t>和</w:t>
      </w:r>
      <w:r w:rsidRPr="00067B01">
        <w:rPr>
          <w:rFonts w:hint="eastAsia"/>
        </w:rPr>
        <w:t>partition</w:t>
      </w:r>
      <w:r w:rsidRPr="00067B01">
        <w:rPr>
          <w:rFonts w:hint="eastAsia"/>
        </w:rPr>
        <w:t>函数的情况。</w:t>
      </w:r>
    </w:p>
    <w:p w14:paraId="0A7D629E" w14:textId="77777777" w:rsidR="00067B01" w:rsidRDefault="00067B01" w:rsidP="00067B01">
      <w:pPr>
        <w:pStyle w:val="a"/>
      </w:pPr>
    </w:p>
    <w:p w14:paraId="6AF74ABC" w14:textId="2922E8CD" w:rsidR="00067B01" w:rsidRDefault="00067B01" w:rsidP="00067B01">
      <w:pPr>
        <w:pStyle w:val="a"/>
      </w:pPr>
      <w:r>
        <w:rPr>
          <w:rFonts w:hint="eastAsia"/>
        </w:rPr>
        <w:t xml:space="preserve">      </w:t>
      </w:r>
      <w:r>
        <w:rPr>
          <w:noProof/>
          <w:lang w:eastAsia="en-US"/>
        </w:rPr>
        <w:drawing>
          <wp:inline distT="0" distB="0" distL="0" distR="0" wp14:anchorId="4693D2FB" wp14:editId="3011C61E">
            <wp:extent cx="4116770" cy="202109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17480" cy="2021441"/>
                    </a:xfrm>
                    <a:prstGeom prst="rect">
                      <a:avLst/>
                    </a:prstGeom>
                    <a:noFill/>
                    <a:ln>
                      <a:noFill/>
                    </a:ln>
                  </pic:spPr>
                </pic:pic>
              </a:graphicData>
            </a:graphic>
          </wp:inline>
        </w:drawing>
      </w:r>
    </w:p>
    <w:p w14:paraId="34EA4C0F" w14:textId="77777777" w:rsidR="00067B01" w:rsidRPr="00067B01" w:rsidRDefault="00067B01" w:rsidP="00067B01">
      <w:pPr>
        <w:pStyle w:val="a"/>
      </w:pPr>
    </w:p>
    <w:p w14:paraId="0C04CC7D" w14:textId="1881BD0C" w:rsidR="00067B01" w:rsidRDefault="00067B01" w:rsidP="00067B01">
      <w:pPr>
        <w:pStyle w:val="Caption"/>
        <w:rPr>
          <w:rFonts w:ascii="Times New Roman" w:hAnsi="Times New Roman" w:cs="Times New Roman"/>
        </w:rPr>
      </w:pPr>
      <w:bookmarkStart w:id="140" w:name="_Toc305878467"/>
      <w:r w:rsidRPr="00067B01">
        <w:rPr>
          <w:rFonts w:ascii="Times New Roman" w:hAnsi="Times New Roman" w:cs="Times New Roman"/>
        </w:rPr>
        <w:t>图</w:t>
      </w:r>
      <w:r w:rsidRPr="00067B01">
        <w:rPr>
          <w:rFonts w:ascii="Times New Roman" w:hAnsi="Times New Roman" w:cs="Times New Roman"/>
        </w:rPr>
        <w:t xml:space="preserve"> </w:t>
      </w:r>
      <w:r w:rsidRPr="00067B01">
        <w:rPr>
          <w:rFonts w:ascii="Times New Roman" w:hAnsi="Times New Roman" w:cs="Times New Roman"/>
        </w:rPr>
        <w:fldChar w:fldCharType="begin"/>
      </w:r>
      <w:r w:rsidRPr="00067B01">
        <w:rPr>
          <w:rFonts w:ascii="Times New Roman" w:hAnsi="Times New Roman" w:cs="Times New Roman"/>
        </w:rPr>
        <w:instrText xml:space="preserve"> SEQ </w:instrText>
      </w:r>
      <w:r w:rsidRPr="00067B01">
        <w:rPr>
          <w:rFonts w:ascii="Times New Roman" w:hAnsi="Times New Roman" w:cs="Times New Roman"/>
        </w:rPr>
        <w:instrText>图</w:instrText>
      </w:r>
      <w:r w:rsidRPr="00067B01">
        <w:rPr>
          <w:rFonts w:ascii="Times New Roman" w:hAnsi="Times New Roman" w:cs="Times New Roman"/>
        </w:rPr>
        <w:instrText xml:space="preserve"> \* ARABIC </w:instrText>
      </w:r>
      <w:r w:rsidRPr="00067B01">
        <w:rPr>
          <w:rFonts w:ascii="Times New Roman" w:hAnsi="Times New Roman" w:cs="Times New Roman"/>
        </w:rPr>
        <w:fldChar w:fldCharType="separate"/>
      </w:r>
      <w:r w:rsidR="00D4565C">
        <w:rPr>
          <w:rFonts w:ascii="Times New Roman" w:hAnsi="Times New Roman" w:cs="Times New Roman"/>
          <w:noProof/>
        </w:rPr>
        <w:t>9</w:t>
      </w:r>
      <w:r w:rsidRPr="00067B01">
        <w:rPr>
          <w:rFonts w:ascii="Times New Roman" w:hAnsi="Times New Roman" w:cs="Times New Roman"/>
        </w:rPr>
        <w:fldChar w:fldCharType="end"/>
      </w:r>
      <w:r w:rsidRPr="00067B01">
        <w:rPr>
          <w:rFonts w:ascii="Times New Roman" w:hAnsi="Times New Roman" w:cs="Times New Roman"/>
        </w:rPr>
        <w:t xml:space="preserve"> </w:t>
      </w:r>
      <w:r w:rsidRPr="00067B01">
        <w:rPr>
          <w:rFonts w:ascii="Times New Roman" w:hAnsi="Times New Roman" w:cs="Times New Roman"/>
        </w:rPr>
        <w:t>不合适的数据划分和热点</w:t>
      </w:r>
      <w:r w:rsidRPr="00067B01">
        <w:rPr>
          <w:rFonts w:ascii="Times New Roman" w:hAnsi="Times New Roman" w:cs="Times New Roman"/>
        </w:rPr>
        <w:t>key</w:t>
      </w:r>
      <w:bookmarkEnd w:id="140"/>
    </w:p>
    <w:p w14:paraId="3B49BBE4" w14:textId="77777777" w:rsidR="00067B01" w:rsidRDefault="00067B01" w:rsidP="00067B01"/>
    <w:p w14:paraId="1A224B53" w14:textId="77777777" w:rsidR="008A5AE9" w:rsidRPr="008A5AE9" w:rsidRDefault="008A5AE9" w:rsidP="008A5AE9">
      <w:pPr>
        <w:rPr>
          <w:sz w:val="24"/>
          <w:szCs w:val="22"/>
        </w:rPr>
      </w:pPr>
      <w:r w:rsidRPr="008A5AE9">
        <w:rPr>
          <w:sz w:val="24"/>
          <w:szCs w:val="22"/>
        </w:rPr>
        <w:t xml:space="preserve">B. </w:t>
      </w:r>
      <w:r w:rsidRPr="008A5AE9">
        <w:rPr>
          <w:rFonts w:hint="eastAsia"/>
          <w:sz w:val="24"/>
          <w:szCs w:val="22"/>
        </w:rPr>
        <w:t>热点</w:t>
      </w:r>
      <w:r w:rsidRPr="008A5AE9">
        <w:rPr>
          <w:rFonts w:hint="eastAsia"/>
          <w:sz w:val="24"/>
          <w:szCs w:val="22"/>
        </w:rPr>
        <w:t>key</w:t>
      </w:r>
    </w:p>
    <w:p w14:paraId="16B9F53E" w14:textId="77777777" w:rsidR="00067B01" w:rsidRDefault="00067B01" w:rsidP="00067B01"/>
    <w:p w14:paraId="6B2AB3AC" w14:textId="77777777" w:rsidR="008A5AE9" w:rsidRDefault="008A5AE9" w:rsidP="008A5AE9">
      <w:pPr>
        <w:pStyle w:val="a"/>
      </w:pPr>
      <w:r>
        <w:rPr>
          <w:rFonts w:hint="eastAsia"/>
        </w:rPr>
        <w:t>一个数据分块是一个粗粒度的</w:t>
      </w:r>
      <w:r>
        <w:rPr>
          <w:rFonts w:hint="eastAsia"/>
        </w:rPr>
        <w:t>key/value records</w:t>
      </w:r>
      <w:r>
        <w:rPr>
          <w:rFonts w:hint="eastAsia"/>
        </w:rPr>
        <w:t>集合，集合里面的</w:t>
      </w:r>
      <w:r>
        <w:rPr>
          <w:rFonts w:hint="eastAsia"/>
        </w:rPr>
        <w:t>records</w:t>
      </w:r>
      <w:r>
        <w:rPr>
          <w:rFonts w:hint="eastAsia"/>
        </w:rPr>
        <w:t>仍然可以有不同的</w:t>
      </w:r>
      <w:r>
        <w:rPr>
          <w:rFonts w:hint="eastAsia"/>
        </w:rPr>
        <w:t>key</w:t>
      </w:r>
      <w:r>
        <w:rPr>
          <w:rFonts w:hint="eastAsia"/>
        </w:rPr>
        <w:t>。尽管在一个</w:t>
      </w:r>
      <w:r>
        <w:rPr>
          <w:rFonts w:hint="eastAsia"/>
        </w:rPr>
        <w:t>partition</w:t>
      </w:r>
      <w:r>
        <w:rPr>
          <w:rFonts w:hint="eastAsia"/>
        </w:rPr>
        <w:t>里面的</w:t>
      </w:r>
      <w:r>
        <w:rPr>
          <w:rFonts w:hint="eastAsia"/>
        </w:rPr>
        <w:t>records</w:t>
      </w:r>
      <w:r>
        <w:rPr>
          <w:rFonts w:hint="eastAsia"/>
        </w:rPr>
        <w:t>要被同样的用户代码处理，这些</w:t>
      </w:r>
      <w:r>
        <w:rPr>
          <w:rFonts w:hint="eastAsia"/>
        </w:rPr>
        <w:t>records</w:t>
      </w:r>
      <w:r>
        <w:rPr>
          <w:rFonts w:hint="eastAsia"/>
        </w:rPr>
        <w:t>要先根据</w:t>
      </w:r>
      <w:r>
        <w:rPr>
          <w:rFonts w:hint="eastAsia"/>
        </w:rPr>
        <w:t>key</w:t>
      </w:r>
      <w:r>
        <w:rPr>
          <w:rFonts w:hint="eastAsia"/>
        </w:rPr>
        <w:t>被聚集成不同的</w:t>
      </w:r>
      <w:r>
        <w:rPr>
          <w:rFonts w:hint="eastAsia"/>
        </w:rPr>
        <w:t>&lt;k, list(v)&gt;</w:t>
      </w:r>
      <w:r>
        <w:rPr>
          <w:rFonts w:hint="eastAsia"/>
        </w:rPr>
        <w:t>组。然后用户代码（</w:t>
      </w:r>
      <w:r>
        <w:rPr>
          <w:rFonts w:hint="eastAsia"/>
        </w:rPr>
        <w:t>reduce()</w:t>
      </w:r>
      <w:r>
        <w:rPr>
          <w:rFonts w:hint="eastAsia"/>
        </w:rPr>
        <w:t>或者</w:t>
      </w:r>
      <w:r>
        <w:rPr>
          <w:rFonts w:hint="eastAsia"/>
        </w:rPr>
        <w:t>combine()</w:t>
      </w:r>
      <w:r>
        <w:rPr>
          <w:rFonts w:hint="eastAsia"/>
        </w:rPr>
        <w:t>）处理组里面的每一个</w:t>
      </w:r>
      <w:r>
        <w:rPr>
          <w:rFonts w:hint="eastAsia"/>
        </w:rPr>
        <w:t>record</w:t>
      </w:r>
      <w:r>
        <w:rPr>
          <w:rFonts w:hint="eastAsia"/>
        </w:rPr>
        <w:t>。热点</w:t>
      </w:r>
      <w:r>
        <w:rPr>
          <w:rFonts w:hint="eastAsia"/>
        </w:rPr>
        <w:t>key</w:t>
      </w:r>
      <w:r>
        <w:rPr>
          <w:rFonts w:hint="eastAsia"/>
        </w:rPr>
        <w:t>的意思是某些</w:t>
      </w:r>
      <w:r>
        <w:rPr>
          <w:rFonts w:hint="eastAsia"/>
        </w:rPr>
        <w:t>&lt;k, list(v)&gt;</w:t>
      </w:r>
      <w:r>
        <w:rPr>
          <w:rFonts w:hint="eastAsia"/>
        </w:rPr>
        <w:t>组包含的</w:t>
      </w:r>
      <w:r>
        <w:rPr>
          <w:rFonts w:hint="eastAsia"/>
        </w:rPr>
        <w:t>&lt;k, v&gt; records</w:t>
      </w:r>
      <w:r>
        <w:rPr>
          <w:rFonts w:hint="eastAsia"/>
        </w:rPr>
        <w:t>远远多于其他组。</w:t>
      </w:r>
      <w:r>
        <w:rPr>
          <w:rFonts w:hint="eastAsia"/>
        </w:rPr>
        <w:t>Partition</w:t>
      </w:r>
      <w:r>
        <w:rPr>
          <w:rFonts w:hint="eastAsia"/>
        </w:rPr>
        <w:t>个数可以影响每个</w:t>
      </w:r>
      <w:r>
        <w:rPr>
          <w:rFonts w:hint="eastAsia"/>
        </w:rPr>
        <w:t>partition</w:t>
      </w:r>
      <w:r>
        <w:rPr>
          <w:rFonts w:hint="eastAsia"/>
        </w:rPr>
        <w:t>的大小，但不能影响每个</w:t>
      </w:r>
      <w:r>
        <w:rPr>
          <w:rFonts w:hint="eastAsia"/>
        </w:rPr>
        <w:t>&lt;k, list(v)&gt;</w:t>
      </w:r>
      <w:r>
        <w:rPr>
          <w:rFonts w:hint="eastAsia"/>
        </w:rPr>
        <w:t>的大小，因为组的大小是运行时动态决定的（也就是多少个</w:t>
      </w:r>
      <w:r>
        <w:rPr>
          <w:rFonts w:hint="eastAsia"/>
        </w:rPr>
        <w:t>records</w:t>
      </w:r>
      <w:r>
        <w:rPr>
          <w:rFonts w:hint="eastAsia"/>
        </w:rPr>
        <w:t>具有相同的</w:t>
      </w:r>
      <w:r>
        <w:rPr>
          <w:rFonts w:hint="eastAsia"/>
        </w:rPr>
        <w:t>key</w:t>
      </w:r>
      <w:r>
        <w:rPr>
          <w:rFonts w:hint="eastAsia"/>
        </w:rPr>
        <w:t>）。比如在上图中，如果</w:t>
      </w:r>
      <w:r>
        <w:rPr>
          <w:rFonts w:hint="eastAsia"/>
        </w:rPr>
        <w:t>k_4</w:t>
      </w:r>
      <w:r>
        <w:rPr>
          <w:rFonts w:hint="eastAsia"/>
        </w:rPr>
        <w:t>对应的</w:t>
      </w:r>
      <w:r>
        <w:rPr>
          <w:rFonts w:hint="eastAsia"/>
        </w:rPr>
        <w:t>&lt;k_4,list(v)&gt;</w:t>
      </w:r>
      <w:r>
        <w:rPr>
          <w:rFonts w:hint="eastAsia"/>
        </w:rPr>
        <w:t>组包含的</w:t>
      </w:r>
      <w:r>
        <w:rPr>
          <w:rFonts w:hint="eastAsia"/>
        </w:rPr>
        <w:t>records</w:t>
      </w:r>
      <w:r>
        <w:rPr>
          <w:rFonts w:hint="eastAsia"/>
        </w:rPr>
        <w:t>个数远远大于</w:t>
      </w:r>
      <w:r>
        <w:rPr>
          <w:rFonts w:hint="eastAsia"/>
        </w:rPr>
        <w:t>k_1</w:t>
      </w:r>
      <w:r>
        <w:rPr>
          <w:rFonts w:hint="eastAsia"/>
        </w:rPr>
        <w:t>对应的</w:t>
      </w:r>
      <w:r>
        <w:rPr>
          <w:rFonts w:hint="eastAsia"/>
        </w:rPr>
        <w:t>&lt;k_1,list(v)&gt;</w:t>
      </w:r>
      <w:r>
        <w:rPr>
          <w:rFonts w:hint="eastAsia"/>
        </w:rPr>
        <w:t>，那么框架在聚合</w:t>
      </w:r>
      <w:r>
        <w:rPr>
          <w:rFonts w:hint="eastAsia"/>
        </w:rPr>
        <w:t>&lt;k_4,list(v)&gt;</w:t>
      </w:r>
      <w:r>
        <w:rPr>
          <w:rFonts w:hint="eastAsia"/>
        </w:rPr>
        <w:t>时可能会出现内存溢出错误，或者处理</w:t>
      </w:r>
      <w:r>
        <w:rPr>
          <w:rFonts w:hint="eastAsia"/>
        </w:rPr>
        <w:t>&lt;k_4,list(v)&gt;</w:t>
      </w:r>
      <w:r>
        <w:rPr>
          <w:rFonts w:hint="eastAsia"/>
        </w:rPr>
        <w:t>的用户代码也会产生内存溢出错误。</w:t>
      </w:r>
    </w:p>
    <w:p w14:paraId="603BC465" w14:textId="77777777" w:rsidR="008A5AE9" w:rsidRDefault="008A5AE9" w:rsidP="008A5AE9">
      <w:pPr>
        <w:pStyle w:val="a"/>
      </w:pPr>
      <w:r>
        <w:rPr>
          <w:rFonts w:hint="eastAsia"/>
        </w:rPr>
        <w:t>这个子类别包含</w:t>
      </w:r>
      <w:r>
        <w:rPr>
          <w:rFonts w:hint="eastAsia"/>
        </w:rPr>
        <w:t>23</w:t>
      </w:r>
      <w:r>
        <w:rPr>
          <w:rFonts w:hint="eastAsia"/>
        </w:rPr>
        <w:t>个内存溢出错误（占</w:t>
      </w:r>
      <w:r>
        <w:rPr>
          <w:rFonts w:hint="eastAsia"/>
        </w:rPr>
        <w:t>18%</w:t>
      </w:r>
      <w:r>
        <w:rPr>
          <w:rFonts w:hint="eastAsia"/>
        </w:rPr>
        <w:t>），这些错误均是由于某个</w:t>
      </w:r>
      <w:r>
        <w:rPr>
          <w:rFonts w:hint="eastAsia"/>
        </w:rPr>
        <w:t>key</w:t>
      </w:r>
      <w:r>
        <w:rPr>
          <w:rFonts w:hint="eastAsia"/>
        </w:rPr>
        <w:t>对应的的</w:t>
      </w:r>
      <w:r>
        <w:rPr>
          <w:rFonts w:hint="eastAsia"/>
        </w:rPr>
        <w:t>values</w:t>
      </w:r>
      <w:r>
        <w:rPr>
          <w:rFonts w:hint="eastAsia"/>
        </w:rPr>
        <w:t>个数太多。比如，一个用户报告说错误原因是一些</w:t>
      </w:r>
      <w:r>
        <w:rPr>
          <w:rFonts w:hint="eastAsia"/>
        </w:rPr>
        <w:t>key</w:t>
      </w:r>
      <w:r>
        <w:rPr>
          <w:rFonts w:hint="eastAsia"/>
        </w:rPr>
        <w:t>只有</w:t>
      </w:r>
      <w:r>
        <w:rPr>
          <w:rFonts w:hint="eastAsia"/>
        </w:rPr>
        <w:t>1</w:t>
      </w:r>
      <w:r>
        <w:rPr>
          <w:rFonts w:hint="eastAsia"/>
        </w:rPr>
        <w:t>个或</w:t>
      </w:r>
      <w:r>
        <w:rPr>
          <w:rFonts w:hint="eastAsia"/>
        </w:rPr>
        <w:t>2</w:t>
      </w:r>
      <w:r>
        <w:rPr>
          <w:rFonts w:hint="eastAsia"/>
        </w:rPr>
        <w:t>个</w:t>
      </w:r>
      <w:r>
        <w:rPr>
          <w:rFonts w:hint="eastAsia"/>
        </w:rPr>
        <w:t>values</w:t>
      </w:r>
      <w:r>
        <w:rPr>
          <w:rFonts w:hint="eastAsia"/>
        </w:rPr>
        <w:t>，但其他一些</w:t>
      </w:r>
      <w:r>
        <w:rPr>
          <w:rFonts w:hint="eastAsia"/>
        </w:rPr>
        <w:t>key</w:t>
      </w:r>
      <w:r>
        <w:rPr>
          <w:rFonts w:hint="eastAsia"/>
        </w:rPr>
        <w:t>对应</w:t>
      </w:r>
      <w:r>
        <w:rPr>
          <w:rFonts w:hint="eastAsia"/>
        </w:rPr>
        <w:t>10</w:t>
      </w:r>
      <w:r>
        <w:rPr>
          <w:rFonts w:hint="eastAsia"/>
        </w:rPr>
        <w:t>万个</w:t>
      </w:r>
      <w:r>
        <w:rPr>
          <w:rFonts w:hint="eastAsia"/>
        </w:rPr>
        <w:t>values [e08]</w:t>
      </w:r>
      <w:r>
        <w:rPr>
          <w:rFonts w:hint="eastAsia"/>
        </w:rPr>
        <w:t>。另外一个用户报告说某个</w:t>
      </w:r>
      <w:r>
        <w:rPr>
          <w:rFonts w:hint="eastAsia"/>
        </w:rPr>
        <w:t>key &lt;custid, domain, level, device&gt;</w:t>
      </w:r>
      <w:r>
        <w:rPr>
          <w:rFonts w:hint="eastAsia"/>
        </w:rPr>
        <w:t>严重倾斜，大约</w:t>
      </w:r>
      <w:r>
        <w:rPr>
          <w:rFonts w:hint="eastAsia"/>
        </w:rPr>
        <w:t>42%</w:t>
      </w:r>
      <w:r>
        <w:rPr>
          <w:rFonts w:hint="eastAsia"/>
        </w:rPr>
        <w:t>的</w:t>
      </w:r>
      <w:r>
        <w:rPr>
          <w:rFonts w:hint="eastAsia"/>
        </w:rPr>
        <w:t>records</w:t>
      </w:r>
      <w:r>
        <w:rPr>
          <w:rFonts w:hint="eastAsia"/>
        </w:rPr>
        <w:t>都包含这个</w:t>
      </w:r>
      <w:r>
        <w:rPr>
          <w:rFonts w:hint="eastAsia"/>
        </w:rPr>
        <w:t>key [e09]</w:t>
      </w:r>
      <w:r>
        <w:rPr>
          <w:rFonts w:hint="eastAsia"/>
        </w:rPr>
        <w:t>。另外</w:t>
      </w:r>
      <w:r>
        <w:rPr>
          <w:rFonts w:hint="eastAsia"/>
        </w:rPr>
        <w:t>6</w:t>
      </w:r>
      <w:r>
        <w:rPr>
          <w:rFonts w:hint="eastAsia"/>
        </w:rPr>
        <w:t>个错误是由于</w:t>
      </w:r>
      <w:r>
        <w:rPr>
          <w:rFonts w:hint="eastAsia"/>
        </w:rPr>
        <w:t>Spark</w:t>
      </w:r>
      <w:r>
        <w:rPr>
          <w:rFonts w:hint="eastAsia"/>
        </w:rPr>
        <w:t>的</w:t>
      </w:r>
      <w:r>
        <w:rPr>
          <w:rFonts w:hint="eastAsia"/>
        </w:rPr>
        <w:t xml:space="preserve">groupByKey(), reduceByKey() </w:t>
      </w:r>
      <w:r>
        <w:rPr>
          <w:rFonts w:hint="eastAsia"/>
        </w:rPr>
        <w:t>和</w:t>
      </w:r>
      <w:r>
        <w:rPr>
          <w:rFonts w:hint="eastAsia"/>
        </w:rPr>
        <w:t>coGroup()</w:t>
      </w:r>
      <w:r>
        <w:rPr>
          <w:rFonts w:hint="eastAsia"/>
        </w:rPr>
        <w:t>等聚合类错误出现了热点</w:t>
      </w:r>
      <w:r>
        <w:rPr>
          <w:rFonts w:hint="eastAsia"/>
        </w:rPr>
        <w:t>key</w:t>
      </w:r>
      <w:r>
        <w:rPr>
          <w:rFonts w:hint="eastAsia"/>
        </w:rPr>
        <w:t>。比如，一个用户报告说某个</w:t>
      </w:r>
      <w:r>
        <w:rPr>
          <w:rFonts w:hint="eastAsia"/>
        </w:rPr>
        <w:t>key</w:t>
      </w:r>
      <w:r>
        <w:rPr>
          <w:rFonts w:hint="eastAsia"/>
        </w:rPr>
        <w:t>对应太多的</w:t>
      </w:r>
      <w:r>
        <w:rPr>
          <w:rFonts w:hint="eastAsia"/>
        </w:rPr>
        <w:t>values</w:t>
      </w:r>
      <w:r>
        <w:rPr>
          <w:rFonts w:hint="eastAsia"/>
        </w:rPr>
        <w:t>，这些</w:t>
      </w:r>
      <w:r>
        <w:rPr>
          <w:rFonts w:hint="eastAsia"/>
        </w:rPr>
        <w:t>values</w:t>
      </w:r>
      <w:r>
        <w:rPr>
          <w:rFonts w:hint="eastAsia"/>
        </w:rPr>
        <w:t>不能被存放到内存中</w:t>
      </w:r>
      <w:r>
        <w:rPr>
          <w:rFonts w:hint="eastAsia"/>
        </w:rPr>
        <w:t>[e10]</w:t>
      </w:r>
      <w:r>
        <w:rPr>
          <w:rFonts w:hint="eastAsia"/>
        </w:rPr>
        <w:t>。专家解释说当前的</w:t>
      </w:r>
      <w:r>
        <w:rPr>
          <w:rFonts w:hint="eastAsia"/>
        </w:rPr>
        <w:lastRenderedPageBreak/>
        <w:t>groupByKey()</w:t>
      </w:r>
      <w:r>
        <w:rPr>
          <w:rFonts w:hint="eastAsia"/>
        </w:rPr>
        <w:t>要求一个</w:t>
      </w:r>
      <w:r>
        <w:rPr>
          <w:rFonts w:hint="eastAsia"/>
        </w:rPr>
        <w:t>key</w:t>
      </w:r>
      <w:r>
        <w:rPr>
          <w:rFonts w:hint="eastAsia"/>
        </w:rPr>
        <w:t>对应的所有</w:t>
      </w:r>
      <w:r>
        <w:rPr>
          <w:rFonts w:hint="eastAsia"/>
        </w:rPr>
        <w:t>values</w:t>
      </w:r>
      <w:r>
        <w:rPr>
          <w:rFonts w:hint="eastAsia"/>
        </w:rPr>
        <w:t>都能够存放到内存中</w:t>
      </w:r>
      <w:r>
        <w:rPr>
          <w:rFonts w:hint="eastAsia"/>
        </w:rPr>
        <w:t>[e11]</w:t>
      </w:r>
      <w:r>
        <w:rPr>
          <w:rFonts w:hint="eastAsia"/>
        </w:rPr>
        <w:t>。</w:t>
      </w:r>
    </w:p>
    <w:p w14:paraId="34F82BF9" w14:textId="77777777" w:rsidR="008A5AE9" w:rsidRDefault="008A5AE9" w:rsidP="00067B01"/>
    <w:p w14:paraId="354B2B7A" w14:textId="77777777" w:rsidR="008A5AE9" w:rsidRDefault="008A5AE9" w:rsidP="008A5AE9">
      <w:pPr>
        <w:pStyle w:val="a"/>
        <w:ind w:firstLineChars="0" w:firstLine="0"/>
      </w:pPr>
      <w:r>
        <w:rPr>
          <w:rFonts w:hint="eastAsia"/>
        </w:rPr>
        <w:t>C</w:t>
      </w:r>
      <w:r>
        <w:t xml:space="preserve">. </w:t>
      </w:r>
      <w:r>
        <w:rPr>
          <w:rFonts w:hint="eastAsia"/>
        </w:rPr>
        <w:t>单个</w:t>
      </w:r>
      <w:r>
        <w:rPr>
          <w:rFonts w:hint="eastAsia"/>
        </w:rPr>
        <w:t>key</w:t>
      </w:r>
      <w:r>
        <w:t>/value record</w:t>
      </w:r>
      <w:r>
        <w:rPr>
          <w:rFonts w:hint="eastAsia"/>
        </w:rPr>
        <w:t>过大</w:t>
      </w:r>
    </w:p>
    <w:p w14:paraId="11252EBA" w14:textId="77777777" w:rsidR="008A5AE9" w:rsidRDefault="008A5AE9" w:rsidP="008A5AE9">
      <w:pPr>
        <w:pStyle w:val="a"/>
        <w:ind w:firstLineChars="0" w:firstLine="0"/>
      </w:pPr>
    </w:p>
    <w:p w14:paraId="1FCFAF41" w14:textId="77777777" w:rsidR="008A5AE9" w:rsidRPr="008A5AE9" w:rsidRDefault="008A5AE9" w:rsidP="008A5AE9">
      <w:pPr>
        <w:pStyle w:val="a"/>
      </w:pPr>
      <w:r w:rsidRPr="008A5AE9">
        <w:rPr>
          <w:rFonts w:hint="eastAsia"/>
        </w:rPr>
        <w:t>因为用户代码需要将整个</w:t>
      </w:r>
      <w:r w:rsidRPr="008A5AE9">
        <w:rPr>
          <w:rFonts w:hint="eastAsia"/>
        </w:rPr>
        <w:t>record</w:t>
      </w:r>
      <w:r w:rsidRPr="008A5AE9">
        <w:rPr>
          <w:rFonts w:hint="eastAsia"/>
        </w:rPr>
        <w:t>读入内存进行处理，所以如果一个</w:t>
      </w:r>
      <w:r w:rsidRPr="008A5AE9">
        <w:t>key/value record</w:t>
      </w:r>
      <w:r w:rsidRPr="008A5AE9">
        <w:rPr>
          <w:rFonts w:hint="eastAsia"/>
        </w:rPr>
        <w:t>过大，那么用户代码会直接出现内存溢出错误，或者在处理这个</w:t>
      </w:r>
      <w:r w:rsidRPr="008A5AE9">
        <w:rPr>
          <w:rFonts w:hint="eastAsia"/>
        </w:rPr>
        <w:t>record</w:t>
      </w:r>
      <w:r w:rsidRPr="008A5AE9">
        <w:rPr>
          <w:rFonts w:hint="eastAsia"/>
        </w:rPr>
        <w:t>的时候产生大量的中间计算结果，导致内存溢出错误。因为</w:t>
      </w:r>
      <w:r w:rsidRPr="008A5AE9">
        <w:rPr>
          <w:rFonts w:hint="eastAsia"/>
        </w:rPr>
        <w:t>record</w:t>
      </w:r>
      <w:r w:rsidRPr="008A5AE9">
        <w:rPr>
          <w:rFonts w:hint="eastAsia"/>
        </w:rPr>
        <w:t>的大小也是动态决定的，所以数据流相关的配置也不能控制</w:t>
      </w:r>
      <w:r w:rsidRPr="008A5AE9">
        <w:rPr>
          <w:rFonts w:hint="eastAsia"/>
        </w:rPr>
        <w:t>record</w:t>
      </w:r>
      <w:r w:rsidRPr="008A5AE9">
        <w:rPr>
          <w:rFonts w:hint="eastAsia"/>
        </w:rPr>
        <w:t>的大小。</w:t>
      </w:r>
    </w:p>
    <w:p w14:paraId="7D831279" w14:textId="77777777" w:rsidR="008A5AE9" w:rsidRPr="008A5AE9" w:rsidRDefault="008A5AE9" w:rsidP="008A5AE9">
      <w:pPr>
        <w:pStyle w:val="a"/>
      </w:pPr>
      <w:r w:rsidRPr="008A5AE9">
        <w:rPr>
          <w:rFonts w:hint="eastAsia"/>
        </w:rPr>
        <w:t>这个子类别包含</w:t>
      </w:r>
      <w:r w:rsidRPr="008A5AE9">
        <w:rPr>
          <w:rFonts w:hint="eastAsia"/>
        </w:rPr>
        <w:t>7</w:t>
      </w:r>
      <w:r w:rsidRPr="008A5AE9">
        <w:rPr>
          <w:rFonts w:hint="eastAsia"/>
        </w:rPr>
        <w:t>个内存溢出错误，都是因为单个</w:t>
      </w:r>
      <w:r w:rsidRPr="008A5AE9">
        <w:rPr>
          <w:rFonts w:hint="eastAsia"/>
        </w:rPr>
        <w:t>record</w:t>
      </w:r>
      <w:r w:rsidRPr="008A5AE9">
        <w:rPr>
          <w:rFonts w:hint="eastAsia"/>
        </w:rPr>
        <w:t>过大。比如，一个用户报告说内存只有</w:t>
      </w:r>
      <w:r w:rsidRPr="008A5AE9">
        <w:rPr>
          <w:rFonts w:hint="eastAsia"/>
        </w:rPr>
        <w:t>200MB</w:t>
      </w:r>
      <w:r w:rsidRPr="008A5AE9">
        <w:rPr>
          <w:rFonts w:hint="eastAsia"/>
        </w:rPr>
        <w:t>的空间，但应用产生了一个</w:t>
      </w:r>
      <w:r w:rsidRPr="008A5AE9">
        <w:rPr>
          <w:rFonts w:hint="eastAsia"/>
        </w:rPr>
        <w:t>350MB</w:t>
      </w:r>
      <w:r w:rsidRPr="008A5AE9">
        <w:rPr>
          <w:rFonts w:hint="eastAsia"/>
        </w:rPr>
        <w:t>的</w:t>
      </w:r>
      <w:r w:rsidRPr="008A5AE9">
        <w:rPr>
          <w:rFonts w:hint="eastAsia"/>
        </w:rPr>
        <w:t>record</w:t>
      </w:r>
      <w:r w:rsidRPr="008A5AE9">
        <w:rPr>
          <w:rFonts w:hint="eastAsia"/>
        </w:rPr>
        <w:t>（这个</w:t>
      </w:r>
      <w:r w:rsidRPr="008A5AE9">
        <w:rPr>
          <w:rFonts w:hint="eastAsia"/>
        </w:rPr>
        <w:t>record</w:t>
      </w:r>
      <w:r w:rsidRPr="008A5AE9">
        <w:rPr>
          <w:rFonts w:hint="eastAsia"/>
        </w:rPr>
        <w:t>只包含一行字符都是</w:t>
      </w:r>
      <w:r w:rsidRPr="008A5AE9">
        <w:rPr>
          <w:rFonts w:hint="eastAsia"/>
        </w:rPr>
        <w:t>a</w:t>
      </w:r>
      <w:r w:rsidRPr="008A5AE9">
        <w:rPr>
          <w:rFonts w:hint="eastAsia"/>
        </w:rPr>
        <w:t>的文本）</w:t>
      </w:r>
      <w:r w:rsidRPr="008A5AE9">
        <w:t>[e12]</w:t>
      </w:r>
      <w:r w:rsidRPr="008A5AE9">
        <w:rPr>
          <w:rFonts w:hint="eastAsia"/>
        </w:rPr>
        <w:t>。另外一个用户报告说一些</w:t>
      </w:r>
      <w:r w:rsidRPr="008A5AE9">
        <w:rPr>
          <w:rFonts w:hint="eastAsia"/>
        </w:rPr>
        <w:t>record</w:t>
      </w:r>
      <w:r w:rsidRPr="008A5AE9">
        <w:rPr>
          <w:rFonts w:hint="eastAsia"/>
        </w:rPr>
        <w:t>只有</w:t>
      </w:r>
      <w:r w:rsidRPr="008A5AE9">
        <w:rPr>
          <w:rFonts w:hint="eastAsia"/>
        </w:rPr>
        <w:t>1MB</w:t>
      </w:r>
      <w:r w:rsidRPr="008A5AE9">
        <w:rPr>
          <w:rFonts w:hint="eastAsia"/>
        </w:rPr>
        <w:t>，但另外一些有</w:t>
      </w:r>
      <w:r w:rsidRPr="008A5AE9">
        <w:rPr>
          <w:rFonts w:hint="eastAsia"/>
        </w:rPr>
        <w:t>100MB</w:t>
      </w:r>
      <w:r w:rsidRPr="008A5AE9">
        <w:rPr>
          <w:rFonts w:hint="eastAsia"/>
        </w:rPr>
        <w:t>，而且不能分割</w:t>
      </w:r>
      <w:r w:rsidRPr="008A5AE9">
        <w:rPr>
          <w:rFonts w:hint="eastAsia"/>
        </w:rPr>
        <w:t>[e13]</w:t>
      </w:r>
      <w:r w:rsidRPr="008A5AE9">
        <w:rPr>
          <w:rFonts w:hint="eastAsia"/>
        </w:rPr>
        <w:t>。更惊奇的是，一个用户报告说因为数据格式变化而分割符没有变化，全部的</w:t>
      </w:r>
      <w:r w:rsidRPr="008A5AE9">
        <w:rPr>
          <w:rFonts w:hint="eastAsia"/>
        </w:rPr>
        <w:t>100GB</w:t>
      </w:r>
      <w:r w:rsidRPr="008A5AE9">
        <w:rPr>
          <w:rFonts w:hint="eastAsia"/>
        </w:rPr>
        <w:t>数据都进入了同一个</w:t>
      </w:r>
      <w:r w:rsidRPr="008A5AE9">
        <w:rPr>
          <w:rFonts w:hint="eastAsia"/>
        </w:rPr>
        <w:t>record</w:t>
      </w:r>
      <w:r w:rsidRPr="008A5AE9">
        <w:t xml:space="preserve"> [e14]</w:t>
      </w:r>
      <w:r w:rsidRPr="008A5AE9">
        <w:rPr>
          <w:rFonts w:hint="eastAsia"/>
        </w:rPr>
        <w:t>。</w:t>
      </w:r>
    </w:p>
    <w:p w14:paraId="0D6950F0" w14:textId="77777777" w:rsidR="008A5AE9" w:rsidRDefault="008A5AE9" w:rsidP="00067B01"/>
    <w:tbl>
      <w:tblPr>
        <w:tblStyle w:val="TableGrid"/>
        <w:tblW w:w="0" w:type="auto"/>
        <w:tblLook w:val="04A0" w:firstRow="1" w:lastRow="0" w:firstColumn="1" w:lastColumn="0" w:noHBand="0" w:noVBand="1"/>
      </w:tblPr>
      <w:tblGrid>
        <w:gridCol w:w="8528"/>
      </w:tblGrid>
      <w:tr w:rsidR="00370A15" w14:paraId="751BDD11" w14:textId="77777777" w:rsidTr="00370A15">
        <w:tc>
          <w:tcPr>
            <w:tcW w:w="9343" w:type="dxa"/>
          </w:tcPr>
          <w:p w14:paraId="4EB5337F" w14:textId="78466B22" w:rsidR="00370A15" w:rsidRPr="00370A15" w:rsidRDefault="00370A15" w:rsidP="00370A15">
            <w:pPr>
              <w:pStyle w:val="a"/>
              <w:ind w:firstLineChars="0" w:firstLine="0"/>
              <w:rPr>
                <w:kern w:val="2"/>
              </w:rPr>
            </w:pPr>
            <w:r w:rsidRPr="00370A15">
              <w:rPr>
                <w:kern w:val="2"/>
              </w:rPr>
              <w:t>Finding 2</w:t>
            </w:r>
            <w:r w:rsidRPr="00370A15">
              <w:rPr>
                <w:rFonts w:hint="eastAsia"/>
                <w:kern w:val="2"/>
              </w:rPr>
              <w:t xml:space="preserve">: </w:t>
            </w:r>
            <w:r w:rsidRPr="00370A15">
              <w:rPr>
                <w:rFonts w:hint="eastAsia"/>
                <w:kern w:val="2"/>
              </w:rPr>
              <w:t>数据流异常很常见（占</w:t>
            </w:r>
            <w:r w:rsidRPr="00370A15">
              <w:rPr>
                <w:rFonts w:hint="eastAsia"/>
                <w:kern w:val="2"/>
              </w:rPr>
              <w:t>37%</w:t>
            </w:r>
            <w:r w:rsidRPr="00370A15">
              <w:rPr>
                <w:rFonts w:hint="eastAsia"/>
                <w:kern w:val="2"/>
              </w:rPr>
              <w:t>的错误），异常数据流可以导致运行时数据量过大，比如</w:t>
            </w:r>
            <w:r w:rsidRPr="00370A15">
              <w:rPr>
                <w:rFonts w:hint="eastAsia"/>
                <w:kern w:val="2"/>
              </w:rPr>
              <w:t xml:space="preserve"> large data partition</w:t>
            </w:r>
            <w:r w:rsidRPr="00370A15">
              <w:rPr>
                <w:rFonts w:hint="eastAsia"/>
                <w:kern w:val="2"/>
              </w:rPr>
              <w:t>，</w:t>
            </w:r>
            <w:r w:rsidRPr="00370A15">
              <w:rPr>
                <w:rFonts w:hint="eastAsia"/>
                <w:kern w:val="2"/>
              </w:rPr>
              <w:t xml:space="preserve">hotspot key </w:t>
            </w:r>
            <w:r w:rsidRPr="00370A15">
              <w:rPr>
                <w:rFonts w:hint="eastAsia"/>
                <w:kern w:val="2"/>
              </w:rPr>
              <w:t>和</w:t>
            </w:r>
            <w:r w:rsidRPr="00370A15">
              <w:rPr>
                <w:rFonts w:hint="eastAsia"/>
                <w:kern w:val="2"/>
              </w:rPr>
              <w:t xml:space="preserve"> large single key/value record</w:t>
            </w:r>
            <w:r>
              <w:rPr>
                <w:rFonts w:hint="eastAsia"/>
                <w:kern w:val="2"/>
              </w:rPr>
              <w:t>。</w:t>
            </w:r>
          </w:p>
          <w:p w14:paraId="51FD1502" w14:textId="4088FEBF" w:rsidR="00370A15" w:rsidRDefault="00370A15" w:rsidP="00370A15">
            <w:pPr>
              <w:pStyle w:val="a"/>
              <w:ind w:firstLineChars="0" w:firstLine="0"/>
            </w:pPr>
            <w:r w:rsidRPr="00370A15">
              <w:rPr>
                <w:kern w:val="2"/>
              </w:rPr>
              <w:t xml:space="preserve">Implication: </w:t>
            </w:r>
            <w:r w:rsidRPr="00370A15">
              <w:rPr>
                <w:rFonts w:hint="eastAsia"/>
                <w:kern w:val="2"/>
              </w:rPr>
              <w:t>框架在进行数据划分时没有考虑运行时数据的特征（比如</w:t>
            </w:r>
            <w:r w:rsidRPr="00370A15">
              <w:rPr>
                <w:rFonts w:hint="eastAsia"/>
                <w:kern w:val="2"/>
              </w:rPr>
              <w:t xml:space="preserve">key </w:t>
            </w:r>
            <w:r w:rsidRPr="00370A15">
              <w:rPr>
                <w:rFonts w:hint="eastAsia"/>
                <w:kern w:val="2"/>
              </w:rPr>
              <w:t>分布），导致中间数据量和用户代码的输入数据量不可控</w:t>
            </w:r>
            <w:r>
              <w:rPr>
                <w:rFonts w:hint="eastAsia"/>
                <w:kern w:val="2"/>
              </w:rPr>
              <w:t>。</w:t>
            </w:r>
          </w:p>
        </w:tc>
      </w:tr>
    </w:tbl>
    <w:p w14:paraId="65319831" w14:textId="54A734B5" w:rsidR="006229D2" w:rsidRDefault="006229D2" w:rsidP="00876B06">
      <w:pPr>
        <w:pStyle w:val="Heading3"/>
        <w:ind w:left="0" w:firstLine="0"/>
      </w:pPr>
      <w:bookmarkStart w:id="141" w:name="_Toc305878409"/>
      <w:r>
        <w:rPr>
          <w:rFonts w:hint="eastAsia"/>
        </w:rPr>
        <w:t xml:space="preserve">错误类别3: </w:t>
      </w:r>
      <w:r w:rsidRPr="006229D2">
        <w:rPr>
          <w:rFonts w:hint="eastAsia"/>
        </w:rPr>
        <w:t>内存使用密集的用户代码</w:t>
      </w:r>
      <w:bookmarkEnd w:id="141"/>
    </w:p>
    <w:p w14:paraId="41AC8C2C" w14:textId="77777777" w:rsidR="006229D2" w:rsidRDefault="006229D2" w:rsidP="006229D2">
      <w:pPr>
        <w:pStyle w:val="a"/>
      </w:pPr>
      <w:r>
        <w:rPr>
          <w:rFonts w:hint="eastAsia"/>
        </w:rPr>
        <w:t>不同与传统的单机程序，分布式数据并行应用的用户代码有一个重要特征就是</w:t>
      </w:r>
      <w:r>
        <w:rPr>
          <w:rFonts w:hint="eastAsia"/>
        </w:rPr>
        <w:t>streaming-style</w:t>
      </w:r>
      <w:r>
        <w:rPr>
          <w:rFonts w:hint="eastAsia"/>
        </w:rPr>
        <w:t>。</w:t>
      </w:r>
      <w:r>
        <w:rPr>
          <w:rFonts w:hint="eastAsia"/>
        </w:rPr>
        <w:t>Key/value records</w:t>
      </w:r>
      <w:r>
        <w:rPr>
          <w:rFonts w:hint="eastAsia"/>
        </w:rPr>
        <w:t>被用户代码一个个按顺序读取，处理，最后输出。所以，当一个</w:t>
      </w:r>
      <w:r>
        <w:rPr>
          <w:rFonts w:hint="eastAsia"/>
        </w:rPr>
        <w:t>record</w:t>
      </w:r>
      <w:r>
        <w:rPr>
          <w:rFonts w:hint="eastAsia"/>
        </w:rPr>
        <w:t>被处理完以后，该</w:t>
      </w:r>
      <w:r>
        <w:rPr>
          <w:rFonts w:hint="eastAsia"/>
        </w:rPr>
        <w:t>record</w:t>
      </w:r>
      <w:r>
        <w:rPr>
          <w:rFonts w:hint="eastAsia"/>
        </w:rPr>
        <w:t>及其对应的中间处理结果会被清空。除非这个</w:t>
      </w:r>
      <w:r>
        <w:rPr>
          <w:rFonts w:hint="eastAsia"/>
        </w:rPr>
        <w:t>record</w:t>
      </w:r>
      <w:r>
        <w:rPr>
          <w:rFonts w:hint="eastAsia"/>
        </w:rPr>
        <w:t>或其对应的中国结果会被以后用到，而被用户显式地存储。基于这个特征，我们总结出两种错误子类型：单个中间计算结果太大，累积中间计算结果过大。另外一个子类型是用户代码加载了大量的外部数据。另外，</w:t>
      </w:r>
      <w:r>
        <w:rPr>
          <w:rFonts w:hint="eastAsia"/>
        </w:rPr>
        <w:t>driver</w:t>
      </w:r>
      <w:r>
        <w:rPr>
          <w:rFonts w:hint="eastAsia"/>
        </w:rPr>
        <w:t>程序也能触发内存溢出错误，相应的错误子类型一是</w:t>
      </w:r>
      <w:r>
        <w:rPr>
          <w:rFonts w:hint="eastAsia"/>
        </w:rPr>
        <w:t>driver</w:t>
      </w:r>
      <w:r>
        <w:rPr>
          <w:rFonts w:hint="eastAsia"/>
        </w:rPr>
        <w:t>程序本身产生了大量的数据，而是</w:t>
      </w:r>
      <w:r>
        <w:rPr>
          <w:rFonts w:hint="eastAsia"/>
        </w:rPr>
        <w:t>driver</w:t>
      </w:r>
      <w:r>
        <w:rPr>
          <w:rFonts w:hint="eastAsia"/>
        </w:rPr>
        <w:t>收集了过大的</w:t>
      </w:r>
      <w:r>
        <w:rPr>
          <w:rFonts w:hint="eastAsia"/>
        </w:rPr>
        <w:t>task</w:t>
      </w:r>
      <w:r>
        <w:rPr>
          <w:rFonts w:hint="eastAsia"/>
        </w:rPr>
        <w:t>的处理结果。</w:t>
      </w:r>
    </w:p>
    <w:p w14:paraId="138A4C07" w14:textId="77777777" w:rsidR="006229D2" w:rsidRDefault="006229D2" w:rsidP="006229D2">
      <w:pPr>
        <w:pStyle w:val="a"/>
      </w:pPr>
      <w:r>
        <w:rPr>
          <w:rFonts w:hint="eastAsia"/>
        </w:rPr>
        <w:t>此处要有图（带</w:t>
      </w:r>
      <w:r>
        <w:rPr>
          <w:rFonts w:hint="eastAsia"/>
        </w:rPr>
        <w:t>buffer</w:t>
      </w:r>
      <w:r>
        <w:rPr>
          <w:rFonts w:hint="eastAsia"/>
        </w:rPr>
        <w:t>的）</w:t>
      </w:r>
    </w:p>
    <w:p w14:paraId="3B936C6E" w14:textId="77777777" w:rsidR="006229D2" w:rsidRDefault="006229D2" w:rsidP="006229D2">
      <w:pPr>
        <w:pStyle w:val="a"/>
      </w:pPr>
      <w:r>
        <w:rPr>
          <w:rFonts w:hint="eastAsia"/>
        </w:rPr>
        <w:t xml:space="preserve">A. </w:t>
      </w:r>
      <w:r>
        <w:rPr>
          <w:rFonts w:hint="eastAsia"/>
        </w:rPr>
        <w:t>用户代码加载了大量的外部数据</w:t>
      </w:r>
    </w:p>
    <w:p w14:paraId="21B3812B" w14:textId="77777777" w:rsidR="006229D2" w:rsidRDefault="006229D2" w:rsidP="006229D2">
      <w:pPr>
        <w:pStyle w:val="a"/>
      </w:pPr>
      <w:r>
        <w:rPr>
          <w:rFonts w:hint="eastAsia"/>
        </w:rPr>
        <w:t>不同于被用户暂存（</w:t>
      </w:r>
      <w:r>
        <w:rPr>
          <w:rFonts w:hint="eastAsia"/>
        </w:rPr>
        <w:t>buffer/cache</w:t>
      </w:r>
      <w:r>
        <w:rPr>
          <w:rFonts w:hint="eastAsia"/>
        </w:rPr>
        <w:t>）的数据，外部数据指的是被用户代码直接加载的数据（不包含</w:t>
      </w:r>
      <w:r>
        <w:rPr>
          <w:rFonts w:hint="eastAsia"/>
        </w:rPr>
        <w:t>input records</w:t>
      </w:r>
      <w:r>
        <w:rPr>
          <w:rFonts w:hint="eastAsia"/>
        </w:rPr>
        <w:t>）。一些应用在处理</w:t>
      </w:r>
      <w:r>
        <w:rPr>
          <w:rFonts w:hint="eastAsia"/>
        </w:rPr>
        <w:t>input records</w:t>
      </w:r>
      <w:r>
        <w:rPr>
          <w:rFonts w:hint="eastAsia"/>
        </w:rPr>
        <w:t>之前，需要从本地文件系统、分布式文件系统、数据库或者其他地方加载一些数据用来辅助处理</w:t>
      </w:r>
      <w:r>
        <w:rPr>
          <w:rFonts w:hint="eastAsia"/>
        </w:rPr>
        <w:t>records</w:t>
      </w:r>
      <w:r>
        <w:rPr>
          <w:rFonts w:hint="eastAsia"/>
        </w:rPr>
        <w:t>。比如，为了查询</w:t>
      </w:r>
      <w:r>
        <w:rPr>
          <w:rFonts w:hint="eastAsia"/>
        </w:rPr>
        <w:t>input records</w:t>
      </w:r>
      <w:r>
        <w:rPr>
          <w:rFonts w:hint="eastAsia"/>
        </w:rPr>
        <w:t>的</w:t>
      </w:r>
      <w:r>
        <w:rPr>
          <w:rFonts w:hint="eastAsia"/>
        </w:rPr>
        <w:t>key</w:t>
      </w:r>
      <w:r>
        <w:rPr>
          <w:rFonts w:hint="eastAsia"/>
        </w:rPr>
        <w:t>是否在一部字典里，用户代码会</w:t>
      </w:r>
      <w:r>
        <w:rPr>
          <w:rFonts w:hint="eastAsia"/>
        </w:rPr>
        <w:lastRenderedPageBreak/>
        <w:t>加载一部字典到内存中（比如</w:t>
      </w:r>
      <w:r>
        <w:rPr>
          <w:rFonts w:hint="eastAsia"/>
        </w:rPr>
        <w:t>HashMap</w:t>
      </w:r>
      <w:r>
        <w:rPr>
          <w:rFonts w:hint="eastAsia"/>
        </w:rPr>
        <w:t>里面）。如果加载的外部数据太大，那么会直接导致内存溢出错误。</w:t>
      </w:r>
    </w:p>
    <w:p w14:paraId="7E6F13DA" w14:textId="77777777" w:rsidR="006229D2" w:rsidRDefault="006229D2" w:rsidP="006229D2">
      <w:pPr>
        <w:pStyle w:val="a"/>
      </w:pPr>
      <w:r>
        <w:rPr>
          <w:rFonts w:hint="eastAsia"/>
        </w:rPr>
        <w:t>这个子类别包含</w:t>
      </w:r>
      <w:r>
        <w:rPr>
          <w:rFonts w:hint="eastAsia"/>
        </w:rPr>
        <w:t>8</w:t>
      </w:r>
      <w:r>
        <w:rPr>
          <w:rFonts w:hint="eastAsia"/>
        </w:rPr>
        <w:t>个内存溢出错误（占</w:t>
      </w:r>
      <w:r>
        <w:rPr>
          <w:rFonts w:hint="eastAsia"/>
        </w:rPr>
        <w:t>6%</w:t>
      </w:r>
      <w:r>
        <w:rPr>
          <w:rFonts w:hint="eastAsia"/>
        </w:rPr>
        <w:t>）。有</w:t>
      </w:r>
      <w:r>
        <w:rPr>
          <w:rFonts w:hint="eastAsia"/>
        </w:rPr>
        <w:t>3</w:t>
      </w:r>
      <w:r>
        <w:rPr>
          <w:rFonts w:hint="eastAsia"/>
        </w:rPr>
        <w:t>个错误出现在</w:t>
      </w:r>
      <w:r>
        <w:rPr>
          <w:rFonts w:hint="eastAsia"/>
        </w:rPr>
        <w:t>Mahout</w:t>
      </w:r>
      <w:r>
        <w:rPr>
          <w:rFonts w:hint="eastAsia"/>
        </w:rPr>
        <w:t>应用中，这些应用中的</w:t>
      </w:r>
      <w:r>
        <w:rPr>
          <w:rFonts w:hint="eastAsia"/>
        </w:rPr>
        <w:t>mapper</w:t>
      </w:r>
      <w:r>
        <w:rPr>
          <w:rFonts w:hint="eastAsia"/>
        </w:rPr>
        <w:t>从分布式文件系统上加载了大量的训练模型数据用来做分类</w:t>
      </w:r>
      <w:r>
        <w:rPr>
          <w:rFonts w:hint="eastAsia"/>
        </w:rPr>
        <w:t>[e15]</w:t>
      </w:r>
      <w:r>
        <w:rPr>
          <w:rFonts w:hint="eastAsia"/>
        </w:rPr>
        <w:t>和聚类</w:t>
      </w:r>
      <w:r>
        <w:rPr>
          <w:rFonts w:hint="eastAsia"/>
        </w:rPr>
        <w:t>[e16]</w:t>
      </w:r>
      <w:r>
        <w:rPr>
          <w:rFonts w:hint="eastAsia"/>
        </w:rPr>
        <w:t>。另外一个错误发生在</w:t>
      </w:r>
      <w:r>
        <w:rPr>
          <w:rFonts w:hint="eastAsia"/>
        </w:rPr>
        <w:t>Hive</w:t>
      </w:r>
      <w:r>
        <w:rPr>
          <w:rFonts w:hint="eastAsia"/>
        </w:rPr>
        <w:t>应用里，这个应用加载了一个大的外部表</w:t>
      </w:r>
      <w:r>
        <w:rPr>
          <w:rFonts w:hint="eastAsia"/>
        </w:rPr>
        <w:t>[e17]</w:t>
      </w:r>
      <w:r>
        <w:rPr>
          <w:rFonts w:hint="eastAsia"/>
        </w:rPr>
        <w:t>。还有一个错误出现在</w:t>
      </w:r>
      <w:r>
        <w:rPr>
          <w:rFonts w:hint="eastAsia"/>
        </w:rPr>
        <w:t>Pig</w:t>
      </w:r>
      <w:r>
        <w:rPr>
          <w:rFonts w:hint="eastAsia"/>
        </w:rPr>
        <w:t>脚本的</w:t>
      </w:r>
      <w:r>
        <w:rPr>
          <w:rFonts w:hint="eastAsia"/>
        </w:rPr>
        <w:t>UDF</w:t>
      </w:r>
      <w:r>
        <w:rPr>
          <w:rFonts w:hint="eastAsia"/>
        </w:rPr>
        <w:t>（用户定义函数）里面，这个</w:t>
      </w:r>
      <w:r>
        <w:rPr>
          <w:rFonts w:hint="eastAsia"/>
        </w:rPr>
        <w:t>UDF</w:t>
      </w:r>
      <w:r>
        <w:rPr>
          <w:rFonts w:hint="eastAsia"/>
        </w:rPr>
        <w:t>加载了一个很大的外部文件</w:t>
      </w:r>
      <w:r>
        <w:rPr>
          <w:rFonts w:hint="eastAsia"/>
        </w:rPr>
        <w:t>[e18]</w:t>
      </w:r>
      <w:r>
        <w:rPr>
          <w:rFonts w:hint="eastAsia"/>
        </w:rPr>
        <w:t>。</w:t>
      </w:r>
    </w:p>
    <w:p w14:paraId="06598C1C" w14:textId="77777777" w:rsidR="006229D2" w:rsidRDefault="006229D2" w:rsidP="006229D2">
      <w:pPr>
        <w:pStyle w:val="a"/>
      </w:pPr>
    </w:p>
    <w:p w14:paraId="3460AFAA" w14:textId="77777777" w:rsidR="006229D2" w:rsidRDefault="006229D2" w:rsidP="006229D2">
      <w:pPr>
        <w:pStyle w:val="a"/>
      </w:pPr>
      <w:r>
        <w:rPr>
          <w:rFonts w:hint="eastAsia"/>
        </w:rPr>
        <w:t xml:space="preserve">B. </w:t>
      </w:r>
      <w:r>
        <w:rPr>
          <w:rFonts w:hint="eastAsia"/>
        </w:rPr>
        <w:t>单个中间计算结果过大</w:t>
      </w:r>
    </w:p>
    <w:p w14:paraId="7C3FEE03" w14:textId="77777777" w:rsidR="006229D2" w:rsidRDefault="006229D2" w:rsidP="006229D2">
      <w:pPr>
        <w:pStyle w:val="a"/>
      </w:pPr>
      <w:r>
        <w:rPr>
          <w:rFonts w:hint="eastAsia"/>
        </w:rPr>
        <w:t>中间计算结果指的是用户代码在处理单个</w:t>
      </w:r>
      <w:r>
        <w:rPr>
          <w:rFonts w:hint="eastAsia"/>
        </w:rPr>
        <w:t>&lt;k, v&gt; record</w:t>
      </w:r>
      <w:r>
        <w:rPr>
          <w:rFonts w:hint="eastAsia"/>
        </w:rPr>
        <w:t>过程中产生的计算结果。这个子类型包含两种情况：</w:t>
      </w:r>
      <w:r>
        <w:rPr>
          <w:rFonts w:hint="eastAsia"/>
        </w:rPr>
        <w:t xml:space="preserve">(1) </w:t>
      </w:r>
      <w:r>
        <w:rPr>
          <w:rFonts w:hint="eastAsia"/>
        </w:rPr>
        <w:t>输入的单个</w:t>
      </w:r>
      <w:r>
        <w:rPr>
          <w:rFonts w:hint="eastAsia"/>
        </w:rPr>
        <w:t>&lt;k, v&gt; record</w:t>
      </w:r>
      <w:r>
        <w:rPr>
          <w:rFonts w:hint="eastAsia"/>
        </w:rPr>
        <w:t>很大，那么产生的中间结果也很大。比如，如果一个</w:t>
      </w:r>
      <w:r>
        <w:rPr>
          <w:rFonts w:hint="eastAsia"/>
        </w:rPr>
        <w:t>record</w:t>
      </w:r>
      <w:r>
        <w:rPr>
          <w:rFonts w:hint="eastAsia"/>
        </w:rPr>
        <w:t>是一个</w:t>
      </w:r>
      <w:r>
        <w:rPr>
          <w:rFonts w:hint="eastAsia"/>
        </w:rPr>
        <w:t>64MB</w:t>
      </w:r>
      <w:r>
        <w:rPr>
          <w:rFonts w:hint="eastAsia"/>
        </w:rPr>
        <w:t>的句子，那么这个句子被分词后，也会占用</w:t>
      </w:r>
      <w:r>
        <w:rPr>
          <w:rFonts w:hint="eastAsia"/>
        </w:rPr>
        <w:t>64MB</w:t>
      </w:r>
      <w:r>
        <w:rPr>
          <w:rFonts w:hint="eastAsia"/>
        </w:rPr>
        <w:t>左右的空间。</w:t>
      </w:r>
      <w:r>
        <w:rPr>
          <w:rFonts w:hint="eastAsia"/>
        </w:rPr>
        <w:t xml:space="preserve">(2) </w:t>
      </w:r>
      <w:r>
        <w:rPr>
          <w:rFonts w:hint="eastAsia"/>
        </w:rPr>
        <w:t>一个很小的</w:t>
      </w:r>
      <w:r>
        <w:rPr>
          <w:rFonts w:hint="eastAsia"/>
        </w:rPr>
        <w:t>input record</w:t>
      </w:r>
      <w:r>
        <w:rPr>
          <w:rFonts w:hint="eastAsia"/>
        </w:rPr>
        <w:t>仍然可以产生较大的中间处理结果。比如，一个</w:t>
      </w:r>
      <w:r>
        <w:rPr>
          <w:rFonts w:hint="eastAsia"/>
        </w:rPr>
        <w:t>record</w:t>
      </w:r>
      <w:r>
        <w:rPr>
          <w:rFonts w:hint="eastAsia"/>
        </w:rPr>
        <w:t>包含两个集合，那么这两个集合的笛卡尔集要比这个</w:t>
      </w:r>
      <w:r>
        <w:rPr>
          <w:rFonts w:hint="eastAsia"/>
        </w:rPr>
        <w:t>record</w:t>
      </w:r>
      <w:r>
        <w:rPr>
          <w:rFonts w:hint="eastAsia"/>
        </w:rPr>
        <w:t>大的多。</w:t>
      </w:r>
    </w:p>
    <w:p w14:paraId="3B9AE074" w14:textId="77777777" w:rsidR="006229D2" w:rsidRDefault="006229D2" w:rsidP="006229D2">
      <w:pPr>
        <w:pStyle w:val="a"/>
      </w:pPr>
      <w:r>
        <w:rPr>
          <w:rFonts w:hint="eastAsia"/>
        </w:rPr>
        <w:t>这个子类别包含</w:t>
      </w:r>
      <w:r>
        <w:rPr>
          <w:rFonts w:hint="eastAsia"/>
        </w:rPr>
        <w:t>6</w:t>
      </w:r>
      <w:r>
        <w:rPr>
          <w:rFonts w:hint="eastAsia"/>
        </w:rPr>
        <w:t>个内存溢出错误（占</w:t>
      </w:r>
      <w:r>
        <w:rPr>
          <w:rFonts w:hint="eastAsia"/>
        </w:rPr>
        <w:t>5%</w:t>
      </w:r>
      <w:r>
        <w:rPr>
          <w:rFonts w:hint="eastAsia"/>
        </w:rPr>
        <w:t>）。其中</w:t>
      </w:r>
      <w:r>
        <w:rPr>
          <w:rFonts w:hint="eastAsia"/>
        </w:rPr>
        <w:t>3</w:t>
      </w:r>
      <w:r>
        <w:rPr>
          <w:rFonts w:hint="eastAsia"/>
        </w:rPr>
        <w:t>个错误的原因是</w:t>
      </w:r>
      <w:r>
        <w:rPr>
          <w:rFonts w:hint="eastAsia"/>
        </w:rPr>
        <w:t>input record</w:t>
      </w:r>
      <w:r>
        <w:rPr>
          <w:rFonts w:hint="eastAsia"/>
        </w:rPr>
        <w:t>过大。另外一个错误是由于</w:t>
      </w:r>
      <w:r>
        <w:rPr>
          <w:rFonts w:hint="eastAsia"/>
        </w:rPr>
        <w:t>reduce()</w:t>
      </w:r>
      <w:r>
        <w:rPr>
          <w:rFonts w:hint="eastAsia"/>
        </w:rPr>
        <w:t>生成了一个非常长的</w:t>
      </w:r>
      <w:r>
        <w:rPr>
          <w:rFonts w:hint="eastAsia"/>
        </w:rPr>
        <w:t>record [e19]</w:t>
      </w:r>
      <w:r>
        <w:rPr>
          <w:rFonts w:hint="eastAsia"/>
        </w:rPr>
        <w:t>。在另外一个错误中，一个机器学习应用在内存中建立了一个大的训练模型用于矩阵分解</w:t>
      </w:r>
      <w:r>
        <w:rPr>
          <w:rFonts w:hint="eastAsia"/>
        </w:rPr>
        <w:t>[e20]</w:t>
      </w:r>
      <w:r>
        <w:rPr>
          <w:rFonts w:hint="eastAsia"/>
        </w:rPr>
        <w:t>。最后一个错误发生在文本处理应用</w:t>
      </w:r>
      <w:r>
        <w:rPr>
          <w:rFonts w:hint="eastAsia"/>
        </w:rPr>
        <w:t xml:space="preserve">[e21] </w:t>
      </w:r>
      <w:r>
        <w:rPr>
          <w:rFonts w:hint="eastAsia"/>
        </w:rPr>
        <w:t>中，这个文本处理程序使用了第三方的库</w:t>
      </w:r>
      <w:r>
        <w:rPr>
          <w:rFonts w:hint="eastAsia"/>
        </w:rPr>
        <w:t>StanfordLemmatizer</w:t>
      </w:r>
      <w:r>
        <w:rPr>
          <w:rFonts w:hint="eastAsia"/>
        </w:rPr>
        <w:t>来处理文本。在处理文本中的每一行（</w:t>
      </w:r>
      <w:r>
        <w:rPr>
          <w:rFonts w:hint="eastAsia"/>
        </w:rPr>
        <w:t>line</w:t>
      </w:r>
      <w:r>
        <w:rPr>
          <w:rFonts w:hint="eastAsia"/>
        </w:rPr>
        <w:t>）的时候，</w:t>
      </w:r>
      <w:r>
        <w:rPr>
          <w:rFonts w:hint="eastAsia"/>
        </w:rPr>
        <w:t>lematize()</w:t>
      </w:r>
      <w:r>
        <w:rPr>
          <w:rFonts w:hint="eastAsia"/>
        </w:rPr>
        <w:t>会分配一个大的数据结构用于动态规划，库的作者解释说这个数据结构可以扩张到是输入</w:t>
      </w:r>
      <w:r>
        <w:rPr>
          <w:rFonts w:hint="eastAsia"/>
        </w:rPr>
        <w:t>line</w:t>
      </w:r>
      <w:r>
        <w:rPr>
          <w:rFonts w:hint="eastAsia"/>
        </w:rPr>
        <w:t>的</w:t>
      </w:r>
      <w:r>
        <w:rPr>
          <w:rFonts w:hint="eastAsia"/>
        </w:rPr>
        <w:t>3</w:t>
      </w:r>
      <w:r>
        <w:rPr>
          <w:rFonts w:hint="eastAsia"/>
        </w:rPr>
        <w:t>倍。当</w:t>
      </w:r>
      <w:r>
        <w:rPr>
          <w:rFonts w:hint="eastAsia"/>
        </w:rPr>
        <w:t>line</w:t>
      </w:r>
      <w:r>
        <w:rPr>
          <w:rFonts w:hint="eastAsia"/>
        </w:rPr>
        <w:t>过大时，</w:t>
      </w:r>
      <w:r>
        <w:rPr>
          <w:rFonts w:hint="eastAsia"/>
        </w:rPr>
        <w:t>lematize()</w:t>
      </w:r>
      <w:r>
        <w:rPr>
          <w:rFonts w:hint="eastAsia"/>
        </w:rPr>
        <w:t>会产生内存溢出错误。</w:t>
      </w:r>
    </w:p>
    <w:p w14:paraId="769102F8" w14:textId="77777777" w:rsidR="006229D2" w:rsidRDefault="006229D2" w:rsidP="006229D2">
      <w:pPr>
        <w:pStyle w:val="a"/>
      </w:pPr>
    </w:p>
    <w:tbl>
      <w:tblPr>
        <w:tblStyle w:val="TableGrid"/>
        <w:tblW w:w="0" w:type="auto"/>
        <w:tblLook w:val="04A0" w:firstRow="1" w:lastRow="0" w:firstColumn="1" w:lastColumn="0" w:noHBand="0" w:noVBand="1"/>
      </w:tblPr>
      <w:tblGrid>
        <w:gridCol w:w="8528"/>
      </w:tblGrid>
      <w:tr w:rsidR="006229D2" w14:paraId="1C1B27D4" w14:textId="77777777" w:rsidTr="006229D2">
        <w:tc>
          <w:tcPr>
            <w:tcW w:w="9343" w:type="dxa"/>
          </w:tcPr>
          <w:p w14:paraId="40265983" w14:textId="77777777" w:rsidR="006229D2" w:rsidRPr="00FF026C" w:rsidRDefault="006229D2" w:rsidP="006229D2">
            <w:pPr>
              <w:pStyle w:val="BodyText"/>
              <w:suppressAutoHyphens/>
              <w:ind w:firstLine="433"/>
              <w:rPr>
                <w:rFonts w:ascii="Courier New" w:hAnsi="Courier New" w:cs="Courier New"/>
                <w:sz w:val="20"/>
                <w:szCs w:val="16"/>
              </w:rPr>
            </w:pPr>
            <w:r w:rsidRPr="00FF026C">
              <w:rPr>
                <w:rFonts w:ascii="Courier New" w:hAnsi="Courier New" w:cs="Courier New"/>
                <w:b/>
                <w:sz w:val="20"/>
                <w:szCs w:val="16"/>
              </w:rPr>
              <w:t>public class Mapper</w:t>
            </w:r>
            <w:r w:rsidRPr="00FF026C">
              <w:rPr>
                <w:rFonts w:ascii="Courier New" w:hAnsi="Courier New" w:cs="Courier New"/>
                <w:sz w:val="20"/>
                <w:szCs w:val="16"/>
              </w:rPr>
              <w:t xml:space="preserve"> {</w:t>
            </w:r>
          </w:p>
          <w:p w14:paraId="1A44C411" w14:textId="77777777" w:rsidR="006229D2" w:rsidRPr="00FF026C" w:rsidRDefault="006229D2" w:rsidP="006229D2">
            <w:pPr>
              <w:pStyle w:val="BodyText"/>
              <w:suppressAutoHyphens/>
              <w:ind w:firstLine="400"/>
              <w:rPr>
                <w:rFonts w:ascii="Courier New" w:hAnsi="Courier New" w:cs="Courier New"/>
                <w:sz w:val="20"/>
                <w:szCs w:val="16"/>
              </w:rPr>
            </w:pPr>
            <w:r>
              <w:rPr>
                <w:rFonts w:ascii="Courier New" w:hAnsi="Courier New" w:cs="Courier New"/>
                <w:sz w:val="20"/>
                <w:szCs w:val="16"/>
              </w:rPr>
              <w:t xml:space="preserve">    </w:t>
            </w:r>
            <w:r w:rsidRPr="00FF026C">
              <w:rPr>
                <w:rFonts w:ascii="Courier New" w:hAnsi="Courier New" w:cs="Courier New"/>
                <w:sz w:val="20"/>
                <w:szCs w:val="16"/>
              </w:rPr>
              <w:t xml:space="preserve">StanfordLemmatizer slem = </w:t>
            </w:r>
            <w:r w:rsidRPr="00FF026C">
              <w:rPr>
                <w:rFonts w:ascii="Courier New" w:hAnsi="Courier New" w:cs="Courier New"/>
                <w:b/>
                <w:sz w:val="20"/>
                <w:szCs w:val="16"/>
              </w:rPr>
              <w:t>new</w:t>
            </w:r>
            <w:r w:rsidRPr="00FF026C">
              <w:rPr>
                <w:rFonts w:ascii="Courier New" w:hAnsi="Courier New" w:cs="Courier New"/>
                <w:sz w:val="20"/>
                <w:szCs w:val="16"/>
              </w:rPr>
              <w:t xml:space="preserve"> StanfordLemmatizer();</w:t>
            </w:r>
          </w:p>
          <w:p w14:paraId="5B2292F8" w14:textId="77777777" w:rsidR="006229D2" w:rsidRPr="00FF026C" w:rsidRDefault="006229D2" w:rsidP="006229D2">
            <w:pPr>
              <w:pStyle w:val="BodyText"/>
              <w:suppressAutoHyphens/>
              <w:ind w:firstLine="400"/>
              <w:rPr>
                <w:rFonts w:ascii="Courier New" w:hAnsi="Courier New" w:cs="Courier New"/>
                <w:sz w:val="20"/>
                <w:szCs w:val="16"/>
              </w:rPr>
            </w:pPr>
            <w:r w:rsidRPr="00FF026C">
              <w:rPr>
                <w:rFonts w:ascii="Courier New" w:hAnsi="Courier New" w:cs="Courier New"/>
                <w:sz w:val="20"/>
                <w:szCs w:val="16"/>
              </w:rPr>
              <w:t xml:space="preserve"> </w:t>
            </w:r>
            <w:r>
              <w:rPr>
                <w:rFonts w:ascii="Courier New" w:hAnsi="Courier New" w:cs="Courier New"/>
                <w:sz w:val="20"/>
                <w:szCs w:val="16"/>
              </w:rPr>
              <w:t xml:space="preserve">   </w:t>
            </w:r>
            <w:r w:rsidRPr="00FF026C">
              <w:rPr>
                <w:rFonts w:ascii="Courier New" w:hAnsi="Courier New" w:cs="Courier New"/>
                <w:b/>
                <w:sz w:val="20"/>
                <w:szCs w:val="16"/>
              </w:rPr>
              <w:t>public void</w:t>
            </w:r>
            <w:r w:rsidRPr="00FF026C">
              <w:rPr>
                <w:rFonts w:ascii="Courier New" w:hAnsi="Courier New" w:cs="Courier New"/>
                <w:sz w:val="20"/>
                <w:szCs w:val="16"/>
              </w:rPr>
              <w:t xml:space="preserve"> map(Long key, Text value) { </w:t>
            </w:r>
          </w:p>
          <w:p w14:paraId="586D2948" w14:textId="77777777" w:rsidR="006229D2" w:rsidRPr="00FF026C" w:rsidRDefault="006229D2" w:rsidP="006229D2">
            <w:pPr>
              <w:pStyle w:val="BodyText"/>
              <w:suppressAutoHyphens/>
              <w:ind w:firstLine="400"/>
              <w:rPr>
                <w:rFonts w:ascii="Courier New" w:hAnsi="Courier New" w:cs="Courier New"/>
                <w:sz w:val="20"/>
                <w:szCs w:val="16"/>
              </w:rPr>
            </w:pPr>
            <w:r>
              <w:rPr>
                <w:rFonts w:ascii="Courier New" w:hAnsi="Courier New" w:cs="Courier New"/>
                <w:sz w:val="20"/>
                <w:szCs w:val="16"/>
              </w:rPr>
              <w:t xml:space="preserve">        </w:t>
            </w:r>
            <w:r w:rsidRPr="00FF026C">
              <w:rPr>
                <w:rFonts w:ascii="Courier New" w:hAnsi="Courier New" w:cs="Courier New"/>
                <w:sz w:val="20"/>
                <w:szCs w:val="16"/>
              </w:rPr>
              <w:t>String line = value.toString();</w:t>
            </w:r>
          </w:p>
          <w:p w14:paraId="6ED58C4A" w14:textId="77777777" w:rsidR="006229D2" w:rsidRPr="00FF026C" w:rsidRDefault="006229D2" w:rsidP="006229D2">
            <w:pPr>
              <w:pStyle w:val="BodyText"/>
              <w:suppressAutoHyphens/>
              <w:ind w:firstLine="433"/>
              <w:rPr>
                <w:rFonts w:ascii="Courier New" w:hAnsi="Courier New" w:cs="Courier New"/>
                <w:sz w:val="20"/>
                <w:szCs w:val="16"/>
              </w:rPr>
            </w:pPr>
            <w:r>
              <w:rPr>
                <w:rFonts w:ascii="Courier New" w:hAnsi="Courier New" w:cs="Courier New"/>
                <w:b/>
                <w:sz w:val="20"/>
                <w:szCs w:val="16"/>
              </w:rPr>
              <w:t xml:space="preserve">       </w:t>
            </w:r>
            <w:r w:rsidRPr="00FF026C">
              <w:rPr>
                <w:rFonts w:ascii="Courier New" w:hAnsi="Courier New" w:cs="Courier New"/>
                <w:b/>
                <w:sz w:val="20"/>
                <w:szCs w:val="16"/>
              </w:rPr>
              <w:t>for</w:t>
            </w:r>
            <w:r w:rsidRPr="00FF026C">
              <w:rPr>
                <w:rFonts w:ascii="Courier New" w:hAnsi="Courier New" w:cs="Courier New"/>
                <w:sz w:val="20"/>
                <w:szCs w:val="16"/>
              </w:rPr>
              <w:t>(String word: slem.lemmatize(line))</w:t>
            </w:r>
          </w:p>
          <w:p w14:paraId="1173EA9F" w14:textId="77777777" w:rsidR="006229D2" w:rsidRPr="00FF026C" w:rsidRDefault="006229D2" w:rsidP="006229D2">
            <w:pPr>
              <w:pStyle w:val="BodyText"/>
              <w:suppressAutoHyphens/>
              <w:ind w:firstLine="400"/>
              <w:rPr>
                <w:rFonts w:ascii="Courier New" w:hAnsi="Courier New" w:cs="Courier New"/>
                <w:sz w:val="20"/>
                <w:szCs w:val="16"/>
              </w:rPr>
            </w:pPr>
            <w:r w:rsidRPr="00FF026C">
              <w:rPr>
                <w:rFonts w:ascii="Courier New" w:hAnsi="Courier New" w:cs="Courier New"/>
                <w:sz w:val="20"/>
                <w:szCs w:val="16"/>
              </w:rPr>
              <w:t xml:space="preserve">  </w:t>
            </w:r>
            <w:r>
              <w:rPr>
                <w:rFonts w:ascii="Courier New" w:hAnsi="Courier New" w:cs="Courier New"/>
                <w:sz w:val="20"/>
                <w:szCs w:val="16"/>
              </w:rPr>
              <w:t xml:space="preserve">          </w:t>
            </w:r>
            <w:r w:rsidRPr="00FF026C">
              <w:rPr>
                <w:rFonts w:ascii="Courier New" w:hAnsi="Courier New" w:cs="Courier New"/>
                <w:sz w:val="20"/>
                <w:szCs w:val="16"/>
              </w:rPr>
              <w:t>emit(word, 1);</w:t>
            </w:r>
          </w:p>
          <w:p w14:paraId="26FC936E" w14:textId="77777777" w:rsidR="006229D2" w:rsidRPr="00FF026C" w:rsidRDefault="006229D2" w:rsidP="006229D2">
            <w:pPr>
              <w:pStyle w:val="BodyText"/>
              <w:suppressAutoHyphens/>
              <w:ind w:firstLine="400"/>
              <w:rPr>
                <w:rFonts w:ascii="Courier New" w:hAnsi="Courier New" w:cs="Courier New"/>
                <w:sz w:val="20"/>
                <w:szCs w:val="16"/>
              </w:rPr>
            </w:pPr>
            <w:r w:rsidRPr="00FF026C">
              <w:rPr>
                <w:rFonts w:ascii="Courier New" w:hAnsi="Courier New" w:cs="Courier New"/>
                <w:sz w:val="20"/>
                <w:szCs w:val="16"/>
              </w:rPr>
              <w:t xml:space="preserve"> </w:t>
            </w:r>
            <w:r>
              <w:rPr>
                <w:rFonts w:ascii="Courier New" w:hAnsi="Courier New" w:cs="Courier New"/>
                <w:sz w:val="20"/>
                <w:szCs w:val="16"/>
              </w:rPr>
              <w:t xml:space="preserve">   </w:t>
            </w:r>
            <w:r w:rsidRPr="00FF026C">
              <w:rPr>
                <w:rFonts w:ascii="Courier New" w:hAnsi="Courier New" w:cs="Courier New"/>
                <w:sz w:val="20"/>
                <w:szCs w:val="16"/>
              </w:rPr>
              <w:t xml:space="preserve">} </w:t>
            </w:r>
          </w:p>
          <w:p w14:paraId="135AC3ED" w14:textId="7AFBC4B0" w:rsidR="006229D2" w:rsidRDefault="0024134A" w:rsidP="006229D2">
            <w:pPr>
              <w:pStyle w:val="a"/>
              <w:ind w:firstLineChars="0" w:firstLine="0"/>
            </w:pPr>
            <w:r>
              <w:rPr>
                <w:rFonts w:ascii="Courier New" w:hAnsi="Courier New" w:cs="Courier New" w:hint="eastAsia"/>
                <w:sz w:val="20"/>
                <w:szCs w:val="16"/>
              </w:rPr>
              <w:t xml:space="preserve">    </w:t>
            </w:r>
            <w:r w:rsidR="006229D2" w:rsidRPr="00FF026C">
              <w:rPr>
                <w:rFonts w:ascii="Courier New" w:hAnsi="Courier New" w:cs="Courier New"/>
                <w:sz w:val="20"/>
                <w:szCs w:val="16"/>
              </w:rPr>
              <w:t>}</w:t>
            </w:r>
          </w:p>
        </w:tc>
      </w:tr>
    </w:tbl>
    <w:p w14:paraId="6DC68896" w14:textId="7472E390" w:rsidR="006229D2" w:rsidRDefault="006229D2" w:rsidP="006229D2">
      <w:pPr>
        <w:pStyle w:val="a"/>
      </w:pPr>
    </w:p>
    <w:p w14:paraId="09B953DA" w14:textId="77777777" w:rsidR="0024134A" w:rsidRDefault="0024134A" w:rsidP="0024134A">
      <w:pPr>
        <w:pStyle w:val="a"/>
        <w:ind w:firstLineChars="0" w:firstLine="0"/>
      </w:pPr>
      <w:r>
        <w:rPr>
          <w:rFonts w:hint="eastAsia"/>
        </w:rPr>
        <w:t xml:space="preserve">C. </w:t>
      </w:r>
      <w:r>
        <w:rPr>
          <w:rFonts w:hint="eastAsia"/>
        </w:rPr>
        <w:t>累积的中间计算结果过大</w:t>
      </w:r>
    </w:p>
    <w:p w14:paraId="25D28C0B" w14:textId="4CA67FF0" w:rsidR="0024134A" w:rsidRDefault="0024134A" w:rsidP="0024134A">
      <w:pPr>
        <w:pStyle w:val="a"/>
      </w:pPr>
      <w:r>
        <w:rPr>
          <w:rFonts w:hint="eastAsia"/>
        </w:rPr>
        <w:t>如果当前</w:t>
      </w:r>
      <w:r>
        <w:rPr>
          <w:rFonts w:hint="eastAsia"/>
        </w:rPr>
        <w:t>record</w:t>
      </w:r>
      <w:r>
        <w:rPr>
          <w:rFonts w:hint="eastAsia"/>
        </w:rPr>
        <w:t>对应的中间计算结果被显式地缓存到内存中，那么这些计算结果就会成为累积计算结果。这样，</w:t>
      </w:r>
      <w:r>
        <w:rPr>
          <w:rFonts w:hint="eastAsia"/>
        </w:rPr>
        <w:t>records</w:t>
      </w:r>
      <w:r>
        <w:rPr>
          <w:rFonts w:hint="eastAsia"/>
        </w:rPr>
        <w:t>被处理的越多，内存中就会累积越</w:t>
      </w:r>
      <w:r>
        <w:rPr>
          <w:rFonts w:hint="eastAsia"/>
        </w:rPr>
        <w:lastRenderedPageBreak/>
        <w:t>多的中间计算结果。比如，为了对</w:t>
      </w:r>
      <w:r>
        <w:rPr>
          <w:rFonts w:hint="eastAsia"/>
        </w:rPr>
        <w:t>input records</w:t>
      </w:r>
      <w:r>
        <w:rPr>
          <w:rFonts w:hint="eastAsia"/>
        </w:rPr>
        <w:t>进行去重，</w:t>
      </w:r>
      <w:r>
        <w:rPr>
          <w:rFonts w:hint="eastAsia"/>
        </w:rPr>
        <w:t>map()</w:t>
      </w:r>
      <w:r>
        <w:rPr>
          <w:rFonts w:hint="eastAsia"/>
        </w:rPr>
        <w:t>会分配一个</w:t>
      </w:r>
      <w:r>
        <w:rPr>
          <w:rFonts w:hint="eastAsia"/>
        </w:rPr>
        <w:t>Set</w:t>
      </w:r>
      <w:r>
        <w:rPr>
          <w:rFonts w:hint="eastAsia"/>
        </w:rPr>
        <w:t>用来持有不同的</w:t>
      </w:r>
      <w:r>
        <w:rPr>
          <w:rFonts w:hint="eastAsia"/>
        </w:rPr>
        <w:t>records</w:t>
      </w:r>
      <w:r>
        <w:rPr>
          <w:rFonts w:hint="eastAsia"/>
        </w:rPr>
        <w:t>。如果不同的</w:t>
      </w:r>
      <w:r>
        <w:rPr>
          <w:rFonts w:hint="eastAsia"/>
        </w:rPr>
        <w:t>records</w:t>
      </w:r>
      <w:r>
        <w:rPr>
          <w:rFonts w:hint="eastAsia"/>
        </w:rPr>
        <w:t>个数很多，那么</w:t>
      </w:r>
      <w:r>
        <w:rPr>
          <w:rFonts w:hint="eastAsia"/>
        </w:rPr>
        <w:t>Set</w:t>
      </w:r>
      <w:r w:rsidR="00771AEF">
        <w:rPr>
          <w:rFonts w:hint="eastAsia"/>
        </w:rPr>
        <w:t>也会变得很大。</w:t>
      </w:r>
      <w:r>
        <w:rPr>
          <w:rFonts w:hint="eastAsia"/>
        </w:rPr>
        <w:t>reduce()</w:t>
      </w:r>
      <w:r>
        <w:rPr>
          <w:rFonts w:hint="eastAsia"/>
        </w:rPr>
        <w:t>在处理一个大的</w:t>
      </w:r>
      <w:r>
        <w:rPr>
          <w:rFonts w:hint="eastAsia"/>
        </w:rPr>
        <w:t xml:space="preserve">&lt;k, list(v)&gt; </w:t>
      </w:r>
      <w:r>
        <w:rPr>
          <w:rFonts w:hint="eastAsia"/>
        </w:rPr>
        <w:t>的时候也会产生大量的累积中间结果，这个大的累积中间结果可能时由于热点</w:t>
      </w:r>
      <w:r>
        <w:rPr>
          <w:rFonts w:hint="eastAsia"/>
        </w:rPr>
        <w:t>key</w:t>
      </w:r>
      <w:r>
        <w:rPr>
          <w:rFonts w:hint="eastAsia"/>
        </w:rPr>
        <w:t>导致的。</w:t>
      </w:r>
    </w:p>
    <w:p w14:paraId="19533E2B" w14:textId="77777777" w:rsidR="0024134A" w:rsidRDefault="0024134A" w:rsidP="0024134A">
      <w:pPr>
        <w:pStyle w:val="a"/>
      </w:pPr>
      <w:r>
        <w:rPr>
          <w:rFonts w:hint="eastAsia"/>
        </w:rPr>
        <w:t>这个子类别包含</w:t>
      </w:r>
      <w:r>
        <w:rPr>
          <w:rFonts w:hint="eastAsia"/>
        </w:rPr>
        <w:t>40</w:t>
      </w:r>
      <w:r>
        <w:rPr>
          <w:rFonts w:hint="eastAsia"/>
        </w:rPr>
        <w:t>个内存溢出错误（占</w:t>
      </w:r>
      <w:r>
        <w:rPr>
          <w:rFonts w:hint="eastAsia"/>
        </w:rPr>
        <w:t>33%</w:t>
      </w:r>
      <w:r>
        <w:rPr>
          <w:rFonts w:hint="eastAsia"/>
        </w:rPr>
        <w:t>）。在</w:t>
      </w:r>
      <w:r>
        <w:rPr>
          <w:rFonts w:hint="eastAsia"/>
        </w:rPr>
        <w:t>11</w:t>
      </w:r>
      <w:r>
        <w:rPr>
          <w:rFonts w:hint="eastAsia"/>
        </w:rPr>
        <w:t>个错误中，用户分配了内存数据结构用来持有</w:t>
      </w:r>
      <w:r>
        <w:rPr>
          <w:rFonts w:hint="eastAsia"/>
        </w:rPr>
        <w:t>input recods</w:t>
      </w:r>
      <w:r>
        <w:rPr>
          <w:rFonts w:hint="eastAsia"/>
        </w:rPr>
        <w:t>。比如，一个用户使用</w:t>
      </w:r>
      <w:r>
        <w:rPr>
          <w:rFonts w:hint="eastAsia"/>
        </w:rPr>
        <w:t>ArrayList</w:t>
      </w:r>
      <w:r>
        <w:rPr>
          <w:rFonts w:hint="eastAsia"/>
        </w:rPr>
        <w:t>来持有一个</w:t>
      </w:r>
      <w:r>
        <w:rPr>
          <w:rFonts w:hint="eastAsia"/>
        </w:rPr>
        <w:t>key</w:t>
      </w:r>
      <w:r>
        <w:rPr>
          <w:rFonts w:hint="eastAsia"/>
        </w:rPr>
        <w:t>对应的所有的</w:t>
      </w:r>
      <w:r>
        <w:rPr>
          <w:rFonts w:hint="eastAsia"/>
        </w:rPr>
        <w:t>values</w:t>
      </w:r>
      <w:r>
        <w:rPr>
          <w:rFonts w:hint="eastAsia"/>
        </w:rPr>
        <w:t>，而</w:t>
      </w:r>
      <w:r>
        <w:rPr>
          <w:rFonts w:hint="eastAsia"/>
        </w:rPr>
        <w:t>value</w:t>
      </w:r>
      <w:r>
        <w:rPr>
          <w:rFonts w:hint="eastAsia"/>
        </w:rPr>
        <w:t>的个数可能达到</w:t>
      </w:r>
      <w:r>
        <w:rPr>
          <w:rFonts w:hint="eastAsia"/>
        </w:rPr>
        <w:t>1000</w:t>
      </w:r>
      <w:r>
        <w:rPr>
          <w:rFonts w:hint="eastAsia"/>
        </w:rPr>
        <w:t>万个</w:t>
      </w:r>
      <w:r>
        <w:rPr>
          <w:rFonts w:hint="eastAsia"/>
        </w:rPr>
        <w:t>[e22]</w:t>
      </w:r>
      <w:r>
        <w:rPr>
          <w:rFonts w:hint="eastAsia"/>
        </w:rPr>
        <w:t>。在其他的错误中，用户试图去累积中间结果，比如</w:t>
      </w:r>
      <w:r>
        <w:rPr>
          <w:rFonts w:hint="eastAsia"/>
        </w:rPr>
        <w:t>word</w:t>
      </w:r>
      <w:r>
        <w:rPr>
          <w:rFonts w:hint="eastAsia"/>
        </w:rPr>
        <w:t>的次数</w:t>
      </w:r>
      <w:r>
        <w:rPr>
          <w:rFonts w:hint="eastAsia"/>
        </w:rPr>
        <w:t>[e23]</w:t>
      </w:r>
      <w:r>
        <w:rPr>
          <w:rFonts w:hint="eastAsia"/>
        </w:rPr>
        <w:t>和训练参数</w:t>
      </w:r>
      <w:r>
        <w:rPr>
          <w:rFonts w:hint="eastAsia"/>
        </w:rPr>
        <w:t>[e24]</w:t>
      </w:r>
      <w:r>
        <w:rPr>
          <w:rFonts w:hint="eastAsia"/>
        </w:rPr>
        <w:t>。用户代码也会累积中间计算结果，比如去计算不重复的元组</w:t>
      </w:r>
      <w:r>
        <w:rPr>
          <w:rFonts w:hint="eastAsia"/>
        </w:rPr>
        <w:t>[e25]</w:t>
      </w:r>
      <w:r>
        <w:rPr>
          <w:rFonts w:hint="eastAsia"/>
        </w:rPr>
        <w:t>，进行基于内存的排序，计算中值，或者做笛卡尔集</w:t>
      </w:r>
      <w:r>
        <w:rPr>
          <w:rFonts w:hint="eastAsia"/>
        </w:rPr>
        <w:t>[e26]</w:t>
      </w:r>
      <w:r>
        <w:rPr>
          <w:rFonts w:hint="eastAsia"/>
        </w:rPr>
        <w:t>。下面的错误发生在</w:t>
      </w:r>
      <w:r>
        <w:rPr>
          <w:rFonts w:hint="eastAsia"/>
        </w:rPr>
        <w:t xml:space="preserve"> reduce()</w:t>
      </w:r>
      <w:r>
        <w:rPr>
          <w:rFonts w:hint="eastAsia"/>
        </w:rPr>
        <w:t>，</w:t>
      </w:r>
      <w:r>
        <w:rPr>
          <w:rFonts w:hint="eastAsia"/>
        </w:rPr>
        <w:t>reduce()</w:t>
      </w:r>
      <w:r>
        <w:rPr>
          <w:rFonts w:hint="eastAsia"/>
        </w:rPr>
        <w:t>分配了一个类似</w:t>
      </w:r>
      <w:r>
        <w:rPr>
          <w:rFonts w:hint="eastAsia"/>
        </w:rPr>
        <w:t>HashMap</w:t>
      </w:r>
      <w:r>
        <w:rPr>
          <w:rFonts w:hint="eastAsia"/>
        </w:rPr>
        <w:t>的数据结构（</w:t>
      </w:r>
      <w:r>
        <w:rPr>
          <w:rFonts w:hint="eastAsia"/>
        </w:rPr>
        <w:t>HMapStIW</w:t>
      </w:r>
      <w:r>
        <w:rPr>
          <w:rFonts w:hint="eastAsia"/>
        </w:rPr>
        <w:t>）用来持有每个词（</w:t>
      </w:r>
      <w:r>
        <w:rPr>
          <w:rFonts w:hint="eastAsia"/>
        </w:rPr>
        <w:t>word</w:t>
      </w:r>
      <w:r>
        <w:rPr>
          <w:rFonts w:hint="eastAsia"/>
        </w:rPr>
        <w:t>）的邻接词。因为文档中的</w:t>
      </w:r>
      <w:r>
        <w:rPr>
          <w:rFonts w:hint="eastAsia"/>
        </w:rPr>
        <w:t>word</w:t>
      </w:r>
      <w:r>
        <w:rPr>
          <w:rFonts w:hint="eastAsia"/>
        </w:rPr>
        <w:t>过多，而且每个</w:t>
      </w:r>
      <w:r>
        <w:rPr>
          <w:rFonts w:hint="eastAsia"/>
        </w:rPr>
        <w:t>word</w:t>
      </w:r>
      <w:r>
        <w:rPr>
          <w:rFonts w:hint="eastAsia"/>
        </w:rPr>
        <w:t>有很多邻接词，具有累积逻辑的</w:t>
      </w:r>
      <w:r>
        <w:rPr>
          <w:rFonts w:hint="eastAsia"/>
        </w:rPr>
        <w:t>plus()</w:t>
      </w:r>
      <w:r>
        <w:rPr>
          <w:rFonts w:hint="eastAsia"/>
        </w:rPr>
        <w:t>将太多的词存放到了</w:t>
      </w:r>
      <w:r>
        <w:rPr>
          <w:rFonts w:hint="eastAsia"/>
        </w:rPr>
        <w:t>map</w:t>
      </w:r>
      <w:r>
        <w:rPr>
          <w:rFonts w:hint="eastAsia"/>
        </w:rPr>
        <w:t>数据结构中，导致了内存溢出错误。</w:t>
      </w:r>
    </w:p>
    <w:tbl>
      <w:tblPr>
        <w:tblStyle w:val="TableGrid"/>
        <w:tblW w:w="0" w:type="auto"/>
        <w:tblLook w:val="04A0" w:firstRow="1" w:lastRow="0" w:firstColumn="1" w:lastColumn="0" w:noHBand="0" w:noVBand="1"/>
      </w:tblPr>
      <w:tblGrid>
        <w:gridCol w:w="8528"/>
      </w:tblGrid>
      <w:tr w:rsidR="0024134A" w14:paraId="4C3A78F5" w14:textId="77777777" w:rsidTr="0024134A">
        <w:tc>
          <w:tcPr>
            <w:tcW w:w="9343" w:type="dxa"/>
          </w:tcPr>
          <w:p w14:paraId="1472313C" w14:textId="77777777" w:rsidR="0024134A" w:rsidRDefault="0024134A" w:rsidP="0024134A">
            <w:pPr>
              <w:autoSpaceDE w:val="0"/>
              <w:autoSpaceDN w:val="0"/>
              <w:adjustRightInd w:val="0"/>
              <w:rPr>
                <w:rFonts w:ascii="Courier New" w:hAnsi="Courier New" w:cs="Courier New"/>
                <w:szCs w:val="20"/>
              </w:rPr>
            </w:pPr>
            <w:r w:rsidRPr="00603B89">
              <w:rPr>
                <w:rFonts w:ascii="Courier New" w:hAnsi="Courier New" w:cs="Courier New"/>
                <w:b/>
                <w:bCs/>
                <w:szCs w:val="20"/>
              </w:rPr>
              <w:t xml:space="preserve">public class Reducer </w:t>
            </w:r>
            <w:r w:rsidRPr="00603B89">
              <w:rPr>
                <w:rFonts w:ascii="Courier New" w:hAnsi="Courier New" w:cs="Courier New"/>
                <w:szCs w:val="20"/>
              </w:rPr>
              <w:t>{ </w:t>
            </w:r>
          </w:p>
          <w:p w14:paraId="7BD78C0E" w14:textId="77777777" w:rsidR="0024134A" w:rsidRPr="00603B89" w:rsidRDefault="0024134A" w:rsidP="0024134A">
            <w:pPr>
              <w:autoSpaceDE w:val="0"/>
              <w:autoSpaceDN w:val="0"/>
              <w:adjustRightInd w:val="0"/>
              <w:rPr>
                <w:rFonts w:ascii="Courier New" w:hAnsi="Courier New" w:cs="Courier New"/>
                <w:szCs w:val="20"/>
              </w:rPr>
            </w:pPr>
            <w:r>
              <w:rPr>
                <w:rFonts w:ascii="Courier New" w:hAnsi="Courier New" w:cs="Courier New"/>
                <w:b/>
                <w:bCs/>
                <w:szCs w:val="20"/>
              </w:rPr>
              <w:t xml:space="preserve">    </w:t>
            </w:r>
            <w:r w:rsidRPr="00603B89">
              <w:rPr>
                <w:rFonts w:ascii="Courier New" w:hAnsi="Courier New" w:cs="Courier New"/>
                <w:b/>
                <w:bCs/>
                <w:szCs w:val="20"/>
              </w:rPr>
              <w:t xml:space="preserve">void </w:t>
            </w:r>
            <w:r w:rsidRPr="00603B89">
              <w:rPr>
                <w:rFonts w:ascii="Courier New" w:hAnsi="Courier New" w:cs="Courier New"/>
                <w:szCs w:val="20"/>
              </w:rPr>
              <w:t>reduce(Text key, Iterable&lt;HMapStIW&gt; values) {</w:t>
            </w:r>
          </w:p>
          <w:p w14:paraId="1724FD4F" w14:textId="77777777" w:rsidR="0024134A" w:rsidRDefault="0024134A" w:rsidP="0024134A">
            <w:pPr>
              <w:autoSpaceDE w:val="0"/>
              <w:autoSpaceDN w:val="0"/>
              <w:adjustRightInd w:val="0"/>
              <w:rPr>
                <w:rFonts w:ascii="Courier New" w:hAnsi="Courier New" w:cs="Courier New"/>
                <w:szCs w:val="20"/>
              </w:rPr>
            </w:pPr>
            <w:r>
              <w:rPr>
                <w:rFonts w:ascii="Courier New" w:hAnsi="Courier New" w:cs="Courier New"/>
                <w:szCs w:val="20"/>
              </w:rPr>
              <w:t xml:space="preserve">       </w:t>
            </w:r>
            <w:r w:rsidRPr="00603B89">
              <w:rPr>
                <w:rFonts w:ascii="Courier New" w:hAnsi="Courier New" w:cs="Courier New"/>
                <w:szCs w:val="20"/>
              </w:rPr>
              <w:t xml:space="preserve">Iterator&lt;HMapStIW&gt; iter = values.iterator(); </w:t>
            </w:r>
          </w:p>
          <w:p w14:paraId="01167BDF" w14:textId="77777777" w:rsidR="0024134A" w:rsidRDefault="0024134A" w:rsidP="0024134A">
            <w:pPr>
              <w:autoSpaceDE w:val="0"/>
              <w:autoSpaceDN w:val="0"/>
              <w:adjustRightInd w:val="0"/>
              <w:rPr>
                <w:rFonts w:ascii="Courier New" w:hAnsi="Courier New" w:cs="Courier New"/>
                <w:szCs w:val="20"/>
              </w:rPr>
            </w:pPr>
            <w:r>
              <w:rPr>
                <w:rFonts w:ascii="Courier New" w:hAnsi="Courier New" w:cs="Courier New"/>
                <w:szCs w:val="20"/>
              </w:rPr>
              <w:t xml:space="preserve">       </w:t>
            </w:r>
            <w:r w:rsidRPr="00603B89">
              <w:rPr>
                <w:rFonts w:ascii="Courier New" w:hAnsi="Courier New" w:cs="Courier New"/>
                <w:szCs w:val="20"/>
              </w:rPr>
              <w:t xml:space="preserve">HMapStIW map = </w:t>
            </w:r>
            <w:r w:rsidRPr="00603B89">
              <w:rPr>
                <w:rFonts w:ascii="Courier New" w:hAnsi="Courier New" w:cs="Courier New"/>
                <w:b/>
                <w:bCs/>
                <w:szCs w:val="20"/>
              </w:rPr>
              <w:t xml:space="preserve">new </w:t>
            </w:r>
            <w:r w:rsidRPr="00603B89">
              <w:rPr>
                <w:rFonts w:ascii="Courier New" w:hAnsi="Courier New" w:cs="Courier New"/>
                <w:szCs w:val="20"/>
              </w:rPr>
              <w:t>HMapStIW(); </w:t>
            </w:r>
          </w:p>
          <w:p w14:paraId="569AC804" w14:textId="77777777" w:rsidR="0024134A" w:rsidRPr="00603B89" w:rsidRDefault="0024134A" w:rsidP="0024134A">
            <w:pPr>
              <w:autoSpaceDE w:val="0"/>
              <w:autoSpaceDN w:val="0"/>
              <w:adjustRightInd w:val="0"/>
              <w:rPr>
                <w:rFonts w:ascii="Courier New" w:hAnsi="Courier New" w:cs="Courier New"/>
                <w:szCs w:val="20"/>
              </w:rPr>
            </w:pPr>
            <w:r>
              <w:rPr>
                <w:rFonts w:ascii="Courier New" w:hAnsi="Courier New" w:cs="Courier New"/>
                <w:szCs w:val="20"/>
              </w:rPr>
              <w:t xml:space="preserve">       </w:t>
            </w:r>
            <w:r w:rsidRPr="00603B89">
              <w:rPr>
                <w:rFonts w:ascii="Courier New" w:hAnsi="Courier New" w:cs="Courier New"/>
                <w:b/>
                <w:bCs/>
                <w:szCs w:val="20"/>
              </w:rPr>
              <w:t xml:space="preserve">while </w:t>
            </w:r>
            <w:r w:rsidRPr="00603B89">
              <w:rPr>
                <w:rFonts w:ascii="Courier New" w:hAnsi="Courier New" w:cs="Courier New"/>
                <w:szCs w:val="20"/>
              </w:rPr>
              <w:t>(iter.hasNext()) {</w:t>
            </w:r>
          </w:p>
          <w:p w14:paraId="0AF82F87" w14:textId="77777777" w:rsidR="0024134A" w:rsidRPr="00603B89" w:rsidRDefault="0024134A" w:rsidP="0024134A">
            <w:pPr>
              <w:autoSpaceDE w:val="0"/>
              <w:autoSpaceDN w:val="0"/>
              <w:adjustRightInd w:val="0"/>
              <w:rPr>
                <w:rFonts w:ascii="Courier New" w:hAnsi="Courier New" w:cs="Courier New"/>
                <w:szCs w:val="20"/>
              </w:rPr>
            </w:pPr>
            <w:r w:rsidRPr="00603B89">
              <w:rPr>
                <w:rFonts w:ascii="Courier New" w:hAnsi="Courier New" w:cs="Courier New"/>
                <w:szCs w:val="20"/>
              </w:rPr>
              <w:t xml:space="preserve">      </w:t>
            </w:r>
            <w:r>
              <w:rPr>
                <w:rFonts w:ascii="Courier New" w:hAnsi="Courier New" w:cs="Courier New"/>
                <w:szCs w:val="20"/>
              </w:rPr>
              <w:t xml:space="preserve">     </w:t>
            </w:r>
            <w:r w:rsidRPr="00603B89">
              <w:rPr>
                <w:rFonts w:ascii="Courier New" w:hAnsi="Courier New" w:cs="Courier New"/>
                <w:szCs w:val="20"/>
              </w:rPr>
              <w:t>map.plus(iter.next());</w:t>
            </w:r>
          </w:p>
          <w:p w14:paraId="6E440676" w14:textId="77777777" w:rsidR="0024134A" w:rsidRPr="00603B89" w:rsidRDefault="0024134A" w:rsidP="0024134A">
            <w:pPr>
              <w:pStyle w:val="BodyText"/>
              <w:rPr>
                <w:rFonts w:ascii="Courier New" w:hAnsi="Courier New" w:cs="Courier New"/>
                <w:sz w:val="20"/>
              </w:rPr>
            </w:pPr>
            <w:r>
              <w:rPr>
                <w:rFonts w:ascii="Courier New" w:hAnsi="Courier New" w:cs="Courier New"/>
                <w:sz w:val="20"/>
              </w:rPr>
              <w:t xml:space="preserve">       </w:t>
            </w:r>
            <w:r w:rsidRPr="00603B89">
              <w:rPr>
                <w:rFonts w:ascii="Courier New" w:hAnsi="Courier New" w:cs="Courier New"/>
                <w:sz w:val="20"/>
              </w:rPr>
              <w:t>}</w:t>
            </w:r>
          </w:p>
          <w:p w14:paraId="42B8D474" w14:textId="77777777" w:rsidR="0024134A" w:rsidRPr="00603B89" w:rsidRDefault="0024134A" w:rsidP="0024134A">
            <w:pPr>
              <w:pStyle w:val="BodyText"/>
              <w:rPr>
                <w:rFonts w:ascii="Courier New" w:hAnsi="Courier New" w:cs="Courier New"/>
                <w:sz w:val="20"/>
              </w:rPr>
            </w:pPr>
            <w:r>
              <w:rPr>
                <w:rFonts w:ascii="Courier New" w:hAnsi="Courier New" w:cs="Courier New"/>
                <w:sz w:val="20"/>
              </w:rPr>
              <w:t xml:space="preserve">       </w:t>
            </w:r>
            <w:r w:rsidRPr="00603B89">
              <w:rPr>
                <w:rFonts w:ascii="Courier New" w:hAnsi="Courier New" w:cs="Courier New"/>
                <w:sz w:val="20"/>
              </w:rPr>
              <w:t>emit(key, map);</w:t>
            </w:r>
          </w:p>
          <w:p w14:paraId="47BB3C15" w14:textId="77777777" w:rsidR="0024134A" w:rsidRPr="00603B89" w:rsidRDefault="0024134A" w:rsidP="0024134A">
            <w:pPr>
              <w:pStyle w:val="BodyText"/>
              <w:rPr>
                <w:rFonts w:ascii="Courier New" w:hAnsi="Courier New" w:cs="Courier New"/>
                <w:sz w:val="20"/>
              </w:rPr>
            </w:pPr>
            <w:r>
              <w:rPr>
                <w:rFonts w:ascii="Courier New" w:hAnsi="Courier New" w:cs="Courier New"/>
                <w:b/>
                <w:bCs/>
                <w:sz w:val="20"/>
              </w:rPr>
              <w:t xml:space="preserve">    </w:t>
            </w:r>
            <w:r w:rsidRPr="00603B89">
              <w:rPr>
                <w:rFonts w:ascii="Courier New" w:hAnsi="Courier New" w:cs="Courier New"/>
                <w:sz w:val="20"/>
              </w:rPr>
              <w:t>}</w:t>
            </w:r>
          </w:p>
          <w:p w14:paraId="01C70C96" w14:textId="230D95A3" w:rsidR="0024134A" w:rsidRDefault="0024134A" w:rsidP="0024134A">
            <w:pPr>
              <w:pStyle w:val="a"/>
              <w:ind w:firstLineChars="0" w:firstLine="0"/>
            </w:pPr>
            <w:r w:rsidRPr="00603B89">
              <w:rPr>
                <w:rFonts w:ascii="Courier New" w:hAnsi="Courier New" w:cs="Courier New"/>
                <w:sz w:val="20"/>
              </w:rPr>
              <w:t>}</w:t>
            </w:r>
          </w:p>
        </w:tc>
      </w:tr>
    </w:tbl>
    <w:p w14:paraId="3C60D408" w14:textId="77777777" w:rsidR="006229D2" w:rsidRDefault="006229D2" w:rsidP="006229D2">
      <w:pPr>
        <w:pStyle w:val="a"/>
      </w:pPr>
    </w:p>
    <w:p w14:paraId="49A28E4F" w14:textId="77777777" w:rsidR="0024134A" w:rsidRDefault="0024134A" w:rsidP="0024134A">
      <w:pPr>
        <w:pStyle w:val="a"/>
      </w:pPr>
      <w:r>
        <w:rPr>
          <w:rFonts w:hint="eastAsia"/>
        </w:rPr>
        <w:t>D. Driver</w:t>
      </w:r>
      <w:r>
        <w:rPr>
          <w:rFonts w:hint="eastAsia"/>
        </w:rPr>
        <w:t>产生或收集了大量的数据</w:t>
      </w:r>
    </w:p>
    <w:p w14:paraId="7C3A4D21" w14:textId="77777777" w:rsidR="0024134A" w:rsidRDefault="0024134A" w:rsidP="0024134A">
      <w:pPr>
        <w:pStyle w:val="a"/>
      </w:pPr>
      <w:r>
        <w:rPr>
          <w:rFonts w:hint="eastAsia"/>
        </w:rPr>
        <w:t>尽管</w:t>
      </w:r>
      <w:r>
        <w:rPr>
          <w:rFonts w:hint="eastAsia"/>
        </w:rPr>
        <w:t>driver</w:t>
      </w:r>
      <w:r>
        <w:rPr>
          <w:rFonts w:hint="eastAsia"/>
        </w:rPr>
        <w:t>程序不直接处理</w:t>
      </w:r>
      <w:r>
        <w:rPr>
          <w:rFonts w:hint="eastAsia"/>
        </w:rPr>
        <w:t>&lt;k, v&gt; records</w:t>
      </w:r>
      <w:r>
        <w:rPr>
          <w:rFonts w:hint="eastAsia"/>
        </w:rPr>
        <w:t>，</w:t>
      </w:r>
      <w:r>
        <w:rPr>
          <w:rFonts w:hint="eastAsia"/>
        </w:rPr>
        <w:t>driver</w:t>
      </w:r>
      <w:r>
        <w:rPr>
          <w:rFonts w:hint="eastAsia"/>
        </w:rPr>
        <w:t>程序可以出现内存溢出错误，而且有两个子类别：</w:t>
      </w:r>
      <w:r>
        <w:rPr>
          <w:rFonts w:hint="eastAsia"/>
        </w:rPr>
        <w:t>(1) driver</w:t>
      </w:r>
      <w:r>
        <w:rPr>
          <w:rFonts w:hint="eastAsia"/>
        </w:rPr>
        <w:t>程序本身在内存中产生了大量数据。</w:t>
      </w:r>
      <w:r>
        <w:rPr>
          <w:rFonts w:hint="eastAsia"/>
        </w:rPr>
        <w:t>(2) driver</w:t>
      </w:r>
      <w:r>
        <w:rPr>
          <w:rFonts w:hint="eastAsia"/>
        </w:rPr>
        <w:t>收集了大量的</w:t>
      </w:r>
      <w:r>
        <w:rPr>
          <w:rFonts w:hint="eastAsia"/>
        </w:rPr>
        <w:t>task</w:t>
      </w:r>
      <w:r>
        <w:rPr>
          <w:rFonts w:hint="eastAsia"/>
        </w:rPr>
        <w:t>处理结果。</w:t>
      </w:r>
    </w:p>
    <w:p w14:paraId="63ADE26C" w14:textId="77777777" w:rsidR="0024134A" w:rsidRDefault="0024134A" w:rsidP="0024134A">
      <w:pPr>
        <w:pStyle w:val="a"/>
      </w:pPr>
      <w:r>
        <w:rPr>
          <w:rFonts w:hint="eastAsia"/>
        </w:rPr>
        <w:t>第一个子类别包含</w:t>
      </w:r>
      <w:r>
        <w:rPr>
          <w:rFonts w:hint="eastAsia"/>
        </w:rPr>
        <w:t>9</w:t>
      </w:r>
      <w:r>
        <w:rPr>
          <w:rFonts w:hint="eastAsia"/>
        </w:rPr>
        <w:t>个内存溢出错误（占</w:t>
      </w:r>
      <w:r>
        <w:rPr>
          <w:rFonts w:hint="eastAsia"/>
        </w:rPr>
        <w:t>7%</w:t>
      </w:r>
      <w:r>
        <w:rPr>
          <w:rFonts w:hint="eastAsia"/>
        </w:rPr>
        <w:t>）。</w:t>
      </w:r>
      <w:r>
        <w:rPr>
          <w:rFonts w:hint="eastAsia"/>
        </w:rPr>
        <w:t>Driver</w:t>
      </w:r>
      <w:r>
        <w:rPr>
          <w:rFonts w:hint="eastAsia"/>
        </w:rPr>
        <w:t>产生了大量数据，这些数据是为了广播到其他节点用于本地计算。用于数据广播的情况：比如一个</w:t>
      </w:r>
      <w:r>
        <w:rPr>
          <w:rFonts w:hint="eastAsia"/>
        </w:rPr>
        <w:t>driver</w:t>
      </w:r>
      <w:r>
        <w:rPr>
          <w:rFonts w:hint="eastAsia"/>
        </w:rPr>
        <w:t>程序产生了</w:t>
      </w:r>
      <w:r>
        <w:rPr>
          <w:rFonts w:hint="eastAsia"/>
        </w:rPr>
        <w:t>1GB</w:t>
      </w:r>
      <w:r>
        <w:rPr>
          <w:rFonts w:hint="eastAsia"/>
        </w:rPr>
        <w:t>的的数组</w:t>
      </w:r>
      <w:r>
        <w:rPr>
          <w:rFonts w:hint="eastAsia"/>
        </w:rPr>
        <w:t>[e28]</w:t>
      </w:r>
      <w:r>
        <w:rPr>
          <w:rFonts w:hint="eastAsia"/>
        </w:rPr>
        <w:t>，另外一个产生了</w:t>
      </w:r>
      <w:r>
        <w:rPr>
          <w:rFonts w:hint="eastAsia"/>
        </w:rPr>
        <w:t>0.15GB</w:t>
      </w:r>
      <w:r>
        <w:rPr>
          <w:rFonts w:hint="eastAsia"/>
        </w:rPr>
        <w:t>的变量</w:t>
      </w:r>
      <w:r>
        <w:rPr>
          <w:rFonts w:hint="eastAsia"/>
        </w:rPr>
        <w:t>[e29]</w:t>
      </w:r>
      <w:r>
        <w:rPr>
          <w:rFonts w:hint="eastAsia"/>
        </w:rPr>
        <w:t>。用于本地计算的情况：一个</w:t>
      </w:r>
      <w:r>
        <w:rPr>
          <w:rFonts w:hint="eastAsia"/>
        </w:rPr>
        <w:t>driver</w:t>
      </w:r>
      <w:r>
        <w:rPr>
          <w:rFonts w:hint="eastAsia"/>
        </w:rPr>
        <w:t>程序产生了</w:t>
      </w:r>
      <w:r>
        <w:rPr>
          <w:rFonts w:hint="eastAsia"/>
        </w:rPr>
        <w:t>8000</w:t>
      </w:r>
      <w:r>
        <w:rPr>
          <w:rFonts w:hint="eastAsia"/>
        </w:rPr>
        <w:t>×</w:t>
      </w:r>
      <w:r>
        <w:rPr>
          <w:rFonts w:hint="eastAsia"/>
        </w:rPr>
        <w:t>8000</w:t>
      </w:r>
      <w:r>
        <w:rPr>
          <w:rFonts w:hint="eastAsia"/>
        </w:rPr>
        <w:t>的矩阵，大约</w:t>
      </w:r>
      <w:r>
        <w:rPr>
          <w:rFonts w:hint="eastAsia"/>
        </w:rPr>
        <w:t>256MB[e30]</w:t>
      </w:r>
      <w:r>
        <w:rPr>
          <w:rFonts w:hint="eastAsia"/>
        </w:rPr>
        <w:t>。另外一个</w:t>
      </w:r>
      <w:r>
        <w:rPr>
          <w:rFonts w:hint="eastAsia"/>
        </w:rPr>
        <w:t>driver</w:t>
      </w:r>
      <w:r>
        <w:rPr>
          <w:rFonts w:hint="eastAsia"/>
        </w:rPr>
        <w:t>为了计算条件概率，产生了</w:t>
      </w:r>
      <w:r>
        <w:rPr>
          <w:rFonts w:hint="eastAsia"/>
        </w:rPr>
        <w:t>4</w:t>
      </w:r>
      <w:r>
        <w:rPr>
          <w:rFonts w:hint="eastAsia"/>
        </w:rPr>
        <w:t>亿个</w:t>
      </w:r>
      <w:r>
        <w:rPr>
          <w:rFonts w:hint="eastAsia"/>
        </w:rPr>
        <w:t>double</w:t>
      </w:r>
      <w:r>
        <w:rPr>
          <w:rFonts w:hint="eastAsia"/>
        </w:rPr>
        <w:t>变量。</w:t>
      </w:r>
    </w:p>
    <w:p w14:paraId="20D437C1" w14:textId="77777777" w:rsidR="0024134A" w:rsidRDefault="0024134A" w:rsidP="0024134A">
      <w:pPr>
        <w:pStyle w:val="a"/>
      </w:pPr>
      <w:r>
        <w:rPr>
          <w:rFonts w:hint="eastAsia"/>
        </w:rPr>
        <w:t>第二个子类别包含</w:t>
      </w:r>
      <w:r>
        <w:rPr>
          <w:rFonts w:hint="eastAsia"/>
        </w:rPr>
        <w:t>16</w:t>
      </w:r>
      <w:r>
        <w:rPr>
          <w:rFonts w:hint="eastAsia"/>
        </w:rPr>
        <w:t>个内存溢出错误（占</w:t>
      </w:r>
      <w:r>
        <w:rPr>
          <w:rFonts w:hint="eastAsia"/>
        </w:rPr>
        <w:t>13%</w:t>
      </w:r>
      <w:r>
        <w:rPr>
          <w:rFonts w:hint="eastAsia"/>
        </w:rPr>
        <w:t>）。比如，一个</w:t>
      </w:r>
      <w:r>
        <w:rPr>
          <w:rFonts w:hint="eastAsia"/>
        </w:rPr>
        <w:t>driver</w:t>
      </w:r>
      <w:r>
        <w:rPr>
          <w:rFonts w:hint="eastAsia"/>
        </w:rPr>
        <w:t>程序使用</w:t>
      </w:r>
      <w:r>
        <w:rPr>
          <w:rFonts w:hint="eastAsia"/>
        </w:rPr>
        <w:t>graph.edges.collect()</w:t>
      </w:r>
      <w:r>
        <w:rPr>
          <w:rFonts w:hint="eastAsia"/>
        </w:rPr>
        <w:t>把</w:t>
      </w:r>
      <w:r>
        <w:rPr>
          <w:rFonts w:hint="eastAsia"/>
        </w:rPr>
        <w:t>4.5GB</w:t>
      </w:r>
      <w:r>
        <w:rPr>
          <w:rFonts w:hint="eastAsia"/>
        </w:rPr>
        <w:t>的图的所有边都收集并放到内存</w:t>
      </w:r>
      <w:r>
        <w:rPr>
          <w:rFonts w:hint="eastAsia"/>
        </w:rPr>
        <w:t>[e32]</w:t>
      </w:r>
      <w:r>
        <w:rPr>
          <w:rFonts w:hint="eastAsia"/>
        </w:rPr>
        <w:t>。另外一个</w:t>
      </w:r>
      <w:r>
        <w:rPr>
          <w:rFonts w:hint="eastAsia"/>
        </w:rPr>
        <w:t>driver</w:t>
      </w:r>
      <w:r>
        <w:rPr>
          <w:rFonts w:hint="eastAsia"/>
        </w:rPr>
        <w:t>将</w:t>
      </w:r>
      <w:r>
        <w:rPr>
          <w:rFonts w:hint="eastAsia"/>
        </w:rPr>
        <w:t>reduceByKey()</w:t>
      </w:r>
      <w:r>
        <w:rPr>
          <w:rFonts w:hint="eastAsia"/>
        </w:rPr>
        <w:t>的计算结果（包含</w:t>
      </w:r>
      <w:r>
        <w:rPr>
          <w:rFonts w:hint="eastAsia"/>
        </w:rPr>
        <w:t>2</w:t>
      </w:r>
      <w:r>
        <w:rPr>
          <w:rFonts w:hint="eastAsia"/>
        </w:rPr>
        <w:t>亿个</w:t>
      </w:r>
      <w:r>
        <w:rPr>
          <w:rFonts w:hint="eastAsia"/>
        </w:rPr>
        <w:t>word</w:t>
      </w:r>
      <w:r>
        <w:rPr>
          <w:rFonts w:hint="eastAsia"/>
        </w:rPr>
        <w:t>）收集起来放到了内存</w:t>
      </w:r>
      <w:r>
        <w:rPr>
          <w:rFonts w:hint="eastAsia"/>
        </w:rPr>
        <w:t>[e33]</w:t>
      </w:r>
      <w:r>
        <w:rPr>
          <w:rFonts w:hint="eastAsia"/>
        </w:rPr>
        <w:t>。</w:t>
      </w:r>
      <w:r>
        <w:rPr>
          <w:rFonts w:hint="eastAsia"/>
        </w:rPr>
        <w:lastRenderedPageBreak/>
        <w:t>更有意思的是，在一个迭代型应用里面，</w:t>
      </w:r>
      <w:r>
        <w:rPr>
          <w:rFonts w:hint="eastAsia"/>
        </w:rPr>
        <w:t>driver</w:t>
      </w:r>
      <w:r>
        <w:rPr>
          <w:rFonts w:hint="eastAsia"/>
        </w:rPr>
        <w:t>把每一轮迭代</w:t>
      </w:r>
      <w:r>
        <w:rPr>
          <w:rFonts w:hint="eastAsia"/>
        </w:rPr>
        <w:t>task</w:t>
      </w:r>
      <w:r>
        <w:rPr>
          <w:rFonts w:hint="eastAsia"/>
        </w:rPr>
        <w:t>产生的结果都收集起来放到内存，这样结果在内存慢慢积累，最后导致内存溢出。</w:t>
      </w:r>
    </w:p>
    <w:p w14:paraId="08A0ABBC" w14:textId="77777777" w:rsidR="00370A15" w:rsidRDefault="00370A15" w:rsidP="00067B01"/>
    <w:tbl>
      <w:tblPr>
        <w:tblStyle w:val="TableGrid"/>
        <w:tblW w:w="0" w:type="auto"/>
        <w:tblLook w:val="04A0" w:firstRow="1" w:lastRow="0" w:firstColumn="1" w:lastColumn="0" w:noHBand="0" w:noVBand="1"/>
      </w:tblPr>
      <w:tblGrid>
        <w:gridCol w:w="8528"/>
      </w:tblGrid>
      <w:tr w:rsidR="0024134A" w14:paraId="10A83AF0" w14:textId="77777777" w:rsidTr="0024134A">
        <w:tc>
          <w:tcPr>
            <w:tcW w:w="9343" w:type="dxa"/>
          </w:tcPr>
          <w:p w14:paraId="2AADFD45" w14:textId="519F4098" w:rsidR="0024134A" w:rsidRPr="0024134A" w:rsidRDefault="0024134A" w:rsidP="0024134A">
            <w:pPr>
              <w:pStyle w:val="a"/>
              <w:ind w:firstLineChars="0" w:firstLine="0"/>
              <w:rPr>
                <w:kern w:val="2"/>
              </w:rPr>
            </w:pPr>
            <w:r w:rsidRPr="0024134A">
              <w:rPr>
                <w:rFonts w:hint="eastAsia"/>
                <w:kern w:val="2"/>
              </w:rPr>
              <w:t>Finding 3</w:t>
            </w:r>
            <w:r w:rsidRPr="0024134A">
              <w:rPr>
                <w:rFonts w:hint="eastAsia"/>
                <w:kern w:val="2"/>
              </w:rPr>
              <w:t>：内存使用密集的用户代码是最主要的错误原因（占</w:t>
            </w:r>
            <w:r w:rsidRPr="0024134A">
              <w:rPr>
                <w:kern w:val="2"/>
              </w:rPr>
              <w:t>64%</w:t>
            </w:r>
            <w:r w:rsidRPr="0024134A">
              <w:rPr>
                <w:rFonts w:hint="eastAsia"/>
                <w:kern w:val="2"/>
              </w:rPr>
              <w:t>的错误），复杂度高是由于用户代码不小心处理了大量数据或者本身的空间复杂度很高</w:t>
            </w:r>
            <w:r>
              <w:rPr>
                <w:rFonts w:hint="eastAsia"/>
                <w:kern w:val="2"/>
              </w:rPr>
              <w:t>。</w:t>
            </w:r>
          </w:p>
          <w:p w14:paraId="2860479E" w14:textId="5E948571" w:rsidR="0024134A" w:rsidRDefault="0024134A" w:rsidP="0024134A">
            <w:pPr>
              <w:pStyle w:val="a"/>
              <w:ind w:firstLineChars="0" w:firstLine="0"/>
            </w:pPr>
            <w:r w:rsidRPr="0024134A">
              <w:rPr>
                <w:rFonts w:hint="eastAsia"/>
                <w:kern w:val="2"/>
              </w:rPr>
              <w:t>Implication</w:t>
            </w:r>
            <w:r w:rsidRPr="0024134A">
              <w:rPr>
                <w:rFonts w:hint="eastAsia"/>
                <w:kern w:val="2"/>
              </w:rPr>
              <w:t>：用户很难在不知道运行时输入数据量的情况下设计出</w:t>
            </w:r>
            <w:r w:rsidRPr="0024134A">
              <w:rPr>
                <w:kern w:val="2"/>
              </w:rPr>
              <w:t xml:space="preserve">memory-efficient </w:t>
            </w:r>
            <w:r w:rsidRPr="0024134A">
              <w:rPr>
                <w:rFonts w:hint="eastAsia"/>
                <w:kern w:val="2"/>
              </w:rPr>
              <w:t>的代码</w:t>
            </w:r>
            <w:r>
              <w:rPr>
                <w:rFonts w:hint="eastAsia"/>
                <w:kern w:val="2"/>
              </w:rPr>
              <w:t>。</w:t>
            </w:r>
          </w:p>
        </w:tc>
      </w:tr>
    </w:tbl>
    <w:p w14:paraId="4418C215" w14:textId="06843A92" w:rsidR="00771AEF" w:rsidRDefault="00771AEF" w:rsidP="00771AEF">
      <w:pPr>
        <w:pStyle w:val="Heading2"/>
        <w:rPr>
          <w:b/>
        </w:rPr>
      </w:pPr>
      <w:bookmarkStart w:id="142" w:name="_Toc305439849"/>
      <w:bookmarkStart w:id="143" w:name="_Toc305878410"/>
      <w:r w:rsidRPr="00771AEF">
        <w:rPr>
          <w:rFonts w:hint="eastAsia"/>
          <w:b/>
        </w:rPr>
        <w:t>RQ2（常见修复方法）的研究结果</w:t>
      </w:r>
      <w:bookmarkEnd w:id="142"/>
      <w:bookmarkEnd w:id="143"/>
    </w:p>
    <w:p w14:paraId="195B46E3" w14:textId="77777777" w:rsidR="00771AEF" w:rsidRDefault="00771AEF" w:rsidP="00771AEF">
      <w:pPr>
        <w:pStyle w:val="a"/>
      </w:pPr>
      <w:r w:rsidRPr="00771AEF">
        <w:rPr>
          <w:rFonts w:hint="eastAsia"/>
        </w:rPr>
        <w:t>我们可以看到内存溢出错误与数据存储、运行时数据流和用户代码都有关系，所以修复内存溢出错误不是一件容易的事。用户一般采取的方法就只是去提高内存界限，但是这种方法并不可靠，因为扩张后的内存空间仍然可以迅速填满。</w:t>
      </w:r>
    </w:p>
    <w:p w14:paraId="4933919A" w14:textId="597AD558" w:rsidR="00771AEF" w:rsidRDefault="00771AEF" w:rsidP="00771AEF">
      <w:pPr>
        <w:pStyle w:val="a"/>
      </w:pPr>
      <w:r w:rsidRPr="00771AEF">
        <w:rPr>
          <w:rFonts w:hint="eastAsia"/>
        </w:rPr>
        <w:t>为了找到可靠的修复方法，我们研究了</w:t>
      </w:r>
      <w:r w:rsidRPr="00771AEF">
        <w:rPr>
          <w:rFonts w:hint="eastAsia"/>
        </w:rPr>
        <w:t>42</w:t>
      </w:r>
      <w:r w:rsidRPr="00771AEF">
        <w:rPr>
          <w:rFonts w:hint="eastAsia"/>
        </w:rPr>
        <w:t>个包含修复信息的内存溢出错误，从修复信息（来自专家修复建议或者用户自己的修复方法）中总结出</w:t>
      </w:r>
      <w:r w:rsidRPr="00771AEF">
        <w:rPr>
          <w:rFonts w:hint="eastAsia"/>
        </w:rPr>
        <w:t>11</w:t>
      </w:r>
      <w:r w:rsidRPr="00771AEF">
        <w:rPr>
          <w:rFonts w:hint="eastAsia"/>
        </w:rPr>
        <w:t>中修复方法。其中</w:t>
      </w:r>
      <w:r w:rsidRPr="00771AEF">
        <w:rPr>
          <w:rFonts w:hint="eastAsia"/>
        </w:rPr>
        <w:t>8</w:t>
      </w:r>
      <w:r w:rsidRPr="00771AEF">
        <w:rPr>
          <w:rFonts w:hint="eastAsia"/>
        </w:rPr>
        <w:t>种是比较传统的方法，</w:t>
      </w:r>
      <w:r w:rsidRPr="00771AEF">
        <w:rPr>
          <w:rFonts w:hint="eastAsia"/>
        </w:rPr>
        <w:t>3</w:t>
      </w:r>
      <w:r w:rsidRPr="00771AEF">
        <w:rPr>
          <w:rFonts w:hint="eastAsia"/>
        </w:rPr>
        <w:t>种是有些</w:t>
      </w:r>
      <w:r w:rsidRPr="00771AEF">
        <w:rPr>
          <w:rFonts w:hint="eastAsia"/>
        </w:rPr>
        <w:t>tricky</w:t>
      </w:r>
      <w:r w:rsidRPr="00771AEF">
        <w:rPr>
          <w:rFonts w:hint="eastAsia"/>
        </w:rPr>
        <w:t>的方法，比如去重新设计</w:t>
      </w:r>
      <w:r w:rsidRPr="00771AEF">
        <w:rPr>
          <w:rFonts w:hint="eastAsia"/>
        </w:rPr>
        <w:t>key</w:t>
      </w:r>
      <w:r w:rsidRPr="00771AEF">
        <w:rPr>
          <w:rFonts w:hint="eastAsia"/>
        </w:rPr>
        <w:t>，跳过异常大的数据，更改应用相关的参数。下表总结了每种错误类型对应的修复方法（</w:t>
      </w:r>
      <w:r w:rsidRPr="00771AEF">
        <w:rPr>
          <w:rFonts w:hint="eastAsia"/>
        </w:rPr>
        <w:t>3</w:t>
      </w:r>
      <w:r w:rsidRPr="00771AEF">
        <w:rPr>
          <w:rFonts w:hint="eastAsia"/>
        </w:rPr>
        <w:t>种错误类型缺少修复方法）。标签“配置”表示该修复方法需要修改参数，标签“代码”表示该修复方法需要更改用户代码。</w:t>
      </w:r>
      <w:r w:rsidRPr="00771AEF">
        <w:rPr>
          <w:rFonts w:hint="eastAsia"/>
        </w:rPr>
        <w:t>Error</w:t>
      </w:r>
      <w:r>
        <w:rPr>
          <w:rFonts w:hint="eastAsia"/>
        </w:rPr>
        <w:t>s</w:t>
      </w:r>
      <w:r w:rsidRPr="00771AEF">
        <w:t>(n)</w:t>
      </w:r>
      <w:r w:rsidRPr="00771AEF">
        <w:rPr>
          <w:rFonts w:hint="eastAsia"/>
        </w:rPr>
        <w:t>表示该修复方法包含相应的错误个数和被修复的错误个数（</w:t>
      </w:r>
      <w:r w:rsidRPr="00771AEF">
        <w:rPr>
          <w:rFonts w:hint="eastAsia"/>
        </w:rPr>
        <w:t>n</w:t>
      </w:r>
      <w:r w:rsidRPr="00771AEF">
        <w:rPr>
          <w:rFonts w:hint="eastAsia"/>
        </w:rPr>
        <w:t>）。</w:t>
      </w:r>
    </w:p>
    <w:p w14:paraId="0A9075B4" w14:textId="5DC49451" w:rsidR="00771AEF" w:rsidRPr="00771AEF" w:rsidRDefault="00771AEF" w:rsidP="00771AEF">
      <w:pPr>
        <w:pStyle w:val="Caption"/>
        <w:rPr>
          <w:rFonts w:ascii="Times New Roman" w:hAnsi="Times New Roman" w:cs="Times New Roman"/>
          <w:szCs w:val="22"/>
        </w:rPr>
      </w:pPr>
      <w:bookmarkStart w:id="144" w:name="_Toc305878483"/>
      <w:r w:rsidRPr="00771AEF">
        <w:rPr>
          <w:rFonts w:ascii="Times New Roman" w:hAnsi="Times New Roman" w:cs="Times New Roman"/>
        </w:rPr>
        <w:t>表</w:t>
      </w:r>
      <w:r w:rsidRPr="00771AEF">
        <w:rPr>
          <w:rFonts w:ascii="Times New Roman" w:hAnsi="Times New Roman" w:cs="Times New Roman"/>
        </w:rPr>
        <w:t xml:space="preserve"> </w:t>
      </w:r>
      <w:r w:rsidRPr="00771AEF">
        <w:rPr>
          <w:rFonts w:ascii="Times New Roman" w:hAnsi="Times New Roman" w:cs="Times New Roman"/>
        </w:rPr>
        <w:fldChar w:fldCharType="begin"/>
      </w:r>
      <w:r w:rsidRPr="00771AEF">
        <w:rPr>
          <w:rFonts w:ascii="Times New Roman" w:hAnsi="Times New Roman" w:cs="Times New Roman"/>
        </w:rPr>
        <w:instrText xml:space="preserve"> SEQ </w:instrText>
      </w:r>
      <w:r w:rsidRPr="00771AEF">
        <w:rPr>
          <w:rFonts w:ascii="Times New Roman" w:hAnsi="Times New Roman" w:cs="Times New Roman"/>
        </w:rPr>
        <w:instrText>表</w:instrText>
      </w:r>
      <w:r w:rsidRPr="00771AEF">
        <w:rPr>
          <w:rFonts w:ascii="Times New Roman" w:hAnsi="Times New Roman" w:cs="Times New Roman"/>
        </w:rPr>
        <w:instrText xml:space="preserve"> \* ARABIC </w:instrText>
      </w:r>
      <w:r w:rsidRPr="00771AEF">
        <w:rPr>
          <w:rFonts w:ascii="Times New Roman" w:hAnsi="Times New Roman" w:cs="Times New Roman"/>
        </w:rPr>
        <w:fldChar w:fldCharType="separate"/>
      </w:r>
      <w:r w:rsidR="00D4565C">
        <w:rPr>
          <w:rFonts w:ascii="Times New Roman" w:hAnsi="Times New Roman" w:cs="Times New Roman"/>
          <w:noProof/>
        </w:rPr>
        <w:t>4</w:t>
      </w:r>
      <w:r w:rsidRPr="00771AEF">
        <w:rPr>
          <w:rFonts w:ascii="Times New Roman" w:hAnsi="Times New Roman" w:cs="Times New Roman"/>
        </w:rPr>
        <w:fldChar w:fldCharType="end"/>
      </w:r>
      <w:r w:rsidRPr="00771AEF">
        <w:rPr>
          <w:rFonts w:ascii="Times New Roman" w:hAnsi="Times New Roman" w:cs="Times New Roman"/>
        </w:rPr>
        <w:t xml:space="preserve"> </w:t>
      </w:r>
      <w:r w:rsidRPr="00771AEF">
        <w:rPr>
          <w:rFonts w:ascii="Times New Roman" w:hAnsi="Times New Roman" w:cs="Times New Roman"/>
        </w:rPr>
        <w:t>内存溢出错误常见修复方法</w:t>
      </w:r>
      <w:bookmarkEnd w:id="144"/>
    </w:p>
    <w:tbl>
      <w:tblPr>
        <w:tblStyle w:val="TableGrid"/>
        <w:tblW w:w="0" w:type="auto"/>
        <w:tblLook w:val="04A0" w:firstRow="1" w:lastRow="0" w:firstColumn="1" w:lastColumn="0" w:noHBand="0" w:noVBand="1"/>
      </w:tblPr>
      <w:tblGrid>
        <w:gridCol w:w="1572"/>
        <w:gridCol w:w="2139"/>
        <w:gridCol w:w="2663"/>
        <w:gridCol w:w="558"/>
        <w:gridCol w:w="558"/>
        <w:gridCol w:w="1038"/>
      </w:tblGrid>
      <w:tr w:rsidR="00771AEF" w:rsidRPr="001D02DF" w14:paraId="03105D93" w14:textId="77777777" w:rsidTr="00876B06">
        <w:tc>
          <w:tcPr>
            <w:tcW w:w="0" w:type="auto"/>
          </w:tcPr>
          <w:p w14:paraId="3EED2274" w14:textId="77777777" w:rsidR="00771AEF" w:rsidRPr="006C01C9" w:rsidRDefault="00771AEF" w:rsidP="00876B06">
            <w:pPr>
              <w:pStyle w:val="BodyText"/>
              <w:rPr>
                <w:b/>
                <w:sz w:val="20"/>
                <w:szCs w:val="24"/>
              </w:rPr>
            </w:pPr>
            <w:r w:rsidRPr="006C01C9">
              <w:rPr>
                <w:rFonts w:hint="eastAsia"/>
                <w:b/>
                <w:sz w:val="20"/>
                <w:szCs w:val="24"/>
              </w:rPr>
              <w:t>修复方法类别</w:t>
            </w:r>
          </w:p>
        </w:tc>
        <w:tc>
          <w:tcPr>
            <w:tcW w:w="0" w:type="auto"/>
          </w:tcPr>
          <w:p w14:paraId="2A4F80A1" w14:textId="77777777" w:rsidR="00771AEF" w:rsidRPr="006C01C9" w:rsidRDefault="00771AEF" w:rsidP="00876B06">
            <w:pPr>
              <w:pStyle w:val="BodyText"/>
              <w:rPr>
                <w:b/>
                <w:sz w:val="20"/>
                <w:szCs w:val="24"/>
              </w:rPr>
            </w:pPr>
            <w:r w:rsidRPr="006C01C9">
              <w:rPr>
                <w:rFonts w:hint="eastAsia"/>
                <w:b/>
                <w:sz w:val="20"/>
                <w:szCs w:val="24"/>
              </w:rPr>
              <w:t>错误原因</w:t>
            </w:r>
          </w:p>
        </w:tc>
        <w:tc>
          <w:tcPr>
            <w:tcW w:w="0" w:type="auto"/>
          </w:tcPr>
          <w:p w14:paraId="4706602D" w14:textId="77777777" w:rsidR="00771AEF" w:rsidRPr="006C01C9" w:rsidRDefault="00771AEF" w:rsidP="00876B06">
            <w:pPr>
              <w:pStyle w:val="BodyText"/>
              <w:rPr>
                <w:b/>
                <w:sz w:val="20"/>
                <w:szCs w:val="24"/>
              </w:rPr>
            </w:pPr>
            <w:r w:rsidRPr="006C01C9">
              <w:rPr>
                <w:rFonts w:hint="eastAsia"/>
                <w:b/>
                <w:sz w:val="20"/>
                <w:szCs w:val="24"/>
              </w:rPr>
              <w:t>修复方法类型</w:t>
            </w:r>
          </w:p>
        </w:tc>
        <w:tc>
          <w:tcPr>
            <w:tcW w:w="0" w:type="auto"/>
          </w:tcPr>
          <w:p w14:paraId="5AA48752" w14:textId="77777777" w:rsidR="00771AEF" w:rsidRPr="006C01C9" w:rsidRDefault="00771AEF" w:rsidP="00876B06">
            <w:pPr>
              <w:pStyle w:val="BodyText"/>
              <w:jc w:val="center"/>
              <w:rPr>
                <w:b/>
                <w:sz w:val="20"/>
                <w:szCs w:val="24"/>
              </w:rPr>
            </w:pPr>
            <w:r w:rsidRPr="006C01C9">
              <w:rPr>
                <w:rFonts w:hint="eastAsia"/>
                <w:b/>
                <w:sz w:val="20"/>
                <w:szCs w:val="24"/>
              </w:rPr>
              <w:t>配置</w:t>
            </w:r>
          </w:p>
        </w:tc>
        <w:tc>
          <w:tcPr>
            <w:tcW w:w="0" w:type="auto"/>
          </w:tcPr>
          <w:p w14:paraId="74E840FC" w14:textId="77777777" w:rsidR="00771AEF" w:rsidRPr="006C01C9" w:rsidRDefault="00771AEF" w:rsidP="00876B06">
            <w:pPr>
              <w:pStyle w:val="BodyText"/>
              <w:jc w:val="center"/>
              <w:rPr>
                <w:b/>
                <w:sz w:val="20"/>
                <w:szCs w:val="24"/>
              </w:rPr>
            </w:pPr>
            <w:r w:rsidRPr="006C01C9">
              <w:rPr>
                <w:rFonts w:hint="eastAsia"/>
                <w:b/>
                <w:sz w:val="20"/>
                <w:szCs w:val="24"/>
              </w:rPr>
              <w:t>代码</w:t>
            </w:r>
          </w:p>
        </w:tc>
        <w:tc>
          <w:tcPr>
            <w:tcW w:w="0" w:type="auto"/>
          </w:tcPr>
          <w:p w14:paraId="0D11E87B" w14:textId="77777777" w:rsidR="00771AEF" w:rsidRPr="006C01C9" w:rsidRDefault="00771AEF" w:rsidP="00876B06">
            <w:pPr>
              <w:pStyle w:val="BodyText"/>
              <w:jc w:val="center"/>
              <w:rPr>
                <w:b/>
                <w:sz w:val="20"/>
                <w:szCs w:val="24"/>
              </w:rPr>
            </w:pPr>
            <w:r w:rsidRPr="006C01C9">
              <w:rPr>
                <w:b/>
                <w:sz w:val="20"/>
                <w:szCs w:val="24"/>
              </w:rPr>
              <w:t>Error</w:t>
            </w:r>
            <w:r>
              <w:rPr>
                <w:b/>
                <w:sz w:val="20"/>
                <w:szCs w:val="24"/>
              </w:rPr>
              <w:t>s</w:t>
            </w:r>
            <w:r w:rsidRPr="006C01C9">
              <w:rPr>
                <w:b/>
                <w:sz w:val="20"/>
                <w:szCs w:val="24"/>
              </w:rPr>
              <w:t>(n)</w:t>
            </w:r>
          </w:p>
        </w:tc>
      </w:tr>
      <w:tr w:rsidR="00771AEF" w:rsidRPr="001D02DF" w14:paraId="72B70F0F" w14:textId="77777777" w:rsidTr="00876B06">
        <w:tc>
          <w:tcPr>
            <w:tcW w:w="0" w:type="auto"/>
            <w:vMerge w:val="restart"/>
          </w:tcPr>
          <w:p w14:paraId="25E28E4C" w14:textId="77777777" w:rsidR="00771AEF" w:rsidRPr="001D02DF" w:rsidRDefault="00771AEF" w:rsidP="00876B06">
            <w:pPr>
              <w:pStyle w:val="BodyText"/>
              <w:rPr>
                <w:sz w:val="20"/>
                <w:szCs w:val="24"/>
              </w:rPr>
            </w:pPr>
            <w:r>
              <w:rPr>
                <w:rFonts w:hint="eastAsia"/>
                <w:sz w:val="20"/>
                <w:szCs w:val="24"/>
              </w:rPr>
              <w:t>数据存储相关的修复方法</w:t>
            </w:r>
          </w:p>
        </w:tc>
        <w:tc>
          <w:tcPr>
            <w:tcW w:w="0" w:type="auto"/>
          </w:tcPr>
          <w:p w14:paraId="7F79AE6F" w14:textId="77777777" w:rsidR="00771AEF" w:rsidRPr="001D02DF" w:rsidRDefault="00771AEF" w:rsidP="00876B06">
            <w:pPr>
              <w:pStyle w:val="BodyText"/>
              <w:rPr>
                <w:sz w:val="20"/>
                <w:szCs w:val="24"/>
              </w:rPr>
            </w:pPr>
            <w:r w:rsidRPr="00C21394">
              <w:rPr>
                <w:rFonts w:hint="eastAsia"/>
                <w:sz w:val="20"/>
                <w:szCs w:val="24"/>
              </w:rPr>
              <w:t>框架缓冲（</w:t>
            </w:r>
            <w:r w:rsidRPr="00C21394">
              <w:rPr>
                <w:rFonts w:hint="eastAsia"/>
                <w:sz w:val="20"/>
                <w:szCs w:val="24"/>
              </w:rPr>
              <w:t>buffer</w:t>
            </w:r>
            <w:r w:rsidRPr="00C21394">
              <w:rPr>
                <w:rFonts w:hint="eastAsia"/>
                <w:sz w:val="20"/>
                <w:szCs w:val="24"/>
              </w:rPr>
              <w:t>）了大量数据</w:t>
            </w:r>
          </w:p>
        </w:tc>
        <w:tc>
          <w:tcPr>
            <w:tcW w:w="0" w:type="auto"/>
          </w:tcPr>
          <w:p w14:paraId="7A25CB56" w14:textId="77777777" w:rsidR="00771AEF" w:rsidRPr="001D02DF" w:rsidRDefault="00771AEF" w:rsidP="00876B06">
            <w:pPr>
              <w:pStyle w:val="BodyText"/>
              <w:rPr>
                <w:sz w:val="20"/>
                <w:szCs w:val="24"/>
              </w:rPr>
            </w:pPr>
            <w:r>
              <w:rPr>
                <w:rFonts w:hint="eastAsia"/>
                <w:sz w:val="20"/>
                <w:szCs w:val="24"/>
              </w:rPr>
              <w:t>把框架的缓冲区调小</w:t>
            </w:r>
          </w:p>
        </w:tc>
        <w:tc>
          <w:tcPr>
            <w:tcW w:w="0" w:type="auto"/>
          </w:tcPr>
          <w:p w14:paraId="16F69B8E"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0DBA4D10" w14:textId="77777777" w:rsidR="00771AEF" w:rsidRPr="001D02DF" w:rsidRDefault="00771AEF" w:rsidP="00876B06">
            <w:pPr>
              <w:pStyle w:val="BodyText"/>
              <w:jc w:val="center"/>
              <w:rPr>
                <w:sz w:val="20"/>
                <w:szCs w:val="24"/>
              </w:rPr>
            </w:pPr>
          </w:p>
        </w:tc>
        <w:tc>
          <w:tcPr>
            <w:tcW w:w="0" w:type="auto"/>
          </w:tcPr>
          <w:p w14:paraId="3F2B1450" w14:textId="77777777" w:rsidR="00771AEF" w:rsidRPr="001D02DF" w:rsidRDefault="00771AEF" w:rsidP="00876B06">
            <w:pPr>
              <w:pStyle w:val="BodyText"/>
              <w:jc w:val="center"/>
              <w:rPr>
                <w:sz w:val="20"/>
                <w:szCs w:val="24"/>
              </w:rPr>
            </w:pPr>
            <w:r>
              <w:rPr>
                <w:sz w:val="20"/>
                <w:szCs w:val="24"/>
              </w:rPr>
              <w:t>6 (6)</w:t>
            </w:r>
          </w:p>
        </w:tc>
      </w:tr>
      <w:tr w:rsidR="00771AEF" w:rsidRPr="001D02DF" w14:paraId="69B6C8DF" w14:textId="77777777" w:rsidTr="00876B06">
        <w:tc>
          <w:tcPr>
            <w:tcW w:w="0" w:type="auto"/>
            <w:vMerge/>
          </w:tcPr>
          <w:p w14:paraId="73C9B605" w14:textId="77777777" w:rsidR="00771AEF" w:rsidRPr="001D02DF" w:rsidRDefault="00771AEF" w:rsidP="00876B06">
            <w:pPr>
              <w:pStyle w:val="BodyText"/>
              <w:rPr>
                <w:sz w:val="20"/>
                <w:szCs w:val="24"/>
              </w:rPr>
            </w:pPr>
          </w:p>
        </w:tc>
        <w:tc>
          <w:tcPr>
            <w:tcW w:w="0" w:type="auto"/>
          </w:tcPr>
          <w:p w14:paraId="1C58DC86" w14:textId="77777777" w:rsidR="00771AEF" w:rsidRPr="001D02DF" w:rsidRDefault="00771AEF" w:rsidP="00876B06">
            <w:pPr>
              <w:pStyle w:val="BodyText"/>
              <w:rPr>
                <w:sz w:val="20"/>
                <w:szCs w:val="24"/>
              </w:rPr>
            </w:pPr>
            <w:r w:rsidRPr="00C21394">
              <w:rPr>
                <w:rFonts w:hint="eastAsia"/>
                <w:sz w:val="20"/>
                <w:szCs w:val="24"/>
              </w:rPr>
              <w:t>框架缓存（</w:t>
            </w:r>
            <w:r w:rsidRPr="00C21394">
              <w:rPr>
                <w:rFonts w:hint="eastAsia"/>
                <w:sz w:val="20"/>
                <w:szCs w:val="24"/>
              </w:rPr>
              <w:t>cache</w:t>
            </w:r>
            <w:r w:rsidRPr="00C21394">
              <w:rPr>
                <w:rFonts w:hint="eastAsia"/>
                <w:sz w:val="20"/>
                <w:szCs w:val="24"/>
              </w:rPr>
              <w:t>）了大量数据</w:t>
            </w:r>
          </w:p>
        </w:tc>
        <w:tc>
          <w:tcPr>
            <w:tcW w:w="0" w:type="auto"/>
          </w:tcPr>
          <w:p w14:paraId="1810BA27" w14:textId="77777777" w:rsidR="00771AEF" w:rsidRPr="001D02DF" w:rsidRDefault="00771AEF" w:rsidP="00876B06">
            <w:pPr>
              <w:pStyle w:val="BodyText"/>
              <w:rPr>
                <w:sz w:val="20"/>
                <w:szCs w:val="24"/>
              </w:rPr>
            </w:pPr>
            <w:r>
              <w:rPr>
                <w:rFonts w:hint="eastAsia"/>
                <w:sz w:val="20"/>
                <w:szCs w:val="24"/>
              </w:rPr>
              <w:t>降低缓存界限，或者使用基于磁盘的缓存</w:t>
            </w:r>
          </w:p>
        </w:tc>
        <w:tc>
          <w:tcPr>
            <w:tcW w:w="0" w:type="auto"/>
          </w:tcPr>
          <w:p w14:paraId="54C229DB"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37CC9F89" w14:textId="77777777" w:rsidR="00771AEF" w:rsidRPr="001D02DF" w:rsidRDefault="00771AEF" w:rsidP="00876B06">
            <w:pPr>
              <w:pStyle w:val="BodyText"/>
              <w:jc w:val="center"/>
              <w:rPr>
                <w:sz w:val="20"/>
                <w:szCs w:val="24"/>
              </w:rPr>
            </w:pPr>
          </w:p>
        </w:tc>
        <w:tc>
          <w:tcPr>
            <w:tcW w:w="0" w:type="auto"/>
          </w:tcPr>
          <w:p w14:paraId="4011109A" w14:textId="77777777" w:rsidR="00771AEF" w:rsidRPr="001D02DF" w:rsidRDefault="00771AEF" w:rsidP="00876B06">
            <w:pPr>
              <w:pStyle w:val="BodyText"/>
              <w:jc w:val="center"/>
              <w:rPr>
                <w:sz w:val="20"/>
                <w:szCs w:val="24"/>
              </w:rPr>
            </w:pPr>
            <w:r>
              <w:rPr>
                <w:sz w:val="20"/>
                <w:szCs w:val="24"/>
              </w:rPr>
              <w:t>2 (2)</w:t>
            </w:r>
          </w:p>
        </w:tc>
      </w:tr>
      <w:tr w:rsidR="00771AEF" w:rsidRPr="001D02DF" w14:paraId="53552867" w14:textId="77777777" w:rsidTr="00876B06">
        <w:tc>
          <w:tcPr>
            <w:tcW w:w="0" w:type="auto"/>
            <w:vMerge w:val="restart"/>
          </w:tcPr>
          <w:p w14:paraId="2445068E" w14:textId="77777777" w:rsidR="00771AEF" w:rsidRPr="001D02DF" w:rsidRDefault="00771AEF" w:rsidP="00876B06">
            <w:pPr>
              <w:pStyle w:val="BodyText"/>
              <w:rPr>
                <w:sz w:val="20"/>
                <w:szCs w:val="24"/>
              </w:rPr>
            </w:pPr>
            <w:r>
              <w:rPr>
                <w:rFonts w:hint="eastAsia"/>
                <w:sz w:val="20"/>
                <w:szCs w:val="24"/>
              </w:rPr>
              <w:t>数据流相关的修复方法</w:t>
            </w:r>
          </w:p>
        </w:tc>
        <w:tc>
          <w:tcPr>
            <w:tcW w:w="0" w:type="auto"/>
          </w:tcPr>
          <w:p w14:paraId="07192C83" w14:textId="77777777" w:rsidR="00771AEF" w:rsidRPr="001D02DF" w:rsidRDefault="00771AEF" w:rsidP="00876B06">
            <w:pPr>
              <w:pStyle w:val="BodyText"/>
              <w:rPr>
                <w:sz w:val="20"/>
                <w:szCs w:val="24"/>
              </w:rPr>
            </w:pPr>
            <w:r w:rsidRPr="00C21394">
              <w:rPr>
                <w:rFonts w:hint="eastAsia"/>
                <w:sz w:val="20"/>
                <w:szCs w:val="24"/>
              </w:rPr>
              <w:t>数据划分不恰当</w:t>
            </w:r>
          </w:p>
        </w:tc>
        <w:tc>
          <w:tcPr>
            <w:tcW w:w="0" w:type="auto"/>
          </w:tcPr>
          <w:p w14:paraId="6BCD5688" w14:textId="77777777" w:rsidR="00771AEF" w:rsidRPr="001D02DF" w:rsidRDefault="00771AEF" w:rsidP="00876B06">
            <w:pPr>
              <w:pStyle w:val="BodyText"/>
              <w:rPr>
                <w:sz w:val="20"/>
                <w:szCs w:val="24"/>
              </w:rPr>
            </w:pPr>
            <w:r>
              <w:rPr>
                <w:rFonts w:hint="eastAsia"/>
                <w:sz w:val="20"/>
                <w:szCs w:val="24"/>
              </w:rPr>
              <w:t>增加</w:t>
            </w:r>
            <w:r>
              <w:rPr>
                <w:rFonts w:hint="eastAsia"/>
                <w:sz w:val="20"/>
                <w:szCs w:val="24"/>
              </w:rPr>
              <w:t>partition</w:t>
            </w:r>
            <w:r>
              <w:rPr>
                <w:rFonts w:hint="eastAsia"/>
                <w:sz w:val="20"/>
                <w:szCs w:val="24"/>
              </w:rPr>
              <w:t>个数，或者改变</w:t>
            </w:r>
            <w:r>
              <w:rPr>
                <w:rFonts w:hint="eastAsia"/>
                <w:sz w:val="20"/>
                <w:szCs w:val="24"/>
              </w:rPr>
              <w:t>partition</w:t>
            </w:r>
            <w:r>
              <w:rPr>
                <w:rFonts w:hint="eastAsia"/>
                <w:sz w:val="20"/>
                <w:szCs w:val="24"/>
              </w:rPr>
              <w:t>函数</w:t>
            </w:r>
          </w:p>
        </w:tc>
        <w:tc>
          <w:tcPr>
            <w:tcW w:w="0" w:type="auto"/>
          </w:tcPr>
          <w:p w14:paraId="3F7DA168"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51A5F250" w14:textId="77777777" w:rsidR="00771AEF" w:rsidRPr="001D02DF" w:rsidRDefault="00771AEF" w:rsidP="00876B06">
            <w:pPr>
              <w:pStyle w:val="BodyText"/>
              <w:jc w:val="center"/>
              <w:rPr>
                <w:sz w:val="20"/>
                <w:szCs w:val="24"/>
              </w:rPr>
            </w:pPr>
          </w:p>
        </w:tc>
        <w:tc>
          <w:tcPr>
            <w:tcW w:w="0" w:type="auto"/>
          </w:tcPr>
          <w:p w14:paraId="664DD79A" w14:textId="77777777" w:rsidR="00771AEF" w:rsidRPr="001D02DF" w:rsidRDefault="00771AEF" w:rsidP="00876B06">
            <w:pPr>
              <w:pStyle w:val="BodyText"/>
              <w:jc w:val="center"/>
              <w:rPr>
                <w:sz w:val="20"/>
                <w:szCs w:val="24"/>
              </w:rPr>
            </w:pPr>
            <w:r>
              <w:rPr>
                <w:sz w:val="20"/>
                <w:szCs w:val="24"/>
              </w:rPr>
              <w:t>12 (6)</w:t>
            </w:r>
          </w:p>
        </w:tc>
      </w:tr>
      <w:tr w:rsidR="00771AEF" w:rsidRPr="001D02DF" w14:paraId="2D3D6456" w14:textId="77777777" w:rsidTr="00876B06">
        <w:tc>
          <w:tcPr>
            <w:tcW w:w="0" w:type="auto"/>
            <w:vMerge/>
          </w:tcPr>
          <w:p w14:paraId="04FBE21F" w14:textId="77777777" w:rsidR="00771AEF" w:rsidRPr="001D02DF" w:rsidRDefault="00771AEF" w:rsidP="00876B06">
            <w:pPr>
              <w:pStyle w:val="BodyText"/>
              <w:rPr>
                <w:sz w:val="20"/>
                <w:szCs w:val="24"/>
              </w:rPr>
            </w:pPr>
          </w:p>
        </w:tc>
        <w:tc>
          <w:tcPr>
            <w:tcW w:w="0" w:type="auto"/>
          </w:tcPr>
          <w:p w14:paraId="4E1E658D" w14:textId="77777777" w:rsidR="00771AEF" w:rsidRPr="001D02DF" w:rsidRDefault="00771AEF" w:rsidP="00876B06">
            <w:pPr>
              <w:pStyle w:val="BodyText"/>
              <w:rPr>
                <w:sz w:val="20"/>
                <w:szCs w:val="24"/>
              </w:rPr>
            </w:pPr>
            <w:r w:rsidRPr="00C21394">
              <w:rPr>
                <w:rFonts w:hint="eastAsia"/>
                <w:sz w:val="20"/>
                <w:szCs w:val="24"/>
              </w:rPr>
              <w:t>热点</w:t>
            </w:r>
            <w:r w:rsidRPr="00C21394">
              <w:rPr>
                <w:rFonts w:hint="eastAsia"/>
                <w:sz w:val="20"/>
                <w:szCs w:val="24"/>
              </w:rPr>
              <w:t>key</w:t>
            </w:r>
          </w:p>
        </w:tc>
        <w:tc>
          <w:tcPr>
            <w:tcW w:w="0" w:type="auto"/>
          </w:tcPr>
          <w:p w14:paraId="7F2AA517" w14:textId="77777777" w:rsidR="00771AEF" w:rsidRPr="001D02DF" w:rsidRDefault="00771AEF" w:rsidP="00876B06">
            <w:pPr>
              <w:pStyle w:val="BodyText"/>
              <w:rPr>
                <w:sz w:val="20"/>
                <w:szCs w:val="24"/>
              </w:rPr>
            </w:pPr>
            <w:r>
              <w:rPr>
                <w:rFonts w:hint="eastAsia"/>
                <w:sz w:val="20"/>
                <w:szCs w:val="24"/>
              </w:rPr>
              <w:t>重新设计</w:t>
            </w:r>
            <w:r>
              <w:rPr>
                <w:rFonts w:hint="eastAsia"/>
                <w:sz w:val="20"/>
                <w:szCs w:val="24"/>
              </w:rPr>
              <w:t>key</w:t>
            </w:r>
            <w:r>
              <w:rPr>
                <w:rFonts w:hint="eastAsia"/>
                <w:sz w:val="20"/>
                <w:szCs w:val="24"/>
              </w:rPr>
              <w:t>（比如使用组合</w:t>
            </w:r>
            <w:r>
              <w:rPr>
                <w:rFonts w:hint="eastAsia"/>
                <w:sz w:val="20"/>
                <w:szCs w:val="24"/>
              </w:rPr>
              <w:t>key</w:t>
            </w:r>
            <w:r>
              <w:rPr>
                <w:rFonts w:hint="eastAsia"/>
                <w:sz w:val="20"/>
                <w:szCs w:val="24"/>
              </w:rPr>
              <w:t>）</w:t>
            </w:r>
          </w:p>
        </w:tc>
        <w:tc>
          <w:tcPr>
            <w:tcW w:w="0" w:type="auto"/>
          </w:tcPr>
          <w:p w14:paraId="220C5F84" w14:textId="77777777" w:rsidR="00771AEF" w:rsidRPr="001D02DF" w:rsidRDefault="00771AEF" w:rsidP="00876B06">
            <w:pPr>
              <w:pStyle w:val="BodyText"/>
              <w:jc w:val="center"/>
              <w:rPr>
                <w:sz w:val="20"/>
                <w:szCs w:val="24"/>
              </w:rPr>
            </w:pPr>
          </w:p>
        </w:tc>
        <w:tc>
          <w:tcPr>
            <w:tcW w:w="0" w:type="auto"/>
          </w:tcPr>
          <w:p w14:paraId="4FB8FDAE"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06E8D4EE" w14:textId="77777777" w:rsidR="00771AEF" w:rsidRPr="001D02DF" w:rsidRDefault="00771AEF" w:rsidP="00876B06">
            <w:pPr>
              <w:pStyle w:val="BodyText"/>
              <w:jc w:val="center"/>
              <w:rPr>
                <w:sz w:val="20"/>
                <w:szCs w:val="24"/>
              </w:rPr>
            </w:pPr>
            <w:r>
              <w:rPr>
                <w:sz w:val="20"/>
                <w:szCs w:val="24"/>
              </w:rPr>
              <w:t>3 (0)</w:t>
            </w:r>
          </w:p>
        </w:tc>
      </w:tr>
      <w:tr w:rsidR="00771AEF" w:rsidRPr="001D02DF" w14:paraId="4B27E3A2" w14:textId="77777777" w:rsidTr="00876B06">
        <w:tc>
          <w:tcPr>
            <w:tcW w:w="0" w:type="auto"/>
            <w:vMerge/>
          </w:tcPr>
          <w:p w14:paraId="273F01B9" w14:textId="77777777" w:rsidR="00771AEF" w:rsidRPr="001D02DF" w:rsidRDefault="00771AEF" w:rsidP="00876B06">
            <w:pPr>
              <w:pStyle w:val="BodyText"/>
              <w:rPr>
                <w:sz w:val="20"/>
                <w:szCs w:val="24"/>
              </w:rPr>
            </w:pPr>
          </w:p>
        </w:tc>
        <w:tc>
          <w:tcPr>
            <w:tcW w:w="0" w:type="auto"/>
          </w:tcPr>
          <w:p w14:paraId="3731DED0" w14:textId="77777777" w:rsidR="00771AEF" w:rsidRPr="001D02DF" w:rsidRDefault="00771AEF" w:rsidP="00876B06">
            <w:pPr>
              <w:pStyle w:val="BodyText"/>
              <w:rPr>
                <w:sz w:val="20"/>
                <w:szCs w:val="24"/>
              </w:rPr>
            </w:pPr>
            <w:r w:rsidRPr="00C21394">
              <w:rPr>
                <w:rFonts w:hint="eastAsia"/>
                <w:sz w:val="20"/>
                <w:szCs w:val="24"/>
              </w:rPr>
              <w:t>单个键值对太大</w:t>
            </w:r>
          </w:p>
        </w:tc>
        <w:tc>
          <w:tcPr>
            <w:tcW w:w="0" w:type="auto"/>
          </w:tcPr>
          <w:p w14:paraId="0F3DABC8" w14:textId="77777777" w:rsidR="00771AEF" w:rsidRPr="001D02DF" w:rsidRDefault="00771AEF" w:rsidP="00876B06">
            <w:pPr>
              <w:pStyle w:val="BodyText"/>
              <w:rPr>
                <w:sz w:val="20"/>
                <w:szCs w:val="24"/>
              </w:rPr>
            </w:pPr>
            <w:r>
              <w:rPr>
                <w:rFonts w:hint="eastAsia"/>
                <w:sz w:val="20"/>
                <w:szCs w:val="24"/>
              </w:rPr>
              <w:t>把大的</w:t>
            </w:r>
            <w:r>
              <w:rPr>
                <w:rFonts w:hint="eastAsia"/>
                <w:sz w:val="20"/>
                <w:szCs w:val="24"/>
              </w:rPr>
              <w:t>record</w:t>
            </w:r>
            <w:r>
              <w:rPr>
                <w:rFonts w:hint="eastAsia"/>
                <w:sz w:val="20"/>
                <w:szCs w:val="24"/>
              </w:rPr>
              <w:t>拆分成小的</w:t>
            </w:r>
            <w:r>
              <w:rPr>
                <w:rFonts w:hint="eastAsia"/>
                <w:sz w:val="20"/>
                <w:szCs w:val="24"/>
              </w:rPr>
              <w:t>records</w:t>
            </w:r>
          </w:p>
        </w:tc>
        <w:tc>
          <w:tcPr>
            <w:tcW w:w="0" w:type="auto"/>
          </w:tcPr>
          <w:p w14:paraId="4BF3BF71" w14:textId="77777777" w:rsidR="00771AEF" w:rsidRPr="001D02DF" w:rsidRDefault="00771AEF" w:rsidP="00876B06">
            <w:pPr>
              <w:pStyle w:val="BodyText"/>
              <w:jc w:val="center"/>
              <w:rPr>
                <w:sz w:val="20"/>
                <w:szCs w:val="24"/>
              </w:rPr>
            </w:pPr>
          </w:p>
        </w:tc>
        <w:tc>
          <w:tcPr>
            <w:tcW w:w="0" w:type="auto"/>
          </w:tcPr>
          <w:p w14:paraId="61043D32"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7AAC9D9F" w14:textId="77777777" w:rsidR="00771AEF" w:rsidRPr="001D02DF" w:rsidRDefault="00771AEF" w:rsidP="00876B06">
            <w:pPr>
              <w:pStyle w:val="BodyText"/>
              <w:jc w:val="center"/>
              <w:rPr>
                <w:sz w:val="20"/>
                <w:szCs w:val="24"/>
              </w:rPr>
            </w:pPr>
            <w:r>
              <w:rPr>
                <w:sz w:val="20"/>
                <w:szCs w:val="24"/>
              </w:rPr>
              <w:t>4 (1)</w:t>
            </w:r>
          </w:p>
        </w:tc>
      </w:tr>
      <w:tr w:rsidR="00771AEF" w:rsidRPr="001D02DF" w14:paraId="7458A4D2" w14:textId="77777777" w:rsidTr="00876B06">
        <w:tc>
          <w:tcPr>
            <w:tcW w:w="0" w:type="auto"/>
            <w:vMerge w:val="restart"/>
          </w:tcPr>
          <w:p w14:paraId="545495E4" w14:textId="77777777" w:rsidR="00771AEF" w:rsidRPr="001D02DF" w:rsidRDefault="00771AEF" w:rsidP="00876B06">
            <w:pPr>
              <w:pStyle w:val="BodyText"/>
              <w:rPr>
                <w:sz w:val="20"/>
                <w:szCs w:val="24"/>
              </w:rPr>
            </w:pPr>
            <w:r>
              <w:rPr>
                <w:rFonts w:hint="eastAsia"/>
                <w:sz w:val="20"/>
                <w:szCs w:val="24"/>
              </w:rPr>
              <w:t>用户代码相关的修复方法</w:t>
            </w:r>
          </w:p>
        </w:tc>
        <w:tc>
          <w:tcPr>
            <w:tcW w:w="0" w:type="auto"/>
            <w:vMerge w:val="restart"/>
          </w:tcPr>
          <w:p w14:paraId="4C073613" w14:textId="77777777" w:rsidR="00771AEF" w:rsidRPr="001D02DF" w:rsidRDefault="00771AEF" w:rsidP="00876B06">
            <w:pPr>
              <w:pStyle w:val="BodyText"/>
              <w:rPr>
                <w:sz w:val="20"/>
                <w:szCs w:val="24"/>
              </w:rPr>
            </w:pPr>
            <w:r w:rsidRPr="00C21394">
              <w:rPr>
                <w:rFonts w:hint="eastAsia"/>
                <w:sz w:val="20"/>
                <w:szCs w:val="24"/>
              </w:rPr>
              <w:t>累积中间计算结果</w:t>
            </w:r>
            <w:r>
              <w:rPr>
                <w:rFonts w:hint="eastAsia"/>
                <w:sz w:val="20"/>
                <w:szCs w:val="24"/>
              </w:rPr>
              <w:t>过</w:t>
            </w:r>
            <w:r w:rsidRPr="00C21394">
              <w:rPr>
                <w:rFonts w:hint="eastAsia"/>
                <w:sz w:val="20"/>
                <w:szCs w:val="24"/>
              </w:rPr>
              <w:t>大</w:t>
            </w:r>
          </w:p>
        </w:tc>
        <w:tc>
          <w:tcPr>
            <w:tcW w:w="0" w:type="auto"/>
          </w:tcPr>
          <w:p w14:paraId="4BB26678" w14:textId="77777777" w:rsidR="00771AEF" w:rsidRPr="001D02DF" w:rsidRDefault="00771AEF" w:rsidP="00876B06">
            <w:pPr>
              <w:pStyle w:val="BodyText"/>
              <w:rPr>
                <w:sz w:val="20"/>
                <w:szCs w:val="24"/>
              </w:rPr>
            </w:pPr>
            <w:r>
              <w:rPr>
                <w:rFonts w:hint="eastAsia"/>
                <w:sz w:val="20"/>
                <w:szCs w:val="24"/>
              </w:rPr>
              <w:t>将累积操作变成流式操作</w:t>
            </w:r>
          </w:p>
        </w:tc>
        <w:tc>
          <w:tcPr>
            <w:tcW w:w="0" w:type="auto"/>
          </w:tcPr>
          <w:p w14:paraId="1611F532" w14:textId="77777777" w:rsidR="00771AEF" w:rsidRPr="001D02DF" w:rsidRDefault="00771AEF" w:rsidP="00876B06">
            <w:pPr>
              <w:pStyle w:val="BodyText"/>
              <w:jc w:val="center"/>
              <w:rPr>
                <w:sz w:val="20"/>
                <w:szCs w:val="24"/>
              </w:rPr>
            </w:pPr>
          </w:p>
        </w:tc>
        <w:tc>
          <w:tcPr>
            <w:tcW w:w="0" w:type="auto"/>
          </w:tcPr>
          <w:p w14:paraId="49F82C58"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50CA1A1D" w14:textId="77777777" w:rsidR="00771AEF" w:rsidRPr="001D02DF" w:rsidRDefault="00771AEF" w:rsidP="00876B06">
            <w:pPr>
              <w:pStyle w:val="BodyText"/>
              <w:jc w:val="center"/>
              <w:rPr>
                <w:sz w:val="20"/>
                <w:szCs w:val="24"/>
              </w:rPr>
            </w:pPr>
            <w:r>
              <w:rPr>
                <w:sz w:val="20"/>
                <w:szCs w:val="24"/>
              </w:rPr>
              <w:t>2 (2)</w:t>
            </w:r>
          </w:p>
        </w:tc>
      </w:tr>
      <w:tr w:rsidR="00771AEF" w:rsidRPr="001D02DF" w14:paraId="0093C0B7" w14:textId="77777777" w:rsidTr="00876B06">
        <w:tc>
          <w:tcPr>
            <w:tcW w:w="0" w:type="auto"/>
            <w:vMerge/>
          </w:tcPr>
          <w:p w14:paraId="07B807C6" w14:textId="77777777" w:rsidR="00771AEF" w:rsidRPr="001D02DF" w:rsidRDefault="00771AEF" w:rsidP="00876B06">
            <w:pPr>
              <w:pStyle w:val="BodyText"/>
              <w:rPr>
                <w:sz w:val="20"/>
                <w:szCs w:val="24"/>
              </w:rPr>
            </w:pPr>
          </w:p>
        </w:tc>
        <w:tc>
          <w:tcPr>
            <w:tcW w:w="0" w:type="auto"/>
            <w:vMerge/>
          </w:tcPr>
          <w:p w14:paraId="3A0EF798" w14:textId="77777777" w:rsidR="00771AEF" w:rsidRPr="001D02DF" w:rsidRDefault="00771AEF" w:rsidP="00876B06">
            <w:pPr>
              <w:pStyle w:val="BodyText"/>
              <w:rPr>
                <w:sz w:val="20"/>
                <w:szCs w:val="24"/>
              </w:rPr>
            </w:pPr>
          </w:p>
        </w:tc>
        <w:tc>
          <w:tcPr>
            <w:tcW w:w="0" w:type="auto"/>
          </w:tcPr>
          <w:p w14:paraId="6B3D52B0" w14:textId="77777777" w:rsidR="00771AEF" w:rsidRPr="001D02DF" w:rsidRDefault="00771AEF" w:rsidP="00876B06">
            <w:pPr>
              <w:pStyle w:val="BodyText"/>
              <w:rPr>
                <w:sz w:val="20"/>
                <w:szCs w:val="24"/>
              </w:rPr>
            </w:pPr>
            <w:r>
              <w:rPr>
                <w:rFonts w:hint="eastAsia"/>
                <w:sz w:val="20"/>
                <w:szCs w:val="24"/>
              </w:rPr>
              <w:t>把累积操作拆分成多个轻量级操作</w:t>
            </w:r>
          </w:p>
        </w:tc>
        <w:tc>
          <w:tcPr>
            <w:tcW w:w="0" w:type="auto"/>
          </w:tcPr>
          <w:p w14:paraId="2A9A2D4A" w14:textId="77777777" w:rsidR="00771AEF" w:rsidRPr="001D02DF" w:rsidRDefault="00771AEF" w:rsidP="00876B06">
            <w:pPr>
              <w:pStyle w:val="BodyText"/>
              <w:jc w:val="center"/>
              <w:rPr>
                <w:sz w:val="20"/>
                <w:szCs w:val="24"/>
              </w:rPr>
            </w:pPr>
          </w:p>
        </w:tc>
        <w:tc>
          <w:tcPr>
            <w:tcW w:w="0" w:type="auto"/>
          </w:tcPr>
          <w:p w14:paraId="77C83364"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5668766B" w14:textId="77777777" w:rsidR="00771AEF" w:rsidRPr="001D02DF" w:rsidRDefault="00771AEF" w:rsidP="00876B06">
            <w:pPr>
              <w:pStyle w:val="BodyText"/>
              <w:jc w:val="center"/>
              <w:rPr>
                <w:sz w:val="20"/>
                <w:szCs w:val="24"/>
              </w:rPr>
            </w:pPr>
            <w:r>
              <w:rPr>
                <w:sz w:val="20"/>
                <w:szCs w:val="24"/>
              </w:rPr>
              <w:t>3 (1)</w:t>
            </w:r>
          </w:p>
        </w:tc>
      </w:tr>
      <w:tr w:rsidR="00771AEF" w:rsidRPr="001D02DF" w14:paraId="75A7DDCA" w14:textId="77777777" w:rsidTr="00876B06">
        <w:tc>
          <w:tcPr>
            <w:tcW w:w="0" w:type="auto"/>
            <w:vMerge/>
          </w:tcPr>
          <w:p w14:paraId="3F54D7CA" w14:textId="77777777" w:rsidR="00771AEF" w:rsidRPr="001D02DF" w:rsidRDefault="00771AEF" w:rsidP="00876B06">
            <w:pPr>
              <w:pStyle w:val="BodyText"/>
              <w:rPr>
                <w:sz w:val="20"/>
                <w:szCs w:val="24"/>
              </w:rPr>
            </w:pPr>
          </w:p>
        </w:tc>
        <w:tc>
          <w:tcPr>
            <w:tcW w:w="0" w:type="auto"/>
            <w:vMerge/>
          </w:tcPr>
          <w:p w14:paraId="34E739C6" w14:textId="77777777" w:rsidR="00771AEF" w:rsidRPr="001D02DF" w:rsidRDefault="00771AEF" w:rsidP="00876B06">
            <w:pPr>
              <w:pStyle w:val="BodyText"/>
              <w:rPr>
                <w:sz w:val="20"/>
                <w:szCs w:val="24"/>
              </w:rPr>
            </w:pPr>
          </w:p>
        </w:tc>
        <w:tc>
          <w:tcPr>
            <w:tcW w:w="0" w:type="auto"/>
          </w:tcPr>
          <w:p w14:paraId="25A03A9F" w14:textId="77777777" w:rsidR="00771AEF" w:rsidRPr="001D02DF" w:rsidRDefault="00771AEF" w:rsidP="00876B06">
            <w:pPr>
              <w:pStyle w:val="BodyText"/>
              <w:rPr>
                <w:sz w:val="20"/>
                <w:szCs w:val="24"/>
              </w:rPr>
            </w:pPr>
            <w:r>
              <w:rPr>
                <w:rFonts w:hint="eastAsia"/>
                <w:sz w:val="20"/>
                <w:szCs w:val="24"/>
              </w:rPr>
              <w:t>把部分中国计算结果</w:t>
            </w:r>
            <w:r>
              <w:rPr>
                <w:rFonts w:hint="eastAsia"/>
                <w:sz w:val="20"/>
                <w:szCs w:val="24"/>
              </w:rPr>
              <w:t>spill</w:t>
            </w:r>
            <w:r>
              <w:rPr>
                <w:rFonts w:hint="eastAsia"/>
                <w:sz w:val="20"/>
                <w:szCs w:val="24"/>
              </w:rPr>
              <w:t>到磁盘上</w:t>
            </w:r>
          </w:p>
        </w:tc>
        <w:tc>
          <w:tcPr>
            <w:tcW w:w="0" w:type="auto"/>
          </w:tcPr>
          <w:p w14:paraId="0EF5A980" w14:textId="77777777" w:rsidR="00771AEF" w:rsidRPr="001D02DF" w:rsidRDefault="00771AEF" w:rsidP="00876B06">
            <w:pPr>
              <w:pStyle w:val="BodyText"/>
              <w:jc w:val="center"/>
              <w:rPr>
                <w:sz w:val="20"/>
                <w:szCs w:val="24"/>
              </w:rPr>
            </w:pPr>
          </w:p>
        </w:tc>
        <w:tc>
          <w:tcPr>
            <w:tcW w:w="0" w:type="auto"/>
          </w:tcPr>
          <w:p w14:paraId="01744EC6"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65FEA90A" w14:textId="77777777" w:rsidR="00771AEF" w:rsidRPr="001D02DF" w:rsidRDefault="00771AEF" w:rsidP="00876B06">
            <w:pPr>
              <w:pStyle w:val="BodyText"/>
              <w:jc w:val="center"/>
              <w:rPr>
                <w:sz w:val="20"/>
                <w:szCs w:val="24"/>
              </w:rPr>
            </w:pPr>
            <w:r>
              <w:rPr>
                <w:sz w:val="20"/>
                <w:szCs w:val="24"/>
              </w:rPr>
              <w:t>3 (1)</w:t>
            </w:r>
          </w:p>
        </w:tc>
      </w:tr>
      <w:tr w:rsidR="00771AEF" w:rsidRPr="001D02DF" w14:paraId="495F98BA" w14:textId="77777777" w:rsidTr="00876B06">
        <w:tc>
          <w:tcPr>
            <w:tcW w:w="0" w:type="auto"/>
            <w:vMerge/>
          </w:tcPr>
          <w:p w14:paraId="43F48F09" w14:textId="77777777" w:rsidR="00771AEF" w:rsidRPr="001D02DF" w:rsidRDefault="00771AEF" w:rsidP="00876B06">
            <w:pPr>
              <w:pStyle w:val="BodyText"/>
              <w:rPr>
                <w:sz w:val="20"/>
                <w:szCs w:val="24"/>
              </w:rPr>
            </w:pPr>
          </w:p>
        </w:tc>
        <w:tc>
          <w:tcPr>
            <w:tcW w:w="0" w:type="auto"/>
            <w:vMerge/>
          </w:tcPr>
          <w:p w14:paraId="18202177" w14:textId="77777777" w:rsidR="00771AEF" w:rsidRPr="001D02DF" w:rsidRDefault="00771AEF" w:rsidP="00876B06">
            <w:pPr>
              <w:pStyle w:val="BodyText"/>
              <w:rPr>
                <w:sz w:val="20"/>
                <w:szCs w:val="24"/>
              </w:rPr>
            </w:pPr>
          </w:p>
        </w:tc>
        <w:tc>
          <w:tcPr>
            <w:tcW w:w="0" w:type="auto"/>
          </w:tcPr>
          <w:p w14:paraId="23B099DD" w14:textId="77777777" w:rsidR="00771AEF" w:rsidRPr="001D02DF" w:rsidRDefault="00771AEF" w:rsidP="00876B06">
            <w:pPr>
              <w:pStyle w:val="BodyText"/>
              <w:rPr>
                <w:sz w:val="20"/>
                <w:szCs w:val="24"/>
              </w:rPr>
            </w:pPr>
            <w:r>
              <w:rPr>
                <w:rFonts w:hint="eastAsia"/>
                <w:sz w:val="20"/>
                <w:szCs w:val="24"/>
              </w:rPr>
              <w:t>跳过异常大的数据</w:t>
            </w:r>
          </w:p>
        </w:tc>
        <w:tc>
          <w:tcPr>
            <w:tcW w:w="0" w:type="auto"/>
          </w:tcPr>
          <w:p w14:paraId="490B7FA3" w14:textId="77777777" w:rsidR="00771AEF" w:rsidRPr="001D02DF" w:rsidRDefault="00771AEF" w:rsidP="00876B06">
            <w:pPr>
              <w:pStyle w:val="BodyText"/>
              <w:jc w:val="center"/>
              <w:rPr>
                <w:sz w:val="20"/>
                <w:szCs w:val="24"/>
              </w:rPr>
            </w:pPr>
          </w:p>
        </w:tc>
        <w:tc>
          <w:tcPr>
            <w:tcW w:w="0" w:type="auto"/>
          </w:tcPr>
          <w:p w14:paraId="592C6D93"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187486AF" w14:textId="77777777" w:rsidR="00771AEF" w:rsidRPr="001D02DF" w:rsidRDefault="00771AEF" w:rsidP="00876B06">
            <w:pPr>
              <w:pStyle w:val="BodyText"/>
              <w:jc w:val="center"/>
              <w:rPr>
                <w:sz w:val="20"/>
                <w:szCs w:val="24"/>
              </w:rPr>
            </w:pPr>
            <w:r>
              <w:rPr>
                <w:sz w:val="20"/>
                <w:szCs w:val="24"/>
              </w:rPr>
              <w:t>2 (2)</w:t>
            </w:r>
          </w:p>
        </w:tc>
      </w:tr>
      <w:tr w:rsidR="00771AEF" w:rsidRPr="001D02DF" w14:paraId="4E097A60" w14:textId="77777777" w:rsidTr="00876B06">
        <w:tc>
          <w:tcPr>
            <w:tcW w:w="0" w:type="auto"/>
            <w:vMerge/>
          </w:tcPr>
          <w:p w14:paraId="7372F767" w14:textId="77777777" w:rsidR="00771AEF" w:rsidRPr="001D02DF" w:rsidRDefault="00771AEF" w:rsidP="00876B06">
            <w:pPr>
              <w:pStyle w:val="BodyText"/>
              <w:rPr>
                <w:sz w:val="20"/>
                <w:szCs w:val="24"/>
              </w:rPr>
            </w:pPr>
          </w:p>
        </w:tc>
        <w:tc>
          <w:tcPr>
            <w:tcW w:w="0" w:type="auto"/>
            <w:vMerge w:val="restart"/>
          </w:tcPr>
          <w:p w14:paraId="1C8A1079" w14:textId="77777777" w:rsidR="00771AEF" w:rsidRPr="001D02DF" w:rsidRDefault="00771AEF" w:rsidP="00876B06">
            <w:pPr>
              <w:pStyle w:val="BodyText"/>
              <w:rPr>
                <w:sz w:val="20"/>
                <w:szCs w:val="24"/>
              </w:rPr>
            </w:pPr>
            <w:r w:rsidRPr="00C21394">
              <w:rPr>
                <w:rFonts w:hint="eastAsia"/>
                <w:sz w:val="20"/>
                <w:szCs w:val="24"/>
              </w:rPr>
              <w:t>Driver</w:t>
            </w:r>
            <w:r w:rsidRPr="00C21394">
              <w:rPr>
                <w:rFonts w:hint="eastAsia"/>
                <w:sz w:val="20"/>
                <w:szCs w:val="24"/>
              </w:rPr>
              <w:t>收集了的计算</w:t>
            </w:r>
            <w:r w:rsidRPr="00C21394">
              <w:rPr>
                <w:rFonts w:hint="eastAsia"/>
                <w:sz w:val="20"/>
                <w:szCs w:val="24"/>
              </w:rPr>
              <w:lastRenderedPageBreak/>
              <w:t>结果太大</w:t>
            </w:r>
          </w:p>
        </w:tc>
        <w:tc>
          <w:tcPr>
            <w:tcW w:w="0" w:type="auto"/>
          </w:tcPr>
          <w:p w14:paraId="77A6B4B7" w14:textId="77777777" w:rsidR="00771AEF" w:rsidRPr="001D02DF" w:rsidRDefault="00771AEF" w:rsidP="00876B06">
            <w:pPr>
              <w:pStyle w:val="BodyText"/>
              <w:rPr>
                <w:sz w:val="20"/>
                <w:szCs w:val="24"/>
              </w:rPr>
            </w:pPr>
            <w:r>
              <w:rPr>
                <w:rFonts w:hint="eastAsia"/>
                <w:sz w:val="20"/>
                <w:szCs w:val="24"/>
              </w:rPr>
              <w:lastRenderedPageBreak/>
              <w:t>使用</w:t>
            </w:r>
            <w:r>
              <w:rPr>
                <w:rFonts w:hint="eastAsia"/>
                <w:sz w:val="20"/>
                <w:szCs w:val="24"/>
              </w:rPr>
              <w:t>tree</w:t>
            </w:r>
            <w:r>
              <w:rPr>
                <w:rFonts w:hint="eastAsia"/>
                <w:sz w:val="20"/>
                <w:szCs w:val="24"/>
              </w:rPr>
              <w:t>聚集来替代直接收</w:t>
            </w:r>
            <w:r>
              <w:rPr>
                <w:rFonts w:hint="eastAsia"/>
                <w:sz w:val="20"/>
                <w:szCs w:val="24"/>
              </w:rPr>
              <w:lastRenderedPageBreak/>
              <w:t>集</w:t>
            </w:r>
          </w:p>
        </w:tc>
        <w:tc>
          <w:tcPr>
            <w:tcW w:w="0" w:type="auto"/>
          </w:tcPr>
          <w:p w14:paraId="516FCA9D" w14:textId="77777777" w:rsidR="00771AEF" w:rsidRPr="001D02DF" w:rsidRDefault="00771AEF" w:rsidP="00876B06">
            <w:pPr>
              <w:pStyle w:val="BodyText"/>
              <w:jc w:val="center"/>
              <w:rPr>
                <w:sz w:val="20"/>
                <w:szCs w:val="24"/>
              </w:rPr>
            </w:pPr>
          </w:p>
        </w:tc>
        <w:tc>
          <w:tcPr>
            <w:tcW w:w="0" w:type="auto"/>
          </w:tcPr>
          <w:p w14:paraId="48BCC5DF"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0CFFD7E1" w14:textId="77777777" w:rsidR="00771AEF" w:rsidRPr="001D02DF" w:rsidRDefault="00771AEF" w:rsidP="00876B06">
            <w:pPr>
              <w:pStyle w:val="BodyText"/>
              <w:jc w:val="center"/>
              <w:rPr>
                <w:sz w:val="20"/>
                <w:szCs w:val="24"/>
              </w:rPr>
            </w:pPr>
            <w:r>
              <w:rPr>
                <w:sz w:val="20"/>
                <w:szCs w:val="24"/>
              </w:rPr>
              <w:t>3 (2)</w:t>
            </w:r>
          </w:p>
        </w:tc>
      </w:tr>
      <w:tr w:rsidR="00771AEF" w:rsidRPr="001D02DF" w14:paraId="363CD8F5" w14:textId="77777777" w:rsidTr="00876B06">
        <w:tc>
          <w:tcPr>
            <w:tcW w:w="0" w:type="auto"/>
            <w:vMerge/>
          </w:tcPr>
          <w:p w14:paraId="5CA89216" w14:textId="77777777" w:rsidR="00771AEF" w:rsidRPr="001D02DF" w:rsidRDefault="00771AEF" w:rsidP="00876B06">
            <w:pPr>
              <w:pStyle w:val="BodyText"/>
              <w:rPr>
                <w:sz w:val="20"/>
                <w:szCs w:val="24"/>
              </w:rPr>
            </w:pPr>
          </w:p>
        </w:tc>
        <w:tc>
          <w:tcPr>
            <w:tcW w:w="0" w:type="auto"/>
            <w:vMerge/>
          </w:tcPr>
          <w:p w14:paraId="49F92E55" w14:textId="77777777" w:rsidR="00771AEF" w:rsidRPr="001D02DF" w:rsidRDefault="00771AEF" w:rsidP="00876B06">
            <w:pPr>
              <w:pStyle w:val="BodyText"/>
              <w:rPr>
                <w:sz w:val="20"/>
                <w:szCs w:val="24"/>
              </w:rPr>
            </w:pPr>
          </w:p>
        </w:tc>
        <w:tc>
          <w:tcPr>
            <w:tcW w:w="0" w:type="auto"/>
          </w:tcPr>
          <w:p w14:paraId="777352A2" w14:textId="77777777" w:rsidR="00771AEF" w:rsidRPr="001D02DF" w:rsidRDefault="00771AEF" w:rsidP="00876B06">
            <w:pPr>
              <w:pStyle w:val="BodyText"/>
              <w:rPr>
                <w:sz w:val="20"/>
                <w:szCs w:val="24"/>
              </w:rPr>
            </w:pPr>
            <w:r>
              <w:rPr>
                <w:rFonts w:hint="eastAsia"/>
                <w:sz w:val="20"/>
                <w:szCs w:val="24"/>
              </w:rPr>
              <w:t>调整应用本身的参数</w:t>
            </w:r>
          </w:p>
        </w:tc>
        <w:tc>
          <w:tcPr>
            <w:tcW w:w="0" w:type="auto"/>
          </w:tcPr>
          <w:p w14:paraId="1E36164D" w14:textId="77777777" w:rsidR="00771AEF" w:rsidRPr="001D02DF" w:rsidRDefault="00771AEF" w:rsidP="00876B06">
            <w:pPr>
              <w:pStyle w:val="BodyText"/>
              <w:jc w:val="center"/>
              <w:rPr>
                <w:sz w:val="20"/>
                <w:szCs w:val="24"/>
              </w:rPr>
            </w:pPr>
            <w:r>
              <w:rPr>
                <w:rFonts w:ascii="Zapf Dingbats" w:hAnsi="Zapf Dingbats"/>
                <w:sz w:val="20"/>
                <w:szCs w:val="24"/>
              </w:rPr>
              <w:t>✓</w:t>
            </w:r>
          </w:p>
        </w:tc>
        <w:tc>
          <w:tcPr>
            <w:tcW w:w="0" w:type="auto"/>
          </w:tcPr>
          <w:p w14:paraId="1C024EC8" w14:textId="77777777" w:rsidR="00771AEF" w:rsidRPr="001D02DF" w:rsidRDefault="00771AEF" w:rsidP="00876B06">
            <w:pPr>
              <w:pStyle w:val="BodyText"/>
              <w:jc w:val="center"/>
              <w:rPr>
                <w:sz w:val="20"/>
                <w:szCs w:val="24"/>
              </w:rPr>
            </w:pPr>
          </w:p>
        </w:tc>
        <w:tc>
          <w:tcPr>
            <w:tcW w:w="0" w:type="auto"/>
          </w:tcPr>
          <w:p w14:paraId="1F951B16" w14:textId="77777777" w:rsidR="00771AEF" w:rsidRPr="001D02DF" w:rsidRDefault="00771AEF" w:rsidP="00876B06">
            <w:pPr>
              <w:pStyle w:val="BodyText"/>
              <w:jc w:val="center"/>
              <w:rPr>
                <w:sz w:val="20"/>
                <w:szCs w:val="24"/>
              </w:rPr>
            </w:pPr>
            <w:r>
              <w:rPr>
                <w:sz w:val="20"/>
                <w:szCs w:val="24"/>
              </w:rPr>
              <w:t>2 (2)</w:t>
            </w:r>
          </w:p>
        </w:tc>
      </w:tr>
      <w:tr w:rsidR="00771AEF" w:rsidRPr="001D02DF" w14:paraId="470AF61C" w14:textId="77777777" w:rsidTr="00876B06">
        <w:tc>
          <w:tcPr>
            <w:tcW w:w="0" w:type="auto"/>
          </w:tcPr>
          <w:p w14:paraId="575C1129" w14:textId="77777777" w:rsidR="00771AEF" w:rsidRPr="00850430" w:rsidRDefault="00771AEF" w:rsidP="00876B06">
            <w:pPr>
              <w:pStyle w:val="BodyText"/>
              <w:rPr>
                <w:b/>
                <w:sz w:val="20"/>
                <w:szCs w:val="24"/>
              </w:rPr>
            </w:pPr>
            <w:r w:rsidRPr="00850430">
              <w:rPr>
                <w:rFonts w:hint="eastAsia"/>
                <w:b/>
                <w:sz w:val="20"/>
                <w:szCs w:val="24"/>
              </w:rPr>
              <w:t>总数</w:t>
            </w:r>
          </w:p>
        </w:tc>
        <w:tc>
          <w:tcPr>
            <w:tcW w:w="0" w:type="auto"/>
          </w:tcPr>
          <w:p w14:paraId="020B29CA" w14:textId="77777777" w:rsidR="00771AEF" w:rsidRPr="00850430" w:rsidRDefault="00771AEF" w:rsidP="00876B06">
            <w:pPr>
              <w:pStyle w:val="BodyText"/>
              <w:rPr>
                <w:b/>
                <w:sz w:val="20"/>
                <w:szCs w:val="24"/>
              </w:rPr>
            </w:pPr>
          </w:p>
        </w:tc>
        <w:tc>
          <w:tcPr>
            <w:tcW w:w="0" w:type="auto"/>
          </w:tcPr>
          <w:p w14:paraId="014EE056" w14:textId="77777777" w:rsidR="00771AEF" w:rsidRPr="00850430" w:rsidRDefault="00771AEF" w:rsidP="00876B06">
            <w:pPr>
              <w:pStyle w:val="BodyText"/>
              <w:rPr>
                <w:b/>
                <w:sz w:val="20"/>
                <w:szCs w:val="24"/>
              </w:rPr>
            </w:pPr>
          </w:p>
        </w:tc>
        <w:tc>
          <w:tcPr>
            <w:tcW w:w="0" w:type="auto"/>
          </w:tcPr>
          <w:p w14:paraId="4A00EE54" w14:textId="77777777" w:rsidR="00771AEF" w:rsidRPr="00850430" w:rsidRDefault="00771AEF" w:rsidP="00876B06">
            <w:pPr>
              <w:pStyle w:val="BodyText"/>
              <w:jc w:val="center"/>
              <w:rPr>
                <w:b/>
                <w:sz w:val="20"/>
                <w:szCs w:val="24"/>
              </w:rPr>
            </w:pPr>
          </w:p>
        </w:tc>
        <w:tc>
          <w:tcPr>
            <w:tcW w:w="0" w:type="auto"/>
          </w:tcPr>
          <w:p w14:paraId="20C3E800" w14:textId="77777777" w:rsidR="00771AEF" w:rsidRPr="00850430" w:rsidRDefault="00771AEF" w:rsidP="00876B06">
            <w:pPr>
              <w:pStyle w:val="BodyText"/>
              <w:jc w:val="center"/>
              <w:rPr>
                <w:b/>
                <w:sz w:val="20"/>
                <w:szCs w:val="24"/>
              </w:rPr>
            </w:pPr>
          </w:p>
        </w:tc>
        <w:tc>
          <w:tcPr>
            <w:tcW w:w="0" w:type="auto"/>
          </w:tcPr>
          <w:p w14:paraId="16A8066B" w14:textId="77777777" w:rsidR="00771AEF" w:rsidRPr="00850430" w:rsidRDefault="00771AEF" w:rsidP="00876B06">
            <w:pPr>
              <w:pStyle w:val="BodyText"/>
              <w:jc w:val="center"/>
              <w:rPr>
                <w:b/>
                <w:sz w:val="20"/>
                <w:szCs w:val="24"/>
              </w:rPr>
            </w:pPr>
            <w:r w:rsidRPr="00850430">
              <w:rPr>
                <w:b/>
                <w:sz w:val="20"/>
                <w:szCs w:val="24"/>
              </w:rPr>
              <w:t>42 (25)</w:t>
            </w:r>
          </w:p>
        </w:tc>
      </w:tr>
    </w:tbl>
    <w:p w14:paraId="597598F0" w14:textId="2A316876" w:rsidR="00771AEF" w:rsidRDefault="00771AEF" w:rsidP="00771AEF">
      <w:pPr>
        <w:pStyle w:val="a"/>
      </w:pPr>
    </w:p>
    <w:p w14:paraId="2F5859F7" w14:textId="487EA2F7" w:rsidR="00771AEF" w:rsidRDefault="00771AEF" w:rsidP="00876B06">
      <w:pPr>
        <w:pStyle w:val="Heading3"/>
        <w:ind w:left="0" w:firstLine="0"/>
      </w:pPr>
      <w:bookmarkStart w:id="145" w:name="_Toc305878411"/>
      <w:r>
        <w:rPr>
          <w:rFonts w:hint="eastAsia"/>
        </w:rPr>
        <w:t>数据存储相关的修复方法</w:t>
      </w:r>
      <w:bookmarkEnd w:id="145"/>
    </w:p>
    <w:p w14:paraId="7F1678EB" w14:textId="77777777" w:rsidR="00771AEF" w:rsidRPr="00771AEF" w:rsidRDefault="00771AEF" w:rsidP="00771AEF">
      <w:pPr>
        <w:pStyle w:val="a"/>
      </w:pPr>
      <w:r w:rsidRPr="00771AEF">
        <w:rPr>
          <w:rFonts w:hint="eastAsia"/>
        </w:rPr>
        <w:t>该类别有两种修复方法可以减少框架暂存的数据。这两种修复方法都只需更改内存相关的配置参数。</w:t>
      </w:r>
    </w:p>
    <w:p w14:paraId="1C29CB88" w14:textId="77777777" w:rsidR="00771AEF" w:rsidRPr="00771AEF" w:rsidRDefault="00771AEF" w:rsidP="00771AEF">
      <w:pPr>
        <w:pStyle w:val="a"/>
      </w:pPr>
      <w:r w:rsidRPr="00771AEF">
        <w:rPr>
          <w:rFonts w:hint="eastAsia"/>
        </w:rPr>
        <w:t>A</w:t>
      </w:r>
      <w:r w:rsidRPr="00771AEF">
        <w:t xml:space="preserve">. </w:t>
      </w:r>
      <w:r w:rsidRPr="00771AEF">
        <w:rPr>
          <w:rFonts w:hint="eastAsia"/>
        </w:rPr>
        <w:t>把框架缓冲区调小</w:t>
      </w:r>
    </w:p>
    <w:p w14:paraId="0A71D323" w14:textId="77777777" w:rsidR="00771AEF" w:rsidRPr="00771AEF" w:rsidRDefault="00771AEF" w:rsidP="00771AEF">
      <w:pPr>
        <w:pStyle w:val="a"/>
      </w:pPr>
      <w:r w:rsidRPr="00771AEF">
        <w:rPr>
          <w:rFonts w:hint="eastAsia"/>
        </w:rPr>
        <w:t>降低缓冲区大小的意思是减小</w:t>
      </w:r>
      <w:r w:rsidRPr="00771AEF">
        <w:rPr>
          <w:rFonts w:hint="eastAsia"/>
        </w:rPr>
        <w:t>map buffer</w:t>
      </w:r>
      <w:r w:rsidRPr="00771AEF">
        <w:rPr>
          <w:rFonts w:hint="eastAsia"/>
        </w:rPr>
        <w:t>或者减小</w:t>
      </w:r>
      <w:r w:rsidRPr="00771AEF">
        <w:rPr>
          <w:rFonts w:hint="eastAsia"/>
        </w:rPr>
        <w:t>shuffle buffer</w:t>
      </w:r>
      <w:r w:rsidRPr="00771AEF">
        <w:rPr>
          <w:rFonts w:hint="eastAsia"/>
        </w:rPr>
        <w:t>。两者都可以直接减小框架暂存的数据量，但代价是会有更多的磁盘</w:t>
      </w:r>
      <w:r w:rsidRPr="00771AEF">
        <w:rPr>
          <w:rFonts w:hint="eastAsia"/>
        </w:rPr>
        <w:t>I</w:t>
      </w:r>
      <w:r w:rsidRPr="00771AEF">
        <w:t>/O</w:t>
      </w:r>
      <w:r w:rsidRPr="00771AEF">
        <w:rPr>
          <w:rFonts w:hint="eastAsia"/>
        </w:rPr>
        <w:t>。</w:t>
      </w:r>
    </w:p>
    <w:p w14:paraId="4BBD9811" w14:textId="77777777" w:rsidR="00771AEF" w:rsidRPr="00771AEF" w:rsidRDefault="00771AEF" w:rsidP="00771AEF">
      <w:pPr>
        <w:pStyle w:val="a"/>
      </w:pPr>
      <w:r w:rsidRPr="00771AEF">
        <w:rPr>
          <w:rFonts w:hint="eastAsia"/>
        </w:rPr>
        <w:t>这个修复方法修复了</w:t>
      </w:r>
      <w:r w:rsidRPr="00771AEF">
        <w:rPr>
          <w:rFonts w:hint="eastAsia"/>
        </w:rPr>
        <w:t>6</w:t>
      </w:r>
      <w:r w:rsidRPr="00771AEF">
        <w:rPr>
          <w:rFonts w:hint="eastAsia"/>
        </w:rPr>
        <w:t>个内存溢出错误。其中</w:t>
      </w:r>
      <w:r w:rsidRPr="00771AEF">
        <w:rPr>
          <w:rFonts w:hint="eastAsia"/>
        </w:rPr>
        <w:t>3</w:t>
      </w:r>
      <w:r w:rsidRPr="00771AEF">
        <w:rPr>
          <w:rFonts w:hint="eastAsia"/>
        </w:rPr>
        <w:t>个是通过减小</w:t>
      </w:r>
      <w:r w:rsidRPr="00771AEF">
        <w:rPr>
          <w:rFonts w:hint="eastAsia"/>
        </w:rPr>
        <w:t>Hadoop</w:t>
      </w:r>
      <w:r w:rsidRPr="00771AEF">
        <w:rPr>
          <w:rFonts w:hint="eastAsia"/>
        </w:rPr>
        <w:t>的</w:t>
      </w:r>
      <w:r w:rsidRPr="00771AEF">
        <w:rPr>
          <w:rFonts w:hint="eastAsia"/>
        </w:rPr>
        <w:t>map buffer</w:t>
      </w:r>
      <w:r w:rsidRPr="00771AEF">
        <w:rPr>
          <w:rFonts w:hint="eastAsia"/>
        </w:rPr>
        <w:t>（比如把</w:t>
      </w:r>
      <w:r w:rsidRPr="00771AEF">
        <w:t>io.sort.mb</w:t>
      </w:r>
      <w:r w:rsidRPr="00771AEF">
        <w:rPr>
          <w:rFonts w:hint="eastAsia"/>
        </w:rPr>
        <w:t>从</w:t>
      </w:r>
      <w:r w:rsidRPr="00771AEF">
        <w:rPr>
          <w:rFonts w:hint="eastAsia"/>
        </w:rPr>
        <w:t>128MB</w:t>
      </w:r>
      <w:r w:rsidRPr="00771AEF">
        <w:rPr>
          <w:rFonts w:hint="eastAsia"/>
        </w:rPr>
        <w:t>调小到</w:t>
      </w:r>
      <w:r w:rsidRPr="00771AEF">
        <w:rPr>
          <w:rFonts w:hint="eastAsia"/>
        </w:rPr>
        <w:t>64MB</w:t>
      </w:r>
      <w:r w:rsidRPr="00771AEF">
        <w:t>[e35]</w:t>
      </w:r>
      <w:r w:rsidRPr="00771AEF">
        <w:rPr>
          <w:rFonts w:hint="eastAsia"/>
        </w:rPr>
        <w:t>）修复的。有</w:t>
      </w:r>
      <w:r w:rsidRPr="00771AEF">
        <w:rPr>
          <w:rFonts w:hint="eastAsia"/>
        </w:rPr>
        <w:t>2</w:t>
      </w:r>
      <w:r w:rsidRPr="00771AEF">
        <w:rPr>
          <w:rFonts w:hint="eastAsia"/>
        </w:rPr>
        <w:t>个是通过降低</w:t>
      </w:r>
      <w:r w:rsidRPr="00771AEF">
        <w:rPr>
          <w:rFonts w:hint="eastAsia"/>
        </w:rPr>
        <w:t>Hadoop</w:t>
      </w:r>
      <w:r w:rsidRPr="00771AEF">
        <w:rPr>
          <w:rFonts w:hint="eastAsia"/>
        </w:rPr>
        <w:t>的</w:t>
      </w:r>
      <w:r w:rsidRPr="00771AEF">
        <w:rPr>
          <w:rFonts w:hint="eastAsia"/>
        </w:rPr>
        <w:t>shuffle buffer</w:t>
      </w:r>
      <w:r w:rsidRPr="00771AEF">
        <w:rPr>
          <w:rFonts w:hint="eastAsia"/>
        </w:rPr>
        <w:t>修复的。比如，一个错误修复方法是把</w:t>
      </w:r>
      <w:r w:rsidRPr="00771AEF">
        <w:t>shuffle.input.buffer.percent</w:t>
      </w:r>
      <w:r w:rsidRPr="00771AEF">
        <w:rPr>
          <w:rFonts w:hint="eastAsia"/>
        </w:rPr>
        <w:t>从</w:t>
      </w:r>
      <w:r w:rsidRPr="00771AEF">
        <w:rPr>
          <w:rFonts w:hint="eastAsia"/>
        </w:rPr>
        <w:t>70%</w:t>
      </w:r>
      <w:r w:rsidRPr="00771AEF">
        <w:rPr>
          <w:rFonts w:hint="eastAsia"/>
        </w:rPr>
        <w:t>调小到</w:t>
      </w:r>
      <w:r w:rsidRPr="00771AEF">
        <w:rPr>
          <w:rFonts w:hint="eastAsia"/>
        </w:rPr>
        <w:t>30%</w:t>
      </w:r>
      <w:r w:rsidRPr="00771AEF">
        <w:rPr>
          <w:rFonts w:hint="eastAsia"/>
        </w:rPr>
        <w:t>，但会导致更长（</w:t>
      </w:r>
      <w:r w:rsidRPr="00771AEF">
        <w:rPr>
          <w:rFonts w:hint="eastAsia"/>
        </w:rPr>
        <w:t>2</w:t>
      </w:r>
      <w:r w:rsidRPr="00771AEF">
        <w:rPr>
          <w:rFonts w:hint="eastAsia"/>
        </w:rPr>
        <w:t>个小时）的执行时间</w:t>
      </w:r>
      <w:r w:rsidRPr="00771AEF">
        <w:t>[e02]</w:t>
      </w:r>
      <w:r w:rsidRPr="00771AEF">
        <w:rPr>
          <w:rFonts w:hint="eastAsia"/>
        </w:rPr>
        <w:t>。最后一个错误的修复方法很极端，是把</w:t>
      </w:r>
      <w:r w:rsidRPr="00771AEF">
        <w:rPr>
          <w:rFonts w:hint="eastAsia"/>
        </w:rPr>
        <w:t>Spark</w:t>
      </w:r>
      <w:r w:rsidRPr="00771AEF">
        <w:rPr>
          <w:rFonts w:hint="eastAsia"/>
        </w:rPr>
        <w:t>的</w:t>
      </w:r>
      <w:r w:rsidRPr="00771AEF">
        <w:rPr>
          <w:rFonts w:hint="eastAsia"/>
        </w:rPr>
        <w:t>shuffle buffer</w:t>
      </w:r>
      <w:r w:rsidRPr="00771AEF">
        <w:rPr>
          <w:rFonts w:hint="eastAsia"/>
        </w:rPr>
        <w:t>设置为</w:t>
      </w:r>
      <w:r w:rsidRPr="00771AEF">
        <w:rPr>
          <w:rFonts w:hint="eastAsia"/>
        </w:rPr>
        <w:t>0</w:t>
      </w:r>
      <w:r w:rsidRPr="00771AEF">
        <w:rPr>
          <w:rFonts w:hint="eastAsia"/>
        </w:rPr>
        <w:t>，这样会导致执行时间变长了</w:t>
      </w:r>
      <w:r w:rsidRPr="00771AEF">
        <w:rPr>
          <w:rFonts w:hint="eastAsia"/>
        </w:rPr>
        <w:t>20%</w:t>
      </w:r>
      <w:r w:rsidRPr="00771AEF">
        <w:t>[e36]</w:t>
      </w:r>
      <w:r w:rsidRPr="00771AEF">
        <w:rPr>
          <w:rFonts w:hint="eastAsia"/>
        </w:rPr>
        <w:t>。</w:t>
      </w:r>
    </w:p>
    <w:p w14:paraId="437FA06A" w14:textId="77777777" w:rsidR="00771AEF" w:rsidRPr="00771AEF" w:rsidRDefault="00771AEF" w:rsidP="00771AEF">
      <w:pPr>
        <w:pStyle w:val="a"/>
      </w:pPr>
      <w:r w:rsidRPr="00771AEF">
        <w:rPr>
          <w:rFonts w:hint="eastAsia"/>
        </w:rPr>
        <w:t>B</w:t>
      </w:r>
      <w:r w:rsidRPr="00771AEF">
        <w:t xml:space="preserve">. </w:t>
      </w:r>
      <w:r w:rsidRPr="00771AEF">
        <w:rPr>
          <w:rFonts w:hint="eastAsia"/>
        </w:rPr>
        <w:t>降低框架的缓存界限</w:t>
      </w:r>
    </w:p>
    <w:p w14:paraId="1239CCFD" w14:textId="77777777" w:rsidR="00771AEF" w:rsidRPr="00771AEF" w:rsidRDefault="00771AEF" w:rsidP="00771AEF">
      <w:pPr>
        <w:pStyle w:val="a"/>
      </w:pPr>
      <w:r w:rsidRPr="00771AEF">
        <w:rPr>
          <w:rFonts w:hint="eastAsia"/>
        </w:rPr>
        <w:t>缓存界限是一个配置参数，用来限制可以用于数据缓存的内存空间大小。降低缓存界限可以直接减少缓存的数据量，代价就是大的数据块不能被缓存。为了解决这个问题，</w:t>
      </w:r>
      <w:r w:rsidRPr="00771AEF">
        <w:rPr>
          <w:rFonts w:hint="eastAsia"/>
        </w:rPr>
        <w:t>Spark</w:t>
      </w:r>
      <w:r w:rsidRPr="00771AEF">
        <w:rPr>
          <w:rFonts w:hint="eastAsia"/>
        </w:rPr>
        <w:t>提供了多种内存＋磁盘的</w:t>
      </w:r>
      <w:r w:rsidRPr="00771AEF">
        <w:rPr>
          <w:rFonts w:hint="eastAsia"/>
        </w:rPr>
        <w:t>cache</w:t>
      </w:r>
      <w:r w:rsidRPr="00771AEF">
        <w:rPr>
          <w:rFonts w:hint="eastAsia"/>
        </w:rPr>
        <w:t>机制，用户可以选择多种存储模式，</w:t>
      </w:r>
      <w:r w:rsidRPr="00771AEF">
        <w:rPr>
          <w:rFonts w:hint="eastAsia"/>
        </w:rPr>
        <w:t>memory</w:t>
      </w:r>
      <w:r w:rsidRPr="00771AEF">
        <w:t>-only</w:t>
      </w:r>
      <w:r w:rsidRPr="00771AEF">
        <w:rPr>
          <w:rFonts w:hint="eastAsia"/>
        </w:rPr>
        <w:t>，</w:t>
      </w:r>
      <w:r w:rsidRPr="00771AEF">
        <w:t xml:space="preserve"> memory+disk</w:t>
      </w:r>
      <w:r w:rsidRPr="00771AEF">
        <w:rPr>
          <w:rFonts w:hint="eastAsia"/>
        </w:rPr>
        <w:t>，或者</w:t>
      </w:r>
      <w:r w:rsidRPr="00771AEF">
        <w:rPr>
          <w:rFonts w:hint="eastAsia"/>
        </w:rPr>
        <w:t>disk</w:t>
      </w:r>
      <w:r w:rsidRPr="00771AEF">
        <w:t>-only</w:t>
      </w:r>
      <w:r w:rsidRPr="00771AEF">
        <w:rPr>
          <w:rFonts w:hint="eastAsia"/>
        </w:rPr>
        <w:t>。</w:t>
      </w:r>
    </w:p>
    <w:p w14:paraId="4E79CE84" w14:textId="77777777" w:rsidR="00771AEF" w:rsidRPr="00771AEF" w:rsidRDefault="00771AEF" w:rsidP="00771AEF">
      <w:pPr>
        <w:pStyle w:val="a"/>
      </w:pPr>
      <w:r w:rsidRPr="00771AEF">
        <w:rPr>
          <w:rFonts w:hint="eastAsia"/>
        </w:rPr>
        <w:t>这个修复方法修复了</w:t>
      </w:r>
      <w:r w:rsidRPr="00771AEF">
        <w:rPr>
          <w:rFonts w:hint="eastAsia"/>
        </w:rPr>
        <w:t>2</w:t>
      </w:r>
      <w:r w:rsidRPr="00771AEF">
        <w:rPr>
          <w:rFonts w:hint="eastAsia"/>
        </w:rPr>
        <w:t>个内存溢出错误。其中一个是将缓存界限（</w:t>
      </w:r>
      <w:r w:rsidRPr="00771AEF">
        <w:t>spark.storage.memoryFraction</w:t>
      </w:r>
      <w:r w:rsidRPr="00771AEF">
        <w:rPr>
          <w:rFonts w:hint="eastAsia"/>
        </w:rPr>
        <w:t>）从</w:t>
      </w:r>
      <w:r w:rsidRPr="00771AEF">
        <w:rPr>
          <w:rFonts w:hint="eastAsia"/>
        </w:rPr>
        <w:t>0.66</w:t>
      </w:r>
      <w:r w:rsidRPr="00771AEF">
        <w:rPr>
          <w:rFonts w:hint="eastAsia"/>
        </w:rPr>
        <w:t>调小到</w:t>
      </w:r>
      <w:r w:rsidRPr="00771AEF">
        <w:rPr>
          <w:rFonts w:hint="eastAsia"/>
        </w:rPr>
        <w:t>0.1</w:t>
      </w:r>
      <w:r w:rsidRPr="00771AEF">
        <w:t>[e37]</w:t>
      </w:r>
      <w:r w:rsidRPr="00771AEF">
        <w:rPr>
          <w:rFonts w:hint="eastAsia"/>
        </w:rPr>
        <w:t>。另外一个是将存储模式从</w:t>
      </w:r>
      <w:r w:rsidRPr="00771AEF">
        <w:t>memory-only</w:t>
      </w:r>
      <w:r w:rsidRPr="00771AEF">
        <w:rPr>
          <w:rFonts w:hint="eastAsia"/>
        </w:rPr>
        <w:t>设为</w:t>
      </w:r>
      <w:r w:rsidRPr="00771AEF">
        <w:t>disk-only</w:t>
      </w:r>
      <w:r w:rsidRPr="00771AEF">
        <w:rPr>
          <w:rFonts w:hint="eastAsia"/>
        </w:rPr>
        <w:t>，代价就是执行速度会变慢。</w:t>
      </w:r>
    </w:p>
    <w:p w14:paraId="3D3EB2D9" w14:textId="77777777" w:rsidR="00771AEF" w:rsidRDefault="00771AEF" w:rsidP="00771AEF">
      <w:pPr>
        <w:pStyle w:val="a"/>
      </w:pPr>
    </w:p>
    <w:p w14:paraId="592E95C2" w14:textId="4B145E60" w:rsidR="00771AEF" w:rsidRDefault="00771AEF" w:rsidP="00876B06">
      <w:pPr>
        <w:pStyle w:val="Heading3"/>
        <w:ind w:left="0" w:firstLine="0"/>
      </w:pPr>
      <w:bookmarkStart w:id="146" w:name="_Toc305878412"/>
      <w:r>
        <w:rPr>
          <w:rFonts w:hint="eastAsia"/>
        </w:rPr>
        <w:t>数据流相关的修复方法</w:t>
      </w:r>
      <w:bookmarkEnd w:id="146"/>
    </w:p>
    <w:p w14:paraId="47C83394" w14:textId="77777777" w:rsidR="00771AEF" w:rsidRPr="00771AEF" w:rsidRDefault="00771AEF" w:rsidP="00771AEF">
      <w:pPr>
        <w:pStyle w:val="a"/>
      </w:pPr>
      <w:r w:rsidRPr="00771AEF">
        <w:rPr>
          <w:rFonts w:hint="eastAsia"/>
        </w:rPr>
        <w:t>由于数据</w:t>
      </w:r>
      <w:r w:rsidRPr="00771AEF">
        <w:rPr>
          <w:rFonts w:hint="eastAsia"/>
        </w:rPr>
        <w:t>partition</w:t>
      </w:r>
      <w:r w:rsidRPr="00771AEF">
        <w:rPr>
          <w:rFonts w:hint="eastAsia"/>
        </w:rPr>
        <w:t>过大，热点</w:t>
      </w:r>
      <w:r w:rsidRPr="00771AEF">
        <w:rPr>
          <w:rFonts w:hint="eastAsia"/>
        </w:rPr>
        <w:t>key</w:t>
      </w:r>
      <w:r w:rsidRPr="00771AEF">
        <w:rPr>
          <w:rFonts w:hint="eastAsia"/>
        </w:rPr>
        <w:t>，单个</w:t>
      </w:r>
      <w:r w:rsidRPr="00771AEF">
        <w:rPr>
          <w:rFonts w:hint="eastAsia"/>
        </w:rPr>
        <w:t>key</w:t>
      </w:r>
      <w:r w:rsidRPr="00771AEF">
        <w:t>/value</w:t>
      </w:r>
      <w:r w:rsidRPr="00771AEF">
        <w:rPr>
          <w:rFonts w:hint="eastAsia"/>
        </w:rPr>
        <w:t>键值对过大都可以导致内存溢出错误，相应的修复方法就是要对运行时的数据进行进一步划分，具有包含</w:t>
      </w:r>
      <w:r w:rsidRPr="00771AEF">
        <w:rPr>
          <w:rFonts w:hint="eastAsia"/>
        </w:rPr>
        <w:t>3</w:t>
      </w:r>
      <w:r w:rsidRPr="00771AEF">
        <w:rPr>
          <w:rFonts w:hint="eastAsia"/>
        </w:rPr>
        <w:t>种修复方法。</w:t>
      </w:r>
    </w:p>
    <w:p w14:paraId="666F8F80" w14:textId="77777777" w:rsidR="00771AEF" w:rsidRPr="00771AEF" w:rsidRDefault="00771AEF" w:rsidP="00771AEF">
      <w:pPr>
        <w:pStyle w:val="a"/>
      </w:pPr>
      <w:r w:rsidRPr="00771AEF">
        <w:rPr>
          <w:rFonts w:hint="eastAsia"/>
        </w:rPr>
        <w:t>A</w:t>
      </w:r>
      <w:r w:rsidRPr="00771AEF">
        <w:t xml:space="preserve">. </w:t>
      </w:r>
      <w:r w:rsidRPr="00771AEF">
        <w:rPr>
          <w:rFonts w:hint="eastAsia"/>
        </w:rPr>
        <w:t>改变</w:t>
      </w:r>
      <w:r w:rsidRPr="00771AEF">
        <w:rPr>
          <w:rFonts w:hint="eastAsia"/>
        </w:rPr>
        <w:t>partition</w:t>
      </w:r>
      <w:r w:rsidRPr="00771AEF">
        <w:rPr>
          <w:rFonts w:hint="eastAsia"/>
        </w:rPr>
        <w:t>个数或</w:t>
      </w:r>
      <w:r w:rsidRPr="00771AEF">
        <w:rPr>
          <w:rFonts w:hint="eastAsia"/>
        </w:rPr>
        <w:t>partition</w:t>
      </w:r>
      <w:r w:rsidRPr="00771AEF">
        <w:rPr>
          <w:rFonts w:hint="eastAsia"/>
        </w:rPr>
        <w:t>函数</w:t>
      </w:r>
      <w:r w:rsidRPr="00771AEF">
        <w:rPr>
          <w:rFonts w:hint="eastAsia"/>
        </w:rPr>
        <w:t xml:space="preserve"> </w:t>
      </w:r>
    </w:p>
    <w:p w14:paraId="60E1206D" w14:textId="77777777" w:rsidR="00771AEF" w:rsidRPr="00771AEF" w:rsidRDefault="00771AEF" w:rsidP="00771AEF">
      <w:pPr>
        <w:pStyle w:val="a"/>
      </w:pPr>
      <w:r w:rsidRPr="00771AEF">
        <w:rPr>
          <w:rFonts w:hint="eastAsia"/>
        </w:rPr>
        <w:t>数据块（</w:t>
      </w:r>
      <w:r w:rsidRPr="00771AEF">
        <w:rPr>
          <w:rFonts w:hint="eastAsia"/>
        </w:rPr>
        <w:t>partition</w:t>
      </w:r>
      <w:r w:rsidRPr="00771AEF">
        <w:rPr>
          <w:rFonts w:hint="eastAsia"/>
        </w:rPr>
        <w:t>）的大小与</w:t>
      </w:r>
      <w:r w:rsidRPr="00771AEF">
        <w:rPr>
          <w:rFonts w:hint="eastAsia"/>
        </w:rPr>
        <w:t>partition</w:t>
      </w:r>
      <w:r w:rsidRPr="00771AEF">
        <w:rPr>
          <w:rFonts w:hint="eastAsia"/>
        </w:rPr>
        <w:t>个数和</w:t>
      </w:r>
      <w:r w:rsidRPr="00771AEF">
        <w:rPr>
          <w:rFonts w:hint="eastAsia"/>
        </w:rPr>
        <w:t>partition</w:t>
      </w:r>
      <w:r w:rsidRPr="00771AEF">
        <w:rPr>
          <w:rFonts w:hint="eastAsia"/>
        </w:rPr>
        <w:t>函数直接相关。一种直接减小</w:t>
      </w:r>
      <w:r w:rsidRPr="00771AEF">
        <w:rPr>
          <w:rFonts w:hint="eastAsia"/>
        </w:rPr>
        <w:t>partition</w:t>
      </w:r>
      <w:r w:rsidRPr="00771AEF">
        <w:rPr>
          <w:rFonts w:hint="eastAsia"/>
        </w:rPr>
        <w:t>的大小的方法就是增加</w:t>
      </w:r>
      <w:r w:rsidRPr="00771AEF">
        <w:rPr>
          <w:rFonts w:hint="eastAsia"/>
        </w:rPr>
        <w:t>partition</w:t>
      </w:r>
      <w:r w:rsidRPr="00771AEF">
        <w:rPr>
          <w:rFonts w:hint="eastAsia"/>
        </w:rPr>
        <w:t>个数，尽管不是</w:t>
      </w:r>
      <w:r w:rsidRPr="00771AEF">
        <w:rPr>
          <w:rFonts w:hint="eastAsia"/>
        </w:rPr>
        <w:t>100%</w:t>
      </w:r>
      <w:r w:rsidRPr="00771AEF">
        <w:rPr>
          <w:rFonts w:hint="eastAsia"/>
        </w:rPr>
        <w:t>可靠的方法。另外一种修复方法是尝试另一种</w:t>
      </w:r>
      <w:r w:rsidRPr="00771AEF">
        <w:rPr>
          <w:rFonts w:hint="eastAsia"/>
        </w:rPr>
        <w:t>partition</w:t>
      </w:r>
      <w:r w:rsidRPr="00771AEF">
        <w:rPr>
          <w:rFonts w:hint="eastAsia"/>
        </w:rPr>
        <w:t>函数来避免不平衡的</w:t>
      </w:r>
      <w:r w:rsidRPr="00771AEF">
        <w:rPr>
          <w:rFonts w:hint="eastAsia"/>
        </w:rPr>
        <w:t>partition</w:t>
      </w:r>
      <w:r w:rsidRPr="00771AEF">
        <w:rPr>
          <w:rFonts w:hint="eastAsia"/>
        </w:rPr>
        <w:t>，</w:t>
      </w:r>
      <w:r w:rsidRPr="00771AEF">
        <w:rPr>
          <w:rFonts w:hint="eastAsia"/>
        </w:rPr>
        <w:lastRenderedPageBreak/>
        <w:t>比如使用</w:t>
      </w:r>
      <w:r w:rsidRPr="00771AEF">
        <w:rPr>
          <w:rFonts w:hint="eastAsia"/>
        </w:rPr>
        <w:t>range partition</w:t>
      </w:r>
      <w:r w:rsidRPr="00771AEF">
        <w:rPr>
          <w:rFonts w:hint="eastAsia"/>
        </w:rPr>
        <w:t>，</w:t>
      </w:r>
      <w:r w:rsidRPr="00771AEF">
        <w:rPr>
          <w:rFonts w:hint="eastAsia"/>
        </w:rPr>
        <w:t>round</w:t>
      </w:r>
      <w:r w:rsidRPr="00771AEF">
        <w:t>-robin</w:t>
      </w:r>
      <w:r w:rsidRPr="00771AEF">
        <w:rPr>
          <w:rFonts w:hint="eastAsia"/>
        </w:rPr>
        <w:t xml:space="preserve"> partition</w:t>
      </w:r>
      <w:r w:rsidRPr="00771AEF">
        <w:rPr>
          <w:rFonts w:hint="eastAsia"/>
        </w:rPr>
        <w:t>，或者自定义的</w:t>
      </w:r>
      <w:r w:rsidRPr="00771AEF">
        <w:rPr>
          <w:rFonts w:hint="eastAsia"/>
        </w:rPr>
        <w:t>partition</w:t>
      </w:r>
      <w:r w:rsidRPr="00771AEF">
        <w:rPr>
          <w:rFonts w:hint="eastAsia"/>
        </w:rPr>
        <w:t>函数。</w:t>
      </w:r>
    </w:p>
    <w:p w14:paraId="37A5EA43" w14:textId="77777777" w:rsidR="00771AEF" w:rsidRPr="00771AEF" w:rsidRDefault="00771AEF" w:rsidP="00771AEF">
      <w:pPr>
        <w:pStyle w:val="a"/>
      </w:pPr>
      <w:r w:rsidRPr="00771AEF">
        <w:rPr>
          <w:rFonts w:hint="eastAsia"/>
        </w:rPr>
        <w:t>有</w:t>
      </w:r>
      <w:r w:rsidRPr="00771AEF">
        <w:rPr>
          <w:rFonts w:hint="eastAsia"/>
        </w:rPr>
        <w:t>12</w:t>
      </w:r>
      <w:r w:rsidRPr="00771AEF">
        <w:rPr>
          <w:rFonts w:hint="eastAsia"/>
        </w:rPr>
        <w:t>个内存溢出错误用到了这种修复方法。其中</w:t>
      </w:r>
      <w:r w:rsidRPr="00771AEF">
        <w:rPr>
          <w:rFonts w:hint="eastAsia"/>
        </w:rPr>
        <w:t>6</w:t>
      </w:r>
      <w:r w:rsidRPr="00771AEF">
        <w:rPr>
          <w:rFonts w:hint="eastAsia"/>
        </w:rPr>
        <w:t>个错误可以通过增加</w:t>
      </w:r>
      <w:r w:rsidRPr="00771AEF">
        <w:rPr>
          <w:rFonts w:hint="eastAsia"/>
        </w:rPr>
        <w:t>partition</w:t>
      </w:r>
      <w:r w:rsidRPr="00771AEF">
        <w:rPr>
          <w:rFonts w:hint="eastAsia"/>
        </w:rPr>
        <w:t>个数来修复。在</w:t>
      </w:r>
      <w:r w:rsidRPr="00771AEF">
        <w:rPr>
          <w:rFonts w:hint="eastAsia"/>
        </w:rPr>
        <w:t>Hadoop</w:t>
      </w:r>
      <w:r w:rsidRPr="00771AEF">
        <w:rPr>
          <w:rFonts w:hint="eastAsia"/>
        </w:rPr>
        <w:t>种，</w:t>
      </w:r>
      <w:r w:rsidRPr="00771AEF">
        <w:rPr>
          <w:rFonts w:hint="eastAsia"/>
        </w:rPr>
        <w:t>partition</w:t>
      </w:r>
      <w:r w:rsidRPr="00771AEF">
        <w:rPr>
          <w:rFonts w:hint="eastAsia"/>
        </w:rPr>
        <w:t>个数的配置参数就是</w:t>
      </w:r>
      <w:r w:rsidRPr="00771AEF">
        <w:rPr>
          <w:rFonts w:hint="eastAsia"/>
        </w:rPr>
        <w:t>reduce number</w:t>
      </w:r>
      <w:r w:rsidRPr="00771AEF">
        <w:rPr>
          <w:rFonts w:hint="eastAsia"/>
        </w:rPr>
        <w:t>。在</w:t>
      </w:r>
      <w:r w:rsidRPr="00771AEF">
        <w:rPr>
          <w:rFonts w:hint="eastAsia"/>
        </w:rPr>
        <w:t>Spark</w:t>
      </w:r>
      <w:r w:rsidRPr="00771AEF">
        <w:rPr>
          <w:rFonts w:hint="eastAsia"/>
        </w:rPr>
        <w:t>种，</w:t>
      </w:r>
      <w:r w:rsidRPr="00771AEF">
        <w:rPr>
          <w:rFonts w:hint="eastAsia"/>
        </w:rPr>
        <w:t>partition</w:t>
      </w:r>
      <w:r w:rsidRPr="00771AEF">
        <w:rPr>
          <w:rFonts w:hint="eastAsia"/>
        </w:rPr>
        <w:t>个数的配置参数是</w:t>
      </w:r>
      <w:r w:rsidRPr="00771AEF">
        <w:t>spark.default.parallelism</w:t>
      </w:r>
      <w:r w:rsidRPr="00771AEF">
        <w:rPr>
          <w:rFonts w:hint="eastAsia"/>
        </w:rPr>
        <w:t>。比如，当把</w:t>
      </w:r>
      <w:r w:rsidRPr="00771AEF">
        <w:rPr>
          <w:rFonts w:hint="eastAsia"/>
        </w:rPr>
        <w:t>partition</w:t>
      </w:r>
      <w:r w:rsidRPr="00771AEF">
        <w:rPr>
          <w:rFonts w:hint="eastAsia"/>
        </w:rPr>
        <w:t>个数提高到</w:t>
      </w:r>
      <w:r w:rsidRPr="00771AEF">
        <w:rPr>
          <w:rFonts w:hint="eastAsia"/>
        </w:rPr>
        <w:t>1000</w:t>
      </w:r>
      <w:r w:rsidRPr="00771AEF">
        <w:rPr>
          <w:rFonts w:hint="eastAsia"/>
        </w:rPr>
        <w:t>后，用户报告说每个</w:t>
      </w:r>
      <w:r w:rsidRPr="00771AEF">
        <w:rPr>
          <w:rFonts w:hint="eastAsia"/>
        </w:rPr>
        <w:t>partition</w:t>
      </w:r>
      <w:r w:rsidRPr="00771AEF">
        <w:rPr>
          <w:rFonts w:hint="eastAsia"/>
        </w:rPr>
        <w:t>的数据量减少很多，内存溢出错误也消失了</w:t>
      </w:r>
      <w:r w:rsidRPr="00771AEF">
        <w:t>[e06]</w:t>
      </w:r>
      <w:r w:rsidRPr="00771AEF">
        <w:rPr>
          <w:rFonts w:hint="eastAsia"/>
        </w:rPr>
        <w:t>。一个错误被部分修复，因为用户报告说“我唯一的修复方法是去增加</w:t>
      </w:r>
      <w:r w:rsidRPr="00771AEF">
        <w:rPr>
          <w:rFonts w:hint="eastAsia"/>
        </w:rPr>
        <w:t>partition number</w:t>
      </w:r>
      <w:r w:rsidRPr="00771AEF">
        <w:rPr>
          <w:rFonts w:hint="eastAsia"/>
        </w:rPr>
        <w:t>，但这好像不是一种绝对可靠的方法”。专家解释说当</w:t>
      </w:r>
      <w:r w:rsidRPr="00771AEF">
        <w:rPr>
          <w:rFonts w:hint="eastAsia"/>
        </w:rPr>
        <w:t>key</w:t>
      </w:r>
      <w:r w:rsidRPr="00771AEF">
        <w:rPr>
          <w:rFonts w:hint="eastAsia"/>
        </w:rPr>
        <w:t>分布均匀时，增加</w:t>
      </w:r>
      <w:r w:rsidRPr="00771AEF">
        <w:rPr>
          <w:rFonts w:hint="eastAsia"/>
        </w:rPr>
        <w:t>partition</w:t>
      </w:r>
      <w:r w:rsidRPr="00771AEF">
        <w:rPr>
          <w:rFonts w:hint="eastAsia"/>
        </w:rPr>
        <w:t>个数才是一种可靠的修复方法</w:t>
      </w:r>
      <w:r w:rsidRPr="00771AEF">
        <w:t>[e39]</w:t>
      </w:r>
      <w:r w:rsidRPr="00771AEF">
        <w:rPr>
          <w:rFonts w:hint="eastAsia"/>
        </w:rPr>
        <w:t>。在另一个错误中，用户尝试对一个</w:t>
      </w:r>
      <w:r w:rsidRPr="00771AEF">
        <w:rPr>
          <w:rFonts w:hint="eastAsia"/>
        </w:rPr>
        <w:t xml:space="preserve">range </w:t>
      </w:r>
      <w:r w:rsidRPr="00771AEF">
        <w:t>partition</w:t>
      </w:r>
      <w:r w:rsidRPr="00771AEF">
        <w:rPr>
          <w:rFonts w:hint="eastAsia"/>
        </w:rPr>
        <w:t>函数调整</w:t>
      </w:r>
      <w:r w:rsidRPr="00771AEF">
        <w:rPr>
          <w:rFonts w:hint="eastAsia"/>
        </w:rPr>
        <w:t>range</w:t>
      </w:r>
      <w:r w:rsidRPr="00771AEF">
        <w:rPr>
          <w:rFonts w:hint="eastAsia"/>
        </w:rPr>
        <w:t>来避免不平衡的划分。在剩余的</w:t>
      </w:r>
      <w:r w:rsidRPr="00771AEF">
        <w:rPr>
          <w:rFonts w:hint="eastAsia"/>
        </w:rPr>
        <w:t>4</w:t>
      </w:r>
      <w:r w:rsidRPr="00771AEF">
        <w:rPr>
          <w:rFonts w:hint="eastAsia"/>
        </w:rPr>
        <w:t>个错误中，用户只是被建议增加</w:t>
      </w:r>
      <w:r w:rsidRPr="00771AEF">
        <w:rPr>
          <w:rFonts w:hint="eastAsia"/>
        </w:rPr>
        <w:t>partition</w:t>
      </w:r>
      <w:r w:rsidRPr="00771AEF">
        <w:rPr>
          <w:rFonts w:hint="eastAsia"/>
        </w:rPr>
        <w:t>个数。</w:t>
      </w:r>
    </w:p>
    <w:p w14:paraId="7318DF0F" w14:textId="77777777" w:rsidR="00771AEF" w:rsidRPr="00771AEF" w:rsidRDefault="00771AEF" w:rsidP="00771AEF">
      <w:pPr>
        <w:pStyle w:val="a"/>
      </w:pPr>
    </w:p>
    <w:p w14:paraId="1C3230AC" w14:textId="77777777" w:rsidR="00771AEF" w:rsidRPr="00771AEF" w:rsidRDefault="00771AEF" w:rsidP="00771AEF">
      <w:pPr>
        <w:pStyle w:val="a"/>
      </w:pPr>
      <w:r w:rsidRPr="00771AEF">
        <w:rPr>
          <w:rFonts w:hint="eastAsia"/>
        </w:rPr>
        <w:t>B</w:t>
      </w:r>
      <w:r w:rsidRPr="00771AEF">
        <w:t xml:space="preserve">. </w:t>
      </w:r>
      <w:r w:rsidRPr="00771AEF">
        <w:rPr>
          <w:rFonts w:hint="eastAsia"/>
        </w:rPr>
        <w:t>重新设计</w:t>
      </w:r>
      <w:r w:rsidRPr="00771AEF">
        <w:rPr>
          <w:rFonts w:hint="eastAsia"/>
        </w:rPr>
        <w:t xml:space="preserve">key </w:t>
      </w:r>
    </w:p>
    <w:p w14:paraId="4C81F174" w14:textId="77777777" w:rsidR="00771AEF" w:rsidRPr="00771AEF" w:rsidRDefault="00771AEF" w:rsidP="00771AEF">
      <w:pPr>
        <w:pStyle w:val="a"/>
      </w:pPr>
      <w:r w:rsidRPr="00771AEF">
        <w:rPr>
          <w:rFonts w:hint="eastAsia"/>
        </w:rPr>
        <w:t>重新设计</w:t>
      </w:r>
      <w:r w:rsidRPr="00771AEF">
        <w:rPr>
          <w:rFonts w:hint="eastAsia"/>
        </w:rPr>
        <w:t>key</w:t>
      </w:r>
      <w:r w:rsidRPr="00771AEF">
        <w:rPr>
          <w:rFonts w:hint="eastAsia"/>
        </w:rPr>
        <w:t>的目的是当出现热点</w:t>
      </w:r>
      <w:r w:rsidRPr="00771AEF">
        <w:rPr>
          <w:rFonts w:hint="eastAsia"/>
        </w:rPr>
        <w:t>key</w:t>
      </w:r>
      <w:r w:rsidRPr="00771AEF">
        <w:rPr>
          <w:rFonts w:hint="eastAsia"/>
        </w:rPr>
        <w:t>的时候让</w:t>
      </w:r>
      <w:r w:rsidRPr="00771AEF">
        <w:rPr>
          <w:rFonts w:hint="eastAsia"/>
        </w:rPr>
        <w:t>key</w:t>
      </w:r>
      <w:r w:rsidRPr="00771AEF">
        <w:rPr>
          <w:rFonts w:hint="eastAsia"/>
        </w:rPr>
        <w:t>分布更加平均。一种简单的方法是使用组合</w:t>
      </w:r>
      <w:r w:rsidRPr="00771AEF">
        <w:rPr>
          <w:rFonts w:hint="eastAsia"/>
        </w:rPr>
        <w:t>key</w:t>
      </w:r>
      <w:r w:rsidRPr="00771AEF">
        <w:rPr>
          <w:rFonts w:hint="eastAsia"/>
        </w:rPr>
        <w:t>来替代单一</w:t>
      </w:r>
      <w:r w:rsidRPr="00771AEF">
        <w:rPr>
          <w:rFonts w:hint="eastAsia"/>
        </w:rPr>
        <w:t>key</w:t>
      </w:r>
      <w:r w:rsidRPr="00771AEF">
        <w:rPr>
          <w:rFonts w:hint="eastAsia"/>
        </w:rPr>
        <w:t>。比如</w:t>
      </w:r>
      <w:r w:rsidRPr="00771AEF">
        <w:rPr>
          <w:rFonts w:hint="eastAsia"/>
        </w:rPr>
        <w:t>map</w:t>
      </w:r>
      <w:r w:rsidRPr="00771AEF">
        <w:t>()</w:t>
      </w:r>
      <w:r w:rsidRPr="00771AEF">
        <w:rPr>
          <w:rFonts w:hint="eastAsia"/>
        </w:rPr>
        <w:t>可以输出一个</w:t>
      </w:r>
      <w:r w:rsidRPr="00771AEF">
        <w:rPr>
          <w:rFonts w:hint="eastAsia"/>
        </w:rPr>
        <w:t>key</w:t>
      </w:r>
      <w:r w:rsidRPr="00771AEF">
        <w:rPr>
          <w:rFonts w:hint="eastAsia"/>
        </w:rPr>
        <w:t>组</w:t>
      </w:r>
      <w:r w:rsidRPr="00771AEF">
        <w:rPr>
          <w:rFonts w:hint="eastAsia"/>
        </w:rPr>
        <w:t>(</w:t>
      </w:r>
      <w:r w:rsidRPr="00771AEF">
        <w:rPr>
          <w:rFonts w:hint="eastAsia"/>
          <w:i/>
        </w:rPr>
        <w:t>k</w:t>
      </w:r>
      <w:r w:rsidRPr="00771AEF">
        <w:rPr>
          <w:rFonts w:hint="eastAsia"/>
          <w:vertAlign w:val="subscript"/>
        </w:rPr>
        <w:t>1</w:t>
      </w:r>
      <w:r w:rsidRPr="00771AEF">
        <w:t xml:space="preserve">, </w:t>
      </w:r>
      <w:r w:rsidRPr="00771AEF">
        <w:rPr>
          <w:rFonts w:hint="eastAsia"/>
          <w:i/>
        </w:rPr>
        <w:t>k</w:t>
      </w:r>
      <w:r w:rsidRPr="00771AEF">
        <w:rPr>
          <w:rFonts w:hint="eastAsia"/>
          <w:vertAlign w:val="subscript"/>
        </w:rPr>
        <w:t>2</w:t>
      </w:r>
      <w:r w:rsidRPr="00771AEF">
        <w:t>)</w:t>
      </w:r>
      <w:r w:rsidRPr="00771AEF">
        <w:rPr>
          <w:rFonts w:hint="eastAsia"/>
        </w:rPr>
        <w:t>来替代单一</w:t>
      </w:r>
      <w:r w:rsidRPr="00771AEF">
        <w:rPr>
          <w:rFonts w:hint="eastAsia"/>
        </w:rPr>
        <w:t xml:space="preserve">key </w:t>
      </w:r>
      <w:r w:rsidRPr="00771AEF">
        <w:rPr>
          <w:rFonts w:hint="eastAsia"/>
          <w:i/>
        </w:rPr>
        <w:t>k</w:t>
      </w:r>
      <w:r w:rsidRPr="00771AEF">
        <w:rPr>
          <w:rFonts w:hint="eastAsia"/>
        </w:rPr>
        <w:t>，如下：</w:t>
      </w:r>
    </w:p>
    <w:p w14:paraId="3018C71C" w14:textId="77777777" w:rsidR="00771AEF" w:rsidRPr="00771AEF" w:rsidRDefault="00771AEF" w:rsidP="00771AEF">
      <w:pPr>
        <w:pStyle w:val="a"/>
      </w:pPr>
      <w:r w:rsidRPr="00771AEF">
        <w:rPr>
          <w:i/>
        </w:rPr>
        <w:t>map</w:t>
      </w:r>
      <w:r w:rsidRPr="00771AEF">
        <w:t>(</w:t>
      </w:r>
      <w:r w:rsidRPr="00771AEF">
        <w:rPr>
          <w:i/>
        </w:rPr>
        <w:t>k</w:t>
      </w:r>
      <w:r w:rsidRPr="00771AEF">
        <w:t xml:space="preserve">, </w:t>
      </w:r>
      <w:r w:rsidRPr="00771AEF">
        <w:rPr>
          <w:i/>
        </w:rPr>
        <w:t>v</w:t>
      </w:r>
      <w:r w:rsidRPr="00771AEF">
        <w:t xml:space="preserve">) </w:t>
      </w:r>
      <w:r w:rsidRPr="00771AEF">
        <w:rPr>
          <w:rFonts w:ascii="Cambria" w:hAnsi="Cambria" w:cs="Cambria"/>
        </w:rPr>
        <w:t>⇒</w:t>
      </w:r>
      <w:r w:rsidRPr="00771AEF">
        <w:t xml:space="preserve"> </w:t>
      </w:r>
      <w:r w:rsidRPr="00771AEF">
        <w:rPr>
          <w:i/>
        </w:rPr>
        <w:t>list</w:t>
      </w:r>
      <w:r w:rsidRPr="00771AEF">
        <w:t>((</w:t>
      </w:r>
      <w:r w:rsidRPr="00771AEF">
        <w:rPr>
          <w:i/>
        </w:rPr>
        <w:t>k</w:t>
      </w:r>
      <w:r w:rsidRPr="00771AEF">
        <w:rPr>
          <w:i/>
          <w:vertAlign w:val="subscript"/>
        </w:rPr>
        <w:t>1</w:t>
      </w:r>
      <w:r w:rsidRPr="00771AEF">
        <w:t xml:space="preserve">, </w:t>
      </w:r>
      <w:r w:rsidRPr="00771AEF">
        <w:rPr>
          <w:i/>
        </w:rPr>
        <w:t>k</w:t>
      </w:r>
      <w:r w:rsidRPr="00771AEF">
        <w:rPr>
          <w:i/>
          <w:vertAlign w:val="subscript"/>
        </w:rPr>
        <w:t>2</w:t>
      </w:r>
      <w:r w:rsidRPr="00771AEF">
        <w:t xml:space="preserve">), </w:t>
      </w:r>
      <w:r w:rsidRPr="00771AEF">
        <w:rPr>
          <w:i/>
        </w:rPr>
        <w:t>v</w:t>
      </w:r>
      <w:r w:rsidRPr="00771AEF">
        <w:t xml:space="preserve">) </w:t>
      </w:r>
    </w:p>
    <w:p w14:paraId="419B3A17" w14:textId="77777777" w:rsidR="00771AEF" w:rsidRPr="00771AEF" w:rsidRDefault="00771AEF" w:rsidP="00771AEF">
      <w:pPr>
        <w:pStyle w:val="a"/>
      </w:pPr>
      <w:r w:rsidRPr="00771AEF">
        <w:rPr>
          <w:i/>
        </w:rPr>
        <w:t>reduce</w:t>
      </w:r>
      <w:r w:rsidRPr="00771AEF">
        <w:t>((</w:t>
      </w:r>
      <w:r w:rsidRPr="00771AEF">
        <w:rPr>
          <w:i/>
        </w:rPr>
        <w:t>k</w:t>
      </w:r>
      <w:r w:rsidRPr="00771AEF">
        <w:rPr>
          <w:i/>
          <w:vertAlign w:val="subscript"/>
        </w:rPr>
        <w:t>1</w:t>
      </w:r>
      <w:r w:rsidRPr="00771AEF">
        <w:t xml:space="preserve">, </w:t>
      </w:r>
      <w:r w:rsidRPr="00771AEF">
        <w:rPr>
          <w:i/>
        </w:rPr>
        <w:t>k</w:t>
      </w:r>
      <w:r w:rsidRPr="00771AEF">
        <w:rPr>
          <w:i/>
          <w:vertAlign w:val="subscript"/>
        </w:rPr>
        <w:t>2</w:t>
      </w:r>
      <w:r w:rsidRPr="00771AEF">
        <w:t xml:space="preserve">), </w:t>
      </w:r>
      <w:r w:rsidRPr="00771AEF">
        <w:rPr>
          <w:i/>
        </w:rPr>
        <w:t>list</w:t>
      </w:r>
      <w:r w:rsidRPr="00771AEF">
        <w:t>(</w:t>
      </w:r>
      <w:r w:rsidRPr="00771AEF">
        <w:rPr>
          <w:i/>
        </w:rPr>
        <w:t>v</w:t>
      </w:r>
      <w:r w:rsidRPr="00771AEF">
        <w:t xml:space="preserve">)) </w:t>
      </w:r>
      <w:r w:rsidRPr="00771AEF">
        <w:rPr>
          <w:rFonts w:ascii="Cambria" w:hAnsi="Cambria" w:cs="Cambria"/>
        </w:rPr>
        <w:t>⇒</w:t>
      </w:r>
      <w:r w:rsidRPr="00771AEF">
        <w:t xml:space="preserve"> </w:t>
      </w:r>
      <w:r w:rsidRPr="00771AEF">
        <w:rPr>
          <w:i/>
        </w:rPr>
        <w:t>list</w:t>
      </w:r>
      <w:r w:rsidRPr="00771AEF">
        <w:t>(</w:t>
      </w:r>
      <w:r w:rsidRPr="00771AEF">
        <w:rPr>
          <w:i/>
        </w:rPr>
        <w:t>v</w:t>
      </w:r>
      <w:r w:rsidRPr="00771AEF">
        <w:t>)</w:t>
      </w:r>
    </w:p>
    <w:p w14:paraId="7B1051AE" w14:textId="77777777" w:rsidR="00771AEF" w:rsidRPr="00771AEF" w:rsidRDefault="00771AEF" w:rsidP="00771AEF">
      <w:pPr>
        <w:pStyle w:val="a"/>
      </w:pPr>
      <w:r w:rsidRPr="00771AEF">
        <w:rPr>
          <w:rFonts w:hint="eastAsia"/>
        </w:rPr>
        <w:t>这样，原来很大的</w:t>
      </w:r>
      <w:r w:rsidRPr="00771AEF">
        <w:t>&lt;</w:t>
      </w:r>
      <w:r w:rsidRPr="00771AEF">
        <w:rPr>
          <w:i/>
        </w:rPr>
        <w:t>k</w:t>
      </w:r>
      <w:r w:rsidRPr="00771AEF">
        <w:t xml:space="preserve">, </w:t>
      </w:r>
      <w:r w:rsidRPr="00771AEF">
        <w:rPr>
          <w:i/>
        </w:rPr>
        <w:t>list</w:t>
      </w:r>
      <w:r w:rsidRPr="00771AEF">
        <w:t>(</w:t>
      </w:r>
      <w:r w:rsidRPr="00771AEF">
        <w:rPr>
          <w:i/>
        </w:rPr>
        <w:t>v</w:t>
      </w:r>
      <w:r w:rsidRPr="00771AEF">
        <w:t>)&gt;</w:t>
      </w:r>
      <w:r w:rsidRPr="00771AEF">
        <w:rPr>
          <w:rFonts w:hint="eastAsia"/>
        </w:rPr>
        <w:t>组就被划分为多个小的</w:t>
      </w:r>
      <w:r w:rsidRPr="00771AEF">
        <w:t>&lt;</w:t>
      </w:r>
      <w:r w:rsidRPr="00771AEF">
        <w:rPr>
          <w:rFonts w:hint="eastAsia"/>
        </w:rPr>
        <w:t>(</w:t>
      </w:r>
      <w:r w:rsidRPr="00771AEF">
        <w:rPr>
          <w:rFonts w:hint="eastAsia"/>
          <w:i/>
        </w:rPr>
        <w:t>k</w:t>
      </w:r>
      <w:r w:rsidRPr="00771AEF">
        <w:rPr>
          <w:rFonts w:hint="eastAsia"/>
          <w:vertAlign w:val="subscript"/>
        </w:rPr>
        <w:t>1</w:t>
      </w:r>
      <w:r w:rsidRPr="00771AEF">
        <w:t xml:space="preserve">, </w:t>
      </w:r>
      <w:r w:rsidRPr="00771AEF">
        <w:rPr>
          <w:rFonts w:hint="eastAsia"/>
          <w:i/>
        </w:rPr>
        <w:t>k</w:t>
      </w:r>
      <w:r w:rsidRPr="00771AEF">
        <w:rPr>
          <w:rFonts w:hint="eastAsia"/>
          <w:vertAlign w:val="subscript"/>
        </w:rPr>
        <w:t>2</w:t>
      </w:r>
      <w:r w:rsidRPr="00771AEF">
        <w:t xml:space="preserve">), </w:t>
      </w:r>
      <w:r w:rsidRPr="00771AEF">
        <w:rPr>
          <w:i/>
        </w:rPr>
        <w:t>list</w:t>
      </w:r>
      <w:r w:rsidRPr="00771AEF">
        <w:t>(</w:t>
      </w:r>
      <w:r w:rsidRPr="00771AEF">
        <w:rPr>
          <w:i/>
        </w:rPr>
        <w:t>v</w:t>
      </w:r>
      <w:r w:rsidRPr="00771AEF">
        <w:t xml:space="preserve">))&gt; </w:t>
      </w:r>
      <w:r w:rsidRPr="00771AEF">
        <w:rPr>
          <w:rFonts w:hint="eastAsia"/>
        </w:rPr>
        <w:t>组。</w:t>
      </w:r>
    </w:p>
    <w:p w14:paraId="3C1A6B6F" w14:textId="77777777" w:rsidR="00771AEF" w:rsidRPr="00771AEF" w:rsidRDefault="00771AEF" w:rsidP="00771AEF">
      <w:pPr>
        <w:pStyle w:val="a"/>
      </w:pPr>
      <w:r w:rsidRPr="00771AEF">
        <w:rPr>
          <w:rFonts w:hint="eastAsia"/>
        </w:rPr>
        <w:t>有</w:t>
      </w:r>
      <w:r w:rsidRPr="00771AEF">
        <w:rPr>
          <w:rFonts w:hint="eastAsia"/>
        </w:rPr>
        <w:t>3</w:t>
      </w:r>
      <w:r w:rsidRPr="00771AEF">
        <w:rPr>
          <w:rFonts w:hint="eastAsia"/>
        </w:rPr>
        <w:t>个内存溢出错误用到了这个修复方法。在一个错误中，</w:t>
      </w:r>
      <w:r w:rsidRPr="00771AEF">
        <w:t>key</w:t>
      </w:r>
      <w:r w:rsidRPr="00771AEF">
        <w:rPr>
          <w:rFonts w:hint="eastAsia"/>
        </w:rPr>
        <w:t xml:space="preserve"> </w:t>
      </w:r>
      <w:r w:rsidRPr="00771AEF">
        <w:rPr>
          <w:rFonts w:hint="eastAsia"/>
          <w:i/>
        </w:rPr>
        <w:t>vehicle</w:t>
      </w:r>
      <w:r w:rsidRPr="00771AEF">
        <w:rPr>
          <w:rFonts w:hint="eastAsia"/>
        </w:rPr>
        <w:t>对应太多的</w:t>
      </w:r>
      <w:r w:rsidRPr="00771AEF">
        <w:rPr>
          <w:rFonts w:hint="eastAsia"/>
        </w:rPr>
        <w:t>values</w:t>
      </w:r>
      <w:r w:rsidRPr="00771AEF">
        <w:rPr>
          <w:rFonts w:hint="eastAsia"/>
        </w:rPr>
        <w:t>。专家建议用户使用</w:t>
      </w:r>
      <w:r w:rsidRPr="00771AEF">
        <w:t>(</w:t>
      </w:r>
      <w:r w:rsidRPr="00771AEF">
        <w:rPr>
          <w:i/>
        </w:rPr>
        <w:t>vehicle</w:t>
      </w:r>
      <w:r w:rsidRPr="00771AEF">
        <w:t xml:space="preserve">, </w:t>
      </w:r>
      <w:r w:rsidRPr="00771AEF">
        <w:rPr>
          <w:rFonts w:hint="eastAsia"/>
          <w:i/>
        </w:rPr>
        <w:t>day</w:t>
      </w:r>
      <w:r w:rsidRPr="00771AEF">
        <w:t>)</w:t>
      </w:r>
      <w:r w:rsidRPr="00771AEF">
        <w:rPr>
          <w:rFonts w:hint="eastAsia"/>
        </w:rPr>
        <w:t>作为</w:t>
      </w:r>
      <w:r w:rsidRPr="00771AEF">
        <w:rPr>
          <w:rFonts w:hint="eastAsia"/>
        </w:rPr>
        <w:t>key</w:t>
      </w:r>
      <w:r w:rsidRPr="00771AEF">
        <w:rPr>
          <w:rFonts w:hint="eastAsia"/>
        </w:rPr>
        <w:t>，这样可以减少一个</w:t>
      </w:r>
      <w:r w:rsidRPr="00771AEF">
        <w:rPr>
          <w:rFonts w:hint="eastAsia"/>
        </w:rPr>
        <w:t>key</w:t>
      </w:r>
      <w:r w:rsidRPr="00771AEF">
        <w:rPr>
          <w:rFonts w:hint="eastAsia"/>
        </w:rPr>
        <w:t>对应的</w:t>
      </w:r>
      <w:r w:rsidRPr="00771AEF">
        <w:rPr>
          <w:rFonts w:hint="eastAsia"/>
        </w:rPr>
        <w:t>values</w:t>
      </w:r>
      <w:r w:rsidRPr="00771AEF">
        <w:rPr>
          <w:rFonts w:hint="eastAsia"/>
        </w:rPr>
        <w:t>数据</w:t>
      </w:r>
      <w:r w:rsidRPr="00771AEF">
        <w:t>[e40]</w:t>
      </w:r>
      <w:r w:rsidRPr="00771AEF">
        <w:rPr>
          <w:rFonts w:hint="eastAsia"/>
        </w:rPr>
        <w:t>。在另外一个错误中，专家建议用户在原始</w:t>
      </w:r>
      <w:r w:rsidRPr="00771AEF">
        <w:rPr>
          <w:rFonts w:hint="eastAsia"/>
        </w:rPr>
        <w:t>key</w:t>
      </w:r>
      <w:r w:rsidRPr="00771AEF">
        <w:rPr>
          <w:rFonts w:hint="eastAsia"/>
        </w:rPr>
        <w:t>后面加上一个哈希值（可以是</w:t>
      </w:r>
      <w:r w:rsidRPr="00771AEF">
        <w:rPr>
          <w:rFonts w:hint="eastAsia"/>
        </w:rPr>
        <w:t>1-10</w:t>
      </w:r>
      <w:r w:rsidRPr="00771AEF">
        <w:rPr>
          <w:rFonts w:hint="eastAsia"/>
        </w:rPr>
        <w:t>）来划分大的</w:t>
      </w:r>
      <w:r w:rsidRPr="00771AEF">
        <w:t>&lt;</w:t>
      </w:r>
      <w:r w:rsidRPr="00771AEF">
        <w:rPr>
          <w:i/>
        </w:rPr>
        <w:t>k</w:t>
      </w:r>
      <w:r w:rsidRPr="00771AEF">
        <w:t xml:space="preserve">, </w:t>
      </w:r>
      <w:r w:rsidRPr="00771AEF">
        <w:rPr>
          <w:i/>
        </w:rPr>
        <w:t>list</w:t>
      </w:r>
      <w:r w:rsidRPr="00771AEF">
        <w:t>(</w:t>
      </w:r>
      <w:r w:rsidRPr="00771AEF">
        <w:rPr>
          <w:i/>
        </w:rPr>
        <w:t>v</w:t>
      </w:r>
      <w:r w:rsidRPr="00771AEF">
        <w:t>)&gt;</w:t>
      </w:r>
      <w:r w:rsidRPr="00771AEF">
        <w:rPr>
          <w:rFonts w:hint="eastAsia"/>
        </w:rPr>
        <w:t>组</w:t>
      </w:r>
      <w:r w:rsidRPr="00771AEF">
        <w:t>[e11]</w:t>
      </w:r>
      <w:r w:rsidRPr="00771AEF">
        <w:rPr>
          <w:rFonts w:hint="eastAsia"/>
        </w:rPr>
        <w:t>。在最后一个错误中，用户建议在</w:t>
      </w:r>
      <w:r w:rsidRPr="00771AEF">
        <w:rPr>
          <w:rFonts w:hint="eastAsia"/>
        </w:rPr>
        <w:t>key</w:t>
      </w:r>
      <w:r w:rsidRPr="00771AEF">
        <w:rPr>
          <w:rFonts w:hint="eastAsia"/>
        </w:rPr>
        <w:t>后面加上</w:t>
      </w:r>
      <w:r w:rsidRPr="00771AEF">
        <w:rPr>
          <w:rFonts w:hint="eastAsia"/>
        </w:rPr>
        <w:t>1</w:t>
      </w:r>
      <w:r w:rsidRPr="00771AEF">
        <w:rPr>
          <w:rFonts w:hint="eastAsia"/>
        </w:rPr>
        <w:t>或</w:t>
      </w:r>
      <w:r w:rsidRPr="00771AEF">
        <w:rPr>
          <w:rFonts w:hint="eastAsia"/>
        </w:rPr>
        <w:t>2</w:t>
      </w:r>
      <w:r w:rsidRPr="00771AEF">
        <w:t>[e26]</w:t>
      </w:r>
      <w:r w:rsidRPr="00771AEF">
        <w:rPr>
          <w:rFonts w:hint="eastAsia"/>
        </w:rPr>
        <w:t>。</w:t>
      </w:r>
    </w:p>
    <w:p w14:paraId="5C985877" w14:textId="77777777" w:rsidR="00771AEF" w:rsidRPr="00771AEF" w:rsidRDefault="00771AEF" w:rsidP="00771AEF">
      <w:pPr>
        <w:pStyle w:val="a"/>
      </w:pPr>
    </w:p>
    <w:p w14:paraId="5B86B096" w14:textId="77777777" w:rsidR="00771AEF" w:rsidRPr="00771AEF" w:rsidRDefault="00771AEF" w:rsidP="00771AEF">
      <w:pPr>
        <w:pStyle w:val="a"/>
      </w:pPr>
      <w:r w:rsidRPr="00771AEF">
        <w:t xml:space="preserve">C. </w:t>
      </w:r>
      <w:r w:rsidRPr="00771AEF">
        <w:rPr>
          <w:rFonts w:hint="eastAsia"/>
        </w:rPr>
        <w:t>对单个键值对进行划分</w:t>
      </w:r>
    </w:p>
    <w:p w14:paraId="59313EC9" w14:textId="77777777" w:rsidR="00771AEF" w:rsidRPr="00771AEF" w:rsidRDefault="00771AEF" w:rsidP="00771AEF">
      <w:pPr>
        <w:pStyle w:val="a"/>
      </w:pPr>
      <w:r w:rsidRPr="00771AEF">
        <w:rPr>
          <w:rFonts w:hint="eastAsia"/>
        </w:rPr>
        <w:t>这个修复方法是要将大的单一</w:t>
      </w:r>
      <w:r w:rsidRPr="00771AEF">
        <w:rPr>
          <w:rFonts w:hint="eastAsia"/>
        </w:rPr>
        <w:t>record</w:t>
      </w:r>
      <w:r w:rsidRPr="00771AEF">
        <w:rPr>
          <w:rFonts w:hint="eastAsia"/>
        </w:rPr>
        <w:t>划分为多个小的</w:t>
      </w:r>
      <w:r w:rsidRPr="00771AEF">
        <w:rPr>
          <w:rFonts w:hint="eastAsia"/>
        </w:rPr>
        <w:t>records</w:t>
      </w:r>
      <w:r w:rsidRPr="00771AEF">
        <w:rPr>
          <w:rFonts w:hint="eastAsia"/>
        </w:rPr>
        <w:t>。</w:t>
      </w:r>
    </w:p>
    <w:p w14:paraId="51428C1F" w14:textId="77777777" w:rsidR="00771AEF" w:rsidRPr="00771AEF" w:rsidRDefault="00771AEF" w:rsidP="00771AEF">
      <w:pPr>
        <w:pStyle w:val="a"/>
      </w:pPr>
      <w:r w:rsidRPr="00771AEF">
        <w:rPr>
          <w:rFonts w:hint="eastAsia"/>
        </w:rPr>
        <w:t>有</w:t>
      </w:r>
      <w:r w:rsidRPr="00771AEF">
        <w:rPr>
          <w:rFonts w:hint="eastAsia"/>
        </w:rPr>
        <w:t>4</w:t>
      </w:r>
      <w:r w:rsidRPr="00771AEF">
        <w:rPr>
          <w:rFonts w:hint="eastAsia"/>
        </w:rPr>
        <w:t>个内存溢出错误使用了这个修复方法。在一个错误修复中，专家建议用户在</w:t>
      </w:r>
      <w:r w:rsidRPr="00771AEF">
        <w:rPr>
          <w:rFonts w:hint="eastAsia"/>
        </w:rPr>
        <w:t>map</w:t>
      </w:r>
      <w:r w:rsidRPr="00771AEF">
        <w:t>()</w:t>
      </w:r>
      <w:r w:rsidRPr="00771AEF">
        <w:rPr>
          <w:rFonts w:hint="eastAsia"/>
        </w:rPr>
        <w:t>中将</w:t>
      </w:r>
      <w:r w:rsidRPr="00771AEF">
        <w:rPr>
          <w:rFonts w:hint="eastAsia"/>
        </w:rPr>
        <w:t>100MB</w:t>
      </w:r>
      <w:r w:rsidRPr="00771AEF">
        <w:t>+</w:t>
      </w:r>
      <w:r w:rsidRPr="00771AEF">
        <w:rPr>
          <w:rFonts w:hint="eastAsia"/>
        </w:rPr>
        <w:t>的</w:t>
      </w:r>
      <w:r w:rsidRPr="00771AEF">
        <w:rPr>
          <w:rFonts w:hint="eastAsia"/>
        </w:rPr>
        <w:t>record</w:t>
      </w:r>
      <w:r w:rsidRPr="00771AEF">
        <w:rPr>
          <w:rFonts w:hint="eastAsia"/>
        </w:rPr>
        <w:t>划分为多个小的</w:t>
      </w:r>
      <w:r w:rsidRPr="00771AEF">
        <w:rPr>
          <w:rFonts w:hint="eastAsia"/>
        </w:rPr>
        <w:t>records</w:t>
      </w:r>
      <w:r w:rsidRPr="00771AEF">
        <w:rPr>
          <w:rFonts w:hint="eastAsia"/>
        </w:rPr>
        <w:t>，这样接下来的</w:t>
      </w:r>
      <w:r w:rsidRPr="00771AEF">
        <w:t>reduce()</w:t>
      </w:r>
      <w:r w:rsidRPr="00771AEF">
        <w:rPr>
          <w:rFonts w:hint="eastAsia"/>
        </w:rPr>
        <w:t>处理的</w:t>
      </w:r>
      <w:r w:rsidRPr="00771AEF">
        <w:rPr>
          <w:rFonts w:hint="eastAsia"/>
        </w:rPr>
        <w:t>record</w:t>
      </w:r>
      <w:r w:rsidRPr="00771AEF">
        <w:rPr>
          <w:rFonts w:hint="eastAsia"/>
        </w:rPr>
        <w:t>会小</w:t>
      </w:r>
      <w:r w:rsidRPr="00771AEF">
        <w:t>[e41]</w:t>
      </w:r>
      <w:r w:rsidRPr="00771AEF">
        <w:rPr>
          <w:rFonts w:hint="eastAsia"/>
        </w:rPr>
        <w:t>。在一个错误修复中，专家建议用户不要输出一个巨大的字符串，而要将字符串划分为多个小的字符串输出</w:t>
      </w:r>
      <w:r w:rsidRPr="00771AEF">
        <w:t>[e42]</w:t>
      </w:r>
      <w:r w:rsidRPr="00771AEF">
        <w:rPr>
          <w:rFonts w:hint="eastAsia"/>
        </w:rPr>
        <w:t>。在一个错误修复中，专家建议用户使用</w:t>
      </w:r>
      <w:r w:rsidRPr="00771AEF">
        <w:t>pos.maxlen</w:t>
      </w:r>
      <w:r w:rsidRPr="00771AEF">
        <w:rPr>
          <w:rFonts w:hint="eastAsia"/>
        </w:rPr>
        <w:t>来将过长的句子划分为多个短的句子</w:t>
      </w:r>
      <w:r w:rsidRPr="00771AEF">
        <w:t>[e21]</w:t>
      </w:r>
      <w:r w:rsidRPr="00771AEF">
        <w:rPr>
          <w:rFonts w:hint="eastAsia"/>
        </w:rPr>
        <w:t>。在最后一个错误修复中，修复方法是将大的</w:t>
      </w:r>
      <w:r w:rsidRPr="00771AEF">
        <w:rPr>
          <w:rFonts w:hint="eastAsia"/>
        </w:rPr>
        <w:t>record</w:t>
      </w:r>
      <w:r w:rsidRPr="00771AEF">
        <w:rPr>
          <w:rFonts w:hint="eastAsia"/>
        </w:rPr>
        <w:t>（倒排索引的一个链表）划分为小的</w:t>
      </w:r>
      <w:r w:rsidRPr="00771AEF">
        <w:rPr>
          <w:rFonts w:hint="eastAsia"/>
        </w:rPr>
        <w:t>record</w:t>
      </w:r>
      <w:r w:rsidRPr="00771AEF">
        <w:rPr>
          <w:rFonts w:hint="eastAsia"/>
        </w:rPr>
        <w:t>，然后对每一个</w:t>
      </w:r>
      <w:r w:rsidRPr="00771AEF">
        <w:rPr>
          <w:rFonts w:hint="eastAsia"/>
        </w:rPr>
        <w:t>key</w:t>
      </w:r>
      <w:r w:rsidRPr="00771AEF">
        <w:rPr>
          <w:rFonts w:hint="eastAsia"/>
        </w:rPr>
        <w:t>输出多个</w:t>
      </w:r>
      <w:r w:rsidRPr="00771AEF">
        <w:rPr>
          <w:rFonts w:hint="eastAsia"/>
        </w:rPr>
        <w:t>records</w:t>
      </w:r>
      <w:r w:rsidRPr="00771AEF">
        <w:rPr>
          <w:rFonts w:hint="eastAsia"/>
        </w:rPr>
        <w:t>。</w:t>
      </w:r>
    </w:p>
    <w:p w14:paraId="00B3C511" w14:textId="77777777" w:rsidR="00771AEF" w:rsidRPr="00771AEF" w:rsidRDefault="00771AEF" w:rsidP="00771AEF">
      <w:pPr>
        <w:pStyle w:val="a"/>
      </w:pPr>
    </w:p>
    <w:p w14:paraId="3DF775F9" w14:textId="47C33FD5" w:rsidR="00771AEF" w:rsidRPr="00DD2884" w:rsidRDefault="00DD2884" w:rsidP="00DD2884">
      <w:pPr>
        <w:pStyle w:val="Heading3"/>
        <w:ind w:left="0" w:firstLine="0"/>
      </w:pPr>
      <w:bookmarkStart w:id="147" w:name="_Toc305878413"/>
      <w:r w:rsidRPr="00DD2884">
        <w:rPr>
          <w:rFonts w:hint="eastAsia"/>
        </w:rPr>
        <w:lastRenderedPageBreak/>
        <w:t>用户代码相关的修复方法</w:t>
      </w:r>
      <w:bookmarkEnd w:id="147"/>
    </w:p>
    <w:p w14:paraId="2E2950CD" w14:textId="77777777" w:rsidR="00DD2884" w:rsidRPr="00DD2884" w:rsidRDefault="00DD2884" w:rsidP="00DD2884">
      <w:pPr>
        <w:pStyle w:val="a"/>
      </w:pPr>
      <w:r w:rsidRPr="00DD2884">
        <w:rPr>
          <w:rFonts w:hint="eastAsia"/>
        </w:rPr>
        <w:t>下面列举的修复方法只针对用户代码中的</w:t>
      </w:r>
      <w:r w:rsidRPr="00DD2884">
        <w:t>map()</w:t>
      </w:r>
      <w:r w:rsidRPr="00DD2884">
        <w:rPr>
          <w:rFonts w:hint="eastAsia"/>
        </w:rPr>
        <w:t>和</w:t>
      </w:r>
      <w:r w:rsidRPr="00DD2884">
        <w:rPr>
          <w:rFonts w:hint="eastAsia"/>
        </w:rPr>
        <w:t>reduce</w:t>
      </w:r>
      <w:r w:rsidRPr="00DD2884">
        <w:t>()</w:t>
      </w:r>
      <w:r w:rsidRPr="00DD2884">
        <w:rPr>
          <w:rFonts w:hint="eastAsia"/>
        </w:rPr>
        <w:t>。</w:t>
      </w:r>
    </w:p>
    <w:p w14:paraId="020D8FCD" w14:textId="77777777" w:rsidR="00DD2884" w:rsidRPr="00DD2884" w:rsidRDefault="00DD2884" w:rsidP="00DD2884">
      <w:pPr>
        <w:pStyle w:val="a"/>
      </w:pPr>
    </w:p>
    <w:p w14:paraId="5D524CB4" w14:textId="77777777" w:rsidR="00DD2884" w:rsidRPr="00DD2884" w:rsidRDefault="00DD2884" w:rsidP="00DD2884">
      <w:pPr>
        <w:pStyle w:val="a"/>
      </w:pPr>
      <w:r w:rsidRPr="00DD2884">
        <w:rPr>
          <w:rFonts w:hint="eastAsia"/>
        </w:rPr>
        <w:t>A</w:t>
      </w:r>
      <w:r w:rsidRPr="00DD2884">
        <w:t xml:space="preserve">. </w:t>
      </w:r>
      <w:r w:rsidRPr="00DD2884">
        <w:rPr>
          <w:rFonts w:hint="eastAsia"/>
        </w:rPr>
        <w:t>将累积操作转换为流式操作</w:t>
      </w:r>
    </w:p>
    <w:p w14:paraId="39557171" w14:textId="77777777" w:rsidR="00DD2884" w:rsidRPr="00DD2884" w:rsidRDefault="00DD2884" w:rsidP="00DD2884">
      <w:pPr>
        <w:pStyle w:val="a"/>
      </w:pPr>
      <w:r w:rsidRPr="00DD2884">
        <w:rPr>
          <w:rFonts w:hint="eastAsia"/>
        </w:rPr>
        <w:t>因为累积操作是造成内存溢出的重要原因，所以专家建议用户将累积操作转换为流式操作。</w:t>
      </w:r>
    </w:p>
    <w:p w14:paraId="1DEDDF42" w14:textId="77777777" w:rsidR="00DD2884" w:rsidRPr="00DD2884" w:rsidRDefault="00DD2884" w:rsidP="00DD2884">
      <w:pPr>
        <w:pStyle w:val="a"/>
      </w:pPr>
      <w:r w:rsidRPr="00DD2884">
        <w:rPr>
          <w:rFonts w:hint="eastAsia"/>
        </w:rPr>
        <w:t>有两个内存溢出错误用到了这个修复方法，这两个错误都是发生在基于内存排序的时候。为了对</w:t>
      </w:r>
      <w:r w:rsidRPr="00DD2884">
        <w:t>&lt;</w:t>
      </w:r>
      <w:r w:rsidRPr="00DD2884">
        <w:rPr>
          <w:i/>
        </w:rPr>
        <w:t>k</w:t>
      </w:r>
      <w:r w:rsidRPr="00DD2884">
        <w:t xml:space="preserve">, </w:t>
      </w:r>
      <w:r w:rsidRPr="00DD2884">
        <w:rPr>
          <w:i/>
        </w:rPr>
        <w:t>list</w:t>
      </w:r>
      <w:r w:rsidRPr="00DD2884">
        <w:t>(</w:t>
      </w:r>
      <w:r w:rsidRPr="00DD2884">
        <w:rPr>
          <w:i/>
        </w:rPr>
        <w:t>v</w:t>
      </w:r>
      <w:r w:rsidRPr="00DD2884">
        <w:t>)&gt;</w:t>
      </w:r>
      <w:r w:rsidRPr="00DD2884">
        <w:rPr>
          <w:rFonts w:hint="eastAsia"/>
        </w:rPr>
        <w:t>中的</w:t>
      </w:r>
      <w:r w:rsidRPr="00DD2884">
        <w:rPr>
          <w:i/>
        </w:rPr>
        <w:t>list</w:t>
      </w:r>
      <w:r w:rsidRPr="00DD2884">
        <w:t>(</w:t>
      </w:r>
      <w:r w:rsidRPr="00DD2884">
        <w:rPr>
          <w:i/>
        </w:rPr>
        <w:t>v</w:t>
      </w:r>
      <w:r w:rsidRPr="00DD2884">
        <w:t>)</w:t>
      </w:r>
      <w:r w:rsidRPr="00DD2884">
        <w:rPr>
          <w:rFonts w:hint="eastAsia"/>
        </w:rPr>
        <w:t>进行排序，用户在内存分配一个</w:t>
      </w:r>
      <w:r w:rsidRPr="00DD2884">
        <w:rPr>
          <w:rFonts w:hint="eastAsia"/>
        </w:rPr>
        <w:t>List</w:t>
      </w:r>
      <w:r w:rsidRPr="00DD2884">
        <w:rPr>
          <w:rFonts w:hint="eastAsia"/>
        </w:rPr>
        <w:t>来持有每一个</w:t>
      </w:r>
      <w:r w:rsidRPr="00DD2884">
        <w:rPr>
          <w:rFonts w:hint="eastAsia"/>
          <w:i/>
        </w:rPr>
        <w:t>v</w:t>
      </w:r>
      <w:r w:rsidRPr="00DD2884">
        <w:rPr>
          <w:rFonts w:hint="eastAsia"/>
        </w:rPr>
        <w:t>，这个累积操作导致了内存溢出错误。专家建议用户利用框架的排序机制来将累积操作转换为流式操作。具体方法是在</w:t>
      </w:r>
      <w:r w:rsidRPr="00DD2884">
        <w:rPr>
          <w:rFonts w:hint="eastAsia"/>
        </w:rPr>
        <w:t>key</w:t>
      </w:r>
      <w:r w:rsidRPr="00DD2884">
        <w:rPr>
          <w:rFonts w:hint="eastAsia"/>
        </w:rPr>
        <w:t>中添加</w:t>
      </w:r>
      <w:r w:rsidRPr="00DD2884">
        <w:rPr>
          <w:rFonts w:hint="eastAsia"/>
        </w:rPr>
        <w:t>v</w:t>
      </w:r>
      <w:r w:rsidRPr="00DD2884">
        <w:rPr>
          <w:rFonts w:hint="eastAsia"/>
        </w:rPr>
        <w:t>，原来的</w:t>
      </w:r>
      <w:r w:rsidRPr="00DD2884">
        <w:rPr>
          <w:rFonts w:hint="eastAsia"/>
        </w:rPr>
        <w:t>k</w:t>
      </w:r>
      <w:r w:rsidRPr="00DD2884">
        <w:rPr>
          <w:rFonts w:hint="eastAsia"/>
        </w:rPr>
        <w:t>变成</w:t>
      </w:r>
      <w:r w:rsidRPr="00DD2884">
        <w:t>(k,v)</w:t>
      </w:r>
      <w:r w:rsidRPr="00DD2884">
        <w:rPr>
          <w:rFonts w:hint="eastAsia"/>
        </w:rPr>
        <w:t>。这样当框架在排序</w:t>
      </w:r>
      <w:r w:rsidRPr="00DD2884">
        <w:rPr>
          <w:rFonts w:hint="eastAsia"/>
        </w:rPr>
        <w:t>key</w:t>
      </w:r>
      <w:r w:rsidRPr="00DD2884">
        <w:rPr>
          <w:rFonts w:hint="eastAsia"/>
        </w:rPr>
        <w:t>的时候，就顺带把</w:t>
      </w:r>
      <w:r w:rsidRPr="00DD2884">
        <w:t>v</w:t>
      </w:r>
      <w:r w:rsidRPr="00DD2884">
        <w:rPr>
          <w:rFonts w:hint="eastAsia"/>
        </w:rPr>
        <w:t>给排了序。最后结果就是，用户代码不用分配任何数据结构，只需进行流式操作（即将读入的</w:t>
      </w:r>
      <w:r w:rsidRPr="00DD2884">
        <w:t>list(v)</w:t>
      </w:r>
      <w:r w:rsidRPr="00DD2884">
        <w:rPr>
          <w:rFonts w:hint="eastAsia"/>
        </w:rPr>
        <w:t>中的</w:t>
      </w:r>
      <w:r w:rsidRPr="00DD2884">
        <w:rPr>
          <w:rFonts w:hint="eastAsia"/>
        </w:rPr>
        <w:t>v</w:t>
      </w:r>
      <w:r w:rsidRPr="00DD2884">
        <w:rPr>
          <w:rFonts w:hint="eastAsia"/>
        </w:rPr>
        <w:t>一个个输出）即可</w:t>
      </w:r>
      <w:r w:rsidRPr="00DD2884">
        <w:t>[e44]</w:t>
      </w:r>
      <w:r w:rsidRPr="00DD2884">
        <w:rPr>
          <w:rFonts w:hint="eastAsia"/>
        </w:rPr>
        <w:t>。</w:t>
      </w:r>
    </w:p>
    <w:p w14:paraId="499AAD55" w14:textId="77777777" w:rsidR="00DD2884" w:rsidRPr="00DD2884" w:rsidRDefault="00DD2884" w:rsidP="00DD2884">
      <w:pPr>
        <w:pStyle w:val="a"/>
      </w:pPr>
    </w:p>
    <w:p w14:paraId="4DF88539" w14:textId="77777777" w:rsidR="00DD2884" w:rsidRPr="00DD2884" w:rsidRDefault="00DD2884" w:rsidP="00DD2884">
      <w:pPr>
        <w:pStyle w:val="a"/>
      </w:pPr>
      <w:r w:rsidRPr="00DD2884">
        <w:rPr>
          <w:rFonts w:hint="eastAsia"/>
        </w:rPr>
        <w:t>B</w:t>
      </w:r>
      <w:r w:rsidRPr="00DD2884">
        <w:t xml:space="preserve">. </w:t>
      </w:r>
      <w:r w:rsidRPr="00DD2884">
        <w:rPr>
          <w:rFonts w:hint="eastAsia"/>
        </w:rPr>
        <w:t>把累积操作拆分成多个轻量级操作</w:t>
      </w:r>
      <w:r w:rsidRPr="00DD2884">
        <w:rPr>
          <w:rFonts w:hint="eastAsia"/>
        </w:rPr>
        <w:t xml:space="preserve"> </w:t>
      </w:r>
    </w:p>
    <w:p w14:paraId="521BB266" w14:textId="77777777" w:rsidR="00DD2884" w:rsidRPr="00DD2884" w:rsidRDefault="00DD2884" w:rsidP="00DD2884">
      <w:pPr>
        <w:pStyle w:val="a"/>
      </w:pPr>
      <w:r w:rsidRPr="00DD2884">
        <w:rPr>
          <w:rFonts w:hint="eastAsia"/>
        </w:rPr>
        <w:t>这个修复方法是将累积操作拆分成多个轻量级操作。轻量级操作是指该操作只处理部分数据或者具有较小的内存消耗。</w:t>
      </w:r>
    </w:p>
    <w:p w14:paraId="0B97D2F7" w14:textId="77777777" w:rsidR="00DD2884" w:rsidRPr="00DD2884" w:rsidRDefault="00DD2884" w:rsidP="00DD2884">
      <w:pPr>
        <w:pStyle w:val="a"/>
      </w:pPr>
      <w:r w:rsidRPr="00DD2884">
        <w:rPr>
          <w:rFonts w:hint="eastAsia"/>
        </w:rPr>
        <w:t>有</w:t>
      </w:r>
      <w:r w:rsidRPr="00DD2884">
        <w:rPr>
          <w:rFonts w:hint="eastAsia"/>
        </w:rPr>
        <w:t>3</w:t>
      </w:r>
      <w:r w:rsidRPr="00DD2884">
        <w:rPr>
          <w:rFonts w:hint="eastAsia"/>
        </w:rPr>
        <w:t>个错误用到这个修复方法。在一个错误中，专家建议用户在</w:t>
      </w:r>
      <w:r w:rsidRPr="00DD2884">
        <w:t>map()</w:t>
      </w:r>
      <w:r w:rsidRPr="00DD2884">
        <w:rPr>
          <w:rFonts w:hint="eastAsia"/>
        </w:rPr>
        <w:t>之后和</w:t>
      </w:r>
      <w:r w:rsidRPr="00DD2884">
        <w:t>reduce()</w:t>
      </w:r>
      <w:r w:rsidRPr="00DD2884">
        <w:rPr>
          <w:rFonts w:hint="eastAsia"/>
        </w:rPr>
        <w:t>之前加上</w:t>
      </w:r>
      <w:r w:rsidRPr="00DD2884">
        <w:t>combine()</w:t>
      </w:r>
      <w:r w:rsidRPr="00DD2884">
        <w:rPr>
          <w:rFonts w:hint="eastAsia"/>
        </w:rPr>
        <w:t>（也就是一个迷你</w:t>
      </w:r>
      <w:r w:rsidRPr="00DD2884">
        <w:rPr>
          <w:rFonts w:hint="eastAsia"/>
        </w:rPr>
        <w:t>reduce</w:t>
      </w:r>
      <w:r w:rsidRPr="00DD2884">
        <w:t>()</w:t>
      </w:r>
      <w:r w:rsidRPr="00DD2884">
        <w:rPr>
          <w:rFonts w:hint="eastAsia"/>
        </w:rPr>
        <w:t>）来提前进行部分聚合。这样，</w:t>
      </w:r>
      <w:r w:rsidRPr="00DD2884">
        <w:rPr>
          <w:rFonts w:hint="eastAsia"/>
        </w:rPr>
        <w:t>reduce()</w:t>
      </w:r>
      <w:r w:rsidRPr="00DD2884">
        <w:rPr>
          <w:rFonts w:hint="eastAsia"/>
        </w:rPr>
        <w:t>就会收到较少的数据（更好的不重复的</w:t>
      </w:r>
      <w:r w:rsidRPr="00DD2884">
        <w:rPr>
          <w:rFonts w:hint="eastAsia"/>
        </w:rPr>
        <w:t>values</w:t>
      </w:r>
      <w:r w:rsidRPr="00DD2884">
        <w:rPr>
          <w:rFonts w:hint="eastAsia"/>
        </w:rPr>
        <w:t>）</w:t>
      </w:r>
      <w:r w:rsidRPr="00DD2884">
        <w:t>[e45]</w:t>
      </w:r>
      <w:r w:rsidRPr="00DD2884">
        <w:rPr>
          <w:rFonts w:hint="eastAsia"/>
        </w:rPr>
        <w:t>。在另一个错误中，专家建议用户使用使用</w:t>
      </w:r>
      <w:r w:rsidRPr="00DD2884">
        <w:t>aggregateByKey()</w:t>
      </w:r>
      <w:r w:rsidRPr="00DD2884">
        <w:rPr>
          <w:rFonts w:hint="eastAsia"/>
        </w:rPr>
        <w:t>来替代</w:t>
      </w:r>
      <w:r w:rsidRPr="00DD2884">
        <w:t>groupByKey()</w:t>
      </w:r>
      <w:r w:rsidRPr="00DD2884">
        <w:rPr>
          <w:rFonts w:hint="eastAsia"/>
        </w:rPr>
        <w:t>，因为前者可以进行本地聚合，这样可以使得</w:t>
      </w:r>
      <w:r w:rsidRPr="00DD2884">
        <w:t>shuffle</w:t>
      </w:r>
      <w:r w:rsidRPr="00DD2884">
        <w:rPr>
          <w:rFonts w:hint="eastAsia"/>
        </w:rPr>
        <w:t>和</w:t>
      </w:r>
      <w:r w:rsidRPr="00DD2884">
        <w:rPr>
          <w:rFonts w:hint="eastAsia"/>
        </w:rPr>
        <w:t>reduce</w:t>
      </w:r>
      <w:r w:rsidRPr="00DD2884">
        <w:t>()</w:t>
      </w:r>
      <w:r w:rsidRPr="00DD2884">
        <w:rPr>
          <w:rFonts w:hint="eastAsia"/>
        </w:rPr>
        <w:t>的输入数据量变小</w:t>
      </w:r>
      <w:r w:rsidRPr="00DD2884">
        <w:t>[e46]</w:t>
      </w:r>
      <w:r w:rsidRPr="00DD2884">
        <w:rPr>
          <w:rFonts w:hint="eastAsia"/>
        </w:rPr>
        <w:t>。最后一个错误</w:t>
      </w:r>
      <w:r w:rsidRPr="00DD2884">
        <w:t>[e47]</w:t>
      </w:r>
      <w:r w:rsidRPr="00DD2884">
        <w:rPr>
          <w:rFonts w:hint="eastAsia"/>
        </w:rPr>
        <w:t>的修复方法是将一个聚合操作拆分为两个轻量级操作。输入数据是一张包含多列的大表，应用想要统计</w:t>
      </w:r>
      <w:r w:rsidRPr="00DD2884">
        <w:rPr>
          <w:rFonts w:hint="eastAsia"/>
        </w:rPr>
        <w:t>column A</w:t>
      </w:r>
      <w:r w:rsidRPr="00DD2884">
        <w:rPr>
          <w:rFonts w:hint="eastAsia"/>
        </w:rPr>
        <w:t>中每个不同的元素在</w:t>
      </w:r>
      <w:r w:rsidRPr="00DD2884">
        <w:rPr>
          <w:rFonts w:hint="eastAsia"/>
        </w:rPr>
        <w:t>column B</w:t>
      </w:r>
      <w:r w:rsidRPr="00DD2884">
        <w:rPr>
          <w:rFonts w:hint="eastAsia"/>
        </w:rPr>
        <w:t>中对应的不同元素数。</w:t>
      </w:r>
      <w:r w:rsidRPr="00DD2884">
        <w:t xml:space="preserve"> </w:t>
      </w:r>
      <w:r w:rsidRPr="00DD2884">
        <w:rPr>
          <w:rFonts w:hint="eastAsia"/>
        </w:rPr>
        <w:t>用户先进行</w:t>
      </w:r>
      <w:r w:rsidRPr="00DD2884">
        <w:t>groupby(A)</w:t>
      </w:r>
      <w:r w:rsidRPr="00DD2884">
        <w:rPr>
          <w:rFonts w:hint="eastAsia"/>
        </w:rPr>
        <w:t>操作，然后进行</w:t>
      </w:r>
      <w:r w:rsidRPr="00DD2884">
        <w:t>count(distinct B)</w:t>
      </w:r>
      <w:r w:rsidRPr="00DD2884">
        <w:rPr>
          <w:rFonts w:hint="eastAsia"/>
        </w:rPr>
        <w:t xml:space="preserve"> </w:t>
      </w:r>
      <w:r w:rsidRPr="00DD2884">
        <w:rPr>
          <w:rFonts w:hint="eastAsia"/>
        </w:rPr>
        <w:t>的聚合操作。由于某些</w:t>
      </w:r>
      <w:r w:rsidRPr="00DD2884">
        <w:rPr>
          <w:rFonts w:hint="eastAsia"/>
        </w:rPr>
        <w:t>A</w:t>
      </w:r>
      <w:r w:rsidRPr="00DD2884">
        <w:rPr>
          <w:rFonts w:hint="eastAsia"/>
        </w:rPr>
        <w:t>包含过多不同的</w:t>
      </w:r>
      <w:r w:rsidRPr="00DD2884">
        <w:rPr>
          <w:rFonts w:hint="eastAsia"/>
        </w:rPr>
        <w:t>B</w:t>
      </w:r>
      <w:r w:rsidRPr="00DD2884">
        <w:rPr>
          <w:rFonts w:hint="eastAsia"/>
        </w:rPr>
        <w:t>元素，导致</w:t>
      </w:r>
      <w:r w:rsidRPr="00DD2884">
        <w:t>count(distinct B)</w:t>
      </w:r>
      <w:r w:rsidRPr="00DD2884">
        <w:rPr>
          <w:rFonts w:hint="eastAsia"/>
        </w:rPr>
        <w:t>操作出现内存溢出错误。专家建议用户将累积操作拆分为两个轻量级操作如下：</w:t>
      </w:r>
    </w:p>
    <w:p w14:paraId="5A851463" w14:textId="77777777" w:rsidR="00DD2884" w:rsidRPr="00DD2884" w:rsidRDefault="00DD2884" w:rsidP="00DD2884">
      <w:pPr>
        <w:pStyle w:val="a"/>
      </w:pPr>
      <w:r w:rsidRPr="00DD2884">
        <w:rPr>
          <w:rFonts w:hint="eastAsia"/>
        </w:rPr>
        <w:t>原始版本：</w:t>
      </w:r>
      <w:r w:rsidRPr="00DD2884">
        <w:rPr>
          <w:rFonts w:hint="eastAsia"/>
        </w:rPr>
        <w:t>group</w:t>
      </w:r>
      <w:r w:rsidRPr="00DD2884">
        <w:t xml:space="preserve">by(A) </w:t>
      </w:r>
      <w:r w:rsidRPr="00DD2884">
        <w:rPr>
          <w:rFonts w:ascii="Cambria" w:hAnsi="Cambria" w:cs="Cambria"/>
        </w:rPr>
        <w:t>⇒</w:t>
      </w:r>
      <w:r w:rsidRPr="00DD2884">
        <w:t xml:space="preserve"> count(distinct B)</w:t>
      </w:r>
    </w:p>
    <w:p w14:paraId="3E6BFED2" w14:textId="77777777" w:rsidR="00DD2884" w:rsidRPr="00DD2884" w:rsidRDefault="00DD2884" w:rsidP="00DD2884">
      <w:pPr>
        <w:pStyle w:val="a"/>
      </w:pPr>
      <w:r w:rsidRPr="00DD2884">
        <w:rPr>
          <w:rFonts w:hint="eastAsia"/>
        </w:rPr>
        <w:t>优化版本：</w:t>
      </w:r>
      <w:r w:rsidRPr="00DD2884">
        <w:t xml:space="preserve">groupby(A, B) </w:t>
      </w:r>
      <w:r w:rsidRPr="00DD2884">
        <w:rPr>
          <w:rFonts w:ascii="Cambria" w:hAnsi="Cambria" w:cs="Cambria"/>
        </w:rPr>
        <w:t>⇒</w:t>
      </w:r>
      <w:r w:rsidRPr="00DD2884">
        <w:t xml:space="preserve"> output(A, B) </w:t>
      </w:r>
      <w:r w:rsidRPr="00DD2884">
        <w:rPr>
          <w:rFonts w:ascii="Cambria" w:hAnsi="Cambria" w:cs="Cambria"/>
        </w:rPr>
        <w:t>⇒</w:t>
      </w:r>
      <w:r w:rsidRPr="00DD2884">
        <w:t xml:space="preserve">   (1)</w:t>
      </w:r>
    </w:p>
    <w:p w14:paraId="501B847F" w14:textId="77777777" w:rsidR="00DD2884" w:rsidRPr="00DD2884" w:rsidRDefault="00DD2884" w:rsidP="00DD2884">
      <w:pPr>
        <w:pStyle w:val="a"/>
      </w:pPr>
      <w:r w:rsidRPr="00DD2884">
        <w:t xml:space="preserve">          groupby(A) </w:t>
      </w:r>
      <w:r w:rsidRPr="00DD2884">
        <w:rPr>
          <w:rFonts w:ascii="Cambria" w:hAnsi="Cambria" w:cs="Cambria"/>
        </w:rPr>
        <w:t>⇒</w:t>
      </w:r>
      <w:r w:rsidRPr="00DD2884">
        <w:t xml:space="preserve"> output(B)          (2)</w:t>
      </w:r>
    </w:p>
    <w:p w14:paraId="4AB6DD8B" w14:textId="77777777" w:rsidR="00DD2884" w:rsidRPr="00DD2884" w:rsidRDefault="00DD2884" w:rsidP="00DD2884">
      <w:pPr>
        <w:pStyle w:val="a"/>
      </w:pPr>
      <w:r w:rsidRPr="00DD2884">
        <w:rPr>
          <w:rFonts w:hint="eastAsia"/>
        </w:rPr>
        <w:t>第一步先将</w:t>
      </w:r>
      <w:r w:rsidRPr="00DD2884">
        <w:rPr>
          <w:rFonts w:hint="eastAsia"/>
        </w:rPr>
        <w:t>A</w:t>
      </w:r>
      <w:r w:rsidRPr="00DD2884">
        <w:rPr>
          <w:rFonts w:hint="eastAsia"/>
        </w:rPr>
        <w:t>和</w:t>
      </w:r>
      <w:r w:rsidRPr="00DD2884">
        <w:rPr>
          <w:rFonts w:hint="eastAsia"/>
        </w:rPr>
        <w:t>B</w:t>
      </w:r>
      <w:r w:rsidRPr="00DD2884">
        <w:rPr>
          <w:rFonts w:hint="eastAsia"/>
        </w:rPr>
        <w:t>联合起来进行聚合，也就是使用</w:t>
      </w:r>
      <w:r w:rsidRPr="00DD2884">
        <w:t>groupby(A, B)</w:t>
      </w:r>
      <w:r w:rsidRPr="00DD2884">
        <w:rPr>
          <w:rFonts w:hint="eastAsia"/>
        </w:rPr>
        <w:t>，得到的结果是不同的</w:t>
      </w:r>
      <w:r w:rsidRPr="00DD2884">
        <w:t>(A,</w:t>
      </w:r>
      <w:r w:rsidRPr="00DD2884">
        <w:rPr>
          <w:rFonts w:hint="eastAsia"/>
        </w:rPr>
        <w:t xml:space="preserve"> </w:t>
      </w:r>
      <w:r w:rsidRPr="00DD2884">
        <w:t>B)</w:t>
      </w:r>
      <w:r w:rsidRPr="00DD2884">
        <w:rPr>
          <w:rFonts w:hint="eastAsia"/>
        </w:rPr>
        <w:t>。第二步进行</w:t>
      </w:r>
      <w:r w:rsidRPr="00DD2884">
        <w:t>groupby(A)</w:t>
      </w:r>
      <w:r w:rsidRPr="00DD2884">
        <w:rPr>
          <w:rFonts w:hint="eastAsia"/>
        </w:rPr>
        <w:t>，然后直接输出</w:t>
      </w:r>
      <w:r w:rsidRPr="00DD2884">
        <w:rPr>
          <w:rFonts w:hint="eastAsia"/>
        </w:rPr>
        <w:t>groupby</w:t>
      </w:r>
      <w:r w:rsidRPr="00DD2884">
        <w:rPr>
          <w:rFonts w:hint="eastAsia"/>
        </w:rPr>
        <w:t>的结果（也就是不同的</w:t>
      </w:r>
      <w:r w:rsidRPr="00DD2884">
        <w:rPr>
          <w:rFonts w:hint="eastAsia"/>
        </w:rPr>
        <w:t>B</w:t>
      </w:r>
      <w:r w:rsidRPr="00DD2884">
        <w:rPr>
          <w:rFonts w:hint="eastAsia"/>
        </w:rPr>
        <w:t>）即可。</w:t>
      </w:r>
    </w:p>
    <w:p w14:paraId="645DFC6E" w14:textId="77777777" w:rsidR="00DD2884" w:rsidRPr="00DD2884" w:rsidRDefault="00DD2884" w:rsidP="00DD2884">
      <w:pPr>
        <w:pStyle w:val="a"/>
      </w:pPr>
    </w:p>
    <w:p w14:paraId="04A9E720" w14:textId="77777777" w:rsidR="00DD2884" w:rsidRPr="00DD2884" w:rsidRDefault="00DD2884" w:rsidP="00DD2884">
      <w:pPr>
        <w:pStyle w:val="a"/>
      </w:pPr>
      <w:r w:rsidRPr="00DD2884">
        <w:rPr>
          <w:rFonts w:hint="eastAsia"/>
        </w:rPr>
        <w:lastRenderedPageBreak/>
        <w:t>C</w:t>
      </w:r>
      <w:r w:rsidRPr="00DD2884">
        <w:t xml:space="preserve">. </w:t>
      </w:r>
      <w:r w:rsidRPr="00DD2884">
        <w:rPr>
          <w:rFonts w:hint="eastAsia"/>
        </w:rPr>
        <w:t>将部分聚集的中间结果</w:t>
      </w:r>
      <w:r w:rsidRPr="00DD2884">
        <w:rPr>
          <w:rFonts w:hint="eastAsia"/>
        </w:rPr>
        <w:t>spill</w:t>
      </w:r>
      <w:r w:rsidRPr="00DD2884">
        <w:rPr>
          <w:rFonts w:hint="eastAsia"/>
        </w:rPr>
        <w:t>到磁盘上</w:t>
      </w:r>
      <w:r w:rsidRPr="00DD2884">
        <w:rPr>
          <w:rFonts w:hint="eastAsia"/>
        </w:rPr>
        <w:t xml:space="preserve"> </w:t>
      </w:r>
    </w:p>
    <w:p w14:paraId="05145DF7" w14:textId="77777777" w:rsidR="00DD2884" w:rsidRPr="00DD2884" w:rsidRDefault="00DD2884" w:rsidP="00DD2884">
      <w:pPr>
        <w:pStyle w:val="a"/>
      </w:pPr>
      <w:r w:rsidRPr="00DD2884">
        <w:rPr>
          <w:rFonts w:hint="eastAsia"/>
        </w:rPr>
        <w:t>这个修复方法不是去优化用户代码，而是在累积的中间过变得过大之前将这些中间结果</w:t>
      </w:r>
      <w:r w:rsidRPr="00DD2884">
        <w:rPr>
          <w:rFonts w:hint="eastAsia"/>
        </w:rPr>
        <w:t>spill</w:t>
      </w:r>
      <w:r w:rsidRPr="00DD2884">
        <w:rPr>
          <w:rFonts w:hint="eastAsia"/>
        </w:rPr>
        <w:t>到磁盘上。</w:t>
      </w:r>
    </w:p>
    <w:p w14:paraId="79658E11" w14:textId="77777777" w:rsidR="00DD2884" w:rsidRPr="00DD2884" w:rsidRDefault="00DD2884" w:rsidP="00DD2884">
      <w:pPr>
        <w:pStyle w:val="a"/>
      </w:pPr>
      <w:r w:rsidRPr="00DD2884">
        <w:rPr>
          <w:rFonts w:hint="eastAsia"/>
        </w:rPr>
        <w:t>有</w:t>
      </w:r>
      <w:r w:rsidRPr="00DD2884">
        <w:rPr>
          <w:rFonts w:hint="eastAsia"/>
        </w:rPr>
        <w:t>3</w:t>
      </w:r>
      <w:r w:rsidRPr="00DD2884">
        <w:rPr>
          <w:rFonts w:hint="eastAsia"/>
        </w:rPr>
        <w:t>个内存溢出错误用到了这个修复方法。在其中一个错误中，</w:t>
      </w:r>
      <w:r w:rsidRPr="00DD2884">
        <w:t>map()</w:t>
      </w:r>
      <w:r w:rsidRPr="00DD2884">
        <w:rPr>
          <w:rFonts w:hint="eastAsia"/>
        </w:rPr>
        <w:t>每处理</w:t>
      </w:r>
      <w:r w:rsidRPr="00DD2884">
        <w:rPr>
          <w:rFonts w:hint="eastAsia"/>
        </w:rPr>
        <w:t>n</w:t>
      </w:r>
      <w:r w:rsidRPr="00DD2884">
        <w:rPr>
          <w:rFonts w:hint="eastAsia"/>
        </w:rPr>
        <w:t>个</w:t>
      </w:r>
      <w:r w:rsidRPr="00DD2884">
        <w:rPr>
          <w:rFonts w:hint="eastAsia"/>
        </w:rPr>
        <w:t>records</w:t>
      </w:r>
      <w:r w:rsidRPr="00DD2884">
        <w:rPr>
          <w:rFonts w:hint="eastAsia"/>
        </w:rPr>
        <w:t>，就把中间计算结果存放到磁盘上</w:t>
      </w:r>
      <w:r w:rsidRPr="00DD2884">
        <w:t>[e23]</w:t>
      </w:r>
      <w:r w:rsidRPr="00DD2884">
        <w:rPr>
          <w:rFonts w:hint="eastAsia"/>
        </w:rPr>
        <w:t>。在一个</w:t>
      </w:r>
      <w:r w:rsidRPr="00DD2884">
        <w:rPr>
          <w:rFonts w:hint="eastAsia"/>
        </w:rPr>
        <w:t>Hive</w:t>
      </w:r>
      <w:r w:rsidRPr="00DD2884">
        <w:rPr>
          <w:rFonts w:hint="eastAsia"/>
        </w:rPr>
        <w:t>错误中，专家建议用户将</w:t>
      </w:r>
      <w:r w:rsidRPr="00DD2884">
        <w:rPr>
          <w:rFonts w:hint="eastAsia"/>
        </w:rPr>
        <w:t>hive</w:t>
      </w:r>
      <w:r w:rsidRPr="00DD2884">
        <w:t>.map.aggr.hash.percentmemory</w:t>
      </w:r>
      <w:r w:rsidRPr="00DD2884">
        <w:rPr>
          <w:rFonts w:hint="eastAsia"/>
        </w:rPr>
        <w:t>从</w:t>
      </w:r>
      <w:r w:rsidRPr="00DD2884">
        <w:rPr>
          <w:rFonts w:hint="eastAsia"/>
        </w:rPr>
        <w:t>0.5</w:t>
      </w:r>
      <w:r w:rsidRPr="00DD2884">
        <w:rPr>
          <w:rFonts w:hint="eastAsia"/>
        </w:rPr>
        <w:t>调小到</w:t>
      </w:r>
      <w:r w:rsidRPr="00DD2884">
        <w:rPr>
          <w:rFonts w:hint="eastAsia"/>
        </w:rPr>
        <w:t>0.25</w:t>
      </w:r>
      <w:r w:rsidRPr="00DD2884">
        <w:rPr>
          <w:rFonts w:hint="eastAsia"/>
        </w:rPr>
        <w:t>，这意味着</w:t>
      </w:r>
      <w:r w:rsidRPr="00DD2884">
        <w:rPr>
          <w:rFonts w:hint="eastAsia"/>
        </w:rPr>
        <w:t>map</w:t>
      </w:r>
      <w:r w:rsidRPr="00DD2884">
        <w:t>()</w:t>
      </w:r>
      <w:r w:rsidRPr="00DD2884">
        <w:rPr>
          <w:rFonts w:hint="eastAsia"/>
        </w:rPr>
        <w:t>分配的</w:t>
      </w:r>
      <w:r w:rsidRPr="00DD2884">
        <w:rPr>
          <w:rFonts w:hint="eastAsia"/>
        </w:rPr>
        <w:t>HashMap</w:t>
      </w:r>
      <w:r w:rsidRPr="00DD2884">
        <w:rPr>
          <w:rFonts w:hint="eastAsia"/>
        </w:rPr>
        <w:t>占到内存总量</w:t>
      </w:r>
      <w:r w:rsidRPr="00DD2884">
        <w:rPr>
          <w:rFonts w:hint="eastAsia"/>
        </w:rPr>
        <w:t>25%</w:t>
      </w:r>
      <w:r w:rsidRPr="00DD2884">
        <w:rPr>
          <w:rFonts w:hint="eastAsia"/>
        </w:rPr>
        <w:t>的时候会将存放的数据</w:t>
      </w:r>
      <w:r w:rsidRPr="00DD2884">
        <w:rPr>
          <w:rFonts w:hint="eastAsia"/>
        </w:rPr>
        <w:t>spill</w:t>
      </w:r>
      <w:r w:rsidRPr="00DD2884">
        <w:rPr>
          <w:rFonts w:hint="eastAsia"/>
        </w:rPr>
        <w:t>到磁盘上</w:t>
      </w:r>
      <w:r w:rsidRPr="00DD2884">
        <w:t>[e48]</w:t>
      </w:r>
      <w:r w:rsidRPr="00DD2884">
        <w:rPr>
          <w:rFonts w:hint="eastAsia"/>
        </w:rPr>
        <w:t>。同样，在一个</w:t>
      </w:r>
      <w:r w:rsidRPr="00DD2884">
        <w:rPr>
          <w:rFonts w:hint="eastAsia"/>
        </w:rPr>
        <w:t>Pig</w:t>
      </w:r>
      <w:r w:rsidRPr="00DD2884">
        <w:rPr>
          <w:rFonts w:hint="eastAsia"/>
        </w:rPr>
        <w:t>错误中，专家建议用户将</w:t>
      </w:r>
      <w:r w:rsidRPr="00DD2884">
        <w:t>pig.cachedbag.memusage</w:t>
      </w:r>
      <w:r w:rsidRPr="00DD2884">
        <w:rPr>
          <w:rFonts w:hint="eastAsia"/>
        </w:rPr>
        <w:t>设为</w:t>
      </w:r>
      <w:r w:rsidRPr="00DD2884">
        <w:rPr>
          <w:rFonts w:hint="eastAsia"/>
        </w:rPr>
        <w:t>0.1</w:t>
      </w:r>
      <w:r w:rsidRPr="00DD2884">
        <w:rPr>
          <w:rFonts w:hint="eastAsia"/>
        </w:rPr>
        <w:t>或者更低，当</w:t>
      </w:r>
      <w:r w:rsidRPr="00DD2884">
        <w:rPr>
          <w:rFonts w:hint="eastAsia"/>
        </w:rPr>
        <w:t>Pig</w:t>
      </w:r>
      <w:r w:rsidRPr="00DD2884">
        <w:rPr>
          <w:rFonts w:hint="eastAsia"/>
        </w:rPr>
        <w:t>在内存中存放的内部数据（</w:t>
      </w:r>
      <w:r w:rsidRPr="00DD2884">
        <w:rPr>
          <w:rFonts w:hint="eastAsia"/>
        </w:rPr>
        <w:t>bag</w:t>
      </w:r>
      <w:r w:rsidRPr="00DD2884">
        <w:rPr>
          <w:rFonts w:hint="eastAsia"/>
        </w:rPr>
        <w:t>）达到这个界限时会</w:t>
      </w:r>
      <w:r w:rsidRPr="00DD2884">
        <w:rPr>
          <w:rFonts w:hint="eastAsia"/>
        </w:rPr>
        <w:t>spill</w:t>
      </w:r>
      <w:r w:rsidRPr="00DD2884">
        <w:rPr>
          <w:rFonts w:hint="eastAsia"/>
        </w:rPr>
        <w:t>到磁盘</w:t>
      </w:r>
      <w:r w:rsidRPr="00DD2884">
        <w:t>[e25]</w:t>
      </w:r>
      <w:r w:rsidRPr="00DD2884">
        <w:rPr>
          <w:rFonts w:hint="eastAsia"/>
        </w:rPr>
        <w:t>。</w:t>
      </w:r>
    </w:p>
    <w:p w14:paraId="48080B00" w14:textId="77777777" w:rsidR="00DD2884" w:rsidRPr="00DD2884" w:rsidRDefault="00DD2884" w:rsidP="00DD2884">
      <w:pPr>
        <w:pStyle w:val="a"/>
      </w:pPr>
    </w:p>
    <w:p w14:paraId="779ADD55" w14:textId="77777777" w:rsidR="00DD2884" w:rsidRPr="00DD2884" w:rsidRDefault="00DD2884" w:rsidP="00DD2884">
      <w:pPr>
        <w:pStyle w:val="a"/>
      </w:pPr>
      <w:r w:rsidRPr="00DD2884">
        <w:rPr>
          <w:rFonts w:hint="eastAsia"/>
        </w:rPr>
        <w:t>D</w:t>
      </w:r>
      <w:r w:rsidRPr="00DD2884">
        <w:t xml:space="preserve">. </w:t>
      </w:r>
      <w:r w:rsidRPr="00DD2884">
        <w:rPr>
          <w:rFonts w:hint="eastAsia"/>
        </w:rPr>
        <w:t>跳过异常大的数据</w:t>
      </w:r>
      <w:r w:rsidRPr="00DD2884">
        <w:rPr>
          <w:rFonts w:hint="eastAsia"/>
        </w:rPr>
        <w:t xml:space="preserve"> </w:t>
      </w:r>
    </w:p>
    <w:p w14:paraId="0B29FA05" w14:textId="77777777" w:rsidR="00DD2884" w:rsidRPr="00DD2884" w:rsidRDefault="00DD2884" w:rsidP="00DD2884">
      <w:pPr>
        <w:pStyle w:val="a"/>
      </w:pPr>
      <w:r w:rsidRPr="00DD2884">
        <w:rPr>
          <w:rFonts w:hint="eastAsia"/>
        </w:rPr>
        <w:t>这个修复方法的意思是当遇到特别大的</w:t>
      </w:r>
      <w:r w:rsidRPr="00DD2884">
        <w:rPr>
          <w:rFonts w:hint="eastAsia"/>
        </w:rPr>
        <w:t>record</w:t>
      </w:r>
      <w:r w:rsidRPr="00DD2884">
        <w:rPr>
          <w:rFonts w:hint="eastAsia"/>
        </w:rPr>
        <w:t>或者</w:t>
      </w:r>
      <w:r w:rsidRPr="00DD2884">
        <w:t>&lt;k, list(v)&gt;</w:t>
      </w:r>
      <w:r w:rsidRPr="00DD2884">
        <w:rPr>
          <w:rFonts w:hint="eastAsia"/>
        </w:rPr>
        <w:t>组时，直接跳过这个数据而不处理。我们很惊奇地看到还有这样</w:t>
      </w:r>
      <w:r w:rsidRPr="00DD2884">
        <w:rPr>
          <w:rFonts w:hint="eastAsia"/>
        </w:rPr>
        <w:t>tricky</w:t>
      </w:r>
      <w:r w:rsidRPr="00DD2884">
        <w:rPr>
          <w:rFonts w:hint="eastAsia"/>
        </w:rPr>
        <w:t>的修复方法，原因可能是有时难以去优化用户代码，尤其是当用户代码使用了第三方包的时候。这个修复方法同样适用于那些某些不需要精确结果的应用，比如对大规模数据进行简单统计的应用。</w:t>
      </w:r>
    </w:p>
    <w:p w14:paraId="64695A45" w14:textId="77777777" w:rsidR="00DD2884" w:rsidRPr="00DD2884" w:rsidRDefault="00DD2884" w:rsidP="00DD2884">
      <w:pPr>
        <w:pStyle w:val="a"/>
      </w:pPr>
      <w:r w:rsidRPr="00DD2884">
        <w:rPr>
          <w:rFonts w:hint="eastAsia"/>
        </w:rPr>
        <w:t>有</w:t>
      </w:r>
      <w:r w:rsidRPr="00DD2884">
        <w:rPr>
          <w:rFonts w:hint="eastAsia"/>
        </w:rPr>
        <w:t>2</w:t>
      </w:r>
      <w:r w:rsidRPr="00DD2884">
        <w:rPr>
          <w:rFonts w:hint="eastAsia"/>
        </w:rPr>
        <w:t>个内存溢出错误用到了这个修复方法。第一个错误发生在一个视频推荐应用里面。出错地方是这个应用的用户代码处理了异常数据（有一个用户包含了</w:t>
      </w:r>
      <w:r w:rsidRPr="00DD2884">
        <w:rPr>
          <w:rFonts w:hint="eastAsia"/>
        </w:rPr>
        <w:t>10</w:t>
      </w:r>
      <w:r w:rsidRPr="00DD2884">
        <w:rPr>
          <w:rFonts w:hint="eastAsia"/>
        </w:rPr>
        <w:t>万个观影信息）。修复方法是跳过这些异常用户的数据，因为这些用户可能是机器人，而且这个应用最多只需要一个用户的</w:t>
      </w:r>
      <w:r w:rsidRPr="00DD2884">
        <w:rPr>
          <w:rFonts w:hint="eastAsia"/>
        </w:rPr>
        <w:t>100</w:t>
      </w:r>
      <w:r w:rsidRPr="00DD2884">
        <w:rPr>
          <w:rFonts w:hint="eastAsia"/>
        </w:rPr>
        <w:t>部观影信息来进行特征建模</w:t>
      </w:r>
      <w:r w:rsidRPr="00DD2884">
        <w:t>[e49]</w:t>
      </w:r>
      <w:r w:rsidRPr="00DD2884">
        <w:rPr>
          <w:rFonts w:hint="eastAsia"/>
        </w:rPr>
        <w:t>。在另一个错误中，热点</w:t>
      </w:r>
      <w:r w:rsidRPr="00DD2884">
        <w:rPr>
          <w:rFonts w:hint="eastAsia"/>
        </w:rPr>
        <w:t>key</w:t>
      </w:r>
      <w:r w:rsidRPr="00DD2884">
        <w:rPr>
          <w:rFonts w:hint="eastAsia"/>
        </w:rPr>
        <w:t>对应的</w:t>
      </w:r>
      <w:r w:rsidRPr="00DD2884">
        <w:rPr>
          <w:rFonts w:hint="eastAsia"/>
        </w:rPr>
        <w:t>values</w:t>
      </w:r>
      <w:r w:rsidRPr="00DD2884">
        <w:rPr>
          <w:rFonts w:hint="eastAsia"/>
        </w:rPr>
        <w:t>被直接跳过，因为它们对最终结果并没有产生影响</w:t>
      </w:r>
      <w:r w:rsidRPr="00DD2884">
        <w:t>[e38]</w:t>
      </w:r>
      <w:r w:rsidRPr="00DD2884">
        <w:rPr>
          <w:rFonts w:hint="eastAsia"/>
        </w:rPr>
        <w:t>。</w:t>
      </w:r>
    </w:p>
    <w:p w14:paraId="19C7A2B2" w14:textId="2C609A11" w:rsidR="00771AEF" w:rsidRPr="00771AEF" w:rsidRDefault="00D93906" w:rsidP="00D93906">
      <w:pPr>
        <w:pStyle w:val="Heading3"/>
        <w:ind w:left="0" w:firstLine="0"/>
      </w:pPr>
      <w:bookmarkStart w:id="148" w:name="_Toc305878414"/>
      <w:r w:rsidRPr="00D93906">
        <w:rPr>
          <w:rFonts w:hint="eastAsia"/>
        </w:rPr>
        <w:t>Driver程序相关的修复方法</w:t>
      </w:r>
      <w:bookmarkEnd w:id="148"/>
    </w:p>
    <w:p w14:paraId="2D9DD534" w14:textId="77777777" w:rsidR="006229D2" w:rsidRDefault="006229D2" w:rsidP="00067B01"/>
    <w:p w14:paraId="793D8CB4" w14:textId="77777777" w:rsidR="00D93906" w:rsidRDefault="00D93906" w:rsidP="00D93906">
      <w:pPr>
        <w:pStyle w:val="a"/>
      </w:pPr>
      <w:r>
        <w:rPr>
          <w:rFonts w:hint="eastAsia"/>
        </w:rPr>
        <w:t>针对</w:t>
      </w:r>
      <w:r>
        <w:rPr>
          <w:rFonts w:hint="eastAsia"/>
        </w:rPr>
        <w:t>driver</w:t>
      </w:r>
      <w:r>
        <w:rPr>
          <w:rFonts w:hint="eastAsia"/>
        </w:rPr>
        <w:t>收集大量</w:t>
      </w:r>
      <w:r>
        <w:rPr>
          <w:rFonts w:hint="eastAsia"/>
        </w:rPr>
        <w:t>task</w:t>
      </w:r>
      <w:r>
        <w:rPr>
          <w:rFonts w:hint="eastAsia"/>
        </w:rPr>
        <w:t>计算结果而导致内存溢出的情况，有两种相应的修复方法。</w:t>
      </w:r>
      <w:r>
        <w:rPr>
          <w:rFonts w:hint="eastAsia"/>
        </w:rPr>
        <w:t xml:space="preserve"> </w:t>
      </w:r>
    </w:p>
    <w:p w14:paraId="494BD9CA" w14:textId="77777777" w:rsidR="00D93906" w:rsidRDefault="00D93906" w:rsidP="00D93906">
      <w:pPr>
        <w:pStyle w:val="a"/>
      </w:pPr>
    </w:p>
    <w:p w14:paraId="7DEEF2B8" w14:textId="77777777" w:rsidR="00D93906" w:rsidRDefault="00D93906" w:rsidP="00D93906">
      <w:pPr>
        <w:pStyle w:val="a"/>
      </w:pPr>
      <w:r>
        <w:rPr>
          <w:rFonts w:hint="eastAsia"/>
        </w:rPr>
        <w:t xml:space="preserve">A. </w:t>
      </w:r>
      <w:r>
        <w:rPr>
          <w:rFonts w:hint="eastAsia"/>
        </w:rPr>
        <w:t>使用树形聚合（</w:t>
      </w:r>
      <w:r>
        <w:rPr>
          <w:rFonts w:hint="eastAsia"/>
        </w:rPr>
        <w:t>Tree aggregation</w:t>
      </w:r>
      <w:r>
        <w:rPr>
          <w:rFonts w:hint="eastAsia"/>
        </w:rPr>
        <w:t>）</w:t>
      </w:r>
      <w:r>
        <w:rPr>
          <w:rFonts w:hint="eastAsia"/>
        </w:rPr>
        <w:t xml:space="preserve"> </w:t>
      </w:r>
    </w:p>
    <w:p w14:paraId="52E282F7" w14:textId="77777777" w:rsidR="00D93906" w:rsidRDefault="00D93906" w:rsidP="00D93906">
      <w:pPr>
        <w:pStyle w:val="a"/>
      </w:pPr>
      <w:r>
        <w:rPr>
          <w:rFonts w:hint="eastAsia"/>
        </w:rPr>
        <w:t>这个修复方法以多层树的方式来收集和聚合从</w:t>
      </w:r>
      <w:r>
        <w:rPr>
          <w:rFonts w:hint="eastAsia"/>
        </w:rPr>
        <w:t>task</w:t>
      </w:r>
      <w:r>
        <w:rPr>
          <w:rFonts w:hint="eastAsia"/>
        </w:rPr>
        <w:t>那里获得的输出结果。在第一层，这种方法对</w:t>
      </w:r>
      <w:r>
        <w:rPr>
          <w:rFonts w:hint="eastAsia"/>
        </w:rPr>
        <w:t>task</w:t>
      </w:r>
      <w:r>
        <w:rPr>
          <w:rFonts w:hint="eastAsia"/>
        </w:rPr>
        <w:t>的输出数据进行两两聚合，这样相当只剩一般的</w:t>
      </w:r>
      <w:r>
        <w:rPr>
          <w:rFonts w:hint="eastAsia"/>
        </w:rPr>
        <w:t>task</w:t>
      </w:r>
      <w:r>
        <w:rPr>
          <w:rFonts w:hint="eastAsia"/>
        </w:rPr>
        <w:t>的输出结果。接着，在第二层到第</w:t>
      </w:r>
      <w:r>
        <w:rPr>
          <w:rFonts w:hint="eastAsia"/>
        </w:rPr>
        <w:t>n</w:t>
      </w:r>
      <w:r>
        <w:rPr>
          <w:rFonts w:hint="eastAsia"/>
        </w:rPr>
        <w:t>层，仍然执行相同的两两聚合操作，最后的两两聚合由</w:t>
      </w:r>
      <w:r>
        <w:rPr>
          <w:rFonts w:hint="eastAsia"/>
        </w:rPr>
        <w:t>driver</w:t>
      </w:r>
      <w:r>
        <w:rPr>
          <w:rFonts w:hint="eastAsia"/>
        </w:rPr>
        <w:t>程序来完成，但此时存在于</w:t>
      </w:r>
      <w:r>
        <w:rPr>
          <w:rFonts w:hint="eastAsia"/>
        </w:rPr>
        <w:t>driver</w:t>
      </w:r>
      <w:r>
        <w:rPr>
          <w:rFonts w:hint="eastAsia"/>
        </w:rPr>
        <w:t>中的数据将会很少。</w:t>
      </w:r>
    </w:p>
    <w:p w14:paraId="56C71CF7" w14:textId="77777777" w:rsidR="00D93906" w:rsidRDefault="00D93906" w:rsidP="00D93906">
      <w:pPr>
        <w:pStyle w:val="a"/>
      </w:pPr>
      <w:r>
        <w:rPr>
          <w:rFonts w:hint="eastAsia"/>
        </w:rPr>
        <w:t>有</w:t>
      </w:r>
      <w:r>
        <w:rPr>
          <w:rFonts w:hint="eastAsia"/>
        </w:rPr>
        <w:t>2</w:t>
      </w:r>
      <w:r>
        <w:rPr>
          <w:rFonts w:hint="eastAsia"/>
        </w:rPr>
        <w:t>个</w:t>
      </w:r>
      <w:r>
        <w:rPr>
          <w:rFonts w:hint="eastAsia"/>
        </w:rPr>
        <w:t>MLlib</w:t>
      </w:r>
      <w:r>
        <w:rPr>
          <w:rFonts w:hint="eastAsia"/>
        </w:rPr>
        <w:t>应用出现的内存溢出错误用到了这个修复方法。用户使用树形</w:t>
      </w:r>
      <w:r>
        <w:rPr>
          <w:rFonts w:hint="eastAsia"/>
        </w:rPr>
        <w:lastRenderedPageBreak/>
        <w:t>聚合方法来避免直接去收集过多的</w:t>
      </w:r>
      <w:r>
        <w:rPr>
          <w:rFonts w:hint="eastAsia"/>
        </w:rPr>
        <w:t>task</w:t>
      </w:r>
      <w:r>
        <w:rPr>
          <w:rFonts w:hint="eastAsia"/>
        </w:rPr>
        <w:t>结果（比如向量</w:t>
      </w:r>
      <w:r>
        <w:rPr>
          <w:rFonts w:hint="eastAsia"/>
        </w:rPr>
        <w:t>[e50]</w:t>
      </w:r>
      <w:r>
        <w:rPr>
          <w:rFonts w:hint="eastAsia"/>
        </w:rPr>
        <w:t>和梯度</w:t>
      </w:r>
      <w:r>
        <w:rPr>
          <w:rFonts w:hint="eastAsia"/>
        </w:rPr>
        <w:t>[e51]</w:t>
      </w:r>
      <w:r>
        <w:rPr>
          <w:rFonts w:hint="eastAsia"/>
        </w:rPr>
        <w:t>）。</w:t>
      </w:r>
    </w:p>
    <w:p w14:paraId="2FAF0467" w14:textId="77777777" w:rsidR="00D93906" w:rsidRDefault="00D93906" w:rsidP="00D93906">
      <w:pPr>
        <w:pStyle w:val="a"/>
      </w:pPr>
    </w:p>
    <w:p w14:paraId="6848A0A2" w14:textId="77777777" w:rsidR="00D93906" w:rsidRDefault="00D93906" w:rsidP="00D93906">
      <w:pPr>
        <w:pStyle w:val="a"/>
      </w:pPr>
      <w:r>
        <w:rPr>
          <w:rFonts w:hint="eastAsia"/>
        </w:rPr>
        <w:t xml:space="preserve">B. </w:t>
      </w:r>
      <w:r>
        <w:rPr>
          <w:rFonts w:hint="eastAsia"/>
        </w:rPr>
        <w:t>调整应用本身的参数</w:t>
      </w:r>
      <w:r>
        <w:rPr>
          <w:rFonts w:hint="eastAsia"/>
        </w:rPr>
        <w:t xml:space="preserve"> </w:t>
      </w:r>
    </w:p>
    <w:p w14:paraId="4547500D" w14:textId="77777777" w:rsidR="00D93906" w:rsidRDefault="00D93906" w:rsidP="00D93906">
      <w:pPr>
        <w:pStyle w:val="a"/>
      </w:pPr>
      <w:r>
        <w:rPr>
          <w:rFonts w:hint="eastAsia"/>
        </w:rPr>
        <w:t>为了修复内存溢出错误，专家和用户甚至尝试去调整应用本身的参数。在一些机器学习应用，比如</w:t>
      </w:r>
      <w:r>
        <w:rPr>
          <w:rFonts w:hint="eastAsia"/>
        </w:rPr>
        <w:t>SVD</w:t>
      </w:r>
      <w:r>
        <w:rPr>
          <w:rFonts w:hint="eastAsia"/>
        </w:rPr>
        <w:t>和</w:t>
      </w:r>
      <w:r>
        <w:rPr>
          <w:rFonts w:hint="eastAsia"/>
        </w:rPr>
        <w:t>ALS</w:t>
      </w:r>
      <w:r>
        <w:rPr>
          <w:rFonts w:hint="eastAsia"/>
        </w:rPr>
        <w:t>中，</w:t>
      </w:r>
      <w:r>
        <w:rPr>
          <w:rFonts w:hint="eastAsia"/>
        </w:rPr>
        <w:t>task</w:t>
      </w:r>
      <w:r>
        <w:rPr>
          <w:rFonts w:hint="eastAsia"/>
        </w:rPr>
        <w:t>的输出数据大小与应用本身的参数（比如</w:t>
      </w:r>
      <w:r>
        <w:rPr>
          <w:rFonts w:hint="eastAsia"/>
        </w:rPr>
        <w:t>SVD</w:t>
      </w:r>
      <w:r>
        <w:rPr>
          <w:rFonts w:hint="eastAsia"/>
        </w:rPr>
        <w:t>中的</w:t>
      </w:r>
      <w:r>
        <w:rPr>
          <w:rFonts w:hint="eastAsia"/>
        </w:rPr>
        <w:t>k</w:t>
      </w:r>
      <w:r>
        <w:rPr>
          <w:rFonts w:hint="eastAsia"/>
        </w:rPr>
        <w:t>和</w:t>
      </w:r>
      <w:r>
        <w:rPr>
          <w:rFonts w:hint="eastAsia"/>
        </w:rPr>
        <w:t>ALS</w:t>
      </w:r>
      <w:r>
        <w:rPr>
          <w:rFonts w:hint="eastAsia"/>
        </w:rPr>
        <w:t>中的</w:t>
      </w:r>
      <w:r>
        <w:rPr>
          <w:rFonts w:hint="eastAsia"/>
        </w:rPr>
        <w:t>rank</w:t>
      </w:r>
      <w:r>
        <w:rPr>
          <w:rFonts w:hint="eastAsia"/>
        </w:rPr>
        <w:t>）存在线性或多项式相关性。降低这些参数就一位置</w:t>
      </w:r>
      <w:r>
        <w:rPr>
          <w:rFonts w:hint="eastAsia"/>
        </w:rPr>
        <w:t>task</w:t>
      </w:r>
      <w:r>
        <w:rPr>
          <w:rFonts w:hint="eastAsia"/>
        </w:rPr>
        <w:t>的输出数据大小会变小。</w:t>
      </w:r>
    </w:p>
    <w:p w14:paraId="5BD6DD76" w14:textId="77777777" w:rsidR="00D93906" w:rsidRDefault="00D93906" w:rsidP="00D93906">
      <w:pPr>
        <w:pStyle w:val="a"/>
      </w:pPr>
      <w:r>
        <w:rPr>
          <w:rFonts w:hint="eastAsia"/>
        </w:rPr>
        <w:t>有</w:t>
      </w:r>
      <w:r>
        <w:rPr>
          <w:rFonts w:hint="eastAsia"/>
        </w:rPr>
        <w:t>2</w:t>
      </w:r>
      <w:r>
        <w:rPr>
          <w:rFonts w:hint="eastAsia"/>
        </w:rPr>
        <w:t>个</w:t>
      </w:r>
      <w:r>
        <w:rPr>
          <w:rFonts w:hint="eastAsia"/>
        </w:rPr>
        <w:t>MLlib</w:t>
      </w:r>
      <w:r>
        <w:rPr>
          <w:rFonts w:hint="eastAsia"/>
        </w:rPr>
        <w:t>应用出现的内存溢出错误用到了这个修复方法。第一个是去调小</w:t>
      </w:r>
      <w:r>
        <w:rPr>
          <w:rFonts w:hint="eastAsia"/>
        </w:rPr>
        <w:t>SVD</w:t>
      </w:r>
      <w:r>
        <w:rPr>
          <w:rFonts w:hint="eastAsia"/>
        </w:rPr>
        <w:t>的参数</w:t>
      </w:r>
      <w:r>
        <w:rPr>
          <w:rFonts w:hint="eastAsia"/>
        </w:rPr>
        <w:t>k</w:t>
      </w:r>
      <w:r>
        <w:rPr>
          <w:rFonts w:hint="eastAsia"/>
        </w:rPr>
        <w:t>，第二个是把</w:t>
      </w:r>
      <w:r>
        <w:rPr>
          <w:rFonts w:hint="eastAsia"/>
        </w:rPr>
        <w:t>ALS</w:t>
      </w:r>
      <w:r>
        <w:rPr>
          <w:rFonts w:hint="eastAsia"/>
        </w:rPr>
        <w:t>的</w:t>
      </w:r>
      <w:r>
        <w:rPr>
          <w:rFonts w:hint="eastAsia"/>
        </w:rPr>
        <w:t>rank</w:t>
      </w:r>
      <w:r>
        <w:rPr>
          <w:rFonts w:hint="eastAsia"/>
        </w:rPr>
        <w:t>调小到</w:t>
      </w:r>
      <w:r>
        <w:rPr>
          <w:rFonts w:hint="eastAsia"/>
        </w:rPr>
        <w:t>40</w:t>
      </w:r>
      <w:r>
        <w:rPr>
          <w:rFonts w:hint="eastAsia"/>
        </w:rPr>
        <w:t>以下。</w:t>
      </w:r>
    </w:p>
    <w:p w14:paraId="174AC8FF" w14:textId="77777777" w:rsidR="00D93906" w:rsidRDefault="00D93906" w:rsidP="00D93906">
      <w:pPr>
        <w:pStyle w:val="a"/>
      </w:pPr>
    </w:p>
    <w:tbl>
      <w:tblPr>
        <w:tblStyle w:val="TableGrid"/>
        <w:tblW w:w="0" w:type="auto"/>
        <w:tblLook w:val="04A0" w:firstRow="1" w:lastRow="0" w:firstColumn="1" w:lastColumn="0" w:noHBand="0" w:noVBand="1"/>
      </w:tblPr>
      <w:tblGrid>
        <w:gridCol w:w="8528"/>
      </w:tblGrid>
      <w:tr w:rsidR="00D93906" w14:paraId="3A9A5617" w14:textId="77777777" w:rsidTr="00D93906">
        <w:tc>
          <w:tcPr>
            <w:tcW w:w="9343" w:type="dxa"/>
          </w:tcPr>
          <w:p w14:paraId="795443DB" w14:textId="77777777" w:rsidR="00D93906" w:rsidRDefault="00D93906" w:rsidP="00D93906">
            <w:pPr>
              <w:pStyle w:val="a"/>
              <w:ind w:firstLineChars="0" w:firstLine="0"/>
            </w:pPr>
            <w:r>
              <w:rPr>
                <w:rFonts w:hint="eastAsia"/>
              </w:rPr>
              <w:t>Finding 4</w:t>
            </w:r>
            <w:r>
              <w:rPr>
                <w:rFonts w:hint="eastAsia"/>
              </w:rPr>
              <w:t>：常见的修复方法包含：调整内存或者数据流相关的配置，对运行时数据进行动态划分，优化用户代码逻辑。我们也很惊奇地发现一些</w:t>
            </w:r>
            <w:r>
              <w:rPr>
                <w:rFonts w:hint="eastAsia"/>
              </w:rPr>
              <w:t>tricky</w:t>
            </w:r>
            <w:r>
              <w:rPr>
                <w:rFonts w:hint="eastAsia"/>
              </w:rPr>
              <w:t>的修复方法，比如使用组合</w:t>
            </w:r>
            <w:r>
              <w:rPr>
                <w:rFonts w:hint="eastAsia"/>
              </w:rPr>
              <w:t>key</w:t>
            </w:r>
            <w:r>
              <w:rPr>
                <w:rFonts w:hint="eastAsia"/>
              </w:rPr>
              <w:t>，跳过异常大的</w:t>
            </w:r>
            <w:r>
              <w:rPr>
                <w:rFonts w:hint="eastAsia"/>
              </w:rPr>
              <w:t>records</w:t>
            </w:r>
            <w:r>
              <w:rPr>
                <w:rFonts w:hint="eastAsia"/>
              </w:rPr>
              <w:t>等。</w:t>
            </w:r>
          </w:p>
          <w:p w14:paraId="074D469B" w14:textId="3A27789C" w:rsidR="00D93906" w:rsidRDefault="00D93906" w:rsidP="00D93906">
            <w:pPr>
              <w:pStyle w:val="a"/>
              <w:ind w:firstLineChars="0" w:firstLine="0"/>
            </w:pPr>
            <w:r>
              <w:rPr>
                <w:rFonts w:hint="eastAsia"/>
              </w:rPr>
              <w:t>Implication</w:t>
            </w:r>
            <w:r>
              <w:rPr>
                <w:rFonts w:hint="eastAsia"/>
              </w:rPr>
              <w:t>：用户很难在不知道运行时输入数据量的情况下设计出</w:t>
            </w:r>
            <w:r>
              <w:rPr>
                <w:rFonts w:hint="eastAsia"/>
              </w:rPr>
              <w:t xml:space="preserve">memory-efficient </w:t>
            </w:r>
            <w:r>
              <w:rPr>
                <w:rFonts w:hint="eastAsia"/>
              </w:rPr>
              <w:t>的代码。</w:t>
            </w:r>
          </w:p>
        </w:tc>
      </w:tr>
    </w:tbl>
    <w:p w14:paraId="0E805AF1" w14:textId="77777777" w:rsidR="00D93906" w:rsidRDefault="00D93906" w:rsidP="00D93906">
      <w:pPr>
        <w:pStyle w:val="a"/>
      </w:pPr>
    </w:p>
    <w:p w14:paraId="5DC66D02" w14:textId="03EFE2E8" w:rsidR="00704B95" w:rsidRPr="00704B95" w:rsidRDefault="00704B95" w:rsidP="00704B95">
      <w:pPr>
        <w:pStyle w:val="Heading2"/>
        <w:rPr>
          <w:b/>
        </w:rPr>
      </w:pPr>
      <w:bookmarkStart w:id="149" w:name="_Toc305439854"/>
      <w:bookmarkStart w:id="150" w:name="_Toc305878415"/>
      <w:r w:rsidRPr="00704B95">
        <w:rPr>
          <w:rFonts w:hint="eastAsia"/>
          <w:b/>
        </w:rPr>
        <w:t>RQ3（框架改进方法）的研究结果</w:t>
      </w:r>
      <w:bookmarkEnd w:id="149"/>
      <w:bookmarkEnd w:id="150"/>
    </w:p>
    <w:p w14:paraId="34EFDE36" w14:textId="77777777" w:rsidR="00704B95" w:rsidRPr="00704B95" w:rsidRDefault="00704B95" w:rsidP="00704B95">
      <w:pPr>
        <w:pStyle w:val="a"/>
      </w:pPr>
      <w:r w:rsidRPr="00704B95">
        <w:rPr>
          <w:rFonts w:hint="eastAsia"/>
        </w:rPr>
        <w:t>因为内存溢出错误不能被现有的错误容忍机制解决，设计新的错误容忍机制和错误诊断方法很重要。</w:t>
      </w:r>
    </w:p>
    <w:p w14:paraId="712C8D43" w14:textId="77777777" w:rsidR="00704B95" w:rsidRPr="00704B95" w:rsidRDefault="00704B95" w:rsidP="00704B95">
      <w:pPr>
        <w:pStyle w:val="a"/>
      </w:pPr>
      <w:r w:rsidRPr="00704B95">
        <w:rPr>
          <w:rFonts w:hint="eastAsia"/>
        </w:rPr>
        <w:t>从我们总结出的错误原因和我们重现的错误诊断经验中发现两种可以提高框架错误容忍能力和一种辅助错误诊断的方法。</w:t>
      </w:r>
    </w:p>
    <w:p w14:paraId="2050BC59" w14:textId="77777777" w:rsidR="00704B95" w:rsidRDefault="00704B95" w:rsidP="00704B95">
      <w:pPr>
        <w:pStyle w:val="a"/>
      </w:pPr>
    </w:p>
    <w:p w14:paraId="5AF13B92" w14:textId="2A18971C" w:rsidR="00704B95" w:rsidRPr="00704B95" w:rsidRDefault="00704B95" w:rsidP="00704B95">
      <w:pPr>
        <w:pStyle w:val="Heading3"/>
        <w:ind w:left="0" w:firstLine="0"/>
      </w:pPr>
      <w:bookmarkStart w:id="151" w:name="_Toc305878416"/>
      <w:r>
        <w:rPr>
          <w:rFonts w:hint="eastAsia"/>
        </w:rPr>
        <w:t>辅助错误诊断的方法</w:t>
      </w:r>
      <w:bookmarkEnd w:id="151"/>
    </w:p>
    <w:p w14:paraId="06170E4D" w14:textId="77777777" w:rsidR="00704B95" w:rsidRPr="00704B95" w:rsidRDefault="00704B95" w:rsidP="00704B95">
      <w:pPr>
        <w:pStyle w:val="a"/>
      </w:pPr>
      <w:r w:rsidRPr="00704B95">
        <w:rPr>
          <w:rFonts w:hint="eastAsia"/>
        </w:rPr>
        <w:t>A</w:t>
      </w:r>
      <w:r w:rsidRPr="00704B95">
        <w:t xml:space="preserve">. </w:t>
      </w:r>
      <w:r w:rsidRPr="00704B95">
        <w:rPr>
          <w:rFonts w:hint="eastAsia"/>
        </w:rPr>
        <w:t>提供详细的数据流统计信息</w:t>
      </w:r>
    </w:p>
    <w:p w14:paraId="3D8C54B9" w14:textId="77777777" w:rsidR="00704B95" w:rsidRPr="00704B95" w:rsidRDefault="00704B95" w:rsidP="00704B95">
      <w:pPr>
        <w:pStyle w:val="a"/>
      </w:pPr>
      <w:r w:rsidRPr="00704B95">
        <w:rPr>
          <w:rFonts w:hint="eastAsia"/>
        </w:rPr>
        <w:t>数据流异常是内存溢出错误的常见原因，但是当前的框架只提供了很少的数据流信息。比如，</w:t>
      </w:r>
      <w:r w:rsidRPr="00704B95">
        <w:rPr>
          <w:rFonts w:hint="eastAsia"/>
        </w:rPr>
        <w:t>Hadoop</w:t>
      </w:r>
      <w:r w:rsidRPr="00704B95">
        <w:rPr>
          <w:rFonts w:hint="eastAsia"/>
        </w:rPr>
        <w:t>只统计当前已经处理过的</w:t>
      </w:r>
      <w:r w:rsidRPr="00704B95">
        <w:rPr>
          <w:rFonts w:hint="eastAsia"/>
        </w:rPr>
        <w:t>records</w:t>
      </w:r>
      <w:r w:rsidRPr="00704B95">
        <w:rPr>
          <w:rFonts w:hint="eastAsia"/>
        </w:rPr>
        <w:t>个数，而</w:t>
      </w:r>
      <w:r w:rsidRPr="00704B95">
        <w:rPr>
          <w:rFonts w:hint="eastAsia"/>
        </w:rPr>
        <w:t>Spark</w:t>
      </w:r>
      <w:r w:rsidRPr="00704B95">
        <w:rPr>
          <w:rFonts w:hint="eastAsia"/>
        </w:rPr>
        <w:t>还需要用户自己写程序去统计当前已经处理的</w:t>
      </w:r>
      <w:r w:rsidRPr="00704B95">
        <w:rPr>
          <w:rFonts w:hint="eastAsia"/>
        </w:rPr>
        <w:t>records</w:t>
      </w:r>
      <w:r w:rsidRPr="00704B95">
        <w:rPr>
          <w:rFonts w:hint="eastAsia"/>
        </w:rPr>
        <w:t>个数。</w:t>
      </w:r>
    </w:p>
    <w:p w14:paraId="4B9B1240" w14:textId="77777777" w:rsidR="00704B95" w:rsidRPr="00704B95" w:rsidRDefault="00704B95" w:rsidP="00704B95">
      <w:pPr>
        <w:pStyle w:val="a"/>
      </w:pPr>
      <w:r w:rsidRPr="00704B95">
        <w:rPr>
          <w:rFonts w:hint="eastAsia"/>
        </w:rPr>
        <w:t>如果框架能够提供详细的数据流统计信息，那么内存溢出错误诊断将会变得简单。数据统计信息包括已经处理过的</w:t>
      </w:r>
      <w:r w:rsidRPr="00704B95">
        <w:rPr>
          <w:rFonts w:hint="eastAsia"/>
        </w:rPr>
        <w:t>records</w:t>
      </w:r>
      <w:r w:rsidRPr="00704B95">
        <w:rPr>
          <w:rFonts w:hint="eastAsia"/>
        </w:rPr>
        <w:t>统计信息，比如最大／最小／平均</w:t>
      </w:r>
      <w:r w:rsidRPr="00704B95">
        <w:rPr>
          <w:rFonts w:hint="eastAsia"/>
        </w:rPr>
        <w:t>record</w:t>
      </w:r>
      <w:r w:rsidRPr="00704B95">
        <w:rPr>
          <w:rFonts w:hint="eastAsia"/>
        </w:rPr>
        <w:t>大小，每个</w:t>
      </w:r>
      <w:r w:rsidRPr="00704B95">
        <w:t>&lt;k, list(v)&gt;</w:t>
      </w:r>
      <w:r w:rsidRPr="00704B95">
        <w:rPr>
          <w:rFonts w:hint="eastAsia"/>
        </w:rPr>
        <w:t>组中包含的</w:t>
      </w:r>
      <w:r w:rsidRPr="00704B95">
        <w:rPr>
          <w:rFonts w:hint="eastAsia"/>
        </w:rPr>
        <w:t>records</w:t>
      </w:r>
      <w:r w:rsidRPr="00704B95">
        <w:rPr>
          <w:rFonts w:hint="eastAsia"/>
        </w:rPr>
        <w:t>最大／最小／平均个数，每个数据块中包含的</w:t>
      </w:r>
      <w:r w:rsidRPr="00704B95">
        <w:rPr>
          <w:rFonts w:hint="eastAsia"/>
        </w:rPr>
        <w:t>records</w:t>
      </w:r>
      <w:r w:rsidRPr="00704B95">
        <w:rPr>
          <w:rFonts w:hint="eastAsia"/>
        </w:rPr>
        <w:t>最大／最小／平均个数。我们在</w:t>
      </w:r>
      <w:r w:rsidRPr="00704B95">
        <w:rPr>
          <w:rFonts w:hint="eastAsia"/>
        </w:rPr>
        <w:t xml:space="preserve">Hadoop </w:t>
      </w:r>
      <w:r w:rsidRPr="00704B95">
        <w:rPr>
          <w:rFonts w:hint="eastAsia"/>
        </w:rPr>
        <w:t>中实现了一个详细统计</w:t>
      </w:r>
      <w:r w:rsidRPr="00704B95">
        <w:rPr>
          <w:rFonts w:hint="eastAsia"/>
        </w:rPr>
        <w:t>profiler</w:t>
      </w:r>
      <w:r w:rsidRPr="00704B95">
        <w:rPr>
          <w:rFonts w:hint="eastAsia"/>
        </w:rPr>
        <w:t>用来统计数据流，</w:t>
      </w:r>
      <w:r w:rsidRPr="00704B95">
        <w:rPr>
          <w:rFonts w:hint="eastAsia"/>
        </w:rPr>
        <w:t>profiler</w:t>
      </w:r>
      <w:r w:rsidRPr="00704B95">
        <w:rPr>
          <w:rFonts w:hint="eastAsia"/>
        </w:rPr>
        <w:t>生成的数据流统计信息帮助我们诊断出</w:t>
      </w:r>
      <w:r w:rsidRPr="00704B95">
        <w:rPr>
          <w:rFonts w:hint="eastAsia"/>
        </w:rPr>
        <w:t>7</w:t>
      </w:r>
      <w:r w:rsidRPr="00704B95">
        <w:rPr>
          <w:rFonts w:hint="eastAsia"/>
        </w:rPr>
        <w:t>个数据流异常错误原因，包括</w:t>
      </w:r>
      <w:r w:rsidRPr="00704B95">
        <w:rPr>
          <w:rFonts w:hint="eastAsia"/>
        </w:rPr>
        <w:t>2</w:t>
      </w:r>
      <w:r w:rsidRPr="00704B95">
        <w:rPr>
          <w:rFonts w:hint="eastAsia"/>
        </w:rPr>
        <w:t>个不合适的数据划分，</w:t>
      </w:r>
      <w:r w:rsidRPr="00704B95">
        <w:rPr>
          <w:rFonts w:hint="eastAsia"/>
        </w:rPr>
        <w:t>4</w:t>
      </w:r>
      <w:r w:rsidRPr="00704B95">
        <w:rPr>
          <w:rFonts w:hint="eastAsia"/>
        </w:rPr>
        <w:t>个热点</w:t>
      </w:r>
      <w:r w:rsidRPr="00704B95">
        <w:rPr>
          <w:rFonts w:hint="eastAsia"/>
        </w:rPr>
        <w:t>key</w:t>
      </w:r>
      <w:r w:rsidRPr="00704B95">
        <w:rPr>
          <w:rFonts w:hint="eastAsia"/>
        </w:rPr>
        <w:t>，和一</w:t>
      </w:r>
      <w:r w:rsidRPr="00704B95">
        <w:rPr>
          <w:rFonts w:hint="eastAsia"/>
        </w:rPr>
        <w:lastRenderedPageBreak/>
        <w:t>个单一</w:t>
      </w:r>
      <w:r w:rsidRPr="00704B95">
        <w:rPr>
          <w:rFonts w:hint="eastAsia"/>
        </w:rPr>
        <w:t>key</w:t>
      </w:r>
      <w:r w:rsidRPr="00704B95">
        <w:t>/value</w:t>
      </w:r>
      <w:r w:rsidRPr="00704B95">
        <w:rPr>
          <w:rFonts w:hint="eastAsia"/>
        </w:rPr>
        <w:t xml:space="preserve"> record</w:t>
      </w:r>
      <w:r w:rsidRPr="00704B95">
        <w:rPr>
          <w:rFonts w:hint="eastAsia"/>
        </w:rPr>
        <w:t>过大。</w:t>
      </w:r>
    </w:p>
    <w:p w14:paraId="24E0A1A5" w14:textId="77777777" w:rsidR="00704B95" w:rsidRDefault="00704B95" w:rsidP="00704B95">
      <w:pPr>
        <w:pStyle w:val="a"/>
      </w:pPr>
    </w:p>
    <w:p w14:paraId="5F589253" w14:textId="77777777" w:rsidR="00704B95" w:rsidRPr="00704B95" w:rsidRDefault="00704B95" w:rsidP="00704B95">
      <w:pPr>
        <w:pStyle w:val="Heading3"/>
        <w:ind w:left="0" w:firstLine="0"/>
      </w:pPr>
      <w:bookmarkStart w:id="152" w:name="_Toc305439856"/>
      <w:bookmarkStart w:id="153" w:name="_Toc305878417"/>
      <w:r w:rsidRPr="00704B95">
        <w:rPr>
          <w:rFonts w:hint="eastAsia"/>
        </w:rPr>
        <w:t>提高框架的错误容忍能力方法</w:t>
      </w:r>
      <w:bookmarkEnd w:id="152"/>
      <w:bookmarkEnd w:id="153"/>
    </w:p>
    <w:p w14:paraId="0C69E25E" w14:textId="77777777" w:rsidR="00704B95" w:rsidRDefault="00704B95" w:rsidP="00704B95">
      <w:pPr>
        <w:pStyle w:val="a"/>
      </w:pPr>
    </w:p>
    <w:p w14:paraId="44EEBE2E" w14:textId="77777777" w:rsidR="00704B95" w:rsidRPr="00704B95" w:rsidRDefault="00704B95" w:rsidP="00704B95">
      <w:pPr>
        <w:pStyle w:val="a"/>
      </w:pPr>
      <w:r w:rsidRPr="00704B95">
        <w:rPr>
          <w:rFonts w:hint="eastAsia"/>
        </w:rPr>
        <w:t>A</w:t>
      </w:r>
      <w:r w:rsidRPr="00704B95">
        <w:t xml:space="preserve">. </w:t>
      </w:r>
      <w:r w:rsidRPr="00704B95">
        <w:t>设计动态</w:t>
      </w:r>
      <w:r w:rsidRPr="00704B95">
        <w:rPr>
          <w:rFonts w:hint="eastAsia"/>
        </w:rPr>
        <w:t>内存管理方法</w:t>
      </w:r>
    </w:p>
    <w:p w14:paraId="1602BA10" w14:textId="77777777" w:rsidR="00704B95" w:rsidRPr="00704B95" w:rsidRDefault="00704B95" w:rsidP="00704B95">
      <w:pPr>
        <w:pStyle w:val="a"/>
      </w:pPr>
      <w:r w:rsidRPr="00704B95">
        <w:rPr>
          <w:rFonts w:hint="eastAsia"/>
        </w:rPr>
        <w:t>分析错误原因后可以发现，有</w:t>
      </w:r>
      <w:r w:rsidRPr="00704B95">
        <w:rPr>
          <w:rFonts w:hint="eastAsia"/>
        </w:rPr>
        <w:t>12%</w:t>
      </w:r>
      <w:r w:rsidRPr="00704B95">
        <w:rPr>
          <w:rFonts w:hint="eastAsia"/>
        </w:rPr>
        <w:t>的内存溢出错误的原因是框架暂存了大量的数据。因此，我们可以得知用户很难设置正确的配置参数来调配框架和用户代码的内存占用比。</w:t>
      </w:r>
    </w:p>
    <w:p w14:paraId="01A8B901" w14:textId="77777777" w:rsidR="00704B95" w:rsidRPr="00704B95" w:rsidRDefault="00704B95" w:rsidP="00704B95">
      <w:pPr>
        <w:pStyle w:val="a"/>
      </w:pPr>
      <w:r w:rsidRPr="00704B95">
        <w:rPr>
          <w:rFonts w:hint="eastAsia"/>
        </w:rPr>
        <w:t>动态内存管理目的是去动态调配框架和用户代码的内存占用比。直接实时计算用户代码的内存消耗量是困难的，但我们可以实时监控总的内存消耗量（</w:t>
      </w:r>
      <w:r w:rsidRPr="00704B95">
        <w:rPr>
          <w:rFonts w:hint="eastAsia"/>
        </w:rPr>
        <w:t>total</w:t>
      </w:r>
      <w:r w:rsidRPr="00704B95">
        <w:rPr>
          <w:rFonts w:hint="eastAsia"/>
        </w:rPr>
        <w:t>）和框架暂存的数据量（</w:t>
      </w:r>
      <w:r w:rsidRPr="00704B95">
        <w:rPr>
          <w:rFonts w:hint="eastAsia"/>
        </w:rPr>
        <w:t>du</w:t>
      </w:r>
      <w:r w:rsidRPr="00704B95">
        <w:rPr>
          <w:rFonts w:hint="eastAsia"/>
        </w:rPr>
        <w:t>）。可以将两者之差（</w:t>
      </w:r>
      <w:r w:rsidRPr="00704B95">
        <w:rPr>
          <w:rFonts w:hint="eastAsia"/>
        </w:rPr>
        <w:t>total</w:t>
      </w:r>
      <w:r w:rsidRPr="00704B95">
        <w:t>-du</w:t>
      </w:r>
      <w:r w:rsidRPr="00704B95">
        <w:rPr>
          <w:rFonts w:hint="eastAsia"/>
        </w:rPr>
        <w:t>）简单地当作用户代码的消耗量。当内存总消耗量</w:t>
      </w:r>
      <w:r w:rsidRPr="00704B95">
        <w:rPr>
          <w:rFonts w:hint="eastAsia"/>
        </w:rPr>
        <w:t>total</w:t>
      </w:r>
      <w:r w:rsidRPr="00704B95">
        <w:rPr>
          <w:rFonts w:hint="eastAsia"/>
        </w:rPr>
        <w:t>达到一个界限时，框架可以暂停执行用户代码，将暂存的数据</w:t>
      </w:r>
      <w:r w:rsidRPr="00704B95">
        <w:rPr>
          <w:rFonts w:hint="eastAsia"/>
        </w:rPr>
        <w:t>spill</w:t>
      </w:r>
      <w:r w:rsidRPr="00704B95">
        <w:rPr>
          <w:rFonts w:hint="eastAsia"/>
        </w:rPr>
        <w:t>到磁盘，然后恢复执行用户代码。同样，当用户代码的内存消耗降低到一个界限时，可以将</w:t>
      </w:r>
      <w:r w:rsidRPr="00704B95">
        <w:rPr>
          <w:rFonts w:hint="eastAsia"/>
        </w:rPr>
        <w:t>spill</w:t>
      </w:r>
      <w:r w:rsidRPr="00704B95">
        <w:rPr>
          <w:rFonts w:hint="eastAsia"/>
        </w:rPr>
        <w:t>到磁盘的缓存数据读回到内存。</w:t>
      </w:r>
    </w:p>
    <w:p w14:paraId="40CE0FE3" w14:textId="77777777" w:rsidR="00704B95" w:rsidRPr="00704B95" w:rsidRDefault="00704B95" w:rsidP="00704B95">
      <w:pPr>
        <w:pStyle w:val="a"/>
      </w:pPr>
    </w:p>
    <w:p w14:paraId="3C445DF8" w14:textId="77777777" w:rsidR="00704B95" w:rsidRPr="00704B95" w:rsidRDefault="00704B95" w:rsidP="00704B95">
      <w:pPr>
        <w:pStyle w:val="a"/>
      </w:pPr>
      <w:r w:rsidRPr="00704B95">
        <w:rPr>
          <w:rFonts w:hint="eastAsia"/>
        </w:rPr>
        <w:t>B</w:t>
      </w:r>
      <w:r w:rsidRPr="00704B95">
        <w:t xml:space="preserve">. </w:t>
      </w:r>
      <w:r w:rsidRPr="00704B95">
        <w:rPr>
          <w:rFonts w:hint="eastAsia"/>
        </w:rPr>
        <w:t>提供内存磁盘混合数据结构</w:t>
      </w:r>
    </w:p>
    <w:p w14:paraId="25D5C49E" w14:textId="77777777" w:rsidR="00704B95" w:rsidRPr="00704B95" w:rsidRDefault="00704B95" w:rsidP="00704B95">
      <w:pPr>
        <w:pStyle w:val="a"/>
      </w:pPr>
      <w:r w:rsidRPr="00704B95">
        <w:rPr>
          <w:rFonts w:hint="eastAsia"/>
        </w:rPr>
        <w:t>用户代码经常使用内存数据结构来对</w:t>
      </w:r>
      <w:r w:rsidRPr="00704B95">
        <w:t xml:space="preserve">key/value </w:t>
      </w:r>
      <w:r w:rsidRPr="00704B95">
        <w:rPr>
          <w:rFonts w:hint="eastAsia"/>
        </w:rPr>
        <w:t>records</w:t>
      </w:r>
      <w:r w:rsidRPr="00704B95">
        <w:rPr>
          <w:rFonts w:hint="eastAsia"/>
        </w:rPr>
        <w:t>或者中间计算结果进行聚合。但这种操作很容易导致内存溢出错误，比如我们发现有</w:t>
      </w:r>
      <w:r w:rsidRPr="00704B95">
        <w:rPr>
          <w:rFonts w:hint="eastAsia"/>
        </w:rPr>
        <w:t>18</w:t>
      </w:r>
      <w:r w:rsidRPr="00704B95">
        <w:rPr>
          <w:rFonts w:hint="eastAsia"/>
        </w:rPr>
        <w:t>个内存溢出错误（</w:t>
      </w:r>
      <w:r w:rsidRPr="00704B95">
        <w:rPr>
          <w:rFonts w:hint="eastAsia"/>
        </w:rPr>
        <w:t>15%</w:t>
      </w:r>
      <w:r w:rsidRPr="00704B95">
        <w:rPr>
          <w:rFonts w:hint="eastAsia"/>
        </w:rPr>
        <w:t>）在内存数据结构中出现，这些数据结构包括</w:t>
      </w:r>
      <w:r w:rsidRPr="00704B95">
        <w:t>List/ArrayList (9</w:t>
      </w:r>
      <w:r w:rsidRPr="00704B95">
        <w:rPr>
          <w:rFonts w:hint="eastAsia"/>
        </w:rPr>
        <w:t>个错误</w:t>
      </w:r>
      <w:r w:rsidRPr="00704B95">
        <w:t>)</w:t>
      </w:r>
      <w:r w:rsidRPr="00704B95">
        <w:rPr>
          <w:rFonts w:hint="eastAsia"/>
        </w:rPr>
        <w:t>，</w:t>
      </w:r>
      <w:r w:rsidRPr="00704B95">
        <w:t>Map/HashMap (5</w:t>
      </w:r>
      <w:r w:rsidRPr="00704B95">
        <w:rPr>
          <w:rFonts w:hint="eastAsia"/>
        </w:rPr>
        <w:t>个错误</w:t>
      </w:r>
      <w:r w:rsidRPr="00704B95">
        <w:t>)</w:t>
      </w:r>
      <w:r w:rsidRPr="00704B95">
        <w:rPr>
          <w:rFonts w:hint="eastAsia"/>
        </w:rPr>
        <w:t>，</w:t>
      </w:r>
      <w:r w:rsidRPr="00704B95">
        <w:t>Set/HashSet (3</w:t>
      </w:r>
      <w:r w:rsidRPr="00704B95">
        <w:rPr>
          <w:rFonts w:hint="eastAsia"/>
        </w:rPr>
        <w:t>个错误</w:t>
      </w:r>
      <w:r w:rsidRPr="00704B95">
        <w:t>)</w:t>
      </w:r>
      <w:r w:rsidRPr="00704B95">
        <w:rPr>
          <w:rFonts w:hint="eastAsia"/>
        </w:rPr>
        <w:t>和</w:t>
      </w:r>
      <w:r w:rsidRPr="00704B95">
        <w:t>P</w:t>
      </w:r>
      <w:r w:rsidRPr="00704B95">
        <w:rPr>
          <w:rFonts w:hint="eastAsia"/>
        </w:rPr>
        <w:t>riority</w:t>
      </w:r>
      <w:r w:rsidRPr="00704B95">
        <w:t>Queue (1</w:t>
      </w:r>
      <w:r w:rsidRPr="00704B95">
        <w:rPr>
          <w:rFonts w:hint="eastAsia"/>
        </w:rPr>
        <w:t>个错误</w:t>
      </w:r>
      <w:r w:rsidRPr="00704B95">
        <w:rPr>
          <w:rFonts w:hint="eastAsia"/>
        </w:rPr>
        <w:t>)</w:t>
      </w:r>
      <w:r w:rsidRPr="00704B95">
        <w:rPr>
          <w:rFonts w:hint="eastAsia"/>
        </w:rPr>
        <w:t>。</w:t>
      </w:r>
    </w:p>
    <w:p w14:paraId="14E4ACDB" w14:textId="77777777" w:rsidR="00704B95" w:rsidRPr="00704B95" w:rsidRDefault="00704B95" w:rsidP="00704B95">
      <w:pPr>
        <w:pStyle w:val="a"/>
      </w:pPr>
      <w:r w:rsidRPr="00704B95">
        <w:rPr>
          <w:rFonts w:hint="eastAsia"/>
        </w:rPr>
        <w:t>一个理想解决方案是为用户提供常用的内存磁盘混合数据结构。新的数据结构应该为用户提供与原始数据结构类似的</w:t>
      </w:r>
      <w:r w:rsidRPr="00704B95">
        <w:rPr>
          <w:rFonts w:hint="eastAsia"/>
        </w:rPr>
        <w:t>API</w:t>
      </w:r>
      <w:r w:rsidRPr="00704B95">
        <w:rPr>
          <w:rFonts w:hint="eastAsia"/>
        </w:rPr>
        <w:t>（比如</w:t>
      </w:r>
      <w:r w:rsidRPr="00704B95">
        <w:rPr>
          <w:rFonts w:hint="eastAsia"/>
        </w:rPr>
        <w:t>Java</w:t>
      </w:r>
      <w:r w:rsidRPr="00704B95">
        <w:rPr>
          <w:rFonts w:hint="eastAsia"/>
        </w:rPr>
        <w:t>的</w:t>
      </w:r>
      <w:r w:rsidRPr="00704B95">
        <w:rPr>
          <w:rFonts w:hint="eastAsia"/>
        </w:rPr>
        <w:t>Collections</w:t>
      </w:r>
      <w:r w:rsidRPr="00704B95">
        <w:rPr>
          <w:rFonts w:hint="eastAsia"/>
        </w:rPr>
        <w:t>和</w:t>
      </w:r>
      <w:r w:rsidRPr="00704B95">
        <w:rPr>
          <w:rFonts w:hint="eastAsia"/>
        </w:rPr>
        <w:t>C++</w:t>
      </w:r>
      <w:r w:rsidRPr="00704B95">
        <w:rPr>
          <w:rFonts w:hint="eastAsia"/>
        </w:rPr>
        <w:t>的</w:t>
      </w:r>
      <w:r w:rsidRPr="00704B95">
        <w:rPr>
          <w:rFonts w:hint="eastAsia"/>
        </w:rPr>
        <w:t>STL</w:t>
      </w:r>
      <w:r w:rsidRPr="00704B95">
        <w:rPr>
          <w:rFonts w:hint="eastAsia"/>
        </w:rPr>
        <w:t>）。与通用程序语言中的数据结构不同的是，新的数据结构应该能够根据当前的内存用量自动在内存和磁盘上进行</w:t>
      </w:r>
      <w:r w:rsidRPr="00704B95">
        <w:rPr>
          <w:rFonts w:hint="eastAsia"/>
        </w:rPr>
        <w:t>swap</w:t>
      </w:r>
      <w:r w:rsidRPr="00704B95">
        <w:rPr>
          <w:rFonts w:hint="eastAsia"/>
        </w:rPr>
        <w:t>。</w:t>
      </w:r>
    </w:p>
    <w:p w14:paraId="23C7FDAA" w14:textId="77777777" w:rsidR="00704B95" w:rsidRPr="00704B95" w:rsidRDefault="00704B95" w:rsidP="00704B95">
      <w:pPr>
        <w:pStyle w:val="a"/>
      </w:pPr>
      <w:r w:rsidRPr="00704B95">
        <w:rPr>
          <w:rFonts w:hint="eastAsia"/>
        </w:rPr>
        <w:t>Spark</w:t>
      </w:r>
      <w:r w:rsidRPr="00704B95">
        <w:rPr>
          <w:rFonts w:hint="eastAsia"/>
        </w:rPr>
        <w:t>已经实现一个类似</w:t>
      </w:r>
      <w:r w:rsidRPr="00704B95">
        <w:rPr>
          <w:rFonts w:hint="eastAsia"/>
        </w:rPr>
        <w:t>HashMap</w:t>
      </w:r>
      <w:r w:rsidRPr="00704B95">
        <w:rPr>
          <w:rFonts w:hint="eastAsia"/>
        </w:rPr>
        <w:t>的内存磁盘数据结构叫做</w:t>
      </w:r>
      <w:r w:rsidRPr="00704B95">
        <w:t>ExternalAppendOnlyMap</w:t>
      </w:r>
      <w:r w:rsidRPr="00704B95">
        <w:rPr>
          <w:rFonts w:hint="eastAsia"/>
        </w:rPr>
        <w:t>。</w:t>
      </w:r>
      <w:r w:rsidRPr="00704B95">
        <w:rPr>
          <w:rFonts w:hint="eastAsia"/>
        </w:rPr>
        <w:t>AppendOnly</w:t>
      </w:r>
      <w:r w:rsidRPr="00704B95">
        <w:rPr>
          <w:rFonts w:hint="eastAsia"/>
        </w:rPr>
        <w:t>的意思是可以向这个数据结构添加或更改</w:t>
      </w:r>
      <w:r w:rsidRPr="00704B95">
        <w:t>key</w:t>
      </w:r>
      <w:r w:rsidRPr="00704B95">
        <w:rPr>
          <w:rFonts w:hint="eastAsia"/>
        </w:rPr>
        <w:t>，但不可以删除</w:t>
      </w:r>
      <w:r w:rsidRPr="00704B95">
        <w:rPr>
          <w:rFonts w:hint="eastAsia"/>
        </w:rPr>
        <w:t>key</w:t>
      </w:r>
      <w:r w:rsidRPr="00704B95">
        <w:rPr>
          <w:rFonts w:hint="eastAsia"/>
        </w:rPr>
        <w:t>。然而这个数据结构不像通用语言里面的数据结构可以支持增删改查，而且不能被用户代码使用（当前正在框架本身提供的操作，比如</w:t>
      </w:r>
      <w:r w:rsidRPr="00704B95">
        <w:t>reduceByKey()</w:t>
      </w:r>
      <w:r w:rsidRPr="00704B95">
        <w:rPr>
          <w:rFonts w:hint="eastAsia"/>
        </w:rPr>
        <w:t>使用）。其他的开源项目，比如</w:t>
      </w:r>
      <w:r w:rsidRPr="00704B95">
        <w:t>STXXL [STXXL]</w:t>
      </w:r>
      <w:r w:rsidRPr="00704B95">
        <w:rPr>
          <w:rFonts w:hint="eastAsia"/>
        </w:rPr>
        <w:t>和</w:t>
      </w:r>
      <w:r w:rsidRPr="00704B95">
        <w:rPr>
          <w:rFonts w:hint="eastAsia"/>
        </w:rPr>
        <w:t>TPIE</w:t>
      </w:r>
      <w:r w:rsidRPr="00704B95">
        <w:t xml:space="preserve"> [TPIE]</w:t>
      </w:r>
      <w:r w:rsidRPr="00704B95">
        <w:rPr>
          <w:rFonts w:hint="eastAsia"/>
        </w:rPr>
        <w:t>已经实现了全磁盘的数据结构和相应的算法，适用于数据量太大无法放入内存中的情况。如果能将这些数据结构进行改写，支持内存和磁盘混合存储，而且针对</w:t>
      </w:r>
      <w:r w:rsidRPr="00704B95">
        <w:rPr>
          <w:rFonts w:hint="eastAsia"/>
        </w:rPr>
        <w:t>key</w:t>
      </w:r>
      <w:r w:rsidRPr="00704B95">
        <w:t>/value</w:t>
      </w:r>
      <w:r w:rsidRPr="00704B95">
        <w:rPr>
          <w:rFonts w:hint="eastAsia"/>
        </w:rPr>
        <w:t xml:space="preserve"> records</w:t>
      </w:r>
      <w:r w:rsidRPr="00704B95">
        <w:rPr>
          <w:rFonts w:hint="eastAsia"/>
        </w:rPr>
        <w:t>聚合进行优化，那么可以很好地降低内存溢出错误发生的概率。</w:t>
      </w:r>
    </w:p>
    <w:p w14:paraId="618889E2" w14:textId="77777777" w:rsidR="00704B95" w:rsidRDefault="00704B95" w:rsidP="00704B95">
      <w:pPr>
        <w:pStyle w:val="a"/>
      </w:pPr>
    </w:p>
    <w:tbl>
      <w:tblPr>
        <w:tblStyle w:val="TableGrid"/>
        <w:tblW w:w="0" w:type="auto"/>
        <w:tblLook w:val="04A0" w:firstRow="1" w:lastRow="0" w:firstColumn="1" w:lastColumn="0" w:noHBand="0" w:noVBand="1"/>
      </w:tblPr>
      <w:tblGrid>
        <w:gridCol w:w="8528"/>
      </w:tblGrid>
      <w:tr w:rsidR="00704B95" w14:paraId="0D5D1049" w14:textId="77777777" w:rsidTr="00704B95">
        <w:tc>
          <w:tcPr>
            <w:tcW w:w="9343" w:type="dxa"/>
          </w:tcPr>
          <w:p w14:paraId="7151643B" w14:textId="1E45C28D" w:rsidR="00704B95" w:rsidRPr="00704B95" w:rsidRDefault="00704B95" w:rsidP="00704B95">
            <w:pPr>
              <w:pStyle w:val="a"/>
              <w:ind w:firstLineChars="0" w:firstLine="0"/>
            </w:pPr>
            <w:r w:rsidRPr="00704B95">
              <w:rPr>
                <w:rFonts w:hint="eastAsia"/>
              </w:rPr>
              <w:t>Finding 5</w:t>
            </w:r>
            <w:r w:rsidRPr="00704B95">
              <w:rPr>
                <w:rFonts w:hint="eastAsia"/>
              </w:rPr>
              <w:t>：当前框架为内存溢出错误的诊断和错误容忍提供了非常有限的支持</w:t>
            </w:r>
            <w:r>
              <w:rPr>
                <w:rFonts w:hint="eastAsia"/>
              </w:rPr>
              <w:t>。</w:t>
            </w:r>
          </w:p>
          <w:p w14:paraId="3B357883" w14:textId="7545694C" w:rsidR="00704B95" w:rsidRDefault="00704B95" w:rsidP="00704B95">
            <w:pPr>
              <w:pStyle w:val="a"/>
              <w:ind w:firstLineChars="0" w:firstLine="0"/>
            </w:pPr>
            <w:r w:rsidRPr="00704B95">
              <w:rPr>
                <w:rFonts w:hint="eastAsia"/>
              </w:rPr>
              <w:lastRenderedPageBreak/>
              <w:t>Implication</w:t>
            </w:r>
            <w:r w:rsidRPr="00704B95">
              <w:rPr>
                <w:rFonts w:hint="eastAsia"/>
              </w:rPr>
              <w:t>：框架可以提供多种机制来辅助错误诊断和错误容忍：提供详细的数据流统计信息，提供动态内存管理策略，提供方便进行</w:t>
            </w:r>
            <w:r w:rsidRPr="00704B95">
              <w:rPr>
                <w:rFonts w:hint="eastAsia"/>
              </w:rPr>
              <w:t xml:space="preserve">key aggregation </w:t>
            </w:r>
            <w:r w:rsidRPr="00704B95">
              <w:rPr>
                <w:rFonts w:hint="eastAsia"/>
              </w:rPr>
              <w:t>且可以在内存和磁盘进行</w:t>
            </w:r>
            <w:r w:rsidRPr="00704B95">
              <w:rPr>
                <w:rFonts w:hint="eastAsia"/>
              </w:rPr>
              <w:t xml:space="preserve"> swap </w:t>
            </w:r>
            <w:r w:rsidRPr="00704B95">
              <w:rPr>
                <w:rFonts w:hint="eastAsia"/>
              </w:rPr>
              <w:t>的数据结构</w:t>
            </w:r>
            <w:r>
              <w:rPr>
                <w:rFonts w:hint="eastAsia"/>
              </w:rPr>
              <w:t>。</w:t>
            </w:r>
          </w:p>
        </w:tc>
      </w:tr>
    </w:tbl>
    <w:p w14:paraId="6960725C" w14:textId="47E40248" w:rsidR="00704B95" w:rsidRPr="00704B95" w:rsidRDefault="00704B95" w:rsidP="00704B95">
      <w:pPr>
        <w:pStyle w:val="Heading2"/>
      </w:pPr>
      <w:bookmarkStart w:id="154" w:name="_Toc305878418"/>
      <w:r>
        <w:rPr>
          <w:rFonts w:hint="eastAsia"/>
        </w:rPr>
        <w:lastRenderedPageBreak/>
        <w:t>讨论</w:t>
      </w:r>
      <w:bookmarkEnd w:id="154"/>
    </w:p>
    <w:p w14:paraId="7E36394B" w14:textId="77777777" w:rsidR="00704B95" w:rsidRDefault="00704B95" w:rsidP="00704B95">
      <w:pPr>
        <w:pStyle w:val="a"/>
      </w:pPr>
      <w:r>
        <w:rPr>
          <w:rFonts w:hint="eastAsia"/>
        </w:rPr>
        <w:t xml:space="preserve">A. </w:t>
      </w:r>
      <w:r>
        <w:rPr>
          <w:rFonts w:hint="eastAsia"/>
        </w:rPr>
        <w:t>研究结果的通用性</w:t>
      </w:r>
    </w:p>
    <w:p w14:paraId="0140FDC4" w14:textId="77777777" w:rsidR="00704B95" w:rsidRDefault="00704B95" w:rsidP="00704B95">
      <w:pPr>
        <w:pStyle w:val="a"/>
      </w:pPr>
      <w:r>
        <w:rPr>
          <w:rFonts w:hint="eastAsia"/>
        </w:rPr>
        <w:t>我们的研究对象是</w:t>
      </w:r>
      <w:r>
        <w:rPr>
          <w:rFonts w:hint="eastAsia"/>
        </w:rPr>
        <w:t>Apache Hadoop</w:t>
      </w:r>
      <w:r>
        <w:rPr>
          <w:rFonts w:hint="eastAsia"/>
        </w:rPr>
        <w:t>和</w:t>
      </w:r>
      <w:r>
        <w:rPr>
          <w:rFonts w:hint="eastAsia"/>
        </w:rPr>
        <w:t>Apache Spark</w:t>
      </w:r>
      <w:r>
        <w:rPr>
          <w:rFonts w:hint="eastAsia"/>
        </w:rPr>
        <w:t>的应用。大部分研究结果可以适用于其他类似</w:t>
      </w:r>
      <w:r>
        <w:rPr>
          <w:rFonts w:hint="eastAsia"/>
        </w:rPr>
        <w:t>MapReduce</w:t>
      </w:r>
      <w:r>
        <w:rPr>
          <w:rFonts w:hint="eastAsia"/>
        </w:rPr>
        <w:t>编程范型的框架，比如微软的</w:t>
      </w:r>
      <w:r>
        <w:rPr>
          <w:rFonts w:hint="eastAsia"/>
        </w:rPr>
        <w:t>Dryad [Dryad]</w:t>
      </w:r>
      <w:r>
        <w:rPr>
          <w:rFonts w:hint="eastAsia"/>
        </w:rPr>
        <w:t>和</w:t>
      </w:r>
      <w:r>
        <w:rPr>
          <w:rFonts w:hint="eastAsia"/>
        </w:rPr>
        <w:t>Naiad [Naiad]</w:t>
      </w:r>
      <w:r>
        <w:rPr>
          <w:rFonts w:hint="eastAsia"/>
        </w:rPr>
        <w:t>，</w:t>
      </w:r>
      <w:r>
        <w:rPr>
          <w:rFonts w:hint="eastAsia"/>
        </w:rPr>
        <w:t>Yahoo!</w:t>
      </w:r>
      <w:r>
        <w:rPr>
          <w:rFonts w:hint="eastAsia"/>
        </w:rPr>
        <w:t>早期的</w:t>
      </w:r>
      <w:r>
        <w:rPr>
          <w:rFonts w:hint="eastAsia"/>
        </w:rPr>
        <w:t>Map-Reduce-Merge [MRM]</w:t>
      </w:r>
      <w:r>
        <w:rPr>
          <w:rFonts w:hint="eastAsia"/>
        </w:rPr>
        <w:t>，和最近正在开发中</w:t>
      </w:r>
      <w:r>
        <w:rPr>
          <w:rFonts w:hint="eastAsia"/>
        </w:rPr>
        <w:t>Apache Flink</w:t>
      </w:r>
      <w:r>
        <w:rPr>
          <w:rFonts w:hint="eastAsia"/>
        </w:rPr>
        <w:t>。这些框架与</w:t>
      </w:r>
      <w:r>
        <w:rPr>
          <w:rFonts w:hint="eastAsia"/>
        </w:rPr>
        <w:t>MapReduce</w:t>
      </w:r>
      <w:r>
        <w:rPr>
          <w:rFonts w:hint="eastAsia"/>
        </w:rPr>
        <w:t>有类似的编程模型和分布式数据流。</w:t>
      </w:r>
    </w:p>
    <w:p w14:paraId="35540412" w14:textId="77777777" w:rsidR="00704B95" w:rsidRDefault="00704B95" w:rsidP="00704B95">
      <w:pPr>
        <w:pStyle w:val="a"/>
      </w:pPr>
      <w:r>
        <w:rPr>
          <w:rFonts w:hint="eastAsia"/>
        </w:rPr>
        <w:t xml:space="preserve">B. </w:t>
      </w:r>
      <w:r>
        <w:rPr>
          <w:rFonts w:hint="eastAsia"/>
        </w:rPr>
        <w:t>应用的覆盖情况</w:t>
      </w:r>
    </w:p>
    <w:p w14:paraId="732D0566" w14:textId="77777777" w:rsidR="00704B95" w:rsidRDefault="00704B95" w:rsidP="00704B95">
      <w:pPr>
        <w:pStyle w:val="a"/>
      </w:pPr>
      <w:r>
        <w:rPr>
          <w:rFonts w:hint="eastAsia"/>
        </w:rPr>
        <w:t>当前我们主要研究的是通用处理框架的</w:t>
      </w:r>
      <w:r>
        <w:rPr>
          <w:rFonts w:hint="eastAsia"/>
        </w:rPr>
        <w:t>MapReduce</w:t>
      </w:r>
      <w:r>
        <w:rPr>
          <w:rFonts w:hint="eastAsia"/>
        </w:rPr>
        <w:t>应用。尽管已经覆盖了文本处理，</w:t>
      </w:r>
      <w:r>
        <w:rPr>
          <w:rFonts w:hint="eastAsia"/>
        </w:rPr>
        <w:t>SQL</w:t>
      </w:r>
      <w:r>
        <w:rPr>
          <w:rFonts w:hint="eastAsia"/>
        </w:rPr>
        <w:t>处理，机器学习，图处理等应用，还有很多为专门应用设计的框架。比如</w:t>
      </w:r>
      <w:r>
        <w:rPr>
          <w:rFonts w:hint="eastAsia"/>
        </w:rPr>
        <w:t>Pregel [Pregel]</w:t>
      </w:r>
      <w:r>
        <w:rPr>
          <w:rFonts w:hint="eastAsia"/>
        </w:rPr>
        <w:t>和</w:t>
      </w:r>
      <w:r>
        <w:rPr>
          <w:rFonts w:hint="eastAsia"/>
        </w:rPr>
        <w:t>Powergraph [Powergraph]</w:t>
      </w:r>
      <w:r>
        <w:rPr>
          <w:rFonts w:hint="eastAsia"/>
        </w:rPr>
        <w:t>是专门用来进行大规模图处理和分析的框架，</w:t>
      </w:r>
      <w:r>
        <w:rPr>
          <w:rFonts w:hint="eastAsia"/>
        </w:rPr>
        <w:t>Apache Storm [Storm]</w:t>
      </w:r>
      <w:r>
        <w:rPr>
          <w:rFonts w:hint="eastAsia"/>
        </w:rPr>
        <w:t>是专门用于流处理的框架。我们把研究这些非</w:t>
      </w:r>
      <w:r>
        <w:rPr>
          <w:rFonts w:hint="eastAsia"/>
        </w:rPr>
        <w:t>MapReduce</w:t>
      </w:r>
      <w:r>
        <w:rPr>
          <w:rFonts w:hint="eastAsia"/>
        </w:rPr>
        <w:t>框架应用中的内存溢出错误作为我们未来的研究工作。</w:t>
      </w:r>
    </w:p>
    <w:p w14:paraId="2134FDC0" w14:textId="77777777" w:rsidR="00704B95" w:rsidRDefault="00704B95" w:rsidP="00704B95">
      <w:pPr>
        <w:pStyle w:val="a"/>
      </w:pPr>
      <w:r>
        <w:rPr>
          <w:rFonts w:hint="eastAsia"/>
        </w:rPr>
        <w:t>当前我们只研究了公开的内存溢出错误，但实际上我们也研究了工业界（包括阿里巴巴淘宝和腾讯）里面的</w:t>
      </w:r>
      <w:r>
        <w:rPr>
          <w:rFonts w:hint="eastAsia"/>
        </w:rPr>
        <w:t>Hadoop/Spark</w:t>
      </w:r>
      <w:r>
        <w:rPr>
          <w:rFonts w:hint="eastAsia"/>
        </w:rPr>
        <w:t>应用发生的内存溢出错误。只是考虑到商业机密原因，我们无法将应用本身及其错误原因进行详细分析。然而，我们发现工业届的内存溢出错误（比如</w:t>
      </w:r>
      <w:r>
        <w:rPr>
          <w:rFonts w:hint="eastAsia"/>
        </w:rPr>
        <w:t>[TencentOOM]</w:t>
      </w:r>
      <w:r>
        <w:rPr>
          <w:rFonts w:hint="eastAsia"/>
        </w:rPr>
        <w:t>）与我们研究的公开错误（比如</w:t>
      </w:r>
      <w:r>
        <w:rPr>
          <w:rFonts w:hint="eastAsia"/>
        </w:rPr>
        <w:t>[e47]</w:t>
      </w:r>
      <w:r>
        <w:rPr>
          <w:rFonts w:hint="eastAsia"/>
        </w:rPr>
        <w:t>）有相同的错误原因和修复方法。</w:t>
      </w:r>
    </w:p>
    <w:p w14:paraId="7A25EB69" w14:textId="77777777" w:rsidR="00704B95" w:rsidRDefault="00704B95" w:rsidP="00704B95">
      <w:pPr>
        <w:pStyle w:val="a"/>
      </w:pPr>
    </w:p>
    <w:p w14:paraId="08A92F1C" w14:textId="7EE102F4" w:rsidR="00083A52" w:rsidRDefault="00083A52" w:rsidP="00083A52">
      <w:pPr>
        <w:pStyle w:val="Heading2"/>
      </w:pPr>
      <w:bookmarkStart w:id="155" w:name="_Toc305878419"/>
      <w:r>
        <w:rPr>
          <w:rFonts w:hint="eastAsia"/>
        </w:rPr>
        <w:t>相关工作比较</w:t>
      </w:r>
      <w:bookmarkEnd w:id="155"/>
    </w:p>
    <w:p w14:paraId="26F5CF95" w14:textId="77777777" w:rsidR="00083A52" w:rsidRPr="00083A52" w:rsidRDefault="00083A52" w:rsidP="00083A52">
      <w:pPr>
        <w:pStyle w:val="a"/>
      </w:pPr>
    </w:p>
    <w:p w14:paraId="7804BF85" w14:textId="77777777" w:rsidR="00083A52" w:rsidRPr="00083A52" w:rsidRDefault="00083A52" w:rsidP="00083A52">
      <w:pPr>
        <w:pStyle w:val="a"/>
      </w:pPr>
      <w:r w:rsidRPr="00083A52">
        <w:t xml:space="preserve">A. </w:t>
      </w:r>
      <w:r w:rsidRPr="00083A52">
        <w:rPr>
          <w:rFonts w:hint="eastAsia"/>
        </w:rPr>
        <w:t>大数据应用错误的实证分析</w:t>
      </w:r>
    </w:p>
    <w:p w14:paraId="6934527E" w14:textId="77777777" w:rsidR="00083A52" w:rsidRPr="00083A52" w:rsidRDefault="00083A52" w:rsidP="00083A52">
      <w:pPr>
        <w:pStyle w:val="a"/>
      </w:pPr>
      <w:r w:rsidRPr="00083A52">
        <w:rPr>
          <w:rFonts w:hint="eastAsia"/>
        </w:rPr>
        <w:t>很多研究人员已经实证研究了大数据应用或大数据系统的故障错误。</w:t>
      </w:r>
      <w:r w:rsidRPr="00083A52">
        <w:t xml:space="preserve">Li [] </w:t>
      </w:r>
      <w:r w:rsidRPr="00083A52">
        <w:rPr>
          <w:rFonts w:hint="eastAsia"/>
        </w:rPr>
        <w:t>等人研究了</w:t>
      </w:r>
      <w:r w:rsidRPr="00083A52">
        <w:rPr>
          <w:rFonts w:hint="eastAsia"/>
        </w:rPr>
        <w:t>250</w:t>
      </w:r>
      <w:r w:rsidRPr="00083A52">
        <w:rPr>
          <w:rFonts w:hint="eastAsia"/>
        </w:rPr>
        <w:t>个</w:t>
      </w:r>
      <w:r w:rsidRPr="00083A52">
        <w:rPr>
          <w:rFonts w:hint="eastAsia"/>
        </w:rPr>
        <w:t>SCOPE job</w:t>
      </w:r>
      <w:r w:rsidRPr="00083A52">
        <w:rPr>
          <w:rFonts w:hint="eastAsia"/>
        </w:rPr>
        <w:t>（运行在微软的</w:t>
      </w:r>
      <w:r w:rsidRPr="00083A52">
        <w:rPr>
          <w:rFonts w:hint="eastAsia"/>
        </w:rPr>
        <w:t>Dryad</w:t>
      </w:r>
      <w:r w:rsidRPr="00083A52">
        <w:rPr>
          <w:rFonts w:hint="eastAsia"/>
        </w:rPr>
        <w:t>框架之上）的故障错误，发现错误主要原因是未定义的列，错误的数据模式，不正确的行格式等等。他们也发现</w:t>
      </w:r>
      <w:r w:rsidRPr="00083A52">
        <w:rPr>
          <w:rFonts w:hint="eastAsia"/>
        </w:rPr>
        <w:t>3</w:t>
      </w:r>
      <w:r w:rsidRPr="00083A52">
        <w:rPr>
          <w:rFonts w:hint="eastAsia"/>
        </w:rPr>
        <w:t>个内存溢出错误，错误原因是在内存累积了大量的数据（比如一个大表的所有行被存放到内存中）。</w:t>
      </w:r>
      <w:r w:rsidRPr="00083A52">
        <w:rPr>
          <w:rFonts w:hint="eastAsia"/>
        </w:rPr>
        <w:t>Kavulya</w:t>
      </w:r>
      <w:r w:rsidRPr="00083A52">
        <w:rPr>
          <w:rFonts w:hint="eastAsia"/>
        </w:rPr>
        <w:t>等人</w:t>
      </w:r>
      <w:r w:rsidRPr="00083A52">
        <w:t>[]</w:t>
      </w:r>
      <w:r w:rsidRPr="00083A52">
        <w:rPr>
          <w:rFonts w:hint="eastAsia"/>
        </w:rPr>
        <w:t xml:space="preserve"> </w:t>
      </w:r>
      <w:r w:rsidRPr="00083A52">
        <w:rPr>
          <w:rFonts w:hint="eastAsia"/>
        </w:rPr>
        <w:t>分析了</w:t>
      </w:r>
      <w:r w:rsidRPr="00083A52">
        <w:rPr>
          <w:rFonts w:hint="eastAsia"/>
        </w:rPr>
        <w:t>4100</w:t>
      </w:r>
      <w:r w:rsidRPr="00083A52">
        <w:rPr>
          <w:rFonts w:hint="eastAsia"/>
        </w:rPr>
        <w:t>个执行失败的</w:t>
      </w:r>
      <w:r w:rsidRPr="00083A52">
        <w:rPr>
          <w:rFonts w:hint="eastAsia"/>
        </w:rPr>
        <w:t>Hadoop jobs</w:t>
      </w:r>
      <w:r w:rsidRPr="00083A52">
        <w:rPr>
          <w:rFonts w:hint="eastAsia"/>
        </w:rPr>
        <w:t>，这些</w:t>
      </w:r>
      <w:r w:rsidRPr="00083A52">
        <w:rPr>
          <w:rFonts w:hint="eastAsia"/>
        </w:rPr>
        <w:t>jobs</w:t>
      </w:r>
      <w:r w:rsidRPr="00083A52">
        <w:rPr>
          <w:rFonts w:hint="eastAsia"/>
        </w:rPr>
        <w:t>运行在</w:t>
      </w:r>
      <w:r w:rsidRPr="00083A52">
        <w:rPr>
          <w:rFonts w:hint="eastAsia"/>
        </w:rPr>
        <w:t>Yahoo</w:t>
      </w:r>
      <w:r w:rsidRPr="00083A52">
        <w:t>!</w:t>
      </w:r>
      <w:r w:rsidRPr="00083A52">
        <w:rPr>
          <w:rFonts w:hint="eastAsia"/>
        </w:rPr>
        <w:t>管理的</w:t>
      </w:r>
      <w:r w:rsidRPr="00083A52">
        <w:rPr>
          <w:rFonts w:hint="eastAsia"/>
        </w:rPr>
        <w:t>M45</w:t>
      </w:r>
      <w:r w:rsidRPr="00083A52">
        <w:rPr>
          <w:rFonts w:hint="eastAsia"/>
        </w:rPr>
        <w:t>集群。他们发现</w:t>
      </w:r>
      <w:r w:rsidRPr="00083A52">
        <w:rPr>
          <w:rFonts w:hint="eastAsia"/>
        </w:rPr>
        <w:t>36%</w:t>
      </w:r>
      <w:r w:rsidRPr="00083A52">
        <w:rPr>
          <w:rFonts w:hint="eastAsia"/>
        </w:rPr>
        <w:t>的故障是数组访问越界错误，还有</w:t>
      </w:r>
      <w:r w:rsidRPr="00083A52">
        <w:rPr>
          <w:rFonts w:hint="eastAsia"/>
        </w:rPr>
        <w:t>23%</w:t>
      </w:r>
      <w:r w:rsidRPr="00083A52">
        <w:rPr>
          <w:rFonts w:hint="eastAsia"/>
        </w:rPr>
        <w:t>的故障是</w:t>
      </w:r>
      <w:r w:rsidRPr="00083A52">
        <w:rPr>
          <w:rFonts w:hint="eastAsia"/>
        </w:rPr>
        <w:t>IO</w:t>
      </w:r>
      <w:r w:rsidRPr="00083A52">
        <w:rPr>
          <w:rFonts w:hint="eastAsia"/>
        </w:rPr>
        <w:t>异常。</w:t>
      </w:r>
      <w:r w:rsidRPr="00083A52">
        <w:rPr>
          <w:rFonts w:hint="eastAsia"/>
        </w:rPr>
        <w:t>Xiao</w:t>
      </w:r>
      <w:r w:rsidRPr="00083A52">
        <w:rPr>
          <w:rFonts w:hint="eastAsia"/>
        </w:rPr>
        <w:t>等人</w:t>
      </w:r>
      <w:r w:rsidRPr="00083A52">
        <w:t>[]</w:t>
      </w:r>
      <w:r w:rsidRPr="00083A52">
        <w:rPr>
          <w:rFonts w:hint="eastAsia"/>
        </w:rPr>
        <w:t>研究了</w:t>
      </w:r>
      <w:r w:rsidRPr="00083A52">
        <w:rPr>
          <w:rFonts w:hint="eastAsia"/>
        </w:rPr>
        <w:t>MapReduce</w:t>
      </w:r>
      <w:r w:rsidRPr="00083A52">
        <w:rPr>
          <w:rFonts w:hint="eastAsia"/>
        </w:rPr>
        <w:t>程序（同样是</w:t>
      </w:r>
      <w:r w:rsidRPr="00083A52">
        <w:rPr>
          <w:rFonts w:hint="eastAsia"/>
        </w:rPr>
        <w:t>SCOPE</w:t>
      </w:r>
      <w:r w:rsidRPr="00083A52">
        <w:rPr>
          <w:rFonts w:hint="eastAsia"/>
        </w:rPr>
        <w:t>程序）执行结果的正确性。他们研究发现</w:t>
      </w:r>
      <w:r w:rsidRPr="00083A52">
        <w:rPr>
          <w:rFonts w:hint="eastAsia"/>
        </w:rPr>
        <w:t>5</w:t>
      </w:r>
      <w:r w:rsidRPr="00083A52">
        <w:rPr>
          <w:rFonts w:hint="eastAsia"/>
        </w:rPr>
        <w:t>种非交换的</w:t>
      </w:r>
      <w:r w:rsidRPr="00083A52">
        <w:t>reduce()</w:t>
      </w:r>
      <w:r w:rsidRPr="00083A52">
        <w:rPr>
          <w:rFonts w:hint="eastAsia"/>
        </w:rPr>
        <w:t>如果运行多次会输出不一致的运行结果。</w:t>
      </w:r>
    </w:p>
    <w:p w14:paraId="174D8B4F" w14:textId="77777777" w:rsidR="00083A52" w:rsidRPr="00083A52" w:rsidRDefault="00083A52" w:rsidP="00083A52">
      <w:pPr>
        <w:pStyle w:val="a"/>
      </w:pPr>
      <w:r w:rsidRPr="00083A52">
        <w:rPr>
          <w:rFonts w:hint="eastAsia"/>
        </w:rPr>
        <w:lastRenderedPageBreak/>
        <w:t>Zhou</w:t>
      </w:r>
      <w:r w:rsidRPr="00083A52">
        <w:rPr>
          <w:rFonts w:hint="eastAsia"/>
        </w:rPr>
        <w:t>等人</w:t>
      </w:r>
      <w:r w:rsidRPr="00083A52">
        <w:t>[]</w:t>
      </w:r>
      <w:r w:rsidRPr="00083A52">
        <w:rPr>
          <w:rFonts w:hint="eastAsia"/>
        </w:rPr>
        <w:t>研究了微软大数据处理平台的质量问题。他们发现</w:t>
      </w:r>
      <w:r w:rsidRPr="00083A52">
        <w:rPr>
          <w:rFonts w:hint="eastAsia"/>
        </w:rPr>
        <w:t>36%</w:t>
      </w:r>
      <w:r w:rsidRPr="00083A52">
        <w:rPr>
          <w:rFonts w:hint="eastAsia"/>
        </w:rPr>
        <w:t>的故障是系统缺陷导致的，有</w:t>
      </w:r>
      <w:r w:rsidRPr="00083A52">
        <w:rPr>
          <w:rFonts w:hint="eastAsia"/>
        </w:rPr>
        <w:t>2</w:t>
      </w:r>
      <w:r w:rsidRPr="00083A52">
        <w:rPr>
          <w:rFonts w:hint="eastAsia"/>
        </w:rPr>
        <w:t>个故障（</w:t>
      </w:r>
      <w:r w:rsidRPr="00083A52">
        <w:rPr>
          <w:rFonts w:hint="eastAsia"/>
        </w:rPr>
        <w:t>1%</w:t>
      </w:r>
      <w:r w:rsidRPr="00083A52">
        <w:rPr>
          <w:rFonts w:hint="eastAsia"/>
        </w:rPr>
        <w:t>）与内存有关。</w:t>
      </w:r>
      <w:r w:rsidRPr="00083A52">
        <w:rPr>
          <w:rFonts w:hint="eastAsia"/>
        </w:rPr>
        <w:t>Gunawi</w:t>
      </w:r>
      <w:r w:rsidRPr="00083A52">
        <w:rPr>
          <w:rFonts w:hint="eastAsia"/>
        </w:rPr>
        <w:t>等人</w:t>
      </w:r>
      <w:r w:rsidRPr="00083A52">
        <w:t>[]</w:t>
      </w:r>
      <w:r w:rsidRPr="00083A52">
        <w:rPr>
          <w:rFonts w:hint="eastAsia"/>
        </w:rPr>
        <w:t>研究了</w:t>
      </w:r>
      <w:r w:rsidRPr="00083A52">
        <w:rPr>
          <w:rFonts w:hint="eastAsia"/>
        </w:rPr>
        <w:t>3655</w:t>
      </w:r>
      <w:r w:rsidRPr="00083A52">
        <w:rPr>
          <w:rFonts w:hint="eastAsia"/>
        </w:rPr>
        <w:t>个云计算系统（比如</w:t>
      </w:r>
      <w:r w:rsidRPr="00083A52">
        <w:rPr>
          <w:rFonts w:hint="eastAsia"/>
        </w:rPr>
        <w:t>Hadoop</w:t>
      </w:r>
      <w:r w:rsidRPr="00083A52">
        <w:rPr>
          <w:rFonts w:hint="eastAsia"/>
        </w:rPr>
        <w:t>，</w:t>
      </w:r>
      <w:r w:rsidRPr="00083A52">
        <w:rPr>
          <w:rFonts w:hint="eastAsia"/>
        </w:rPr>
        <w:t>HBase</w:t>
      </w:r>
      <w:r w:rsidRPr="00083A52">
        <w:rPr>
          <w:rFonts w:hint="eastAsia"/>
        </w:rPr>
        <w:t>）中出现的开发和部署故障。他们发现有一个</w:t>
      </w:r>
      <w:r w:rsidRPr="00083A52">
        <w:rPr>
          <w:rFonts w:hint="eastAsia"/>
        </w:rPr>
        <w:t>HBse</w:t>
      </w:r>
      <w:r w:rsidRPr="00083A52">
        <w:rPr>
          <w:rFonts w:hint="eastAsia"/>
        </w:rPr>
        <w:t>中的内存溢出错误，错误原因是用户提交的查询请求需要在大规模的数据上进行。他们也发现一个</w:t>
      </w:r>
      <w:r w:rsidRPr="00083A52">
        <w:rPr>
          <w:rFonts w:hint="eastAsia"/>
        </w:rPr>
        <w:t>HDFS</w:t>
      </w:r>
      <w:r w:rsidRPr="00083A52">
        <w:rPr>
          <w:rFonts w:hint="eastAsia"/>
        </w:rPr>
        <w:t>中出现的内存溢出错误，原因是用户并行地创建了上千个小文件。</w:t>
      </w:r>
    </w:p>
    <w:p w14:paraId="14E61FE2" w14:textId="77777777" w:rsidR="00083A52" w:rsidRPr="00083A52" w:rsidRDefault="00083A52" w:rsidP="00083A52">
      <w:pPr>
        <w:pStyle w:val="a"/>
      </w:pPr>
    </w:p>
    <w:p w14:paraId="5B61CDD5" w14:textId="77777777" w:rsidR="00083A52" w:rsidRPr="00083A52" w:rsidRDefault="00083A52" w:rsidP="00083A52">
      <w:pPr>
        <w:pStyle w:val="a"/>
      </w:pPr>
      <w:r w:rsidRPr="00083A52">
        <w:t xml:space="preserve">B. </w:t>
      </w:r>
      <w:r w:rsidRPr="00083A52">
        <w:rPr>
          <w:rFonts w:hint="eastAsia"/>
        </w:rPr>
        <w:t>减少大数据应用的内存消耗</w:t>
      </w:r>
    </w:p>
    <w:p w14:paraId="52224F13" w14:textId="77777777" w:rsidR="00083A52" w:rsidRPr="00083A52" w:rsidRDefault="00083A52" w:rsidP="00083A52">
      <w:pPr>
        <w:pStyle w:val="a"/>
      </w:pPr>
      <w:r w:rsidRPr="00083A52">
        <w:rPr>
          <w:rFonts w:hint="eastAsia"/>
        </w:rPr>
        <w:t>一些研究者提出了一些减少大数据应用内存消耗的办法。</w:t>
      </w:r>
      <w:r w:rsidRPr="00083A52">
        <w:rPr>
          <w:rFonts w:hint="eastAsia"/>
        </w:rPr>
        <w:t>Tachyon</w:t>
      </w:r>
      <w:r w:rsidRPr="00083A52">
        <w:t xml:space="preserve"> []</w:t>
      </w:r>
      <w:r w:rsidRPr="00083A52">
        <w:rPr>
          <w:rFonts w:hint="eastAsia"/>
        </w:rPr>
        <w:t>提供了一个基于内存的分布式数据存储系统，主要用于存放不同应用（</w:t>
      </w:r>
      <w:r w:rsidRPr="00083A52">
        <w:rPr>
          <w:rFonts w:hint="eastAsia"/>
        </w:rPr>
        <w:t>jobs</w:t>
      </w:r>
      <w:r w:rsidRPr="00083A52">
        <w:rPr>
          <w:rFonts w:hint="eastAsia"/>
        </w:rPr>
        <w:t>）产生的重用数据。用户可以将原本直接缓存到框架的数据转移存放到</w:t>
      </w:r>
      <w:r w:rsidRPr="00083A52">
        <w:rPr>
          <w:rFonts w:hint="eastAsia"/>
        </w:rPr>
        <w:t>Tachyon</w:t>
      </w:r>
      <w:r w:rsidRPr="00083A52">
        <w:rPr>
          <w:rFonts w:hint="eastAsia"/>
        </w:rPr>
        <w:t>上，以降低框架的内存消耗。</w:t>
      </w:r>
      <w:r w:rsidRPr="00083A52">
        <w:t>Façade[]</w:t>
      </w:r>
      <w:r w:rsidRPr="00083A52">
        <w:rPr>
          <w:rFonts w:hint="eastAsia"/>
        </w:rPr>
        <w:t>提供了用于降低用户代码内存消耗的用户代码编译和执行环境。</w:t>
      </w:r>
      <w:r w:rsidRPr="00083A52">
        <w:t>Façade</w:t>
      </w:r>
      <w:r w:rsidRPr="00083A52">
        <w:rPr>
          <w:rFonts w:hint="eastAsia"/>
        </w:rPr>
        <w:t>设计目的是将数据存储和数据操作分开，方法是将数据存放到</w:t>
      </w:r>
      <w:r w:rsidRPr="00083A52">
        <w:rPr>
          <w:rFonts w:hint="eastAsia"/>
        </w:rPr>
        <w:t>JVM</w:t>
      </w:r>
      <w:r w:rsidRPr="00083A52">
        <w:rPr>
          <w:rFonts w:hint="eastAsia"/>
        </w:rPr>
        <w:t>的堆外内存，将对堆内对象的数据操作转换为对</w:t>
      </w:r>
      <w:r w:rsidRPr="00083A52">
        <w:rPr>
          <w:rFonts w:hint="eastAsia"/>
        </w:rPr>
        <w:t>F</w:t>
      </w:r>
      <w:r w:rsidRPr="00083A52">
        <w:t>açade</w:t>
      </w:r>
      <w:r w:rsidRPr="00083A52">
        <w:rPr>
          <w:rFonts w:hint="eastAsia"/>
        </w:rPr>
        <w:t>的函数调用。对于</w:t>
      </w:r>
      <w:r w:rsidRPr="00083A52">
        <w:rPr>
          <w:rFonts w:hint="eastAsia"/>
        </w:rPr>
        <w:t>Java</w:t>
      </w:r>
      <w:r w:rsidRPr="00083A52">
        <w:rPr>
          <w:rFonts w:hint="eastAsia"/>
        </w:rPr>
        <w:t>对象本身产生的</w:t>
      </w:r>
      <w:r w:rsidRPr="00083A52">
        <w:rPr>
          <w:rFonts w:hint="eastAsia"/>
        </w:rPr>
        <w:t>overhead</w:t>
      </w:r>
      <w:r w:rsidRPr="00083A52">
        <w:rPr>
          <w:rFonts w:hint="eastAsia"/>
        </w:rPr>
        <w:t>（也就是</w:t>
      </w:r>
      <w:r w:rsidRPr="00083A52">
        <w:rPr>
          <w:rFonts w:hint="eastAsia"/>
        </w:rPr>
        <w:t>Java</w:t>
      </w:r>
      <w:r w:rsidRPr="00083A52">
        <w:rPr>
          <w:rFonts w:hint="eastAsia"/>
        </w:rPr>
        <w:t>对象自身所需的</w:t>
      </w:r>
      <w:r w:rsidRPr="00083A52">
        <w:rPr>
          <w:rFonts w:hint="eastAsia"/>
        </w:rPr>
        <w:t>header</w:t>
      </w:r>
      <w:r w:rsidRPr="00083A52">
        <w:rPr>
          <w:rFonts w:hint="eastAsia"/>
        </w:rPr>
        <w:t>和</w:t>
      </w:r>
      <w:r w:rsidRPr="00083A52">
        <w:rPr>
          <w:rFonts w:hint="eastAsia"/>
        </w:rPr>
        <w:t>reference</w:t>
      </w:r>
      <w:r w:rsidRPr="00083A52">
        <w:rPr>
          <w:rFonts w:hint="eastAsia"/>
        </w:rPr>
        <w:t>），</w:t>
      </w:r>
      <w:r w:rsidRPr="00083A52">
        <w:rPr>
          <w:rFonts w:hint="eastAsia"/>
        </w:rPr>
        <w:t>Bu</w:t>
      </w:r>
      <w:r w:rsidRPr="00083A52">
        <w:rPr>
          <w:rFonts w:hint="eastAsia"/>
        </w:rPr>
        <w:t>等人</w:t>
      </w:r>
      <w:r w:rsidRPr="00083A52">
        <w:t>[Bu]</w:t>
      </w:r>
      <w:r w:rsidRPr="00083A52">
        <w:rPr>
          <w:rFonts w:hint="eastAsia"/>
        </w:rPr>
        <w:t xml:space="preserve"> </w:t>
      </w:r>
      <w:r w:rsidRPr="00083A52">
        <w:rPr>
          <w:rFonts w:hint="eastAsia"/>
        </w:rPr>
        <w:t>提出了两种减少</w:t>
      </w:r>
      <w:r w:rsidRPr="00083A52">
        <w:rPr>
          <w:rFonts w:hint="eastAsia"/>
        </w:rPr>
        <w:t>overhead</w:t>
      </w:r>
      <w:r w:rsidRPr="00083A52">
        <w:rPr>
          <w:rFonts w:hint="eastAsia"/>
        </w:rPr>
        <w:t>的方法，比如将大量数据对象（</w:t>
      </w:r>
      <w:r w:rsidRPr="00083A52">
        <w:rPr>
          <w:rFonts w:hint="eastAsia"/>
        </w:rPr>
        <w:t>record object</w:t>
      </w:r>
      <w:r w:rsidRPr="00083A52">
        <w:rPr>
          <w:rFonts w:hint="eastAsia"/>
        </w:rPr>
        <w:t>）合并少量的大对象。然而，他们没有研究内存溢出错误的诊断问题。</w:t>
      </w:r>
    </w:p>
    <w:p w14:paraId="09407EEC" w14:textId="77777777" w:rsidR="00083A52" w:rsidRPr="00083A52" w:rsidRDefault="00083A52" w:rsidP="00083A52">
      <w:pPr>
        <w:pStyle w:val="a"/>
      </w:pPr>
    </w:p>
    <w:p w14:paraId="0A51D03F" w14:textId="77777777" w:rsidR="00083A52" w:rsidRPr="00083A52" w:rsidRDefault="00083A52" w:rsidP="00083A52">
      <w:pPr>
        <w:pStyle w:val="a"/>
      </w:pPr>
      <w:r w:rsidRPr="00083A52">
        <w:rPr>
          <w:rFonts w:hint="eastAsia"/>
        </w:rPr>
        <w:t>C</w:t>
      </w:r>
      <w:r w:rsidRPr="00083A52">
        <w:t xml:space="preserve">. </w:t>
      </w:r>
      <w:r w:rsidRPr="00083A52">
        <w:rPr>
          <w:rFonts w:hint="eastAsia"/>
        </w:rPr>
        <w:t>内存泄漏错误分析</w:t>
      </w:r>
    </w:p>
    <w:p w14:paraId="7FAEB050" w14:textId="77777777" w:rsidR="00083A52" w:rsidRPr="00083A52" w:rsidRDefault="00083A52" w:rsidP="00083A52">
      <w:pPr>
        <w:pStyle w:val="a"/>
      </w:pPr>
      <w:r w:rsidRPr="00083A52">
        <w:rPr>
          <w:rFonts w:hint="eastAsia"/>
        </w:rPr>
        <w:t>内存泄漏可以直接导致内存溢出错误，所以之前的研究者提出了很多可以检测内存溢出错误的方法和工具。方法主要有静态检测方法和动态检测方法。内存泄漏的含义是用户忘记释放本应该释放的内存对象。在我们研究的应用中，我们还没有发现内存溢出错误。一方面原因是用户代码是由具有垃圾回收机制的语言（</w:t>
      </w:r>
      <w:r w:rsidRPr="00083A52">
        <w:rPr>
          <w:rFonts w:hint="eastAsia"/>
        </w:rPr>
        <w:t>Java</w:t>
      </w:r>
      <w:r w:rsidRPr="00083A52">
        <w:rPr>
          <w:rFonts w:hint="eastAsia"/>
        </w:rPr>
        <w:t>或</w:t>
      </w:r>
      <w:r w:rsidRPr="00083A52">
        <w:rPr>
          <w:rFonts w:hint="eastAsia"/>
        </w:rPr>
        <w:t>Scala</w:t>
      </w:r>
      <w:r w:rsidRPr="00083A52">
        <w:rPr>
          <w:rFonts w:hint="eastAsia"/>
        </w:rPr>
        <w:t>）写的。另一方面的原因是我们很难去判定用户代码持有的大数据和中间计算结果是被该释放还是不该释放（故意持有）。</w:t>
      </w:r>
    </w:p>
    <w:p w14:paraId="11384DD0" w14:textId="77777777" w:rsidR="00704B95" w:rsidRDefault="00704B95" w:rsidP="00704B95">
      <w:pPr>
        <w:pStyle w:val="a"/>
      </w:pPr>
    </w:p>
    <w:p w14:paraId="7B8F0F43" w14:textId="66AFD82F" w:rsidR="00083A52" w:rsidRPr="00083A52" w:rsidRDefault="00083A52" w:rsidP="00083A52">
      <w:pPr>
        <w:pStyle w:val="Heading2"/>
      </w:pPr>
      <w:bookmarkStart w:id="156" w:name="_Toc305878420"/>
      <w:r>
        <w:rPr>
          <w:rFonts w:hint="eastAsia"/>
        </w:rPr>
        <w:t>本章小结</w:t>
      </w:r>
      <w:bookmarkEnd w:id="156"/>
    </w:p>
    <w:p w14:paraId="3AFE2E1D" w14:textId="77777777" w:rsidR="00083A52" w:rsidRPr="00083A52" w:rsidRDefault="00083A52" w:rsidP="00083A52">
      <w:pPr>
        <w:pStyle w:val="a"/>
        <w:sectPr w:rsidR="00083A52" w:rsidRPr="00083A52" w:rsidSect="00A45FE9">
          <w:headerReference w:type="default" r:id="rId34"/>
          <w:footnotePr>
            <w:numRestart w:val="eachPage"/>
          </w:footnotePr>
          <w:type w:val="oddPage"/>
          <w:pgSz w:w="11906" w:h="16838" w:code="9"/>
          <w:pgMar w:top="1440" w:right="1797" w:bottom="1440" w:left="1797" w:header="851" w:footer="992" w:gutter="0"/>
          <w:cols w:space="425"/>
          <w:docGrid w:type="lines" w:linePitch="312"/>
        </w:sectPr>
      </w:pPr>
      <w:r w:rsidRPr="00083A52">
        <w:rPr>
          <w:rFonts w:hint="eastAsia"/>
        </w:rPr>
        <w:t>本章详细研究分析了真实的数据并行应用的内存溢出的错误原因和修复方法。我们研究的对象是</w:t>
      </w:r>
      <w:r w:rsidRPr="00083A52">
        <w:rPr>
          <w:rFonts w:hint="eastAsia"/>
        </w:rPr>
        <w:t>123</w:t>
      </w:r>
      <w:r w:rsidRPr="00083A52">
        <w:rPr>
          <w:rFonts w:hint="eastAsia"/>
        </w:rPr>
        <w:t>个真实的</w:t>
      </w:r>
      <w:r w:rsidRPr="00083A52">
        <w:rPr>
          <w:rFonts w:hint="eastAsia"/>
        </w:rPr>
        <w:t>Hadoop</w:t>
      </w:r>
      <w:r w:rsidRPr="00083A52">
        <w:rPr>
          <w:rFonts w:hint="eastAsia"/>
        </w:rPr>
        <w:t>和</w:t>
      </w:r>
      <w:r w:rsidRPr="00083A52">
        <w:rPr>
          <w:rFonts w:hint="eastAsia"/>
        </w:rPr>
        <w:t>Spark</w:t>
      </w:r>
      <w:r w:rsidRPr="00083A52">
        <w:rPr>
          <w:rFonts w:hint="eastAsia"/>
        </w:rPr>
        <w:t>的应用。我们发现内存溢出的三类错误原因是内存使用密集的用户代码，数据流异常和框架暂存的数据量过大。我们也从</w:t>
      </w:r>
      <w:r w:rsidRPr="00083A52">
        <w:rPr>
          <w:rFonts w:hint="eastAsia"/>
        </w:rPr>
        <w:t>42</w:t>
      </w:r>
      <w:r w:rsidRPr="00083A52">
        <w:rPr>
          <w:rFonts w:hint="eastAsia"/>
        </w:rPr>
        <w:t>个包含修复信息的错误中总结出了常用的修复方法。另外，我们对内存溢出错误的研究分析经验帮助我们提供了潜在的可以提升框架错误容忍能力和辅助错误诊断的三种方法，我们认为研究结果不仅可以帮助用户和框架设计者更好地处理内存溢出问题，而且帮助以后的研究者发现新的问题。</w:t>
      </w:r>
    </w:p>
    <w:p w14:paraId="193B4BF8" w14:textId="77777777" w:rsidR="00083A52" w:rsidRPr="00704B95" w:rsidRDefault="00083A52" w:rsidP="00083A52">
      <w:pPr>
        <w:pStyle w:val="a"/>
        <w:ind w:firstLineChars="0" w:firstLine="0"/>
        <w:sectPr w:rsidR="00083A52" w:rsidRPr="00704B95" w:rsidSect="00CA5544">
          <w:headerReference w:type="default" r:id="rId35"/>
          <w:type w:val="oddPage"/>
          <w:pgSz w:w="11906" w:h="16838"/>
          <w:pgMar w:top="1418" w:right="1361" w:bottom="1134" w:left="1418" w:header="1417" w:footer="992" w:gutter="0"/>
          <w:cols w:space="425"/>
          <w:docGrid w:type="lines" w:linePitch="312"/>
        </w:sectPr>
      </w:pPr>
    </w:p>
    <w:p w14:paraId="7853227C" w14:textId="77777777" w:rsidR="006C18A3" w:rsidRPr="0098647B" w:rsidRDefault="006C18A3" w:rsidP="006C18A3">
      <w:pPr>
        <w:rPr>
          <w:sz w:val="32"/>
          <w:szCs w:val="32"/>
        </w:rPr>
      </w:pPr>
      <w:bookmarkStart w:id="157" w:name="_Ref414824993"/>
      <w:bookmarkStart w:id="158" w:name="_Toc415059775"/>
    </w:p>
    <w:p w14:paraId="285EECA1" w14:textId="253428CB" w:rsidR="004A7171" w:rsidRDefault="0000472F" w:rsidP="00F10AC1">
      <w:pPr>
        <w:pStyle w:val="Heading1"/>
      </w:pPr>
      <w:bookmarkStart w:id="159" w:name="_Toc343518516"/>
      <w:bookmarkStart w:id="160" w:name="_Toc305439859"/>
      <w:bookmarkStart w:id="161" w:name="_Toc305878421"/>
      <w:bookmarkEnd w:id="111"/>
      <w:bookmarkEnd w:id="112"/>
      <w:bookmarkEnd w:id="157"/>
      <w:bookmarkEnd w:id="158"/>
      <w:r w:rsidRPr="0000472F">
        <w:rPr>
          <w:rFonts w:hint="eastAsia"/>
        </w:rPr>
        <w:t>应用内存用量模型及用量估算方法</w:t>
      </w:r>
      <w:bookmarkEnd w:id="159"/>
      <w:bookmarkEnd w:id="160"/>
      <w:bookmarkEnd w:id="161"/>
    </w:p>
    <w:p w14:paraId="5CA8A072" w14:textId="77777777" w:rsidR="00D4697B" w:rsidRPr="00D4697B" w:rsidRDefault="00D4697B" w:rsidP="0056187B">
      <w:pPr>
        <w:pStyle w:val="a"/>
      </w:pPr>
    </w:p>
    <w:p w14:paraId="4F8B5D0E" w14:textId="61F88C45" w:rsidR="00E5635D" w:rsidRPr="00E5635D" w:rsidRDefault="00E5635D" w:rsidP="00E5635D">
      <w:pPr>
        <w:pStyle w:val="a0"/>
      </w:pPr>
      <w:r w:rsidRPr="00E5635D">
        <w:rPr>
          <w:rFonts w:hint="eastAsia"/>
        </w:rPr>
        <w:t>本章主要讨论如何构建应用内存用量模型，也就是如何建立task动态内存用量与应用静态因素之间的关系。在此基础上，讨论如何在给定新应用后，预测应用的内存用量。</w:t>
      </w:r>
    </w:p>
    <w:p w14:paraId="4C202BF3" w14:textId="77777777" w:rsidR="004A7171" w:rsidRPr="00DD17A3" w:rsidRDefault="004A7171" w:rsidP="004D4E4B">
      <w:pPr>
        <w:pStyle w:val="a0"/>
      </w:pPr>
    </w:p>
    <w:p w14:paraId="0942F0C2" w14:textId="77777777" w:rsidR="007D07D0" w:rsidRDefault="007D07D0" w:rsidP="009E1B9D">
      <w:pPr>
        <w:pStyle w:val="Heading2"/>
      </w:pPr>
      <w:bookmarkStart w:id="162" w:name="_Toc415059776"/>
      <w:bookmarkStart w:id="163" w:name="_Ref416101654"/>
      <w:bookmarkStart w:id="164" w:name="_Toc305878422"/>
      <w:r w:rsidRPr="00DD3057">
        <w:rPr>
          <w:rFonts w:hint="eastAsia"/>
        </w:rPr>
        <w:t>概述</w:t>
      </w:r>
      <w:bookmarkEnd w:id="162"/>
      <w:bookmarkEnd w:id="163"/>
      <w:bookmarkEnd w:id="164"/>
    </w:p>
    <w:p w14:paraId="37AD2BB0" w14:textId="77777777" w:rsidR="00E5635D" w:rsidRPr="00E5635D" w:rsidRDefault="00E5635D" w:rsidP="00E5635D">
      <w:pPr>
        <w:pStyle w:val="a"/>
      </w:pPr>
      <w:r w:rsidRPr="00E5635D">
        <w:rPr>
          <w:rFonts w:hint="eastAsia"/>
        </w:rPr>
        <w:t>分布式数据并行框架的最大优势是即使没有任何并行或分布式系统开发经验的用户也能开发出可扩展的数据密集型应用。然而，框架的缺点也很明显，即不提供性能模型及性能估算工具。用户在提交应用到框架之前需要自己去配置应用的资源需求量，特别是内存需求量。</w:t>
      </w:r>
    </w:p>
    <w:p w14:paraId="0971D735" w14:textId="77777777" w:rsidR="00E5635D" w:rsidRPr="00E5635D" w:rsidRDefault="00E5635D" w:rsidP="00E5635D">
      <w:pPr>
        <w:pStyle w:val="a"/>
      </w:pPr>
      <w:r w:rsidRPr="00E5635D">
        <w:rPr>
          <w:rFonts w:hint="eastAsia"/>
        </w:rPr>
        <w:t>问题是用户不知道要配置多大的内存空间，因为内存用量是运行时决定的，而且用户通常对框架的分布式执行原理及流程并不清楚。因此，用户不知道怎么去分析内存用量，更不知道如何去估算和配置应用的内存需求量。</w:t>
      </w:r>
    </w:p>
    <w:p w14:paraId="6F59BEAE" w14:textId="77777777" w:rsidR="00E5635D" w:rsidRPr="00E5635D" w:rsidRDefault="00E5635D" w:rsidP="00E5635D">
      <w:pPr>
        <w:pStyle w:val="a"/>
      </w:pPr>
      <w:r w:rsidRPr="00E5635D">
        <w:rPr>
          <w:rFonts w:hint="eastAsia"/>
        </w:rPr>
        <w:t>基于以上原因，用户一般根据自己的“想像”去配置内存大小，但这会带来两方面的问题：</w:t>
      </w:r>
      <w:r w:rsidRPr="00E5635D">
        <w:t>(1)</w:t>
      </w:r>
      <w:r w:rsidRPr="00E5635D">
        <w:rPr>
          <w:rFonts w:hint="eastAsia"/>
        </w:rPr>
        <w:t xml:space="preserve"> </w:t>
      </w:r>
      <w:r w:rsidRPr="00E5635D">
        <w:rPr>
          <w:rFonts w:hint="eastAsia"/>
        </w:rPr>
        <w:t>如果内存配置过大，会导致内存资源浪费，进而降低集群的并行度（同时能够运行的</w:t>
      </w:r>
      <w:r w:rsidRPr="00E5635D">
        <w:rPr>
          <w:rFonts w:hint="eastAsia"/>
        </w:rPr>
        <w:t>task</w:t>
      </w:r>
      <w:r w:rsidRPr="00E5635D">
        <w:rPr>
          <w:rFonts w:hint="eastAsia"/>
        </w:rPr>
        <w:t>数目）。比如任务资源管理与调度框架</w:t>
      </w:r>
      <w:r w:rsidRPr="00E5635D">
        <w:rPr>
          <w:rFonts w:hint="eastAsia"/>
        </w:rPr>
        <w:t>YARN</w:t>
      </w:r>
      <w:r w:rsidRPr="00E5635D">
        <w:rPr>
          <w:rFonts w:hint="eastAsia"/>
        </w:rPr>
        <w:t>和</w:t>
      </w:r>
      <w:r w:rsidRPr="00E5635D">
        <w:rPr>
          <w:rFonts w:hint="eastAsia"/>
        </w:rPr>
        <w:t>Mesos</w:t>
      </w:r>
      <w:r w:rsidRPr="00E5635D">
        <w:rPr>
          <w:rFonts w:hint="eastAsia"/>
        </w:rPr>
        <w:t>都需要用户事先指定内存用量需求，这样</w:t>
      </w:r>
      <w:r w:rsidRPr="00E5635D">
        <w:rPr>
          <w:rFonts w:hint="eastAsia"/>
        </w:rPr>
        <w:t>YARN</w:t>
      </w:r>
      <w:r w:rsidRPr="00E5635D">
        <w:rPr>
          <w:rFonts w:hint="eastAsia"/>
        </w:rPr>
        <w:t>和</w:t>
      </w:r>
      <w:r w:rsidRPr="00E5635D">
        <w:rPr>
          <w:rFonts w:hint="eastAsia"/>
        </w:rPr>
        <w:t>Mesos</w:t>
      </w:r>
      <w:r w:rsidRPr="00E5635D">
        <w:rPr>
          <w:rFonts w:hint="eastAsia"/>
        </w:rPr>
        <w:t>才能为</w:t>
      </w:r>
      <w:r w:rsidRPr="00E5635D">
        <w:rPr>
          <w:rFonts w:hint="eastAsia"/>
        </w:rPr>
        <w:t>task</w:t>
      </w:r>
      <w:r w:rsidRPr="00E5635D">
        <w:rPr>
          <w:rFonts w:hint="eastAsia"/>
        </w:rPr>
        <w:t>寻找具有相应资源的节点，将</w:t>
      </w:r>
      <w:r w:rsidRPr="00E5635D">
        <w:rPr>
          <w:rFonts w:hint="eastAsia"/>
        </w:rPr>
        <w:t>task</w:t>
      </w:r>
      <w:r w:rsidRPr="00E5635D">
        <w:rPr>
          <w:rFonts w:hint="eastAsia"/>
        </w:rPr>
        <w:t>调度到该节点运行。</w:t>
      </w:r>
      <w:r w:rsidRPr="00E5635D">
        <w:t>(2)</w:t>
      </w:r>
      <w:r w:rsidRPr="00E5635D">
        <w:rPr>
          <w:rFonts w:hint="eastAsia"/>
        </w:rPr>
        <w:t xml:space="preserve"> </w:t>
      </w:r>
      <w:r w:rsidRPr="00E5635D">
        <w:rPr>
          <w:rFonts w:hint="eastAsia"/>
        </w:rPr>
        <w:t>如果内存设置的过小，可能会导致</w:t>
      </w:r>
      <w:r w:rsidRPr="00E5635D">
        <w:rPr>
          <w:rFonts w:hint="eastAsia"/>
        </w:rPr>
        <w:t>task</w:t>
      </w:r>
      <w:r w:rsidRPr="00E5635D">
        <w:rPr>
          <w:rFonts w:hint="eastAsia"/>
        </w:rPr>
        <w:t>出现内存溢出错误。</w:t>
      </w:r>
    </w:p>
    <w:p w14:paraId="60F4FC6A" w14:textId="77777777" w:rsidR="00E5635D" w:rsidRPr="00E5635D" w:rsidRDefault="00E5635D" w:rsidP="00E5635D">
      <w:pPr>
        <w:pStyle w:val="a"/>
      </w:pPr>
      <w:r w:rsidRPr="00E5635D">
        <w:rPr>
          <w:rFonts w:hint="eastAsia"/>
        </w:rPr>
        <w:t>为了帮助用户分析、估算应用的内存用量，我们以</w:t>
      </w:r>
      <w:r w:rsidRPr="00E5635D">
        <w:rPr>
          <w:rFonts w:hint="eastAsia"/>
        </w:rPr>
        <w:t>MapReduce</w:t>
      </w:r>
      <w:r w:rsidRPr="00E5635D">
        <w:rPr>
          <w:rFonts w:hint="eastAsia"/>
        </w:rPr>
        <w:t>框架为基础，研究了</w:t>
      </w:r>
      <w:r w:rsidRPr="00E5635D">
        <w:rPr>
          <w:rFonts w:hint="eastAsia"/>
        </w:rPr>
        <w:t>MapReduce</w:t>
      </w:r>
      <w:r w:rsidRPr="00E5635D">
        <w:rPr>
          <w:rFonts w:hint="eastAsia"/>
        </w:rPr>
        <w:t>应用的内存用量模型构建方法，并提供从小数据集上抽样运行的方式来估算大数据上的内存用量的方法。</w:t>
      </w:r>
    </w:p>
    <w:p w14:paraId="31845B3B" w14:textId="77777777" w:rsidR="00E5635D" w:rsidRPr="00E5635D" w:rsidRDefault="00E5635D" w:rsidP="00E5635D">
      <w:pPr>
        <w:pStyle w:val="a"/>
      </w:pPr>
      <w:r w:rsidRPr="00E5635D">
        <w:rPr>
          <w:rFonts w:hint="eastAsia"/>
        </w:rPr>
        <w:t>为了解决内存用量估计问题，我们主要解决三个子问题：</w:t>
      </w:r>
    </w:p>
    <w:p w14:paraId="3DACAF6A" w14:textId="77777777" w:rsidR="00E5635D" w:rsidRPr="00E5635D" w:rsidRDefault="00E5635D" w:rsidP="00E5635D">
      <w:pPr>
        <w:pStyle w:val="a"/>
        <w:ind w:firstLine="520"/>
      </w:pPr>
      <w:r w:rsidRPr="00E5635D">
        <w:rPr>
          <w:rFonts w:hint="eastAsia"/>
          <w:b/>
        </w:rPr>
        <w:t>内存用量建模，用户代码空间度分析和模型参数估计。</w:t>
      </w:r>
      <w:r w:rsidRPr="00E5635D">
        <w:rPr>
          <w:rFonts w:hint="eastAsia"/>
        </w:rPr>
        <w:t>我们观察发现静态配置参数影响分布式数据流，而分布式数据流加上用户代码影响内存使用量。基于此我们提出了一种以数据流为中心的内存用量模型，该模型可以量化静态配置－数据流－内存用量的映射关系。该模型最主要的挑战点是在用户代码未知的情况下，如何去量化用户代码内存用量和输入数据量之间的关系。在分析了用户代码模版后，我们发现用户对象有固定的生命周期，而不同生命周期的用户对象受不同部分的输入数据影响。据此，我们提出了一种分段累积函数来量化用户对象大小和输入数据量之间的关系。因为我们的模型里面有一些参数（数据流参数和用户代码空间复杂度参数），我们通过在小数据集上模拟实验来得到参数，然</w:t>
      </w:r>
      <w:r w:rsidRPr="00E5635D">
        <w:rPr>
          <w:rFonts w:hint="eastAsia"/>
        </w:rPr>
        <w:lastRenderedPageBreak/>
        <w:t>后利用统计方法（比如线性回归）来得到用户代码的空间复杂度。实际上是一种白盒方法。我们的假设是在小数据集（比如</w:t>
      </w:r>
      <w:r w:rsidRPr="00E5635D">
        <w:rPr>
          <w:rFonts w:hint="eastAsia"/>
        </w:rPr>
        <w:t>1GB</w:t>
      </w:r>
      <w:r w:rsidRPr="00E5635D">
        <w:rPr>
          <w:rFonts w:hint="eastAsia"/>
        </w:rPr>
        <w:t>）上运行时的中间数据量与在大数据集（比如</w:t>
      </w:r>
      <w:r w:rsidRPr="00E5635D">
        <w:rPr>
          <w:rFonts w:hint="eastAsia"/>
        </w:rPr>
        <w:t>10GB</w:t>
      </w:r>
      <w:r w:rsidRPr="00E5635D">
        <w:rPr>
          <w:rFonts w:hint="eastAsia"/>
        </w:rPr>
        <w:t>）上运行产生的中间数据量之间存在线性关系。</w:t>
      </w:r>
    </w:p>
    <w:p w14:paraId="2D3A7BD3" w14:textId="66F50FE3" w:rsidR="00E5635D" w:rsidRDefault="00E5635D" w:rsidP="00E5635D">
      <w:pPr>
        <w:pStyle w:val="a"/>
      </w:pPr>
      <w:r w:rsidRPr="00E5635D">
        <w:rPr>
          <w:rFonts w:hint="eastAsia"/>
        </w:rPr>
        <w:t>给定一个</w:t>
      </w:r>
      <w:r w:rsidRPr="00E5635D">
        <w:rPr>
          <w:rFonts w:hint="eastAsia"/>
        </w:rPr>
        <w:t>MapReduce</w:t>
      </w:r>
      <w:r w:rsidRPr="00E5635D">
        <w:rPr>
          <w:rFonts w:hint="eastAsia"/>
        </w:rPr>
        <w:t>应用，给定数据，配置，和用户代码。我们的方法可以估计应用在大数据集上运行时的内存用量。评价显示我们的估计方法的平均误差率在</w:t>
      </w:r>
      <w:r w:rsidRPr="00E5635D">
        <w:rPr>
          <w:rFonts w:hint="eastAsia"/>
        </w:rPr>
        <w:t>20%</w:t>
      </w:r>
      <w:r w:rsidRPr="00E5635D">
        <w:rPr>
          <w:rFonts w:hint="eastAsia"/>
        </w:rPr>
        <w:t>以内。</w:t>
      </w:r>
    </w:p>
    <w:p w14:paraId="4722BF12" w14:textId="19520961" w:rsidR="002E7798" w:rsidRDefault="00C35C51" w:rsidP="002E7798">
      <w:pPr>
        <w:pStyle w:val="Heading2"/>
      </w:pPr>
      <w:bookmarkStart w:id="165" w:name="_Toc305878423"/>
      <w:r>
        <w:rPr>
          <w:rFonts w:hint="eastAsia"/>
        </w:rPr>
        <w:t>问题定义</w:t>
      </w:r>
      <w:bookmarkEnd w:id="165"/>
    </w:p>
    <w:p w14:paraId="6B15F45C" w14:textId="77777777" w:rsidR="00C35C51" w:rsidRPr="00C35C51" w:rsidRDefault="00C35C51" w:rsidP="00C35C51">
      <w:pPr>
        <w:pStyle w:val="a"/>
      </w:pPr>
      <w:r w:rsidRPr="00C35C51">
        <w:rPr>
          <w:rFonts w:hint="eastAsia"/>
        </w:rPr>
        <w:t>本章主要针对</w:t>
      </w:r>
      <w:r w:rsidRPr="00C35C51">
        <w:rPr>
          <w:rFonts w:hint="eastAsia"/>
        </w:rPr>
        <w:t>MapReduce</w:t>
      </w:r>
      <w:r w:rsidRPr="00C35C51">
        <w:rPr>
          <w:rFonts w:hint="eastAsia"/>
        </w:rPr>
        <w:t>应用，也就是</w:t>
      </w:r>
      <w:r w:rsidRPr="00C35C51">
        <w:rPr>
          <w:rFonts w:hint="eastAsia"/>
        </w:rPr>
        <w:t>job (data, configurations, user code)</w:t>
      </w:r>
      <w:r w:rsidRPr="00C35C51">
        <w:rPr>
          <w:rFonts w:hint="eastAsia"/>
        </w:rPr>
        <w:t>，</w:t>
      </w:r>
      <w:r w:rsidRPr="00C35C51">
        <w:rPr>
          <w:rFonts w:hint="eastAsia"/>
        </w:rPr>
        <w:t xml:space="preserve"> </w:t>
      </w:r>
      <w:r w:rsidRPr="00C35C51">
        <w:rPr>
          <w:rFonts w:hint="eastAsia"/>
        </w:rPr>
        <w:t>研究其内存用量模型及内存用量估算问题：</w:t>
      </w:r>
    </w:p>
    <w:p w14:paraId="444C7066" w14:textId="77777777" w:rsidR="00C35C51" w:rsidRPr="00C35C51" w:rsidRDefault="00C35C51" w:rsidP="00C35C51">
      <w:pPr>
        <w:pStyle w:val="a"/>
      </w:pPr>
      <w:r w:rsidRPr="00C35C51">
        <w:t>(</w:t>
      </w:r>
      <w:r w:rsidRPr="00C35C51">
        <w:rPr>
          <w:rFonts w:hint="eastAsia"/>
        </w:rPr>
        <w:t>1</w:t>
      </w:r>
      <w:r w:rsidRPr="00C35C51">
        <w:t xml:space="preserve">) </w:t>
      </w:r>
      <w:r w:rsidRPr="00C35C51">
        <w:rPr>
          <w:rFonts w:hint="eastAsia"/>
        </w:rPr>
        <w:t>如何建立</w:t>
      </w:r>
      <w:r w:rsidRPr="00C35C51">
        <w:rPr>
          <w:rFonts w:hint="eastAsia"/>
        </w:rPr>
        <w:t>task</w:t>
      </w:r>
      <w:r w:rsidRPr="00C35C51">
        <w:rPr>
          <w:rFonts w:hint="eastAsia"/>
        </w:rPr>
        <w:t>的内存用量与</w:t>
      </w:r>
      <w:r w:rsidRPr="00C35C51">
        <w:rPr>
          <w:rFonts w:hint="eastAsia"/>
        </w:rPr>
        <w:t>job</w:t>
      </w:r>
      <w:r w:rsidRPr="00C35C51">
        <w:rPr>
          <w:rFonts w:hint="eastAsia"/>
        </w:rPr>
        <w:t>静态因素</w:t>
      </w:r>
      <w:r w:rsidRPr="00C35C51">
        <w:rPr>
          <w:rFonts w:hint="eastAsia"/>
        </w:rPr>
        <w:t xml:space="preserve"> (data, configurations, user code) </w:t>
      </w:r>
      <w:r w:rsidRPr="00C35C51">
        <w:rPr>
          <w:rFonts w:hint="eastAsia"/>
        </w:rPr>
        <w:t>之间的关系，也就是</w:t>
      </w:r>
      <w:r w:rsidRPr="00C35C51">
        <w:rPr>
          <w:rFonts w:hint="eastAsia"/>
        </w:rPr>
        <w:t xml:space="preserve">MemoryUsage(task) = </w:t>
      </w:r>
      <w:r w:rsidRPr="00C35C51">
        <w:rPr>
          <w:rFonts w:hint="eastAsia"/>
          <w:i/>
        </w:rPr>
        <w:t>f</w:t>
      </w:r>
      <w:r w:rsidRPr="00C35C51">
        <w:rPr>
          <w:rFonts w:hint="eastAsia"/>
        </w:rPr>
        <w:t xml:space="preserve"> (data, configurations, user code)</w:t>
      </w:r>
      <w:r w:rsidRPr="00C35C51">
        <w:rPr>
          <w:rFonts w:hint="eastAsia"/>
        </w:rPr>
        <w:t>？</w:t>
      </w:r>
    </w:p>
    <w:p w14:paraId="4380C003" w14:textId="77777777" w:rsidR="00C35C51" w:rsidRPr="00C35C51" w:rsidRDefault="00C35C51" w:rsidP="00C35C51">
      <w:pPr>
        <w:pStyle w:val="a"/>
      </w:pPr>
      <w:r w:rsidRPr="00C35C51">
        <w:t>(2)</w:t>
      </w:r>
      <w:r w:rsidRPr="00C35C51">
        <w:rPr>
          <w:rFonts w:hint="eastAsia"/>
        </w:rPr>
        <w:t xml:space="preserve"> </w:t>
      </w:r>
      <w:r w:rsidRPr="00C35C51">
        <w:rPr>
          <w:rFonts w:hint="eastAsia"/>
        </w:rPr>
        <w:t>给定具体的</w:t>
      </w:r>
      <w:r w:rsidRPr="00C35C51">
        <w:rPr>
          <w:rFonts w:hint="eastAsia"/>
        </w:rPr>
        <w:t>job (data, configurations, user code</w:t>
      </w:r>
      <w:r w:rsidRPr="00C35C51">
        <w:t>),</w:t>
      </w:r>
      <w:r w:rsidRPr="00C35C51">
        <w:rPr>
          <w:rFonts w:hint="eastAsia"/>
        </w:rPr>
        <w:t xml:space="preserve"> </w:t>
      </w:r>
      <w:r w:rsidRPr="00C35C51">
        <w:rPr>
          <w:rFonts w:hint="eastAsia"/>
        </w:rPr>
        <w:t>如何估算其</w:t>
      </w:r>
      <w:r w:rsidRPr="00C35C51">
        <w:rPr>
          <w:rFonts w:hint="eastAsia"/>
        </w:rPr>
        <w:t>task</w:t>
      </w:r>
      <w:r w:rsidRPr="00C35C51">
        <w:rPr>
          <w:rFonts w:hint="eastAsia"/>
        </w:rPr>
        <w:t>的内存用量，也就是</w:t>
      </w:r>
      <w:r w:rsidRPr="00C35C51">
        <w:rPr>
          <w:rFonts w:hint="eastAsia"/>
        </w:rPr>
        <w:t>MemoryUsage(task)</w:t>
      </w:r>
      <w:r w:rsidRPr="00C35C51">
        <w:rPr>
          <w:rFonts w:hint="eastAsia"/>
        </w:rPr>
        <w:t>？</w:t>
      </w:r>
    </w:p>
    <w:p w14:paraId="3D530D74" w14:textId="77777777" w:rsidR="00C35C51" w:rsidRPr="00C35C51" w:rsidRDefault="00C35C51" w:rsidP="00C35C51">
      <w:pPr>
        <w:pStyle w:val="a"/>
      </w:pPr>
      <w:r w:rsidRPr="00C35C51">
        <w:rPr>
          <w:rFonts w:hint="eastAsia"/>
        </w:rPr>
        <w:t>其中，</w:t>
      </w:r>
      <w:r w:rsidRPr="00C35C51">
        <w:rPr>
          <w:rFonts w:hint="eastAsia"/>
        </w:rPr>
        <w:t>task</w:t>
      </w:r>
      <w:r w:rsidRPr="00C35C51">
        <w:rPr>
          <w:rFonts w:hint="eastAsia"/>
        </w:rPr>
        <w:t>分为</w:t>
      </w:r>
      <w:r w:rsidRPr="00C35C51">
        <w:rPr>
          <w:rFonts w:hint="eastAsia"/>
        </w:rPr>
        <w:t>map task</w:t>
      </w:r>
      <w:r w:rsidRPr="00C35C51">
        <w:t xml:space="preserve"> (mapper) </w:t>
      </w:r>
      <w:r w:rsidRPr="00C35C51">
        <w:rPr>
          <w:rFonts w:hint="eastAsia"/>
        </w:rPr>
        <w:t>和</w:t>
      </w:r>
      <w:r w:rsidRPr="00C35C51">
        <w:rPr>
          <w:rFonts w:hint="eastAsia"/>
        </w:rPr>
        <w:t>reduce task</w:t>
      </w:r>
      <w:r w:rsidRPr="00C35C51">
        <w:t xml:space="preserve"> (reducer)</w:t>
      </w:r>
      <w:r w:rsidRPr="00C35C51">
        <w:rPr>
          <w:rFonts w:hint="eastAsia"/>
        </w:rPr>
        <w:t>，</w:t>
      </w:r>
      <w:r w:rsidRPr="00C35C51">
        <w:rPr>
          <w:rFonts w:hint="eastAsia"/>
        </w:rPr>
        <w:t xml:space="preserve"> </w:t>
      </w:r>
      <w:r w:rsidRPr="00C35C51">
        <w:rPr>
          <w:rFonts w:hint="eastAsia"/>
        </w:rPr>
        <w:t>我们需要分别估算</w:t>
      </w:r>
      <w:r w:rsidRPr="00C35C51">
        <w:t>mapper</w:t>
      </w:r>
      <w:r w:rsidRPr="00C35C51">
        <w:rPr>
          <w:rFonts w:hint="eastAsia"/>
        </w:rPr>
        <w:t>和</w:t>
      </w:r>
      <w:r w:rsidRPr="00C35C51">
        <w:rPr>
          <w:rFonts w:hint="eastAsia"/>
        </w:rPr>
        <w:t>reduce</w:t>
      </w:r>
      <w:r w:rsidRPr="00C35C51">
        <w:t>r</w:t>
      </w:r>
      <w:r w:rsidRPr="00C35C51">
        <w:rPr>
          <w:rFonts w:hint="eastAsia"/>
        </w:rPr>
        <w:t>的内存用量。因为</w:t>
      </w:r>
      <w:r w:rsidRPr="00C35C51">
        <w:rPr>
          <w:rFonts w:hint="eastAsia"/>
        </w:rPr>
        <w:t>mapper</w:t>
      </w:r>
      <w:r w:rsidRPr="00C35C51">
        <w:rPr>
          <w:rFonts w:hint="eastAsia"/>
        </w:rPr>
        <w:t>和</w:t>
      </w:r>
      <w:r w:rsidRPr="00C35C51">
        <w:t>reducer</w:t>
      </w:r>
      <w:r w:rsidRPr="00C35C51">
        <w:rPr>
          <w:rFonts w:hint="eastAsia"/>
        </w:rPr>
        <w:t>有多个，且要配置的内存需求量与</w:t>
      </w:r>
      <w:r w:rsidRPr="00C35C51">
        <w:rPr>
          <w:rFonts w:hint="eastAsia"/>
        </w:rPr>
        <w:t>task</w:t>
      </w:r>
      <w:r w:rsidRPr="00C35C51">
        <w:rPr>
          <w:rFonts w:hint="eastAsia"/>
        </w:rPr>
        <w:t>的最大内存用量相关，因此我们要估算的是</w:t>
      </w:r>
      <w:r w:rsidRPr="00C35C51">
        <w:rPr>
          <w:rFonts w:hint="eastAsia"/>
        </w:rPr>
        <w:t>map</w:t>
      </w:r>
      <w:r w:rsidRPr="00C35C51">
        <w:t>per</w:t>
      </w:r>
      <w:r w:rsidRPr="00C35C51">
        <w:rPr>
          <w:rFonts w:hint="eastAsia"/>
        </w:rPr>
        <w:t>和</w:t>
      </w:r>
      <w:r w:rsidRPr="00C35C51">
        <w:rPr>
          <w:rFonts w:hint="eastAsia"/>
        </w:rPr>
        <w:t>reducer</w:t>
      </w:r>
      <w:r w:rsidRPr="00C35C51">
        <w:rPr>
          <w:rFonts w:hint="eastAsia"/>
        </w:rPr>
        <w:t>的最大内存用量，也就是下面的</w:t>
      </w:r>
      <w:r w:rsidRPr="00C35C51">
        <w:rPr>
          <w:rFonts w:hint="eastAsia"/>
          <w:i/>
        </w:rPr>
        <w:t>U</w:t>
      </w:r>
      <w:r w:rsidRPr="00C35C51">
        <w:rPr>
          <w:rFonts w:hint="eastAsia"/>
          <w:i/>
          <w:vertAlign w:val="subscript"/>
        </w:rPr>
        <w:t>m</w:t>
      </w:r>
      <w:r w:rsidRPr="00C35C51">
        <w:rPr>
          <w:rFonts w:hint="eastAsia"/>
        </w:rPr>
        <w:t>和</w:t>
      </w:r>
      <w:r w:rsidRPr="00C35C51">
        <w:rPr>
          <w:rFonts w:hint="eastAsia"/>
          <w:i/>
        </w:rPr>
        <w:t>U</w:t>
      </w:r>
      <w:r w:rsidRPr="00C35C51">
        <w:rPr>
          <w:rFonts w:hint="eastAsia"/>
          <w:i/>
          <w:vertAlign w:val="subscript"/>
        </w:rPr>
        <w:t>r</w:t>
      </w:r>
      <w:r w:rsidRPr="00C35C51">
        <w:rPr>
          <w:rFonts w:hint="eastAsia"/>
        </w:rPr>
        <w:t>。</w:t>
      </w:r>
    </w:p>
    <w:p w14:paraId="7EA4A045" w14:textId="77777777" w:rsidR="00C35C51" w:rsidRPr="00C35C51" w:rsidRDefault="00DC660A" w:rsidP="00C35C51">
      <w:pPr>
        <w:pStyle w:val="a"/>
        <w:rPr>
          <w:szCs w:val="24"/>
        </w:rPr>
      </w:pPr>
      <m:oMathPara>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m</m:t>
              </m:r>
            </m:sub>
          </m:sSub>
          <m:r>
            <w:rPr>
              <w:rFonts w:ascii="Cambria Math" w:hAnsi="Cambria Math"/>
              <w:szCs w:val="24"/>
            </w:rPr>
            <m:t>=</m:t>
          </m:r>
          <m:r>
            <m:rPr>
              <m:sty m:val="p"/>
            </m:rPr>
            <w:rPr>
              <w:rFonts w:ascii="Cambria Math" w:hAnsi="Cambria Math"/>
              <w:szCs w:val="24"/>
            </w:rPr>
            <m:t>max</m:t>
          </m:r>
          <m:d>
            <m:dPr>
              <m:ctrlPr>
                <w:rPr>
                  <w:rFonts w:ascii="Cambria Math" w:hAnsi="Cambria Math"/>
                  <w:szCs w:val="24"/>
                </w:rPr>
              </m:ctrlPr>
            </m:dPr>
            <m:e>
              <m:r>
                <w:rPr>
                  <w:rFonts w:ascii="Cambria Math" w:hAnsi="Cambria Math"/>
                  <w:szCs w:val="24"/>
                </w:rPr>
                <m:t>U</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apper</m:t>
                      </m:r>
                    </m:e>
                    <m:sub>
                      <m:r>
                        <w:rPr>
                          <w:rFonts w:ascii="Cambria Math" w:hAnsi="Cambria Math"/>
                          <w:szCs w:val="24"/>
                        </w:rPr>
                        <m:t>i</m:t>
                      </m:r>
                    </m:sub>
                  </m:sSub>
                </m:e>
              </m:d>
            </m:e>
          </m:d>
          <m:r>
            <w:rPr>
              <w:rFonts w:ascii="Cambria Math" w:hAnsi="Cambria Math"/>
              <w:szCs w:val="24"/>
            </w:rPr>
            <m:t>, 1≤i≤m</m:t>
          </m:r>
        </m:oMath>
      </m:oMathPara>
    </w:p>
    <w:p w14:paraId="4744FA6C" w14:textId="2AEE821C" w:rsidR="00C35C51" w:rsidRDefault="00DC660A" w:rsidP="00C35C51">
      <w:pPr>
        <w:pStyle w:val="a"/>
        <w:jc w:val="center"/>
        <w:rPr>
          <w:i/>
        </w:rPr>
      </w:pPr>
      <m:oMathPara>
        <m:oMath>
          <m:sSub>
            <m:sSubPr>
              <m:ctrlPr>
                <w:rPr>
                  <w:rFonts w:ascii="Cambria Math" w:hAnsi="Cambria Math"/>
                  <w:i/>
                  <w:szCs w:val="24"/>
                </w:rPr>
              </m:ctrlPr>
            </m:sSubPr>
            <m:e>
              <m:r>
                <w:rPr>
                  <w:rFonts w:ascii="Cambria Math" w:hAnsi="Cambria Math" w:cs="STIXGeneral-Italic"/>
                  <w:szCs w:val="24"/>
                </w:rPr>
                <m:t>U</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max</m:t>
          </m:r>
          <m:d>
            <m:dPr>
              <m:ctrlPr>
                <w:rPr>
                  <w:rFonts w:ascii="Cambria Math" w:hAnsi="Cambria Math"/>
                  <w:szCs w:val="24"/>
                </w:rPr>
              </m:ctrlPr>
            </m:dPr>
            <m:e>
              <m:r>
                <w:rPr>
                  <w:rFonts w:ascii="Cambria Math" w:hAnsi="Cambria Math"/>
                  <w:szCs w:val="24"/>
                </w:rPr>
                <m:t>U</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reducer</m:t>
                      </m:r>
                    </m:e>
                    <m:sub>
                      <m:r>
                        <w:rPr>
                          <w:rFonts w:ascii="Cambria Math" w:hAnsi="Cambria Math"/>
                          <w:szCs w:val="24"/>
                        </w:rPr>
                        <m:t>i</m:t>
                      </m:r>
                    </m:sub>
                  </m:sSub>
                </m:e>
              </m:d>
            </m:e>
          </m:d>
          <m:r>
            <w:rPr>
              <w:rFonts w:ascii="Cambria Math" w:hAnsi="Cambria Math"/>
              <w:szCs w:val="24"/>
            </w:rPr>
            <m:t>, 1≤i≤r</m:t>
          </m:r>
        </m:oMath>
      </m:oMathPara>
    </w:p>
    <w:p w14:paraId="52269DAB" w14:textId="3C47D621" w:rsidR="00C35C51" w:rsidRPr="00C35C51" w:rsidRDefault="00C35C51" w:rsidP="00C35C51">
      <w:pPr>
        <w:pStyle w:val="a"/>
      </w:pPr>
      <w:r w:rsidRPr="00C35C51">
        <w:rPr>
          <w:rFonts w:hint="eastAsia"/>
          <w:i/>
        </w:rPr>
        <w:t>m</w:t>
      </w:r>
      <w:r w:rsidRPr="00C35C51">
        <w:rPr>
          <w:rFonts w:hint="eastAsia"/>
        </w:rPr>
        <w:t>是</w:t>
      </w:r>
      <w:r w:rsidRPr="00C35C51">
        <w:rPr>
          <w:rFonts w:hint="eastAsia"/>
        </w:rPr>
        <w:t>mapper</w:t>
      </w:r>
      <w:r w:rsidRPr="00C35C51">
        <w:rPr>
          <w:rFonts w:hint="eastAsia"/>
        </w:rPr>
        <w:t>的个数，</w:t>
      </w:r>
      <w:r w:rsidRPr="00C35C51">
        <w:rPr>
          <w:rFonts w:hint="eastAsia"/>
          <w:i/>
        </w:rPr>
        <w:t>r</w:t>
      </w:r>
      <w:r w:rsidRPr="00C35C51">
        <w:rPr>
          <w:rFonts w:hint="eastAsia"/>
        </w:rPr>
        <w:t>是</w:t>
      </w:r>
      <w:r w:rsidRPr="00C35C51">
        <w:rPr>
          <w:rFonts w:hint="eastAsia"/>
        </w:rPr>
        <w:t>reducer</w:t>
      </w:r>
      <w:r w:rsidRPr="00C35C51">
        <w:rPr>
          <w:rFonts w:hint="eastAsia"/>
        </w:rPr>
        <w:t>的个数（也就是</w:t>
      </w:r>
      <w:r w:rsidRPr="00C35C51">
        <w:rPr>
          <w:rFonts w:hint="eastAsia"/>
        </w:rPr>
        <w:t>reducer number</w:t>
      </w:r>
      <w:r w:rsidRPr="00C35C51">
        <w:rPr>
          <w:rFonts w:hint="eastAsia"/>
        </w:rPr>
        <w:t>）。</w:t>
      </w:r>
    </w:p>
    <w:p w14:paraId="7FCD3FF5" w14:textId="77777777" w:rsidR="00C35C51" w:rsidRPr="00F834D6" w:rsidRDefault="00C35C51" w:rsidP="002E7798">
      <w:pPr>
        <w:pStyle w:val="a"/>
      </w:pPr>
    </w:p>
    <w:p w14:paraId="7DD5C4BE" w14:textId="26977D12" w:rsidR="00C35C51" w:rsidRPr="00C35C51" w:rsidRDefault="00C35C51" w:rsidP="00C35C51">
      <w:pPr>
        <w:pStyle w:val="Heading2"/>
      </w:pPr>
      <w:bookmarkStart w:id="166" w:name="_Toc305878424"/>
      <w:r>
        <w:rPr>
          <w:rFonts w:hint="eastAsia"/>
        </w:rPr>
        <w:t>挑战</w:t>
      </w:r>
      <w:bookmarkEnd w:id="166"/>
    </w:p>
    <w:p w14:paraId="3F10F783" w14:textId="77777777" w:rsidR="00C35C51" w:rsidRPr="00C35C51" w:rsidRDefault="00C35C51" w:rsidP="00C35C51">
      <w:pPr>
        <w:pStyle w:val="a"/>
      </w:pPr>
      <w:r w:rsidRPr="00C35C51">
        <w:rPr>
          <w:rFonts w:hint="eastAsia"/>
        </w:rPr>
        <w:t>应用内存用量模型的建立与用量估算有两个研究挑战：</w:t>
      </w:r>
      <w:r w:rsidRPr="00C35C51">
        <w:t xml:space="preserve">(1) </w:t>
      </w:r>
      <w:r w:rsidRPr="00C35C51">
        <w:rPr>
          <w:rFonts w:hint="eastAsia"/>
        </w:rPr>
        <w:t>内存用量受多个静态配置参数的影响，而且不是直接影响。比如</w:t>
      </w:r>
      <w:r w:rsidRPr="00C35C51">
        <w:rPr>
          <w:rFonts w:hint="eastAsia"/>
          <w:i/>
        </w:rPr>
        <w:t>input split size</w:t>
      </w:r>
      <w:r w:rsidRPr="00C35C51">
        <w:rPr>
          <w:rFonts w:hint="eastAsia"/>
        </w:rPr>
        <w:t>会影响每个</w:t>
      </w:r>
      <w:r w:rsidRPr="00C35C51">
        <w:rPr>
          <w:rFonts w:hint="eastAsia"/>
        </w:rPr>
        <w:t>map task</w:t>
      </w:r>
      <w:r w:rsidRPr="00C35C51">
        <w:rPr>
          <w:rFonts w:hint="eastAsia"/>
        </w:rPr>
        <w:t>的输入数据大小，</w:t>
      </w:r>
      <w:r w:rsidRPr="00C35C51">
        <w:rPr>
          <w:rFonts w:hint="eastAsia"/>
          <w:i/>
        </w:rPr>
        <w:t xml:space="preserve">partition </w:t>
      </w:r>
      <w:r w:rsidRPr="00C35C51">
        <w:rPr>
          <w:i/>
        </w:rPr>
        <w:t>function</w:t>
      </w:r>
      <w:r w:rsidRPr="00C35C51">
        <w:rPr>
          <w:rFonts w:hint="eastAsia"/>
        </w:rPr>
        <w:t>定义</w:t>
      </w:r>
      <w:r w:rsidRPr="00C35C51">
        <w:rPr>
          <w:rFonts w:hint="eastAsia"/>
        </w:rPr>
        <w:t>map</w:t>
      </w:r>
      <w:r w:rsidRPr="00C35C51">
        <w:t>()</w:t>
      </w:r>
      <w:r w:rsidRPr="00C35C51">
        <w:rPr>
          <w:rFonts w:hint="eastAsia"/>
        </w:rPr>
        <w:t xml:space="preserve"> </w:t>
      </w:r>
      <w:r w:rsidRPr="00C35C51">
        <w:rPr>
          <w:rFonts w:hint="eastAsia"/>
        </w:rPr>
        <w:t>如何对输出的</w:t>
      </w:r>
      <w:r w:rsidRPr="00C35C51">
        <w:t>&lt;</w:t>
      </w:r>
      <w:r w:rsidRPr="00C35C51">
        <w:rPr>
          <w:i/>
        </w:rPr>
        <w:t>k</w:t>
      </w:r>
      <w:r w:rsidRPr="00C35C51">
        <w:t xml:space="preserve">, </w:t>
      </w:r>
      <w:r w:rsidRPr="00C35C51">
        <w:rPr>
          <w:i/>
        </w:rPr>
        <w:t>v</w:t>
      </w:r>
      <w:r w:rsidRPr="00C35C51">
        <w:t>&gt; records</w:t>
      </w:r>
      <w:r w:rsidRPr="00C35C51">
        <w:rPr>
          <w:rFonts w:hint="eastAsia"/>
        </w:rPr>
        <w:t>进行划分。</w:t>
      </w:r>
      <w:r w:rsidRPr="00C35C51">
        <w:rPr>
          <w:i/>
        </w:rPr>
        <w:t>P</w:t>
      </w:r>
      <w:r w:rsidRPr="00C35C51">
        <w:rPr>
          <w:rFonts w:hint="eastAsia"/>
          <w:i/>
        </w:rPr>
        <w:t>artition number</w:t>
      </w:r>
      <w:r w:rsidRPr="00C35C51">
        <w:rPr>
          <w:rFonts w:hint="eastAsia"/>
        </w:rPr>
        <w:t>定义会有多少个数据分块（</w:t>
      </w:r>
      <w:r w:rsidRPr="00C35C51">
        <w:rPr>
          <w:rFonts w:hint="eastAsia"/>
        </w:rPr>
        <w:t>partition</w:t>
      </w:r>
      <w:r w:rsidRPr="00C35C51">
        <w:rPr>
          <w:rFonts w:hint="eastAsia"/>
        </w:rPr>
        <w:t>）产生，也就是会有多少个</w:t>
      </w:r>
      <w:r w:rsidRPr="00C35C51">
        <w:rPr>
          <w:rFonts w:hint="eastAsia"/>
        </w:rPr>
        <w:t>reducer</w:t>
      </w:r>
      <w:r w:rsidRPr="00C35C51">
        <w:rPr>
          <w:rFonts w:hint="eastAsia"/>
        </w:rPr>
        <w:t>运行。</w:t>
      </w:r>
      <w:r w:rsidRPr="00C35C51">
        <w:rPr>
          <w:i/>
        </w:rPr>
        <w:t>B</w:t>
      </w:r>
      <w:r w:rsidRPr="00C35C51">
        <w:rPr>
          <w:rFonts w:hint="eastAsia"/>
          <w:i/>
        </w:rPr>
        <w:t>uffer size</w:t>
      </w:r>
      <w:r w:rsidRPr="00C35C51">
        <w:rPr>
          <w:rFonts w:hint="eastAsia"/>
        </w:rPr>
        <w:t>定义框架的缓冲区大小。</w:t>
      </w:r>
      <w:r w:rsidRPr="00C35C51">
        <w:t>(2)</w:t>
      </w:r>
      <w:r w:rsidRPr="00C35C51">
        <w:rPr>
          <w:rFonts w:hint="eastAsia"/>
        </w:rPr>
        <w:t xml:space="preserve"> </w:t>
      </w:r>
      <w:r w:rsidRPr="00C35C51">
        <w:rPr>
          <w:rFonts w:hint="eastAsia"/>
        </w:rPr>
        <w:t>用户代码可以被任意书写，也可以由高层语言或高层库（比如</w:t>
      </w:r>
      <w:r w:rsidRPr="00C35C51">
        <w:rPr>
          <w:rFonts w:hint="eastAsia"/>
        </w:rPr>
        <w:t>SQL</w:t>
      </w:r>
      <w:r w:rsidRPr="00C35C51">
        <w:t>-like</w:t>
      </w:r>
      <w:r w:rsidRPr="00C35C51">
        <w:rPr>
          <w:rFonts w:hint="eastAsia"/>
        </w:rPr>
        <w:t>的</w:t>
      </w:r>
      <w:r w:rsidRPr="00C35C51">
        <w:rPr>
          <w:rFonts w:hint="eastAsia"/>
        </w:rPr>
        <w:t>Pig</w:t>
      </w:r>
      <w:r w:rsidRPr="00C35C51">
        <w:rPr>
          <w:rFonts w:hint="eastAsia"/>
        </w:rPr>
        <w:t>和</w:t>
      </w:r>
      <w:r w:rsidRPr="00C35C51">
        <w:rPr>
          <w:rFonts w:hint="eastAsia"/>
        </w:rPr>
        <w:t>Hive</w:t>
      </w:r>
      <w:r w:rsidRPr="00C35C51">
        <w:rPr>
          <w:rFonts w:hint="eastAsia"/>
        </w:rPr>
        <w:t>脚本）自动产生。这个特性使得我们需要将用户代码当作黑盒来看待。</w:t>
      </w:r>
    </w:p>
    <w:p w14:paraId="08F441E6" w14:textId="77777777" w:rsidR="00C35C51" w:rsidRDefault="00C35C51" w:rsidP="00C35C51">
      <w:pPr>
        <w:pStyle w:val="a"/>
      </w:pPr>
      <w:r w:rsidRPr="00C35C51">
        <w:rPr>
          <w:rFonts w:hint="eastAsia"/>
        </w:rPr>
        <w:t>当前</w:t>
      </w:r>
      <w:r w:rsidRPr="00C35C51">
        <w:rPr>
          <w:rFonts w:hint="eastAsia"/>
        </w:rPr>
        <w:t>MapReduce</w:t>
      </w:r>
      <w:r w:rsidRPr="00C35C51">
        <w:rPr>
          <w:rFonts w:hint="eastAsia"/>
        </w:rPr>
        <w:t>应用性能方面的研究工作集中于</w:t>
      </w:r>
      <w:r w:rsidRPr="00C35C51">
        <w:rPr>
          <w:rFonts w:hint="eastAsia"/>
        </w:rPr>
        <w:t>MapReduce</w:t>
      </w:r>
      <w:r w:rsidRPr="00C35C51">
        <w:rPr>
          <w:rFonts w:hint="eastAsia"/>
        </w:rPr>
        <w:t>应用的执行时间估算。然而，执行时间的估算方法很难被用于内存用量的估算。对于执行时间估算来说，基本假设是用户代码的执行时间与其处理的数据量存在线性关系，而对于内存用量估算来说内存用量与处理的数据量不一定存在线性关系。</w:t>
      </w:r>
    </w:p>
    <w:p w14:paraId="2350B81B" w14:textId="74F6F40D" w:rsidR="00C35C51" w:rsidRDefault="00C35C51" w:rsidP="00C35C51">
      <w:pPr>
        <w:pStyle w:val="Heading2"/>
      </w:pPr>
      <w:bookmarkStart w:id="167" w:name="_Toc305878425"/>
      <w:r>
        <w:rPr>
          <w:rFonts w:hint="eastAsia"/>
        </w:rPr>
        <w:lastRenderedPageBreak/>
        <w:t>问题分析与模型建立思路</w:t>
      </w:r>
      <w:bookmarkEnd w:id="167"/>
    </w:p>
    <w:p w14:paraId="2CFAAE24" w14:textId="77777777" w:rsidR="00C35C51" w:rsidRPr="00C35C51" w:rsidRDefault="00C35C51" w:rsidP="00C35C51">
      <w:pPr>
        <w:pStyle w:val="a"/>
      </w:pPr>
      <w:r w:rsidRPr="00C35C51">
        <w:rPr>
          <w:rFonts w:hint="eastAsia"/>
        </w:rPr>
        <w:t>在</w:t>
      </w:r>
      <w:r w:rsidRPr="00C35C51">
        <w:rPr>
          <w:rFonts w:hint="eastAsia"/>
        </w:rPr>
        <w:t>MapReduce</w:t>
      </w:r>
      <w:r w:rsidRPr="00C35C51">
        <w:rPr>
          <w:rFonts w:hint="eastAsia"/>
        </w:rPr>
        <w:t>框架中，每一个</w:t>
      </w:r>
      <w:r w:rsidRPr="00C35C51">
        <w:rPr>
          <w:rFonts w:hint="eastAsia"/>
        </w:rPr>
        <w:t>task</w:t>
      </w:r>
      <w:r w:rsidRPr="00C35C51">
        <w:rPr>
          <w:rFonts w:hint="eastAsia"/>
        </w:rPr>
        <w:t>是一个独立进程（比如在</w:t>
      </w:r>
      <w:r w:rsidRPr="00C35C51">
        <w:rPr>
          <w:rFonts w:hint="eastAsia"/>
        </w:rPr>
        <w:t>Hadoop</w:t>
      </w:r>
      <w:r w:rsidRPr="00C35C51">
        <w:rPr>
          <w:rFonts w:hint="eastAsia"/>
        </w:rPr>
        <w:t>中，每个</w:t>
      </w:r>
      <w:r w:rsidRPr="00C35C51">
        <w:rPr>
          <w:rFonts w:hint="eastAsia"/>
        </w:rPr>
        <w:t>map</w:t>
      </w:r>
      <w:r w:rsidRPr="00C35C51">
        <w:t>/reduce task</w:t>
      </w:r>
      <w:r w:rsidRPr="00C35C51">
        <w:rPr>
          <w:rFonts w:hint="eastAsia"/>
        </w:rPr>
        <w:t>是一个独立的</w:t>
      </w:r>
      <w:r w:rsidRPr="00C35C51">
        <w:rPr>
          <w:rFonts w:hint="eastAsia"/>
        </w:rPr>
        <w:t>JVM</w:t>
      </w:r>
      <w:r w:rsidRPr="00C35C51">
        <w:rPr>
          <w:rFonts w:hint="eastAsia"/>
        </w:rPr>
        <w:t>进程）。如下图所示，</w:t>
      </w:r>
      <w:r w:rsidRPr="00C35C51">
        <w:t>map()</w:t>
      </w:r>
      <w:r w:rsidRPr="00C35C51">
        <w:rPr>
          <w:rFonts w:hint="eastAsia"/>
        </w:rPr>
        <w:t>先把数据输出到缓冲区，然后当缓冲区要满的时候将数据</w:t>
      </w:r>
      <w:r w:rsidRPr="00C35C51">
        <w:rPr>
          <w:rFonts w:hint="eastAsia"/>
        </w:rPr>
        <w:t>spill</w:t>
      </w:r>
      <w:r w:rsidRPr="00C35C51">
        <w:rPr>
          <w:rFonts w:hint="eastAsia"/>
        </w:rPr>
        <w:t>到磁盘。用户代码产生的中间计算结果的大小会随着时间变化。在应用（</w:t>
      </w:r>
      <w:r w:rsidRPr="00C35C51">
        <w:rPr>
          <w:rFonts w:hint="eastAsia"/>
        </w:rPr>
        <w:t>job</w:t>
      </w:r>
      <w:r w:rsidRPr="00C35C51">
        <w:rPr>
          <w:rFonts w:hint="eastAsia"/>
        </w:rPr>
        <w:t>）运行之前，我们不知道多少数据要被缓存到内存中，也不知道用户代码会产生多少中间计算结果。</w:t>
      </w:r>
    </w:p>
    <w:p w14:paraId="27F75C91" w14:textId="77777777" w:rsidR="00C35C51" w:rsidRPr="00C35C51" w:rsidRDefault="00C35C51" w:rsidP="00C35C51">
      <w:pPr>
        <w:pStyle w:val="a"/>
      </w:pPr>
      <w:r w:rsidRPr="00C35C51">
        <w:rPr>
          <w:rFonts w:hint="eastAsia"/>
        </w:rPr>
        <w:t>上一章内存溢出错误的研究结果表明，</w:t>
      </w:r>
      <w:r w:rsidRPr="00C35C51">
        <w:rPr>
          <w:rFonts w:hint="eastAsia"/>
        </w:rPr>
        <w:t>task</w:t>
      </w:r>
      <w:r w:rsidRPr="00C35C51">
        <w:rPr>
          <w:rFonts w:hint="eastAsia"/>
        </w:rPr>
        <w:t>的内存用量与静态配置、数据流和用户代码都相关。更具体地，</w:t>
      </w:r>
      <w:r w:rsidRPr="00C35C51">
        <w:rPr>
          <w:rFonts w:hint="eastAsia"/>
        </w:rPr>
        <w:t>task</w:t>
      </w:r>
      <w:r w:rsidRPr="00C35C51">
        <w:rPr>
          <w:rFonts w:hint="eastAsia"/>
        </w:rPr>
        <w:t>的内存消耗主要包含两种内存对象：</w:t>
      </w:r>
    </w:p>
    <w:p w14:paraId="57A6F713" w14:textId="77777777" w:rsidR="00C35C51" w:rsidRPr="00C35C51" w:rsidRDefault="00C35C51" w:rsidP="00C35C51">
      <w:pPr>
        <w:pStyle w:val="a"/>
      </w:pPr>
      <w:r w:rsidRPr="00C35C51">
        <w:t>(</w:t>
      </w:r>
      <w:r w:rsidRPr="00C35C51">
        <w:rPr>
          <w:rFonts w:hint="eastAsia"/>
        </w:rPr>
        <w:t>1</w:t>
      </w:r>
      <w:r w:rsidRPr="00C35C51">
        <w:t xml:space="preserve">) </w:t>
      </w:r>
      <w:r w:rsidRPr="00C35C51">
        <w:rPr>
          <w:rFonts w:hint="eastAsia"/>
        </w:rPr>
        <w:t>框架暂存到内存中的中间数据（称之为数据对象，</w:t>
      </w:r>
      <w:r w:rsidRPr="00C35C51">
        <w:rPr>
          <w:rFonts w:hint="eastAsia"/>
        </w:rPr>
        <w:t>buffered data</w:t>
      </w:r>
      <w:r w:rsidRPr="00C35C51">
        <w:rPr>
          <w:rFonts w:hint="eastAsia"/>
        </w:rPr>
        <w:t>）</w:t>
      </w:r>
    </w:p>
    <w:p w14:paraId="3B6169EC" w14:textId="77777777" w:rsidR="00C35C51" w:rsidRPr="00C35C51" w:rsidRDefault="00C35C51" w:rsidP="00C35C51">
      <w:pPr>
        <w:pStyle w:val="a"/>
      </w:pPr>
      <w:r w:rsidRPr="00C35C51">
        <w:t xml:space="preserve">(2) </w:t>
      </w:r>
      <w:r w:rsidRPr="00C35C51">
        <w:rPr>
          <w:rFonts w:hint="eastAsia"/>
        </w:rPr>
        <w:t>用户代码产生的中间计算结果（称之为用户对象，</w:t>
      </w:r>
      <w:r w:rsidRPr="00C35C51">
        <w:rPr>
          <w:rFonts w:hint="eastAsia"/>
        </w:rPr>
        <w:t>user objects</w:t>
      </w:r>
      <w:r w:rsidRPr="00C35C51">
        <w:rPr>
          <w:rFonts w:hint="eastAsia"/>
        </w:rPr>
        <w:t>）</w:t>
      </w:r>
    </w:p>
    <w:p w14:paraId="40FD9DE5" w14:textId="0629474F" w:rsidR="00C35C51" w:rsidRPr="00C35C51" w:rsidRDefault="00C35C51" w:rsidP="00C35C51">
      <w:pPr>
        <w:pStyle w:val="a"/>
      </w:pPr>
      <w:r>
        <w:rPr>
          <w:rFonts w:hint="eastAsia"/>
        </w:rPr>
        <w:t xml:space="preserve">      </w:t>
      </w:r>
      <w:r>
        <w:rPr>
          <w:noProof/>
          <w:szCs w:val="24"/>
          <w:lang w:eastAsia="en-US"/>
        </w:rPr>
        <w:drawing>
          <wp:inline distT="0" distB="0" distL="0" distR="0" wp14:anchorId="279C447D" wp14:editId="30FC28BB">
            <wp:extent cx="3963078" cy="2679082"/>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65306" cy="2680588"/>
                    </a:xfrm>
                    <a:prstGeom prst="rect">
                      <a:avLst/>
                    </a:prstGeom>
                    <a:noFill/>
                    <a:ln>
                      <a:noFill/>
                    </a:ln>
                  </pic:spPr>
                </pic:pic>
              </a:graphicData>
            </a:graphic>
          </wp:inline>
        </w:drawing>
      </w:r>
    </w:p>
    <w:p w14:paraId="4ABE2AC6" w14:textId="64B9F22E" w:rsidR="00C35C51" w:rsidRDefault="00C35C51" w:rsidP="00C35C51">
      <w:pPr>
        <w:pStyle w:val="Caption"/>
        <w:rPr>
          <w:rFonts w:ascii="Times New Roman" w:hAnsi="Times New Roman" w:cs="Times New Roman"/>
        </w:rPr>
      </w:pPr>
      <w:bookmarkStart w:id="168" w:name="_Toc305878468"/>
      <w:r w:rsidRPr="00C35C51">
        <w:rPr>
          <w:rFonts w:ascii="Times New Roman" w:hAnsi="Times New Roman" w:cs="Times New Roman"/>
        </w:rPr>
        <w:t>图</w:t>
      </w:r>
      <w:r w:rsidRPr="00C35C51">
        <w:rPr>
          <w:rFonts w:ascii="Times New Roman" w:hAnsi="Times New Roman" w:cs="Times New Roman"/>
        </w:rPr>
        <w:t xml:space="preserve"> </w:t>
      </w:r>
      <w:r w:rsidRPr="00C35C51">
        <w:rPr>
          <w:rFonts w:ascii="Times New Roman" w:hAnsi="Times New Roman" w:cs="Times New Roman"/>
        </w:rPr>
        <w:fldChar w:fldCharType="begin"/>
      </w:r>
      <w:r w:rsidRPr="00C35C51">
        <w:rPr>
          <w:rFonts w:ascii="Times New Roman" w:hAnsi="Times New Roman" w:cs="Times New Roman"/>
        </w:rPr>
        <w:instrText xml:space="preserve"> SEQ </w:instrText>
      </w:r>
      <w:r w:rsidRPr="00C35C51">
        <w:rPr>
          <w:rFonts w:ascii="Times New Roman" w:hAnsi="Times New Roman" w:cs="Times New Roman"/>
        </w:rPr>
        <w:instrText>图</w:instrText>
      </w:r>
      <w:r w:rsidRPr="00C35C51">
        <w:rPr>
          <w:rFonts w:ascii="Times New Roman" w:hAnsi="Times New Roman" w:cs="Times New Roman"/>
        </w:rPr>
        <w:instrText xml:space="preserve"> \* ARABIC </w:instrText>
      </w:r>
      <w:r w:rsidRPr="00C35C51">
        <w:rPr>
          <w:rFonts w:ascii="Times New Roman" w:hAnsi="Times New Roman" w:cs="Times New Roman"/>
        </w:rPr>
        <w:fldChar w:fldCharType="separate"/>
      </w:r>
      <w:r w:rsidR="00D4565C">
        <w:rPr>
          <w:rFonts w:ascii="Times New Roman" w:hAnsi="Times New Roman" w:cs="Times New Roman"/>
          <w:noProof/>
        </w:rPr>
        <w:t>10</w:t>
      </w:r>
      <w:r w:rsidRPr="00C35C51">
        <w:rPr>
          <w:rFonts w:ascii="Times New Roman" w:hAnsi="Times New Roman" w:cs="Times New Roman"/>
        </w:rPr>
        <w:fldChar w:fldCharType="end"/>
      </w:r>
      <w:r w:rsidRPr="00C35C51">
        <w:rPr>
          <w:rFonts w:ascii="Times New Roman" w:hAnsi="Times New Roman" w:cs="Times New Roman"/>
        </w:rPr>
        <w:t xml:space="preserve"> MapReduce job</w:t>
      </w:r>
      <w:r w:rsidRPr="00C35C51">
        <w:rPr>
          <w:rFonts w:ascii="Times New Roman" w:hAnsi="Times New Roman" w:cs="Times New Roman"/>
        </w:rPr>
        <w:t>的内存用量</w:t>
      </w:r>
      <w:bookmarkEnd w:id="168"/>
    </w:p>
    <w:p w14:paraId="4C8CC71F" w14:textId="77777777" w:rsidR="00C35C51" w:rsidRPr="00C35C51" w:rsidRDefault="00C35C51" w:rsidP="00C35C51"/>
    <w:p w14:paraId="7D5D2E28" w14:textId="77777777" w:rsidR="00C35C51" w:rsidRDefault="00C35C51" w:rsidP="00C35C51">
      <w:pPr>
        <w:pStyle w:val="a"/>
        <w:ind w:firstLineChars="0" w:firstLine="0"/>
      </w:pPr>
    </w:p>
    <w:p w14:paraId="6D2B2059" w14:textId="77777777" w:rsidR="00C35C51" w:rsidRPr="00C35C51" w:rsidRDefault="00C35C51" w:rsidP="00C35C51">
      <w:pPr>
        <w:pStyle w:val="a"/>
      </w:pPr>
      <w:r w:rsidRPr="00C35C51">
        <w:rPr>
          <w:rFonts w:hint="eastAsia"/>
        </w:rPr>
        <w:t>分析对象的来源与对象大小影响因素：</w:t>
      </w:r>
      <w:r w:rsidRPr="00C35C51">
        <w:rPr>
          <w:rFonts w:hint="eastAsia"/>
        </w:rPr>
        <w:t xml:space="preserve"> </w:t>
      </w:r>
    </w:p>
    <w:p w14:paraId="2A84EB72" w14:textId="77777777" w:rsidR="00C35C51" w:rsidRPr="00C35C51" w:rsidRDefault="00C35C51" w:rsidP="00C35C51">
      <w:pPr>
        <w:pStyle w:val="a"/>
      </w:pPr>
      <w:r w:rsidRPr="00C35C51">
        <w:t>(</w:t>
      </w:r>
      <w:r w:rsidRPr="00C35C51">
        <w:rPr>
          <w:rFonts w:hint="eastAsia"/>
        </w:rPr>
        <w:t>1</w:t>
      </w:r>
      <w:r w:rsidRPr="00C35C51">
        <w:t>)</w:t>
      </w:r>
      <w:r w:rsidRPr="00C35C51">
        <w:rPr>
          <w:rFonts w:hint="eastAsia"/>
        </w:rPr>
        <w:t xml:space="preserve"> </w:t>
      </w:r>
      <w:r w:rsidRPr="00C35C51">
        <w:rPr>
          <w:rFonts w:hint="eastAsia"/>
        </w:rPr>
        <w:t>框架暂存的中间数据量与运行时的中间数据量有关。运行时的中间数据包括</w:t>
      </w:r>
      <w:r w:rsidRPr="00C35C51">
        <w:rPr>
          <w:rFonts w:hint="eastAsia"/>
        </w:rPr>
        <w:t>map</w:t>
      </w:r>
      <w:r w:rsidRPr="00C35C51">
        <w:t>()</w:t>
      </w:r>
      <w:r w:rsidRPr="00C35C51">
        <w:rPr>
          <w:rFonts w:hint="eastAsia"/>
        </w:rPr>
        <w:t>的输出数据与</w:t>
      </w:r>
      <w:r w:rsidRPr="00C35C51">
        <w:rPr>
          <w:rFonts w:hint="eastAsia"/>
        </w:rPr>
        <w:t>reduce</w:t>
      </w:r>
      <w:r w:rsidRPr="00C35C51">
        <w:t>()</w:t>
      </w:r>
      <w:r w:rsidRPr="00C35C51">
        <w:rPr>
          <w:rFonts w:hint="eastAsia"/>
        </w:rPr>
        <w:t>的输入数据（通过</w:t>
      </w:r>
      <w:r w:rsidRPr="00C35C51">
        <w:rPr>
          <w:rFonts w:hint="eastAsia"/>
        </w:rPr>
        <w:t>shuffle</w:t>
      </w:r>
      <w:r w:rsidRPr="00C35C51">
        <w:rPr>
          <w:rFonts w:hint="eastAsia"/>
        </w:rPr>
        <w:t>得到）。</w:t>
      </w:r>
      <w:r w:rsidRPr="00C35C51">
        <w:t xml:space="preserve"> map()</w:t>
      </w:r>
      <w:r w:rsidRPr="00C35C51">
        <w:rPr>
          <w:rFonts w:hint="eastAsia"/>
        </w:rPr>
        <w:t>的输出数据量又与其输入数据量有关，中间数据量又与</w:t>
      </w:r>
      <w:r w:rsidRPr="00C35C51">
        <w:rPr>
          <w:rFonts w:hint="eastAsia"/>
          <w:i/>
        </w:rPr>
        <w:t>partition number</w:t>
      </w:r>
      <w:r w:rsidRPr="00C35C51">
        <w:rPr>
          <w:rFonts w:hint="eastAsia"/>
        </w:rPr>
        <w:t>，</w:t>
      </w:r>
      <w:r w:rsidRPr="00C35C51">
        <w:rPr>
          <w:rFonts w:hint="eastAsia"/>
          <w:i/>
        </w:rPr>
        <w:t>partition function</w:t>
      </w:r>
      <w:r w:rsidRPr="00C35C51">
        <w:rPr>
          <w:rFonts w:hint="eastAsia"/>
        </w:rPr>
        <w:t>等配置参数有关。最后，在内存中暂存的中间数据量又与框架缓冲区大小有关。因此，框架暂存的中间数据的内存用量</w:t>
      </w:r>
      <w:r w:rsidRPr="00C35C51">
        <w:rPr>
          <w:rFonts w:hint="eastAsia"/>
          <w:i/>
        </w:rPr>
        <w:t>U</w:t>
      </w:r>
      <w:r w:rsidRPr="00C35C51">
        <w:t>(buffered data)</w:t>
      </w:r>
      <w:r w:rsidRPr="00C35C51">
        <w:rPr>
          <w:rFonts w:hint="eastAsia"/>
        </w:rPr>
        <w:t>可以简单地用下面的公式表示：</w:t>
      </w:r>
    </w:p>
    <w:p w14:paraId="48494AA8" w14:textId="77777777" w:rsidR="00C35C51" w:rsidRPr="00C35C51" w:rsidRDefault="00C35C51" w:rsidP="00C35C51">
      <w:pPr>
        <w:pStyle w:val="a"/>
      </w:pPr>
      <w:r w:rsidRPr="00C35C51">
        <w:rPr>
          <w:i/>
        </w:rPr>
        <w:t>U</w:t>
      </w:r>
      <w:r w:rsidRPr="00C35C51">
        <w:t xml:space="preserve">(buffered data) = </w:t>
      </w:r>
      <w:r w:rsidRPr="00C35C51">
        <w:rPr>
          <w:i/>
        </w:rPr>
        <w:t>f</w:t>
      </w:r>
      <w:r w:rsidRPr="00C35C51">
        <w:t xml:space="preserve"> (runtime data, configurations)</w:t>
      </w:r>
    </w:p>
    <w:p w14:paraId="3EC1EB7E" w14:textId="77777777" w:rsidR="00C35C51" w:rsidRPr="00C35C51" w:rsidRDefault="00C35C51" w:rsidP="00C35C51">
      <w:pPr>
        <w:pStyle w:val="a"/>
      </w:pPr>
      <w:r w:rsidRPr="00C35C51">
        <w:t>(2)</w:t>
      </w:r>
      <w:r w:rsidRPr="00C35C51">
        <w:rPr>
          <w:rFonts w:hint="eastAsia"/>
        </w:rPr>
        <w:t xml:space="preserve"> </w:t>
      </w:r>
      <w:r w:rsidRPr="00C35C51">
        <w:rPr>
          <w:rFonts w:hint="eastAsia"/>
        </w:rPr>
        <w:t>用户代码产生的中间计算结果与运行时用户代码的输入数据量和代码空间复杂度有关。因此，用户对象的内存用量</w:t>
      </w:r>
      <w:r w:rsidRPr="00C35C51">
        <w:rPr>
          <w:rFonts w:hint="eastAsia"/>
          <w:i/>
        </w:rPr>
        <w:t>U</w:t>
      </w:r>
      <w:r w:rsidRPr="00C35C51">
        <w:t>(user objects)</w:t>
      </w:r>
      <w:r w:rsidRPr="00C35C51">
        <w:rPr>
          <w:rFonts w:hint="eastAsia"/>
        </w:rPr>
        <w:t>可以简单地用下面的公式表示：</w:t>
      </w:r>
    </w:p>
    <w:p w14:paraId="30742029" w14:textId="77777777" w:rsidR="00C35C51" w:rsidRPr="00C35C51" w:rsidRDefault="00C35C51" w:rsidP="00C35C51">
      <w:pPr>
        <w:pStyle w:val="a"/>
      </w:pPr>
      <w:r w:rsidRPr="00C35C51">
        <w:rPr>
          <w:i/>
        </w:rPr>
        <w:lastRenderedPageBreak/>
        <w:t>U</w:t>
      </w:r>
      <w:r w:rsidRPr="00C35C51">
        <w:t xml:space="preserve">(user objects) = </w:t>
      </w:r>
      <w:r w:rsidRPr="00C35C51">
        <w:rPr>
          <w:i/>
        </w:rPr>
        <w:t>f</w:t>
      </w:r>
      <w:r w:rsidRPr="00C35C51">
        <w:t xml:space="preserve"> (runtime input data, space complexity of user code)</w:t>
      </w:r>
    </w:p>
    <w:p w14:paraId="72028122" w14:textId="77777777" w:rsidR="00C35C51" w:rsidRPr="00C35C51" w:rsidRDefault="00C35C51" w:rsidP="00C35C51">
      <w:pPr>
        <w:pStyle w:val="a"/>
      </w:pPr>
    </w:p>
    <w:p w14:paraId="6520F70D" w14:textId="77777777" w:rsidR="00C35C51" w:rsidRPr="00C35C51" w:rsidRDefault="00C35C51" w:rsidP="00C35C51">
      <w:pPr>
        <w:pStyle w:val="a"/>
      </w:pPr>
      <w:r w:rsidRPr="00C35C51">
        <w:rPr>
          <w:rFonts w:hint="eastAsia"/>
        </w:rPr>
        <w:t>内存用量模型建立思路：</w:t>
      </w:r>
    </w:p>
    <w:p w14:paraId="3CB297BF" w14:textId="77777777" w:rsidR="00C35C51" w:rsidRPr="00C35C51" w:rsidRDefault="00C35C51" w:rsidP="00C35C51">
      <w:pPr>
        <w:pStyle w:val="a"/>
      </w:pPr>
      <w:r w:rsidRPr="00C35C51">
        <w:rPr>
          <w:rFonts w:hint="eastAsia"/>
        </w:rPr>
        <w:t>通过上述分析可以发现，</w:t>
      </w:r>
      <w:r w:rsidRPr="00C35C51">
        <w:rPr>
          <w:rFonts w:hint="eastAsia"/>
        </w:rPr>
        <w:t>buffered data</w:t>
      </w:r>
      <w:r w:rsidRPr="00C35C51">
        <w:rPr>
          <w:rFonts w:hint="eastAsia"/>
        </w:rPr>
        <w:t>和</w:t>
      </w:r>
      <w:r w:rsidRPr="00C35C51">
        <w:rPr>
          <w:rFonts w:hint="eastAsia"/>
        </w:rPr>
        <w:t>user objects</w:t>
      </w:r>
      <w:r w:rsidRPr="00C35C51">
        <w:rPr>
          <w:rFonts w:hint="eastAsia"/>
        </w:rPr>
        <w:t>这两种对象都与运行时的中间数据（也就是数据流）有关。</w:t>
      </w:r>
      <w:r w:rsidRPr="00C35C51">
        <w:rPr>
          <w:rFonts w:hint="eastAsia"/>
        </w:rPr>
        <w:t>Buffered data</w:t>
      </w:r>
      <w:r w:rsidRPr="00C35C51">
        <w:rPr>
          <w:rFonts w:hint="eastAsia"/>
        </w:rPr>
        <w:t>又与静态配置相关，而</w:t>
      </w:r>
      <w:r w:rsidRPr="00C35C51">
        <w:rPr>
          <w:rFonts w:hint="eastAsia"/>
        </w:rPr>
        <w:t>user objects</w:t>
      </w:r>
      <w:r w:rsidRPr="00C35C51">
        <w:rPr>
          <w:rFonts w:hint="eastAsia"/>
        </w:rPr>
        <w:t>又与用户代码有关。所以，我们建立模型的思路是以数据流为中心建立“静态配置－数据流－内存用量”的定量关系，具体要解决两个子问题：</w:t>
      </w:r>
    </w:p>
    <w:p w14:paraId="2A74550D" w14:textId="77777777" w:rsidR="00C35C51" w:rsidRPr="00C35C51" w:rsidRDefault="00C35C51" w:rsidP="00C35C51">
      <w:pPr>
        <w:pStyle w:val="a"/>
      </w:pPr>
      <w:r w:rsidRPr="00C35C51">
        <w:t>(1)</w:t>
      </w:r>
      <w:r w:rsidRPr="00C35C51">
        <w:rPr>
          <w:rFonts w:hint="eastAsia"/>
        </w:rPr>
        <w:t xml:space="preserve"> </w:t>
      </w:r>
      <w:r w:rsidRPr="00C35C51">
        <w:rPr>
          <w:rFonts w:hint="eastAsia"/>
        </w:rPr>
        <w:t>如何建立“静态配置－数据流”的关系？</w:t>
      </w:r>
    </w:p>
    <w:p w14:paraId="4BEFA552" w14:textId="77777777" w:rsidR="00C35C51" w:rsidRPr="00C35C51" w:rsidRDefault="00C35C51" w:rsidP="00C35C51">
      <w:pPr>
        <w:pStyle w:val="a"/>
      </w:pPr>
      <w:r w:rsidRPr="00C35C51">
        <w:rPr>
          <w:rFonts w:hint="eastAsia"/>
        </w:rPr>
        <w:t>解决思路是通过量化</w:t>
      </w:r>
      <w:r w:rsidRPr="00C35C51">
        <w:rPr>
          <w:rFonts w:hint="eastAsia"/>
        </w:rPr>
        <w:t>MapReduce</w:t>
      </w:r>
      <w:r w:rsidRPr="00C35C51">
        <w:rPr>
          <w:rFonts w:hint="eastAsia"/>
        </w:rPr>
        <w:t>基本处理步骤中的基本数据依赖关系来建立数据流模型。</w:t>
      </w:r>
      <w:r w:rsidRPr="00C35C51">
        <w:rPr>
          <w:rFonts w:hint="eastAsia"/>
        </w:rPr>
        <w:t>MapReduce</w:t>
      </w:r>
      <w:r w:rsidRPr="00C35C51">
        <w:rPr>
          <w:rFonts w:hint="eastAsia"/>
        </w:rPr>
        <w:t>数据流主要包含三个基本的数据处理步骤（</w:t>
      </w:r>
      <w:r w:rsidRPr="00C35C51">
        <w:rPr>
          <w:rFonts w:hint="eastAsia"/>
        </w:rPr>
        <w:t>map</w:t>
      </w:r>
      <w:r w:rsidRPr="00C35C51">
        <w:rPr>
          <w:rFonts w:hint="eastAsia"/>
        </w:rPr>
        <w:t>，</w:t>
      </w:r>
      <w:r w:rsidRPr="00C35C51">
        <w:rPr>
          <w:rFonts w:hint="eastAsia"/>
        </w:rPr>
        <w:t>groupByKey</w:t>
      </w:r>
      <w:r w:rsidRPr="00C35C51">
        <w:rPr>
          <w:rFonts w:hint="eastAsia"/>
        </w:rPr>
        <w:t>和</w:t>
      </w:r>
      <w:r w:rsidRPr="00C35C51">
        <w:rPr>
          <w:rFonts w:hint="eastAsia"/>
        </w:rPr>
        <w:t>reduce</w:t>
      </w:r>
      <w:r w:rsidRPr="00C35C51">
        <w:rPr>
          <w:rFonts w:hint="eastAsia"/>
        </w:rPr>
        <w:t>）及两种基本的依赖关系（</w:t>
      </w:r>
      <w:r w:rsidRPr="00C35C51">
        <w:t>partition</w:t>
      </w:r>
      <w:r w:rsidRPr="00C35C51">
        <w:rPr>
          <w:rFonts w:hint="eastAsia"/>
        </w:rPr>
        <w:t>和</w:t>
      </w:r>
      <w:r w:rsidRPr="00C35C51">
        <w:rPr>
          <w:rFonts w:hint="eastAsia"/>
        </w:rPr>
        <w:t>aggregation</w:t>
      </w:r>
      <w:r w:rsidRPr="00C35C51">
        <w:rPr>
          <w:rFonts w:hint="eastAsia"/>
        </w:rPr>
        <w:t>）。我们可以通过量化这三个基本数据处理步骤来建立数据流模型，相关的配置参数如</w:t>
      </w:r>
      <w:r w:rsidRPr="00C35C51">
        <w:rPr>
          <w:i/>
        </w:rPr>
        <w:t>input split size</w:t>
      </w:r>
      <w:r w:rsidRPr="00C35C51">
        <w:rPr>
          <w:rFonts w:hint="eastAsia"/>
        </w:rPr>
        <w:t>，</w:t>
      </w:r>
      <w:r w:rsidRPr="00C35C51">
        <w:rPr>
          <w:rFonts w:hint="eastAsia"/>
          <w:i/>
        </w:rPr>
        <w:t>partition number</w:t>
      </w:r>
      <w:r w:rsidRPr="00C35C51">
        <w:rPr>
          <w:rFonts w:hint="eastAsia"/>
        </w:rPr>
        <w:t>等可以直接被包含到模型中。</w:t>
      </w:r>
    </w:p>
    <w:p w14:paraId="43A60D36" w14:textId="77777777" w:rsidR="00C35C51" w:rsidRPr="00C35C51" w:rsidRDefault="00C35C51" w:rsidP="00C35C51">
      <w:pPr>
        <w:pStyle w:val="a"/>
      </w:pPr>
      <w:r w:rsidRPr="00C35C51">
        <w:t>(2)</w:t>
      </w:r>
      <w:r w:rsidRPr="00C35C51">
        <w:rPr>
          <w:rFonts w:hint="eastAsia"/>
        </w:rPr>
        <w:t xml:space="preserve"> </w:t>
      </w:r>
      <w:r w:rsidRPr="00C35C51">
        <w:rPr>
          <w:rFonts w:hint="eastAsia"/>
        </w:rPr>
        <w:t>如何建立“数据流－内存用量”的关系？</w:t>
      </w:r>
    </w:p>
    <w:p w14:paraId="5455A2F6" w14:textId="77777777" w:rsidR="00C35C51" w:rsidRPr="00C35C51" w:rsidRDefault="00C35C51" w:rsidP="00C35C51">
      <w:pPr>
        <w:pStyle w:val="a"/>
      </w:pPr>
      <w:r w:rsidRPr="00C35C51">
        <w:rPr>
          <w:rFonts w:hint="eastAsia"/>
        </w:rPr>
        <w:t>解决思路是分别建立框架内存对象模型和用户代码对象模型。框架内存对象模型负责量化“中间数据与框架暂存的中间数据对象”之间的关系，而用户代码对象模型负责量化“代码输入数据与用户对象”之间的关系。主要挑战是如何在用户代码是黑盒的情况下，量化用户对象与输入数据之间的关系。我们观察发现：定义在用户代码不同位置的对象具有固定但不同的生命周期，而不同生命周期的用户对象受输入数据中的不同部分影响。基于这个特征，我们提出一个生命周期敏感的内存监控策略（</w:t>
      </w:r>
      <w:r w:rsidRPr="00C35C51">
        <w:rPr>
          <w:rFonts w:hint="eastAsia"/>
        </w:rPr>
        <w:t>lifecycle</w:t>
      </w:r>
      <w:r w:rsidRPr="00C35C51">
        <w:t>-aware memory monitoring strategy</w:t>
      </w:r>
      <w:r w:rsidRPr="00C35C51">
        <w:rPr>
          <w:rFonts w:hint="eastAsia"/>
        </w:rPr>
        <w:t>）来还原具有不同生命周期的用户对象的大小历史变化信息，进而通过建立分段累积函数来量化对象大小和输入数据量之间的关系。</w:t>
      </w:r>
    </w:p>
    <w:p w14:paraId="7459A91B" w14:textId="77777777" w:rsidR="00C35C51" w:rsidRPr="00C35C51" w:rsidRDefault="00C35C51" w:rsidP="00C35C51">
      <w:pPr>
        <w:pStyle w:val="a"/>
      </w:pPr>
    </w:p>
    <w:p w14:paraId="2EB966AC" w14:textId="77777777" w:rsidR="00C35C51" w:rsidRPr="00C35C51" w:rsidRDefault="00C35C51" w:rsidP="00C35C51">
      <w:pPr>
        <w:pStyle w:val="a"/>
      </w:pPr>
      <w:r w:rsidRPr="00C35C51">
        <w:rPr>
          <w:rFonts w:hint="eastAsia"/>
        </w:rPr>
        <w:t>内存用量估算思路：</w:t>
      </w:r>
    </w:p>
    <w:p w14:paraId="19A4A3B0" w14:textId="77777777" w:rsidR="00C35C51" w:rsidRPr="00C35C51" w:rsidRDefault="00C35C51" w:rsidP="00C35C51">
      <w:pPr>
        <w:pStyle w:val="a"/>
      </w:pPr>
      <w:r w:rsidRPr="00C35C51">
        <w:rPr>
          <w:rFonts w:hint="eastAsia"/>
        </w:rPr>
        <w:t>内存用量模型只是建立了“静态配置－数据流－内存用量”的定量关系，模型中存在诸多参数（如数据流参数和用户代码空间复杂度参数）。在未运行</w:t>
      </w:r>
      <w:r w:rsidRPr="00C35C51">
        <w:rPr>
          <w:rFonts w:hint="eastAsia"/>
        </w:rPr>
        <w:t>job</w:t>
      </w:r>
      <w:r w:rsidRPr="00C35C51">
        <w:rPr>
          <w:rFonts w:hint="eastAsia"/>
        </w:rPr>
        <w:t>之前我们无法得到这些参数，也就无法估算内存用量。我们的基本思路是可以通过在小数据集上预先执行应用来得到相关参数，然后估算在大数据集上应用执行时的参数。对于数据流参数，我们的基本假设是应用在小数据集上运行时产生的中间数据量与在大数据集上运行产生的中间数据量之间存在线性关系。对于用户代码空间复杂度参数，我们的基本假设是用户代码运行在小数据和大数据集上时具有相同的空间复杂度。在获得这些参数后，就可以利用内存用量模型来估算</w:t>
      </w:r>
      <w:r w:rsidRPr="00C35C51">
        <w:rPr>
          <w:rFonts w:hint="eastAsia"/>
        </w:rPr>
        <w:t xml:space="preserve"> task</w:t>
      </w:r>
      <w:r w:rsidRPr="00C35C51">
        <w:rPr>
          <w:rFonts w:hint="eastAsia"/>
        </w:rPr>
        <w:t>的内存用量。</w:t>
      </w:r>
    </w:p>
    <w:p w14:paraId="5C284A30" w14:textId="77777777" w:rsidR="00C35C51" w:rsidRPr="00C35C51" w:rsidRDefault="00C35C51" w:rsidP="00C35C51">
      <w:pPr>
        <w:pStyle w:val="a"/>
      </w:pPr>
      <w:r w:rsidRPr="00C35C51">
        <w:rPr>
          <w:rFonts w:hint="eastAsia"/>
        </w:rPr>
        <w:lastRenderedPageBreak/>
        <w:t>实验评价思路：</w:t>
      </w:r>
    </w:p>
    <w:p w14:paraId="10B2F692" w14:textId="77777777" w:rsidR="00C35C51" w:rsidRPr="00C35C51" w:rsidRDefault="00C35C51" w:rsidP="00C35C51">
      <w:pPr>
        <w:pStyle w:val="a"/>
      </w:pPr>
      <w:r w:rsidRPr="00C35C51">
        <w:rPr>
          <w:rFonts w:hint="eastAsia"/>
        </w:rPr>
        <w:t>给定未运行的应用</w:t>
      </w:r>
      <w:r w:rsidRPr="00C35C51">
        <w:rPr>
          <w:rFonts w:hint="eastAsia"/>
        </w:rPr>
        <w:t>job (data, configurations, user code)</w:t>
      </w:r>
      <w:r w:rsidRPr="00C35C51">
        <w:rPr>
          <w:rFonts w:hint="eastAsia"/>
        </w:rPr>
        <w:t>后，首先对</w:t>
      </w:r>
      <w:r w:rsidRPr="00C35C51">
        <w:rPr>
          <w:rFonts w:hint="eastAsia"/>
        </w:rPr>
        <w:t>data</w:t>
      </w:r>
      <w:r w:rsidRPr="00C35C51">
        <w:rPr>
          <w:rFonts w:hint="eastAsia"/>
        </w:rPr>
        <w:t>进行随机抽样（比如从</w:t>
      </w:r>
      <w:r w:rsidRPr="00C35C51">
        <w:rPr>
          <w:rFonts w:hint="eastAsia"/>
        </w:rPr>
        <w:t>100GB</w:t>
      </w:r>
      <w:r w:rsidRPr="00C35C51">
        <w:rPr>
          <w:rFonts w:hint="eastAsia"/>
        </w:rPr>
        <w:t>的</w:t>
      </w:r>
      <w:r w:rsidRPr="00C35C51">
        <w:rPr>
          <w:rFonts w:hint="eastAsia"/>
        </w:rPr>
        <w:t>data</w:t>
      </w:r>
      <w:r w:rsidRPr="00C35C51">
        <w:rPr>
          <w:rFonts w:hint="eastAsia"/>
        </w:rPr>
        <w:t>中随机抽取出</w:t>
      </w:r>
      <w:r w:rsidRPr="00C35C51">
        <w:rPr>
          <w:rFonts w:hint="eastAsia"/>
        </w:rPr>
        <w:t>1GB</w:t>
      </w:r>
      <w:r w:rsidRPr="00C35C51">
        <w:rPr>
          <w:rFonts w:hint="eastAsia"/>
        </w:rPr>
        <w:t>的</w:t>
      </w:r>
      <w:r w:rsidRPr="00C35C51">
        <w:rPr>
          <w:rFonts w:hint="eastAsia"/>
        </w:rPr>
        <w:t>sample data</w:t>
      </w:r>
      <w:r w:rsidRPr="00C35C51">
        <w:rPr>
          <w:rFonts w:hint="eastAsia"/>
        </w:rPr>
        <w:t>），然后在</w:t>
      </w:r>
      <w:r w:rsidRPr="00C35C51">
        <w:rPr>
          <w:rFonts w:hint="eastAsia"/>
        </w:rPr>
        <w:t>sample data</w:t>
      </w:r>
      <w:r w:rsidRPr="00C35C51">
        <w:rPr>
          <w:rFonts w:hint="eastAsia"/>
        </w:rPr>
        <w:t>上运行</w:t>
      </w:r>
      <w:r w:rsidRPr="00C35C51">
        <w:rPr>
          <w:rFonts w:hint="eastAsia"/>
        </w:rPr>
        <w:t>job</w:t>
      </w:r>
      <w:r w:rsidRPr="00C35C51">
        <w:rPr>
          <w:rFonts w:hint="eastAsia"/>
        </w:rPr>
        <w:t>，获取数据流与用户代码内存使用信息，从这些信息中抽取并估算出内存用量模型中的参数，然后将参数带入模型，得出</w:t>
      </w:r>
      <w:r w:rsidRPr="00C35C51">
        <w:rPr>
          <w:rFonts w:hint="eastAsia"/>
        </w:rPr>
        <w:t>job</w:t>
      </w:r>
      <w:r w:rsidRPr="00C35C51">
        <w:rPr>
          <w:rFonts w:hint="eastAsia"/>
        </w:rPr>
        <w:t>在原始</w:t>
      </w:r>
      <w:r w:rsidRPr="00C35C51">
        <w:rPr>
          <w:rFonts w:hint="eastAsia"/>
        </w:rPr>
        <w:t>data</w:t>
      </w:r>
      <w:r w:rsidRPr="00C35C51">
        <w:rPr>
          <w:rFonts w:hint="eastAsia"/>
        </w:rPr>
        <w:t>上的内存用量。最后在原始</w:t>
      </w:r>
      <w:r w:rsidRPr="00C35C51">
        <w:rPr>
          <w:rFonts w:hint="eastAsia"/>
        </w:rPr>
        <w:t>data</w:t>
      </w:r>
      <w:r w:rsidRPr="00C35C51">
        <w:rPr>
          <w:rFonts w:hint="eastAsia"/>
        </w:rPr>
        <w:t>上实际运行</w:t>
      </w:r>
      <w:r w:rsidRPr="00C35C51">
        <w:rPr>
          <w:rFonts w:hint="eastAsia"/>
        </w:rPr>
        <w:t>job</w:t>
      </w:r>
      <w:r w:rsidRPr="00C35C51">
        <w:rPr>
          <w:rFonts w:hint="eastAsia"/>
        </w:rPr>
        <w:t>，对比估算的内存用量与实际内存用量之间的误差。</w:t>
      </w:r>
    </w:p>
    <w:p w14:paraId="2A0B2E88" w14:textId="77777777" w:rsidR="00C35C51" w:rsidRDefault="00C35C51" w:rsidP="00C72B51">
      <w:pPr>
        <w:pStyle w:val="a"/>
      </w:pPr>
    </w:p>
    <w:p w14:paraId="0F85B350" w14:textId="7CF7D126" w:rsidR="00DB27A4" w:rsidRDefault="00C35C51" w:rsidP="00C35C51">
      <w:pPr>
        <w:pStyle w:val="Heading2"/>
      </w:pPr>
      <w:bookmarkStart w:id="169" w:name="_Toc305878426"/>
      <w:r>
        <w:rPr>
          <w:rFonts w:hint="eastAsia"/>
        </w:rPr>
        <w:t>内存用量模型</w:t>
      </w:r>
      <w:bookmarkEnd w:id="169"/>
    </w:p>
    <w:p w14:paraId="11592E32" w14:textId="77777777" w:rsidR="004E7A64" w:rsidRPr="004E7A64" w:rsidRDefault="004E7A64" w:rsidP="004E7A64">
      <w:pPr>
        <w:pStyle w:val="a"/>
      </w:pPr>
      <w:r w:rsidRPr="004E7A64">
        <w:rPr>
          <w:rFonts w:hint="eastAsia"/>
        </w:rPr>
        <w:t>根据上一节的建模思路描述，内存用量模型主要包含三部分：</w:t>
      </w:r>
    </w:p>
    <w:p w14:paraId="254DF97A" w14:textId="77777777" w:rsidR="004E7A64" w:rsidRPr="004E7A64" w:rsidRDefault="004E7A64" w:rsidP="004E7A64">
      <w:pPr>
        <w:pStyle w:val="a"/>
      </w:pPr>
      <w:r w:rsidRPr="004E7A64">
        <w:t>(</w:t>
      </w:r>
      <w:r w:rsidRPr="004E7A64">
        <w:rPr>
          <w:rFonts w:hint="eastAsia"/>
        </w:rPr>
        <w:t>1</w:t>
      </w:r>
      <w:r w:rsidRPr="004E7A64">
        <w:t xml:space="preserve">) </w:t>
      </w:r>
      <w:r w:rsidRPr="004E7A64">
        <w:rPr>
          <w:rFonts w:hint="eastAsia"/>
        </w:rPr>
        <w:t>数据流模型定量描述运行时的输入</w:t>
      </w:r>
      <w:r w:rsidRPr="004E7A64">
        <w:rPr>
          <w:rFonts w:hint="eastAsia"/>
        </w:rPr>
        <w:t>/</w:t>
      </w:r>
      <w:r w:rsidRPr="004E7A64">
        <w:rPr>
          <w:rFonts w:hint="eastAsia"/>
        </w:rPr>
        <w:t>输出</w:t>
      </w:r>
      <w:r w:rsidRPr="004E7A64">
        <w:t>/</w:t>
      </w:r>
      <w:r w:rsidRPr="004E7A64">
        <w:rPr>
          <w:rFonts w:hint="eastAsia"/>
        </w:rPr>
        <w:t>中间数据关系。</w:t>
      </w:r>
    </w:p>
    <w:p w14:paraId="3B687179" w14:textId="77777777" w:rsidR="004E7A64" w:rsidRPr="004E7A64" w:rsidRDefault="004E7A64" w:rsidP="004E7A64">
      <w:pPr>
        <w:pStyle w:val="a"/>
      </w:pPr>
      <w:r w:rsidRPr="004E7A64">
        <w:t>(</w:t>
      </w:r>
      <w:r w:rsidRPr="004E7A64">
        <w:rPr>
          <w:rFonts w:hint="eastAsia"/>
        </w:rPr>
        <w:t xml:space="preserve">2) </w:t>
      </w:r>
      <w:r w:rsidRPr="004E7A64">
        <w:rPr>
          <w:rFonts w:hint="eastAsia"/>
        </w:rPr>
        <w:t>框架内存对象模型定量描述“中间数据与框架暂存的数据对象”的关系。</w:t>
      </w:r>
    </w:p>
    <w:p w14:paraId="30D5F29E" w14:textId="77777777" w:rsidR="004E7A64" w:rsidRPr="004E7A64" w:rsidRDefault="004E7A64" w:rsidP="004E7A64">
      <w:pPr>
        <w:pStyle w:val="a"/>
      </w:pPr>
      <w:r w:rsidRPr="004E7A64">
        <w:t>(</w:t>
      </w:r>
      <w:r w:rsidRPr="004E7A64">
        <w:rPr>
          <w:rFonts w:hint="eastAsia"/>
        </w:rPr>
        <w:t xml:space="preserve">3) </w:t>
      </w:r>
      <w:r w:rsidRPr="004E7A64">
        <w:rPr>
          <w:rFonts w:hint="eastAsia"/>
        </w:rPr>
        <w:t>用户代码对象模型定量描述“代码输入数据与用户对象”的关系。</w:t>
      </w:r>
    </w:p>
    <w:p w14:paraId="211DA597" w14:textId="72CEA6B7" w:rsidR="004E7A64" w:rsidRDefault="004E7A64" w:rsidP="0056187B">
      <w:pPr>
        <w:pStyle w:val="a"/>
      </w:pPr>
      <w:r>
        <w:rPr>
          <w:noProof/>
          <w:szCs w:val="24"/>
          <w:lang w:eastAsia="en-US"/>
        </w:rPr>
        <w:drawing>
          <wp:inline distT="0" distB="0" distL="0" distR="0" wp14:anchorId="7CDE9FA1" wp14:editId="039EEC16">
            <wp:extent cx="4318125" cy="2946066"/>
            <wp:effectExtent l="0" t="0" r="0" b="0"/>
            <wp:docPr id="1576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19626" cy="2947090"/>
                    </a:xfrm>
                    <a:prstGeom prst="rect">
                      <a:avLst/>
                    </a:prstGeom>
                    <a:noFill/>
                    <a:ln>
                      <a:noFill/>
                    </a:ln>
                  </pic:spPr>
                </pic:pic>
              </a:graphicData>
            </a:graphic>
          </wp:inline>
        </w:drawing>
      </w:r>
    </w:p>
    <w:p w14:paraId="02D3C091" w14:textId="026F2B88" w:rsidR="004E7A64" w:rsidRDefault="004E7A64" w:rsidP="004E7A64">
      <w:pPr>
        <w:pStyle w:val="Caption"/>
        <w:rPr>
          <w:rFonts w:ascii="Times New Roman" w:hAnsi="Times New Roman" w:cs="Times New Roman"/>
        </w:rPr>
      </w:pPr>
      <w:bookmarkStart w:id="170" w:name="_Toc305878469"/>
      <w:r w:rsidRPr="004E7A64">
        <w:rPr>
          <w:rFonts w:ascii="Times New Roman" w:hAnsi="Times New Roman" w:cs="Times New Roman"/>
        </w:rPr>
        <w:t>图</w:t>
      </w:r>
      <w:r w:rsidRPr="004E7A64">
        <w:rPr>
          <w:rFonts w:ascii="Times New Roman" w:hAnsi="Times New Roman" w:cs="Times New Roman"/>
        </w:rPr>
        <w:t xml:space="preserve"> </w:t>
      </w:r>
      <w:r w:rsidRPr="004E7A64">
        <w:rPr>
          <w:rFonts w:ascii="Times New Roman" w:hAnsi="Times New Roman" w:cs="Times New Roman"/>
        </w:rPr>
        <w:fldChar w:fldCharType="begin"/>
      </w:r>
      <w:r w:rsidRPr="004E7A64">
        <w:rPr>
          <w:rFonts w:ascii="Times New Roman" w:hAnsi="Times New Roman" w:cs="Times New Roman"/>
        </w:rPr>
        <w:instrText xml:space="preserve"> SEQ </w:instrText>
      </w:r>
      <w:r w:rsidRPr="004E7A64">
        <w:rPr>
          <w:rFonts w:ascii="Times New Roman" w:hAnsi="Times New Roman" w:cs="Times New Roman"/>
        </w:rPr>
        <w:instrText>图</w:instrText>
      </w:r>
      <w:r w:rsidRPr="004E7A64">
        <w:rPr>
          <w:rFonts w:ascii="Times New Roman" w:hAnsi="Times New Roman" w:cs="Times New Roman"/>
        </w:rPr>
        <w:instrText xml:space="preserve"> \* ARABIC </w:instrText>
      </w:r>
      <w:r w:rsidRPr="004E7A64">
        <w:rPr>
          <w:rFonts w:ascii="Times New Roman" w:hAnsi="Times New Roman" w:cs="Times New Roman"/>
        </w:rPr>
        <w:fldChar w:fldCharType="separate"/>
      </w:r>
      <w:r w:rsidR="00D4565C">
        <w:rPr>
          <w:rFonts w:ascii="Times New Roman" w:hAnsi="Times New Roman" w:cs="Times New Roman"/>
          <w:noProof/>
        </w:rPr>
        <w:t>11</w:t>
      </w:r>
      <w:r w:rsidRPr="004E7A64">
        <w:rPr>
          <w:rFonts w:ascii="Times New Roman" w:hAnsi="Times New Roman" w:cs="Times New Roman"/>
        </w:rPr>
        <w:fldChar w:fldCharType="end"/>
      </w:r>
      <w:r w:rsidRPr="004E7A64">
        <w:rPr>
          <w:rFonts w:ascii="Times New Roman" w:hAnsi="Times New Roman" w:cs="Times New Roman"/>
        </w:rPr>
        <w:t xml:space="preserve"> </w:t>
      </w:r>
      <w:r w:rsidRPr="004E7A64">
        <w:rPr>
          <w:rFonts w:ascii="Times New Roman" w:hAnsi="Times New Roman" w:cs="Times New Roman"/>
        </w:rPr>
        <w:t>内存用量模型的构成</w:t>
      </w:r>
      <w:bookmarkEnd w:id="170"/>
    </w:p>
    <w:p w14:paraId="7DE5BF91" w14:textId="17834158" w:rsidR="004E7A64" w:rsidRPr="004E7A64" w:rsidRDefault="004E7A64" w:rsidP="004E7A64">
      <w:pPr>
        <w:pStyle w:val="Heading2"/>
      </w:pPr>
      <w:bookmarkStart w:id="171" w:name="_Toc305878427"/>
      <w:r>
        <w:rPr>
          <w:rFonts w:hint="eastAsia"/>
        </w:rPr>
        <w:t>数据流模型</w:t>
      </w:r>
      <w:bookmarkEnd w:id="171"/>
    </w:p>
    <w:p w14:paraId="05A8BD95" w14:textId="77777777" w:rsidR="004E7A64" w:rsidRPr="004E7A64" w:rsidRDefault="004E7A64" w:rsidP="004E7A64">
      <w:pPr>
        <w:pStyle w:val="a"/>
      </w:pPr>
      <w:r w:rsidRPr="004E7A64">
        <w:rPr>
          <w:rFonts w:hint="eastAsia"/>
        </w:rPr>
        <w:t>A</w:t>
      </w:r>
      <w:r w:rsidRPr="004E7A64">
        <w:t xml:space="preserve">.  </w:t>
      </w:r>
      <w:r w:rsidRPr="004E7A64">
        <w:rPr>
          <w:rFonts w:hint="eastAsia"/>
        </w:rPr>
        <w:t>具体模型</w:t>
      </w:r>
    </w:p>
    <w:p w14:paraId="357DBCAB" w14:textId="77777777" w:rsidR="004E7A64" w:rsidRDefault="004E7A64" w:rsidP="004E7A64">
      <w:pPr>
        <w:pStyle w:val="a"/>
      </w:pPr>
      <w:r w:rsidRPr="004E7A64">
        <w:rPr>
          <w:rFonts w:hint="eastAsia"/>
        </w:rPr>
        <w:t>数据流模型根据</w:t>
      </w:r>
      <w:r w:rsidRPr="004E7A64">
        <w:rPr>
          <w:rFonts w:hint="eastAsia"/>
        </w:rPr>
        <w:t>MapReduce</w:t>
      </w:r>
      <w:r w:rsidRPr="004E7A64">
        <w:rPr>
          <w:rFonts w:hint="eastAsia"/>
        </w:rPr>
        <w:t>固定的数据依赖关系构造。虽然</w:t>
      </w:r>
      <w:r w:rsidRPr="004E7A64">
        <w:rPr>
          <w:rFonts w:hint="eastAsia"/>
        </w:rPr>
        <w:t>MapReduce</w:t>
      </w:r>
      <w:r w:rsidRPr="004E7A64">
        <w:rPr>
          <w:rFonts w:hint="eastAsia"/>
        </w:rPr>
        <w:t>数据流包含多个处理步骤和数据依赖关系，</w:t>
      </w:r>
      <w:r w:rsidRPr="004E7A64">
        <w:rPr>
          <w:rFonts w:hint="eastAsia"/>
        </w:rPr>
        <w:t>MapReduce</w:t>
      </w:r>
      <w:r w:rsidRPr="004E7A64">
        <w:rPr>
          <w:rFonts w:hint="eastAsia"/>
        </w:rPr>
        <w:t>数据流可以分解为三个基本处理步骤（</w:t>
      </w:r>
      <w:r w:rsidRPr="004E7A64">
        <w:rPr>
          <w:rFonts w:hint="eastAsia"/>
        </w:rPr>
        <w:t>map</w:t>
      </w:r>
      <w:r w:rsidRPr="004E7A64">
        <w:t>()</w:t>
      </w:r>
      <w:r w:rsidRPr="004E7A64">
        <w:rPr>
          <w:rFonts w:hint="eastAsia"/>
        </w:rPr>
        <w:t>，</w:t>
      </w:r>
      <w:r w:rsidRPr="004E7A64">
        <w:rPr>
          <w:rFonts w:hint="eastAsia"/>
        </w:rPr>
        <w:t>groupByKey</w:t>
      </w:r>
      <w:r w:rsidRPr="004E7A64">
        <w:t>()</w:t>
      </w:r>
      <w:r w:rsidRPr="004E7A64">
        <w:rPr>
          <w:rFonts w:hint="eastAsia"/>
        </w:rPr>
        <w:t>，和</w:t>
      </w:r>
      <w:r w:rsidRPr="004E7A64">
        <w:rPr>
          <w:rFonts w:hint="eastAsia"/>
        </w:rPr>
        <w:t>reduce</w:t>
      </w:r>
      <w:r w:rsidRPr="004E7A64">
        <w:t>()</w:t>
      </w:r>
      <w:r w:rsidRPr="004E7A64">
        <w:rPr>
          <w:rFonts w:hint="eastAsia"/>
        </w:rPr>
        <w:t>）及两个基本的数据依赖关系（</w:t>
      </w:r>
      <w:r w:rsidRPr="004E7A64">
        <w:rPr>
          <w:rFonts w:hint="eastAsia"/>
        </w:rPr>
        <w:t>partition</w:t>
      </w:r>
      <w:r w:rsidRPr="004E7A64">
        <w:rPr>
          <w:rFonts w:hint="eastAsia"/>
        </w:rPr>
        <w:t>和</w:t>
      </w:r>
      <w:r w:rsidRPr="004E7A64">
        <w:rPr>
          <w:rFonts w:hint="eastAsia"/>
        </w:rPr>
        <w:t>aggregation</w:t>
      </w:r>
      <w:r w:rsidRPr="004E7A64">
        <w:rPr>
          <w:rFonts w:hint="eastAsia"/>
        </w:rPr>
        <w:t>），如下图所示</w:t>
      </w:r>
    </w:p>
    <w:p w14:paraId="7A5A3745" w14:textId="35A005F1" w:rsidR="004E7A64" w:rsidRDefault="004E7A64" w:rsidP="004E7A64">
      <w:pPr>
        <w:pStyle w:val="a"/>
      </w:pPr>
      <w:r>
        <w:rPr>
          <w:rFonts w:hint="eastAsia"/>
        </w:rPr>
        <w:lastRenderedPageBreak/>
        <w:t xml:space="preserve">     </w:t>
      </w:r>
      <w:r>
        <w:rPr>
          <w:noProof/>
          <w:lang w:eastAsia="en-US"/>
        </w:rPr>
        <w:drawing>
          <wp:inline distT="0" distB="0" distL="0" distR="0" wp14:anchorId="0AAF8D40" wp14:editId="0BCA811B">
            <wp:extent cx="4262674" cy="2631742"/>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64635" cy="2632953"/>
                    </a:xfrm>
                    <a:prstGeom prst="rect">
                      <a:avLst/>
                    </a:prstGeom>
                    <a:noFill/>
                    <a:ln>
                      <a:noFill/>
                    </a:ln>
                  </pic:spPr>
                </pic:pic>
              </a:graphicData>
            </a:graphic>
          </wp:inline>
        </w:drawing>
      </w:r>
    </w:p>
    <w:p w14:paraId="72C7ACC4" w14:textId="5C68A573" w:rsidR="004E7A64" w:rsidRDefault="004E7A64" w:rsidP="004E7A64">
      <w:pPr>
        <w:pStyle w:val="Caption"/>
      </w:pPr>
      <w:bookmarkStart w:id="172" w:name="_Toc305878470"/>
      <w:r>
        <w:rPr>
          <w:rFonts w:hint="eastAsia"/>
        </w:rPr>
        <w:t>图</w:t>
      </w:r>
      <w:r>
        <w:rPr>
          <w:rFonts w:hint="eastAsia"/>
        </w:rPr>
        <w:t xml:space="preserve"> </w:t>
      </w:r>
      <w:r>
        <w:fldChar w:fldCharType="begin"/>
      </w:r>
      <w:r>
        <w:instrText xml:space="preserve"> SEQ </w:instrText>
      </w:r>
      <w:r>
        <w:rPr>
          <w:rFonts w:hint="eastAsia"/>
        </w:rPr>
        <w:instrText>图</w:instrText>
      </w:r>
      <w:r>
        <w:rPr>
          <w:rFonts w:hint="eastAsia"/>
        </w:rPr>
        <w:instrText xml:space="preserve"> \* ARABIC</w:instrText>
      </w:r>
      <w:r>
        <w:instrText xml:space="preserve"> </w:instrText>
      </w:r>
      <w:r>
        <w:fldChar w:fldCharType="separate"/>
      </w:r>
      <w:r w:rsidR="00D4565C">
        <w:rPr>
          <w:noProof/>
        </w:rPr>
        <w:t>12</w:t>
      </w:r>
      <w:r>
        <w:fldChar w:fldCharType="end"/>
      </w:r>
      <w:r>
        <w:rPr>
          <w:rFonts w:hint="eastAsia"/>
        </w:rPr>
        <w:t xml:space="preserve"> </w:t>
      </w:r>
      <w:r>
        <w:rPr>
          <w:rFonts w:hint="eastAsia"/>
        </w:rPr>
        <w:t>数据流模型</w:t>
      </w:r>
      <w:bookmarkEnd w:id="172"/>
    </w:p>
    <w:p w14:paraId="2561B5BE" w14:textId="77777777" w:rsidR="00655238" w:rsidRPr="00655238" w:rsidRDefault="00655238" w:rsidP="00655238"/>
    <w:p w14:paraId="5B0D7EC4" w14:textId="77777777" w:rsidR="0096653C" w:rsidRDefault="0096653C" w:rsidP="005E5F1C">
      <w:pPr>
        <w:pStyle w:val="a"/>
      </w:pPr>
      <w:r w:rsidRPr="005E5F1C">
        <w:rPr>
          <w:rFonts w:hint="eastAsia"/>
        </w:rPr>
        <w:t>根据上图中的数据依赖关系，我们可以量化这三个基本步骤，如下表所示。其中，</w:t>
      </w:r>
      <m:oMath>
        <m:sSub>
          <m:sSubPr>
            <m:ctrlPr>
              <w:rPr>
                <w:rFonts w:ascii="Cambria Math" w:hAnsi="Cambria Math"/>
              </w:rPr>
            </m:ctrlPr>
          </m:sSubPr>
          <m:e>
            <m:r>
              <m:rPr>
                <m:sty m:val="p"/>
              </m:rPr>
              <w:rPr>
                <w:rFonts w:ascii="Cambria Math" w:hAnsi="Cambria Math"/>
              </w:rPr>
              <m:t>InputSplit</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k, v</m:t>
            </m:r>
          </m:e>
        </m:d>
      </m:oMath>
      <w:r w:rsidRPr="005E5F1C">
        <w:rPr>
          <w:rFonts w:hint="eastAsia"/>
        </w:rPr>
        <w:t>表示第</w:t>
      </w:r>
      <w:r w:rsidRPr="005E5F1C">
        <w:rPr>
          <w:rFonts w:hint="eastAsia"/>
        </w:rPr>
        <w:t>i</w:t>
      </w:r>
      <w:r w:rsidRPr="005E5F1C">
        <w:rPr>
          <w:rFonts w:hint="eastAsia"/>
        </w:rPr>
        <w:t>个</w:t>
      </w:r>
      <w:r w:rsidRPr="005E5F1C">
        <w:rPr>
          <w:rFonts w:hint="eastAsia"/>
        </w:rPr>
        <w:t>input split</w:t>
      </w:r>
      <w:r w:rsidRPr="005E5F1C">
        <w:rPr>
          <w:rFonts w:hint="eastAsia"/>
        </w:rPr>
        <w:t>中的</w:t>
      </w:r>
      <w:r w:rsidRPr="005E5F1C">
        <w:t>&lt;k, v&gt; records</w:t>
      </w:r>
      <w:r w:rsidRPr="005E5F1C">
        <w:rPr>
          <w:rFonts w:hint="eastAsia"/>
        </w:rPr>
        <w:t>数目，第</w:t>
      </w:r>
      <w:r w:rsidRPr="005E5F1C">
        <w:rPr>
          <w:rFonts w:hint="eastAsia"/>
        </w:rPr>
        <w:t>i</w:t>
      </w:r>
      <w:r w:rsidRPr="005E5F1C">
        <w:rPr>
          <w:rFonts w:hint="eastAsia"/>
        </w:rPr>
        <w:t>个</w:t>
      </w:r>
      <w:r w:rsidRPr="005E5F1C">
        <w:rPr>
          <w:rFonts w:hint="eastAsia"/>
        </w:rPr>
        <w:t>input split</w:t>
      </w:r>
      <w:r w:rsidRPr="005E5F1C">
        <w:rPr>
          <w:rFonts w:hint="eastAsia"/>
        </w:rPr>
        <w:t>由第</w:t>
      </w:r>
      <w:r w:rsidRPr="005E5F1C">
        <w:rPr>
          <w:rFonts w:hint="eastAsia"/>
        </w:rPr>
        <w:t>i</w:t>
      </w:r>
      <w:r w:rsidRPr="005E5F1C">
        <w:rPr>
          <w:rFonts w:hint="eastAsia"/>
        </w:rPr>
        <w:t>个</w:t>
      </w:r>
      <w:r w:rsidRPr="005E5F1C">
        <w:rPr>
          <w:rFonts w:hint="eastAsia"/>
        </w:rPr>
        <w:t>mapper</w:t>
      </w:r>
      <w:r w:rsidRPr="005E5F1C">
        <w:rPr>
          <w:rFonts w:hint="eastAsia"/>
        </w:rPr>
        <w:t>进行处理。</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p</m:t>
            </m:r>
          </m:sub>
        </m:sSub>
        <m:d>
          <m:dPr>
            <m:ctrlPr>
              <w:rPr>
                <w:rFonts w:ascii="Cambria Math" w:hAnsi="Cambria Math"/>
              </w:rPr>
            </m:ctrlPr>
          </m:dPr>
          <m:e>
            <m:r>
              <m:rPr>
                <m:sty m:val="p"/>
              </m:rPr>
              <w:rPr>
                <w:rFonts w:ascii="Cambria Math" w:hAnsi="Cambria Math"/>
              </w:rPr>
              <m:t>k,v</m:t>
            </m:r>
          </m:e>
        </m:d>
      </m:oMath>
      <w:r w:rsidRPr="005E5F1C">
        <w:rPr>
          <w:rFonts w:hint="eastAsia"/>
        </w:rPr>
        <w:t>表示</w:t>
      </w:r>
      <w:r w:rsidRPr="005E5F1C">
        <w:rPr>
          <w:rFonts w:hint="eastAsia"/>
        </w:rPr>
        <w:t>mapper i</w:t>
      </w:r>
      <w:r w:rsidRPr="005E5F1C">
        <w:rPr>
          <w:rFonts w:hint="eastAsia"/>
        </w:rPr>
        <w:t>输出的第</w:t>
      </w:r>
      <w:r w:rsidRPr="005E5F1C">
        <w:rPr>
          <w:rFonts w:hint="eastAsia"/>
        </w:rPr>
        <w:t>p</w:t>
      </w:r>
      <w:r w:rsidRPr="005E5F1C">
        <w:rPr>
          <w:rFonts w:hint="eastAsia"/>
        </w:rPr>
        <w:t>个</w:t>
      </w:r>
      <w:r w:rsidRPr="005E5F1C">
        <w:rPr>
          <w:rFonts w:hint="eastAsia"/>
        </w:rPr>
        <w:t>partition</w:t>
      </w:r>
      <w:r w:rsidRPr="005E5F1C">
        <w:rPr>
          <w:rFonts w:hint="eastAsia"/>
        </w:rPr>
        <w:t>中的</w:t>
      </w:r>
      <w:r w:rsidRPr="005E5F1C">
        <w:t>&lt;k, v&gt; records</w:t>
      </w:r>
      <w:r w:rsidRPr="005E5F1C">
        <w:rPr>
          <w:rFonts w:hint="eastAsia"/>
        </w:rPr>
        <w:t>数目。根据</w:t>
      </w:r>
      <w:r w:rsidRPr="005E5F1C">
        <w:rPr>
          <w:rFonts w:hint="eastAsia"/>
        </w:rPr>
        <w:t>partition</w:t>
      </w:r>
      <w:r w:rsidRPr="005E5F1C">
        <w:t>-aggregation</w:t>
      </w:r>
      <w:r w:rsidRPr="005E5F1C">
        <w:rPr>
          <w:rFonts w:hint="eastAsia"/>
        </w:rPr>
        <w:t>关系，在</w:t>
      </w:r>
      <w:r w:rsidRPr="005E5F1C">
        <w:rPr>
          <w:rFonts w:hint="eastAsia"/>
        </w:rPr>
        <w:t xml:space="preserve">aggregated partition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Pr="005E5F1C">
        <w:rPr>
          <w:rFonts w:hint="eastAsia"/>
        </w:rPr>
        <w:t>中的</w:t>
      </w:r>
      <w:r w:rsidRPr="005E5F1C">
        <w:t>&lt;k, v&gt; records</w:t>
      </w:r>
      <w:r w:rsidRPr="005E5F1C">
        <w:rPr>
          <w:rFonts w:hint="eastAsia"/>
        </w:rPr>
        <w:t>数目可以由</w:t>
      </w:r>
      <m:oMath>
        <m:nary>
          <m:naryPr>
            <m:chr m:val="∑"/>
            <m:limLoc m:val="undOvr"/>
            <m:ctrlPr>
              <w:rPr>
                <w:rFonts w:ascii="Cambria Math" w:hAnsi="Cambria Math"/>
              </w:rPr>
            </m:ctrlPr>
          </m:naryPr>
          <m:sub>
            <m:r>
              <m:rPr>
                <m:sty m:val="p"/>
              </m:rPr>
              <w:rPr>
                <w:rFonts w:ascii="Cambria Math" w:hAnsi="Cambria Math"/>
              </w:rPr>
              <m:t>m=1</m:t>
            </m:r>
          </m:sub>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m</m:t>
                </m:r>
              </m:sub>
            </m:sSub>
          </m:sup>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mi</m:t>
                </m:r>
              </m:sub>
            </m:sSub>
            <m:d>
              <m:dPr>
                <m:ctrlPr>
                  <w:rPr>
                    <w:rFonts w:ascii="Cambria Math" w:hAnsi="Cambria Math"/>
                  </w:rPr>
                </m:ctrlPr>
              </m:dPr>
              <m:e>
                <m:r>
                  <m:rPr>
                    <m:sty m:val="p"/>
                  </m:rPr>
                  <w:rPr>
                    <w:rFonts w:ascii="Cambria Math" w:hAnsi="Cambria Math"/>
                  </w:rPr>
                  <m:t>k,v</m:t>
                </m:r>
              </m:e>
            </m:d>
          </m:e>
        </m:nary>
      </m:oMath>
      <w:r w:rsidRPr="005E5F1C">
        <w:rPr>
          <w:rFonts w:hint="eastAsia"/>
        </w:rPr>
        <w:t>表示，这里</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m:t>
            </m:r>
          </m:sub>
        </m:sSub>
      </m:oMath>
      <w:r w:rsidRPr="005E5F1C">
        <w:rPr>
          <w:rFonts w:hint="eastAsia"/>
        </w:rPr>
        <w:t>代表</w:t>
      </w:r>
      <w:r w:rsidRPr="005E5F1C">
        <w:rPr>
          <w:rFonts w:hint="eastAsia"/>
        </w:rPr>
        <w:t>mapper</w:t>
      </w:r>
      <w:r w:rsidRPr="005E5F1C">
        <w:rPr>
          <w:rFonts w:hint="eastAsia"/>
        </w:rPr>
        <w:t>的个数。经过</w:t>
      </w:r>
      <w:r w:rsidRPr="005E5F1C">
        <w:t>groupByKey()</w:t>
      </w:r>
      <w:r w:rsidRPr="005E5F1C">
        <w:rPr>
          <w:rFonts w:hint="eastAsia"/>
        </w:rPr>
        <w:t>后，在</w:t>
      </w:r>
      <w:r w:rsidRPr="005E5F1C">
        <w:t>aggregated partition</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Pr="005E5F1C">
        <w:rPr>
          <w:rFonts w:hint="eastAsia"/>
        </w:rPr>
        <w:t>中的</w:t>
      </w:r>
      <w:r w:rsidRPr="005E5F1C">
        <w:rPr>
          <w:rFonts w:hint="eastAsia"/>
        </w:rPr>
        <w:t>records</w:t>
      </w:r>
      <w:r w:rsidRPr="005E5F1C">
        <w:rPr>
          <w:rFonts w:hint="eastAsia"/>
        </w:rPr>
        <w:t>个数可以由</w:t>
      </w:r>
      <w:r w:rsidRPr="005E5F1C">
        <w:t xml:space="preserve"> </w:t>
      </w:r>
      <m:oMath>
        <m:nary>
          <m:naryPr>
            <m:chr m:val="∑"/>
            <m:limLoc m:val="undOvr"/>
            <m:ctrlPr>
              <w:rPr>
                <w:rFonts w:ascii="Cambria Math" w:hAnsi="Cambria Math"/>
              </w:rPr>
            </m:ctrlPr>
          </m:naryPr>
          <m:sub>
            <m:r>
              <m:rPr>
                <m:sty m:val="p"/>
              </m:rPr>
              <w:rPr>
                <w:rFonts w:ascii="Cambria Math" w:hAnsi="Cambria Math"/>
              </w:rPr>
              <m:t>g=1</m:t>
            </m:r>
          </m:sub>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k</m:t>
                </m:r>
              </m:sub>
            </m:sSub>
          </m:sup>
          <m:e>
            <m:sSub>
              <m:sSubPr>
                <m:ctrlPr>
                  <w:rPr>
                    <w:rFonts w:ascii="Cambria Math" w:hAnsi="Cambria Math"/>
                  </w:rPr>
                </m:ctrlPr>
              </m:sSubPr>
              <m:e>
                <m:r>
                  <m:rPr>
                    <m:sty m:val="p"/>
                  </m:rPr>
                  <w:rPr>
                    <w:rFonts w:ascii="Cambria Math" w:hAnsi="Cambria Math"/>
                  </w:rPr>
                  <m:t>G</m:t>
                </m:r>
              </m:e>
              <m:sub>
                <m:r>
                  <m:rPr>
                    <m:sty m:val="p"/>
                  </m:rPr>
                  <w:rPr>
                    <w:rFonts w:ascii="Cambria Math" w:hAnsi="Cambria Math"/>
                  </w:rPr>
                  <m:t>ig</m:t>
                </m:r>
              </m:sub>
            </m:sSub>
            <m:d>
              <m:dPr>
                <m:ctrlPr>
                  <w:rPr>
                    <w:rFonts w:ascii="Cambria Math" w:hAnsi="Cambria Math"/>
                  </w:rPr>
                </m:ctrlPr>
              </m:dPr>
              <m:e>
                <m:r>
                  <m:rPr>
                    <m:sty m:val="p"/>
                  </m:rPr>
                  <w:rPr>
                    <w:rFonts w:ascii="Cambria Math" w:hAnsi="Cambria Math"/>
                  </w:rPr>
                  <m:t>k,list</m:t>
                </m:r>
                <m:d>
                  <m:dPr>
                    <m:ctrlPr>
                      <w:rPr>
                        <w:rFonts w:ascii="Cambria Math" w:hAnsi="Cambria Math"/>
                      </w:rPr>
                    </m:ctrlPr>
                  </m:dPr>
                  <m:e>
                    <m:r>
                      <m:rPr>
                        <m:sty m:val="p"/>
                      </m:rPr>
                      <w:rPr>
                        <w:rFonts w:ascii="Cambria Math" w:hAnsi="Cambria Math"/>
                      </w:rPr>
                      <m:t>v</m:t>
                    </m:r>
                  </m:e>
                </m:d>
              </m:e>
            </m:d>
          </m:e>
        </m:nary>
      </m:oMath>
      <w:r w:rsidRPr="005E5F1C">
        <w:t xml:space="preserve"> </w:t>
      </w:r>
      <w:r w:rsidRPr="005E5F1C">
        <w:rPr>
          <w:rFonts w:hint="eastAsia"/>
        </w:rPr>
        <w:t>表示，这里</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ig</m:t>
            </m:r>
          </m:sub>
        </m:sSub>
        <m:r>
          <m:rPr>
            <m:sty m:val="p"/>
          </m:rPr>
          <w:rPr>
            <w:rFonts w:ascii="Cambria Math" w:hAnsi="Cambria Math"/>
          </w:rPr>
          <m:t>(k,list</m:t>
        </m:r>
        <m:d>
          <m:dPr>
            <m:ctrlPr>
              <w:rPr>
                <w:rFonts w:ascii="Cambria Math" w:hAnsi="Cambria Math"/>
              </w:rPr>
            </m:ctrlPr>
          </m:dPr>
          <m:e>
            <m:r>
              <m:rPr>
                <m:sty m:val="p"/>
              </m:rPr>
              <w:rPr>
                <w:rFonts w:ascii="Cambria Math" w:hAnsi="Cambria Math"/>
              </w:rPr>
              <m:t>v</m:t>
            </m:r>
          </m:e>
        </m:d>
        <m:r>
          <m:rPr>
            <m:sty m:val="p"/>
          </m:rPr>
          <w:rPr>
            <w:rFonts w:ascii="Cambria Math" w:hAnsi="Cambria Math"/>
          </w:rPr>
          <m:t>)</m:t>
        </m:r>
      </m:oMath>
      <w:r w:rsidRPr="005E5F1C">
        <w:rPr>
          <w:rFonts w:hint="eastAsia"/>
        </w:rPr>
        <w:t>代表</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Pr="005E5F1C">
        <w:rPr>
          <w:rFonts w:hint="eastAsia"/>
        </w:rPr>
        <w:t>中第</w:t>
      </w:r>
      <w:r w:rsidRPr="005E5F1C">
        <w:rPr>
          <w:rFonts w:hint="eastAsia"/>
        </w:rPr>
        <w:t>g</w:t>
      </w:r>
      <w:r w:rsidRPr="005E5F1C">
        <w:rPr>
          <w:rFonts w:hint="eastAsia"/>
        </w:rPr>
        <w:t>个</w:t>
      </w:r>
      <w:r w:rsidRPr="005E5F1C">
        <w:t>&lt;k, list(v)&gt; group</w:t>
      </w:r>
      <w:r w:rsidRPr="005E5F1C">
        <w:rPr>
          <w:rFonts w:hint="eastAsia"/>
        </w:rPr>
        <w:t>中的</w:t>
      </w:r>
      <w:r w:rsidRPr="005E5F1C">
        <w:rPr>
          <w:rFonts w:hint="eastAsia"/>
        </w:rPr>
        <w:t>records</w:t>
      </w:r>
      <w:r w:rsidRPr="005E5F1C">
        <w:rPr>
          <w:rFonts w:hint="eastAsia"/>
        </w:rPr>
        <w:t>个数，</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k</m:t>
            </m:r>
          </m:sub>
        </m:sSub>
      </m:oMath>
      <w:r w:rsidRPr="005E5F1C">
        <w:rPr>
          <w:rFonts w:hint="eastAsia"/>
        </w:rPr>
        <w:t>表示该</w:t>
      </w:r>
      <w:r w:rsidRPr="005E5F1C">
        <w:rPr>
          <w:rFonts w:hint="eastAsia"/>
        </w:rPr>
        <w:t>parti</w:t>
      </w:r>
      <w:r w:rsidRPr="005E5F1C">
        <w:t>ti</w:t>
      </w:r>
      <w:r w:rsidRPr="005E5F1C">
        <w:rPr>
          <w:rFonts w:hint="eastAsia"/>
        </w:rPr>
        <w:t>on</w:t>
      </w:r>
      <w:r w:rsidRPr="005E5F1C">
        <w:rPr>
          <w:rFonts w:hint="eastAsia"/>
        </w:rPr>
        <w:t>中的</w:t>
      </w:r>
      <w:r w:rsidRPr="005E5F1C">
        <w:rPr>
          <w:rFonts w:hint="eastAsia"/>
        </w:rPr>
        <w:t>group</w:t>
      </w:r>
      <w:r w:rsidRPr="005E5F1C">
        <w:rPr>
          <w:rFonts w:hint="eastAsia"/>
        </w:rPr>
        <w:t>个数（也就是不同的</w:t>
      </w:r>
      <w:r w:rsidRPr="005E5F1C">
        <w:rPr>
          <w:rFonts w:hint="eastAsia"/>
        </w:rPr>
        <w:t>key</w:t>
      </w:r>
      <w:r w:rsidRPr="005E5F1C">
        <w:rPr>
          <w:rFonts w:hint="eastAsia"/>
        </w:rPr>
        <w:t>的个数）。最后的</w:t>
      </w:r>
      <m:oMath>
        <m:sSub>
          <m:sSubPr>
            <m:ctrlPr>
              <w:rPr>
                <w:rFonts w:ascii="Cambria Math" w:hAnsi="Cambria Math"/>
              </w:rPr>
            </m:ctrlPr>
          </m:sSubPr>
          <m:e>
            <m:r>
              <m:rPr>
                <m:sty m:val="p"/>
              </m:rPr>
              <w:rPr>
                <w:rFonts w:ascii="Cambria Math" w:hAnsi="Cambria Math"/>
              </w:rPr>
              <m:t>Record</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k,v</m:t>
            </m:r>
          </m:e>
        </m:d>
      </m:oMath>
      <w:r w:rsidRPr="005E5F1C">
        <w:rPr>
          <w:rFonts w:hint="eastAsia"/>
        </w:rPr>
        <w:t>表示</w:t>
      </w:r>
      <w:r w:rsidRPr="005E5F1C">
        <w:rPr>
          <w:rFonts w:hint="eastAsia"/>
        </w:rPr>
        <w:t>reduce</w:t>
      </w:r>
      <w:r w:rsidRPr="005E5F1C">
        <w:t>r</w:t>
      </w:r>
      <w:r w:rsidRPr="005E5F1C">
        <w:rPr>
          <w:rFonts w:hint="eastAsia"/>
        </w:rPr>
        <w:t xml:space="preserve"> i</w:t>
      </w:r>
      <w:r w:rsidRPr="005E5F1C">
        <w:rPr>
          <w:rFonts w:hint="eastAsia"/>
        </w:rPr>
        <w:t>输出的</w:t>
      </w:r>
      <w:r w:rsidRPr="005E5F1C">
        <w:rPr>
          <w:rFonts w:hint="eastAsia"/>
        </w:rPr>
        <w:t>records</w:t>
      </w:r>
      <w:r w:rsidRPr="005E5F1C">
        <w:rPr>
          <w:rFonts w:hint="eastAsia"/>
        </w:rPr>
        <w:t>个数。</w:t>
      </w:r>
    </w:p>
    <w:p w14:paraId="6C09C60E" w14:textId="77777777" w:rsidR="00A07EF4" w:rsidRDefault="00A07EF4" w:rsidP="005E5F1C">
      <w:pPr>
        <w:pStyle w:val="a"/>
      </w:pPr>
    </w:p>
    <w:p w14:paraId="58AA7633" w14:textId="189DAC0A" w:rsidR="00766A64" w:rsidRPr="00A07EF4" w:rsidRDefault="00A07EF4" w:rsidP="00A07EF4">
      <w:pPr>
        <w:pStyle w:val="Caption"/>
        <w:rPr>
          <w:rFonts w:ascii="Times New Roman" w:hAnsi="Times New Roman" w:cs="Times New Roman"/>
        </w:rPr>
      </w:pPr>
      <w:bookmarkStart w:id="173" w:name="_Toc305878484"/>
      <w:r w:rsidRPr="00A07EF4">
        <w:rPr>
          <w:rFonts w:ascii="Times New Roman" w:hAnsi="Times New Roman" w:cs="Times New Roman"/>
        </w:rPr>
        <w:t>表</w:t>
      </w:r>
      <w:r w:rsidRPr="00A07EF4">
        <w:rPr>
          <w:rFonts w:ascii="Times New Roman" w:hAnsi="Times New Roman" w:cs="Times New Roman"/>
        </w:rPr>
        <w:t xml:space="preserve"> </w:t>
      </w:r>
      <w:r w:rsidRPr="00A07EF4">
        <w:rPr>
          <w:rFonts w:ascii="Times New Roman" w:hAnsi="Times New Roman" w:cs="Times New Roman"/>
        </w:rPr>
        <w:fldChar w:fldCharType="begin"/>
      </w:r>
      <w:r w:rsidRPr="00A07EF4">
        <w:rPr>
          <w:rFonts w:ascii="Times New Roman" w:hAnsi="Times New Roman" w:cs="Times New Roman"/>
        </w:rPr>
        <w:instrText xml:space="preserve"> SEQ </w:instrText>
      </w:r>
      <w:r w:rsidRPr="00A07EF4">
        <w:rPr>
          <w:rFonts w:ascii="Times New Roman" w:hAnsi="Times New Roman" w:cs="Times New Roman"/>
        </w:rPr>
        <w:instrText>表</w:instrText>
      </w:r>
      <w:r w:rsidRPr="00A07EF4">
        <w:rPr>
          <w:rFonts w:ascii="Times New Roman" w:hAnsi="Times New Roman" w:cs="Times New Roman"/>
        </w:rPr>
        <w:instrText xml:space="preserve"> \* ARABIC </w:instrText>
      </w:r>
      <w:r w:rsidRPr="00A07EF4">
        <w:rPr>
          <w:rFonts w:ascii="Times New Roman" w:hAnsi="Times New Roman" w:cs="Times New Roman"/>
        </w:rPr>
        <w:fldChar w:fldCharType="separate"/>
      </w:r>
      <w:r w:rsidR="00D4565C">
        <w:rPr>
          <w:rFonts w:ascii="Times New Roman" w:hAnsi="Times New Roman" w:cs="Times New Roman"/>
          <w:noProof/>
        </w:rPr>
        <w:t>5</w:t>
      </w:r>
      <w:r w:rsidRPr="00A07EF4">
        <w:rPr>
          <w:rFonts w:ascii="Times New Roman" w:hAnsi="Times New Roman" w:cs="Times New Roman"/>
        </w:rPr>
        <w:fldChar w:fldCharType="end"/>
      </w:r>
      <w:r w:rsidRPr="00A07EF4">
        <w:rPr>
          <w:rFonts w:ascii="Times New Roman" w:hAnsi="Times New Roman" w:cs="Times New Roman"/>
        </w:rPr>
        <w:t xml:space="preserve"> </w:t>
      </w:r>
      <w:r w:rsidRPr="00A07EF4">
        <w:rPr>
          <w:rFonts w:ascii="Times New Roman" w:hAnsi="Times New Roman" w:cs="Times New Roman"/>
        </w:rPr>
        <w:t>数据流模型</w:t>
      </w:r>
      <w:bookmarkEnd w:id="173"/>
    </w:p>
    <w:tbl>
      <w:tblPr>
        <w:tblStyle w:val="TableGrid"/>
        <w:tblW w:w="0" w:type="auto"/>
        <w:jc w:val="center"/>
        <w:tblLook w:val="04A0" w:firstRow="1" w:lastRow="0" w:firstColumn="1" w:lastColumn="0" w:noHBand="0" w:noVBand="1"/>
      </w:tblPr>
      <w:tblGrid>
        <w:gridCol w:w="2361"/>
        <w:gridCol w:w="2066"/>
        <w:gridCol w:w="2066"/>
      </w:tblGrid>
      <w:tr w:rsidR="00A07EF4" w:rsidRPr="002361F6" w14:paraId="58C9B9C4" w14:textId="77777777" w:rsidTr="002F6A87">
        <w:trPr>
          <w:jc w:val="center"/>
        </w:trPr>
        <w:tc>
          <w:tcPr>
            <w:tcW w:w="0" w:type="auto"/>
            <w:tcBorders>
              <w:left w:val="nil"/>
              <w:bottom w:val="single" w:sz="4" w:space="0" w:color="auto"/>
              <w:right w:val="nil"/>
            </w:tcBorders>
          </w:tcPr>
          <w:p w14:paraId="07430AF6" w14:textId="77777777" w:rsidR="00A07EF4" w:rsidRPr="002361F6" w:rsidRDefault="00A07EF4" w:rsidP="002F6A87">
            <w:pPr>
              <w:rPr>
                <w:b/>
                <w:sz w:val="22"/>
              </w:rPr>
            </w:pPr>
            <w:r w:rsidRPr="002361F6">
              <w:rPr>
                <w:rFonts w:hint="eastAsia"/>
                <w:b/>
                <w:sz w:val="22"/>
              </w:rPr>
              <w:t>基本的</w:t>
            </w:r>
            <w:r>
              <w:rPr>
                <w:rFonts w:hint="eastAsia"/>
                <w:b/>
                <w:sz w:val="22"/>
              </w:rPr>
              <w:t>数据处理步骤</w:t>
            </w:r>
          </w:p>
        </w:tc>
        <w:tc>
          <w:tcPr>
            <w:tcW w:w="0" w:type="auto"/>
            <w:tcBorders>
              <w:left w:val="nil"/>
              <w:bottom w:val="single" w:sz="4" w:space="0" w:color="auto"/>
              <w:right w:val="nil"/>
            </w:tcBorders>
          </w:tcPr>
          <w:p w14:paraId="32083611" w14:textId="77777777" w:rsidR="00A07EF4" w:rsidRPr="002361F6" w:rsidRDefault="00A07EF4" w:rsidP="002F6A87">
            <w:pPr>
              <w:rPr>
                <w:b/>
                <w:sz w:val="22"/>
              </w:rPr>
            </w:pPr>
            <w:r w:rsidRPr="002361F6">
              <w:rPr>
                <w:rFonts w:hint="eastAsia"/>
                <w:b/>
                <w:sz w:val="22"/>
              </w:rPr>
              <w:t>输入数据</w:t>
            </w:r>
          </w:p>
        </w:tc>
        <w:tc>
          <w:tcPr>
            <w:tcW w:w="0" w:type="auto"/>
            <w:tcBorders>
              <w:left w:val="nil"/>
              <w:bottom w:val="single" w:sz="4" w:space="0" w:color="auto"/>
              <w:right w:val="nil"/>
            </w:tcBorders>
          </w:tcPr>
          <w:p w14:paraId="000EF495" w14:textId="77777777" w:rsidR="00A07EF4" w:rsidRPr="002361F6" w:rsidRDefault="00A07EF4" w:rsidP="002F6A87">
            <w:pPr>
              <w:rPr>
                <w:b/>
                <w:sz w:val="22"/>
              </w:rPr>
            </w:pPr>
            <w:r w:rsidRPr="002361F6">
              <w:rPr>
                <w:rFonts w:hint="eastAsia"/>
                <w:b/>
                <w:sz w:val="22"/>
              </w:rPr>
              <w:t>输出数据</w:t>
            </w:r>
          </w:p>
        </w:tc>
      </w:tr>
      <w:tr w:rsidR="00A07EF4" w:rsidRPr="002361F6" w14:paraId="54B30E15" w14:textId="77777777" w:rsidTr="002F6A87">
        <w:trPr>
          <w:jc w:val="center"/>
        </w:trPr>
        <w:tc>
          <w:tcPr>
            <w:tcW w:w="0" w:type="auto"/>
            <w:tcBorders>
              <w:left w:val="nil"/>
              <w:bottom w:val="nil"/>
              <w:right w:val="nil"/>
            </w:tcBorders>
            <w:vAlign w:val="center"/>
          </w:tcPr>
          <w:p w14:paraId="4DE8728A" w14:textId="77777777" w:rsidR="00A07EF4" w:rsidRPr="002361F6" w:rsidRDefault="00DC660A" w:rsidP="002F6A87">
            <w:pPr>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m</m:t>
                    </m:r>
                    <m:r>
                      <w:rPr>
                        <w:rFonts w:ascii="Cambria Math" w:hAnsi="Cambria Math"/>
                        <w:sz w:val="22"/>
                      </w:rPr>
                      <m:t>ap</m:t>
                    </m:r>
                  </m:e>
                  <m:sub>
                    <m:r>
                      <w:rPr>
                        <w:rFonts w:ascii="Cambria Math" w:hAnsi="Cambria Math"/>
                        <w:sz w:val="22"/>
                      </w:rPr>
                      <m:t>i</m:t>
                    </m:r>
                  </m:sub>
                </m:sSub>
                <m:r>
                  <w:rPr>
                    <w:rFonts w:ascii="Cambria Math" w:hAnsi="Cambria Math"/>
                    <w:sz w:val="22"/>
                  </w:rPr>
                  <m:t>()</m:t>
                </m:r>
              </m:oMath>
            </m:oMathPara>
          </w:p>
        </w:tc>
        <w:tc>
          <w:tcPr>
            <w:tcW w:w="0" w:type="auto"/>
            <w:tcBorders>
              <w:left w:val="nil"/>
              <w:bottom w:val="nil"/>
              <w:right w:val="nil"/>
            </w:tcBorders>
            <w:vAlign w:val="center"/>
          </w:tcPr>
          <w:p w14:paraId="697EF38B" w14:textId="77777777" w:rsidR="00A07EF4" w:rsidRPr="002361F6" w:rsidRDefault="00DC660A" w:rsidP="002F6A87">
            <w:pPr>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InputSplit</m:t>
                    </m:r>
                  </m:e>
                  <m:sub>
                    <m:r>
                      <w:rPr>
                        <w:rFonts w:ascii="Cambria Math" w:hAnsi="Cambria Math"/>
                        <w:sz w:val="22"/>
                      </w:rPr>
                      <m:t>i</m:t>
                    </m:r>
                  </m:sub>
                </m:sSub>
                <m:d>
                  <m:dPr>
                    <m:ctrlPr>
                      <w:rPr>
                        <w:rFonts w:ascii="Cambria Math" w:hAnsi="Cambria Math"/>
                        <w:i/>
                        <w:sz w:val="22"/>
                      </w:rPr>
                    </m:ctrlPr>
                  </m:dPr>
                  <m:e>
                    <m:r>
                      <w:rPr>
                        <w:rFonts w:ascii="Cambria Math" w:hAnsi="Cambria Math"/>
                        <w:sz w:val="22"/>
                      </w:rPr>
                      <m:t>k, v</m:t>
                    </m:r>
                  </m:e>
                </m:d>
              </m:oMath>
            </m:oMathPara>
          </w:p>
        </w:tc>
        <w:tc>
          <w:tcPr>
            <w:tcW w:w="0" w:type="auto"/>
            <w:tcBorders>
              <w:left w:val="nil"/>
              <w:bottom w:val="nil"/>
              <w:right w:val="nil"/>
            </w:tcBorders>
            <w:vAlign w:val="center"/>
          </w:tcPr>
          <w:p w14:paraId="46520C6A" w14:textId="77777777" w:rsidR="00A07EF4" w:rsidRPr="002361F6"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p=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p</m:t>
                      </m:r>
                    </m:sub>
                  </m:sSub>
                </m:sup>
                <m:e>
                  <m:sSub>
                    <m:sSubPr>
                      <m:ctrlPr>
                        <w:rPr>
                          <w:rFonts w:ascii="Cambria Math" w:hAnsi="Cambria Math"/>
                          <w:i/>
                          <w:sz w:val="22"/>
                        </w:rPr>
                      </m:ctrlPr>
                    </m:sSubPr>
                    <m:e>
                      <m:r>
                        <w:rPr>
                          <w:rFonts w:ascii="Cambria Math" w:hAnsi="Cambria Math"/>
                          <w:sz w:val="22"/>
                        </w:rPr>
                        <m:t>P</m:t>
                      </m:r>
                    </m:e>
                    <m:sub>
                      <m:r>
                        <w:rPr>
                          <w:rFonts w:ascii="Cambria Math" w:hAnsi="Cambria Math"/>
                          <w:sz w:val="22"/>
                        </w:rPr>
                        <m:t>ip</m:t>
                      </m:r>
                    </m:sub>
                  </m:sSub>
                  <m:r>
                    <w:rPr>
                      <w:rFonts w:ascii="Cambria Math" w:hAnsi="Cambria Math"/>
                      <w:sz w:val="22"/>
                    </w:rPr>
                    <m:t>(k,v)</m:t>
                  </m:r>
                </m:e>
              </m:nary>
            </m:oMath>
            <w:r w:rsidR="00A07EF4" w:rsidRPr="002361F6">
              <w:rPr>
                <w:sz w:val="22"/>
              </w:rPr>
              <w:t xml:space="preserve"> </w:t>
            </w:r>
          </w:p>
        </w:tc>
      </w:tr>
      <w:tr w:rsidR="00A07EF4" w:rsidRPr="002361F6" w14:paraId="58E3BCE1" w14:textId="77777777" w:rsidTr="002F6A87">
        <w:trPr>
          <w:trHeight w:val="409"/>
          <w:jc w:val="center"/>
        </w:trPr>
        <w:tc>
          <w:tcPr>
            <w:tcW w:w="0" w:type="auto"/>
            <w:tcBorders>
              <w:top w:val="nil"/>
              <w:left w:val="nil"/>
              <w:bottom w:val="nil"/>
              <w:right w:val="nil"/>
            </w:tcBorders>
            <w:vAlign w:val="center"/>
          </w:tcPr>
          <w:p w14:paraId="743011B8" w14:textId="77777777" w:rsidR="00A07EF4" w:rsidRPr="002361F6" w:rsidRDefault="00DC660A" w:rsidP="002F6A87">
            <w:pPr>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groupByKey</m:t>
                    </m:r>
                  </m:e>
                  <m:sub>
                    <m:r>
                      <w:rPr>
                        <w:rFonts w:ascii="Cambria Math" w:hAnsi="Cambria Math"/>
                        <w:sz w:val="22"/>
                      </w:rPr>
                      <m:t>i</m:t>
                    </m:r>
                  </m:sub>
                </m:sSub>
                <m:r>
                  <w:rPr>
                    <w:rFonts w:ascii="Cambria Math" w:hAnsi="Cambria Math"/>
                    <w:sz w:val="22"/>
                  </w:rPr>
                  <m:t>()</m:t>
                </m:r>
              </m:oMath>
            </m:oMathPara>
          </w:p>
        </w:tc>
        <w:tc>
          <w:tcPr>
            <w:tcW w:w="0" w:type="auto"/>
            <w:tcBorders>
              <w:top w:val="nil"/>
              <w:left w:val="nil"/>
              <w:bottom w:val="nil"/>
              <w:right w:val="nil"/>
            </w:tcBorders>
            <w:vAlign w:val="center"/>
          </w:tcPr>
          <w:p w14:paraId="7324B4BB" w14:textId="77777777" w:rsidR="00A07EF4" w:rsidRPr="002361F6"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m=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p>
                <m:e>
                  <m:sSub>
                    <m:sSubPr>
                      <m:ctrlPr>
                        <w:rPr>
                          <w:rFonts w:ascii="Cambria Math" w:hAnsi="Cambria Math"/>
                          <w:i/>
                          <w:sz w:val="22"/>
                        </w:rPr>
                      </m:ctrlPr>
                    </m:sSubPr>
                    <m:e>
                      <m:r>
                        <w:rPr>
                          <w:rFonts w:ascii="Cambria Math" w:hAnsi="Cambria Math"/>
                          <w:sz w:val="22"/>
                        </w:rPr>
                        <m:t>P</m:t>
                      </m:r>
                    </m:e>
                    <m:sub>
                      <m:r>
                        <w:rPr>
                          <w:rFonts w:ascii="Cambria Math" w:hAnsi="Cambria Math"/>
                          <w:sz w:val="22"/>
                        </w:rPr>
                        <m:t>mi</m:t>
                      </m:r>
                    </m:sub>
                  </m:sSub>
                  <m:d>
                    <m:dPr>
                      <m:ctrlPr>
                        <w:rPr>
                          <w:rFonts w:ascii="Cambria Math" w:hAnsi="Cambria Math"/>
                          <w:i/>
                          <w:sz w:val="22"/>
                        </w:rPr>
                      </m:ctrlPr>
                    </m:dPr>
                    <m:e>
                      <m:r>
                        <w:rPr>
                          <w:rFonts w:ascii="Cambria Math" w:hAnsi="Cambria Math"/>
                          <w:sz w:val="22"/>
                        </w:rPr>
                        <m:t>k,v</m:t>
                      </m:r>
                    </m:e>
                  </m:d>
                </m:e>
              </m:nary>
            </m:oMath>
            <w:r w:rsidR="00A07EF4" w:rsidRPr="002361F6">
              <w:rPr>
                <w:sz w:val="22"/>
              </w:rPr>
              <w:t xml:space="preserve"> </w:t>
            </w:r>
          </w:p>
        </w:tc>
        <w:tc>
          <w:tcPr>
            <w:tcW w:w="0" w:type="auto"/>
            <w:tcBorders>
              <w:top w:val="nil"/>
              <w:left w:val="nil"/>
              <w:bottom w:val="nil"/>
              <w:right w:val="nil"/>
            </w:tcBorders>
            <w:vAlign w:val="center"/>
          </w:tcPr>
          <w:p w14:paraId="6236518F" w14:textId="77777777" w:rsidR="00A07EF4" w:rsidRPr="002361F6"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g=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k</m:t>
                      </m:r>
                    </m:sub>
                  </m:sSub>
                </m:sup>
                <m:e>
                  <m:sSub>
                    <m:sSubPr>
                      <m:ctrlPr>
                        <w:rPr>
                          <w:rFonts w:ascii="Cambria Math" w:hAnsi="Cambria Math"/>
                          <w:i/>
                          <w:sz w:val="22"/>
                        </w:rPr>
                      </m:ctrlPr>
                    </m:sSubPr>
                    <m:e>
                      <m:r>
                        <w:rPr>
                          <w:rFonts w:ascii="Cambria Math" w:hAnsi="Cambria Math"/>
                          <w:sz w:val="22"/>
                        </w:rPr>
                        <m:t>G</m:t>
                      </m:r>
                    </m:e>
                    <m:sub>
                      <m:r>
                        <w:rPr>
                          <w:rFonts w:ascii="Cambria Math" w:hAnsi="Cambria Math"/>
                          <w:sz w:val="22"/>
                        </w:rPr>
                        <m:t>ig</m:t>
                      </m:r>
                    </m:sub>
                  </m:sSub>
                  <m:r>
                    <w:rPr>
                      <w:rFonts w:ascii="Cambria Math" w:hAnsi="Cambria Math"/>
                      <w:sz w:val="22"/>
                    </w:rPr>
                    <m:t>(k,list(v))</m:t>
                  </m:r>
                </m:e>
              </m:nary>
            </m:oMath>
            <w:r w:rsidR="00A07EF4" w:rsidRPr="002361F6">
              <w:rPr>
                <w:sz w:val="22"/>
              </w:rPr>
              <w:t xml:space="preserve"> </w:t>
            </w:r>
          </w:p>
        </w:tc>
      </w:tr>
      <w:tr w:rsidR="00A07EF4" w:rsidRPr="002361F6" w14:paraId="0A130978" w14:textId="77777777" w:rsidTr="002F6A87">
        <w:trPr>
          <w:jc w:val="center"/>
        </w:trPr>
        <w:tc>
          <w:tcPr>
            <w:tcW w:w="0" w:type="auto"/>
            <w:tcBorders>
              <w:top w:val="nil"/>
              <w:left w:val="nil"/>
              <w:right w:val="nil"/>
            </w:tcBorders>
            <w:vAlign w:val="center"/>
          </w:tcPr>
          <w:p w14:paraId="33D1ED17" w14:textId="77777777" w:rsidR="00A07EF4" w:rsidRPr="002361F6" w:rsidRDefault="00DC660A" w:rsidP="002F6A87">
            <w:pPr>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reduce</m:t>
                    </m:r>
                  </m:e>
                  <m:sub>
                    <m:r>
                      <w:rPr>
                        <w:rFonts w:ascii="Cambria Math" w:hAnsi="Cambria Math"/>
                        <w:sz w:val="22"/>
                      </w:rPr>
                      <m:t>i</m:t>
                    </m:r>
                  </m:sub>
                </m:sSub>
                <m:r>
                  <w:rPr>
                    <w:rFonts w:ascii="Cambria Math" w:hAnsi="Cambria Math"/>
                    <w:sz w:val="22"/>
                  </w:rPr>
                  <m:t>()</m:t>
                </m:r>
              </m:oMath>
            </m:oMathPara>
          </w:p>
        </w:tc>
        <w:tc>
          <w:tcPr>
            <w:tcW w:w="0" w:type="auto"/>
            <w:tcBorders>
              <w:top w:val="nil"/>
              <w:left w:val="nil"/>
              <w:right w:val="nil"/>
            </w:tcBorders>
            <w:vAlign w:val="center"/>
          </w:tcPr>
          <w:p w14:paraId="17814DAB" w14:textId="77777777" w:rsidR="00A07EF4" w:rsidRPr="002361F6"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g=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k</m:t>
                      </m:r>
                    </m:sub>
                  </m:sSub>
                </m:sup>
                <m:e>
                  <m:sSub>
                    <m:sSubPr>
                      <m:ctrlPr>
                        <w:rPr>
                          <w:rFonts w:ascii="Cambria Math" w:hAnsi="Cambria Math"/>
                          <w:i/>
                          <w:sz w:val="22"/>
                        </w:rPr>
                      </m:ctrlPr>
                    </m:sSubPr>
                    <m:e>
                      <m:r>
                        <w:rPr>
                          <w:rFonts w:ascii="Cambria Math" w:hAnsi="Cambria Math"/>
                          <w:sz w:val="22"/>
                        </w:rPr>
                        <m:t>G</m:t>
                      </m:r>
                    </m:e>
                    <m:sub>
                      <m:r>
                        <w:rPr>
                          <w:rFonts w:ascii="Cambria Math" w:hAnsi="Cambria Math"/>
                          <w:sz w:val="22"/>
                        </w:rPr>
                        <m:t>ig</m:t>
                      </m:r>
                    </m:sub>
                  </m:sSub>
                  <m:r>
                    <w:rPr>
                      <w:rFonts w:ascii="Cambria Math" w:hAnsi="Cambria Math"/>
                      <w:sz w:val="22"/>
                    </w:rPr>
                    <m:t>(k,list(v))</m:t>
                  </m:r>
                </m:e>
              </m:nary>
            </m:oMath>
            <w:r w:rsidR="00A07EF4" w:rsidRPr="002361F6">
              <w:rPr>
                <w:sz w:val="22"/>
              </w:rPr>
              <w:t xml:space="preserve"> </w:t>
            </w:r>
          </w:p>
        </w:tc>
        <w:tc>
          <w:tcPr>
            <w:tcW w:w="0" w:type="auto"/>
            <w:tcBorders>
              <w:top w:val="nil"/>
              <w:left w:val="nil"/>
              <w:right w:val="nil"/>
            </w:tcBorders>
            <w:vAlign w:val="center"/>
          </w:tcPr>
          <w:p w14:paraId="568D6971" w14:textId="77777777" w:rsidR="00A07EF4" w:rsidRPr="002361F6" w:rsidRDefault="00DC660A" w:rsidP="002F6A87">
            <w:pPr>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Reco</m:t>
                    </m:r>
                    <m:r>
                      <w:rPr>
                        <w:rFonts w:ascii="Cambria Math" w:hAnsi="Cambria Math"/>
                        <w:sz w:val="22"/>
                      </w:rPr>
                      <m:t>rd</m:t>
                    </m:r>
                  </m:e>
                  <m:sub>
                    <m:r>
                      <w:rPr>
                        <w:rFonts w:ascii="Cambria Math" w:hAnsi="Cambria Math"/>
                        <w:sz w:val="22"/>
                      </w:rPr>
                      <m:t>i</m:t>
                    </m:r>
                  </m:sub>
                </m:sSub>
                <m:r>
                  <w:rPr>
                    <w:rFonts w:ascii="Cambria Math" w:hAnsi="Cambria Math"/>
                    <w:sz w:val="22"/>
                  </w:rPr>
                  <m:t>(k,v)</m:t>
                </m:r>
              </m:oMath>
            </m:oMathPara>
          </w:p>
        </w:tc>
      </w:tr>
    </w:tbl>
    <w:p w14:paraId="05BDEEC9" w14:textId="77777777" w:rsidR="005E5F1C" w:rsidRPr="005E5F1C" w:rsidRDefault="005E5F1C" w:rsidP="005E5F1C">
      <w:pPr>
        <w:pStyle w:val="a"/>
      </w:pPr>
    </w:p>
    <w:p w14:paraId="1B4625EC" w14:textId="63B79659" w:rsidR="00717B69" w:rsidRPr="0020578A" w:rsidRDefault="00717B69" w:rsidP="00717B69">
      <w:pPr>
        <w:pStyle w:val="a"/>
      </w:pPr>
      <w:r w:rsidRPr="00717B69">
        <w:rPr>
          <w:rFonts w:hint="eastAsia"/>
        </w:rPr>
        <w:t>数据流相关的配置参数被直接包含在数据流模型中。比如</w:t>
      </w:r>
      <m:oMath>
        <m:sSub>
          <m:sSubPr>
            <m:ctrlPr>
              <w:rPr>
                <w:rFonts w:ascii="Cambria Math" w:hAnsi="Cambria Math"/>
              </w:rPr>
            </m:ctrlPr>
          </m:sSubPr>
          <m:e>
            <m:r>
              <m:rPr>
                <m:sty m:val="p"/>
              </m:rPr>
              <w:rPr>
                <w:rFonts w:ascii="Cambria Math" w:hAnsi="Cambria Math"/>
              </w:rPr>
              <m:t>InputSplit</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k, v</m:t>
            </m:r>
          </m:e>
        </m:d>
      </m:oMath>
      <w:r w:rsidRPr="00717B69">
        <w:rPr>
          <w:rFonts w:hint="eastAsia"/>
        </w:rPr>
        <w:t>的总大小与配置参数</w:t>
      </w:r>
      <w:r w:rsidRPr="00717B69">
        <w:t>input split size</w:t>
      </w:r>
      <w:r w:rsidRPr="00717B69">
        <w:rPr>
          <w:rFonts w:hint="eastAsia"/>
        </w:rPr>
        <w:t>相同。</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p</m:t>
            </m:r>
          </m:sub>
        </m:sSub>
      </m:oMath>
      <w:r w:rsidRPr="00717B69">
        <w:rPr>
          <w:rFonts w:hint="eastAsia"/>
        </w:rPr>
        <w:t>等于</w:t>
      </w:r>
      <w:r w:rsidRPr="00717B69">
        <w:rPr>
          <w:rFonts w:hint="eastAsia"/>
        </w:rPr>
        <w:t>partition number</w:t>
      </w:r>
      <w:r w:rsidRPr="00717B69">
        <w:rPr>
          <w:rFonts w:hint="eastAsia"/>
        </w:rPr>
        <w:t>。</w:t>
      </w:r>
      <w:r w:rsidRPr="00717B69">
        <w:t>P</w:t>
      </w:r>
      <w:r w:rsidRPr="00717B69">
        <w:rPr>
          <w:rFonts w:hint="eastAsia"/>
        </w:rPr>
        <w:t>artition function</w:t>
      </w:r>
      <w:r w:rsidRPr="00717B69">
        <w:rPr>
          <w:rFonts w:hint="eastAsia"/>
        </w:rPr>
        <w:t>没有被直接包含在模型中，但我们可以通过计算各个</w:t>
      </w:r>
      <w:r w:rsidRPr="00717B69">
        <w:rPr>
          <w:rFonts w:hint="eastAsia"/>
        </w:rPr>
        <w:t>partition</w:t>
      </w:r>
      <w:r w:rsidRPr="00717B69">
        <w:rPr>
          <w:rFonts w:hint="eastAsia"/>
        </w:rPr>
        <w:t>中</w:t>
      </w:r>
      <w:r w:rsidRPr="00717B69">
        <w:rPr>
          <w:rFonts w:hint="eastAsia"/>
        </w:rPr>
        <w:t>records</w:t>
      </w:r>
      <w:r w:rsidRPr="00717B69">
        <w:rPr>
          <w:rFonts w:hint="eastAsia"/>
        </w:rPr>
        <w:t>的数目比值来模拟</w:t>
      </w:r>
      <w:r w:rsidRPr="00717B69">
        <w:rPr>
          <w:rFonts w:hint="eastAsia"/>
        </w:rPr>
        <w:t>partition function</w:t>
      </w:r>
      <w:r w:rsidRPr="00717B69">
        <w:rPr>
          <w:rFonts w:hint="eastAsia"/>
        </w:rPr>
        <w:t>。</w:t>
      </w:r>
    </w:p>
    <w:p w14:paraId="7588E441" w14:textId="77777777" w:rsidR="003921A8" w:rsidRDefault="003921A8" w:rsidP="003921A8">
      <w:pPr>
        <w:pStyle w:val="a"/>
      </w:pPr>
      <w:r>
        <w:rPr>
          <w:rFonts w:hint="eastAsia"/>
        </w:rPr>
        <w:t>B</w:t>
      </w:r>
      <w:r>
        <w:t xml:space="preserve">.  </w:t>
      </w:r>
      <w:r>
        <w:rPr>
          <w:rFonts w:hint="eastAsia"/>
        </w:rPr>
        <w:t>参数估计</w:t>
      </w:r>
    </w:p>
    <w:p w14:paraId="6CD138CB" w14:textId="77777777" w:rsidR="003921A8" w:rsidRPr="003921A8" w:rsidRDefault="003921A8" w:rsidP="003921A8">
      <w:pPr>
        <w:pStyle w:val="a"/>
      </w:pPr>
      <w:r w:rsidRPr="003921A8">
        <w:lastRenderedPageBreak/>
        <w:t xml:space="preserve">(1) </w:t>
      </w:r>
      <w:r w:rsidRPr="003921A8">
        <w:rPr>
          <w:rFonts w:hint="eastAsia"/>
        </w:rPr>
        <w:t>首先去获取应用在小数据集上运行时的数据流参数</w:t>
      </w:r>
    </w:p>
    <w:p w14:paraId="317CC513" w14:textId="77777777" w:rsidR="003921A8" w:rsidRDefault="003921A8" w:rsidP="003921A8">
      <w:pPr>
        <w:pStyle w:val="a"/>
      </w:pPr>
      <w:r w:rsidRPr="003921A8">
        <w:rPr>
          <w:rFonts w:hint="eastAsia"/>
        </w:rPr>
        <w:t>获取数据流参数的方法：从</w:t>
      </w:r>
      <w:r w:rsidRPr="003921A8">
        <w:rPr>
          <w:rFonts w:hint="eastAsia"/>
        </w:rPr>
        <w:t>task</w:t>
      </w:r>
      <w:r w:rsidRPr="003921A8">
        <w:rPr>
          <w:rFonts w:hint="eastAsia"/>
        </w:rPr>
        <w:t>的</w:t>
      </w:r>
      <w:r w:rsidRPr="003921A8">
        <w:rPr>
          <w:rFonts w:hint="eastAsia"/>
        </w:rPr>
        <w:t xml:space="preserve"> log</w:t>
      </w:r>
      <w:r w:rsidRPr="003921A8">
        <w:rPr>
          <w:rFonts w:hint="eastAsia"/>
        </w:rPr>
        <w:t>日志和数据流计数器（</w:t>
      </w:r>
      <w:r w:rsidRPr="003921A8">
        <w:rPr>
          <w:rFonts w:hint="eastAsia"/>
        </w:rPr>
        <w:t>dataflow counters</w:t>
      </w:r>
      <w:r w:rsidRPr="003921A8">
        <w:rPr>
          <w:rFonts w:hint="eastAsia"/>
        </w:rPr>
        <w:t>）中获取。我们提升了</w:t>
      </w:r>
      <w:r w:rsidRPr="003921A8">
        <w:rPr>
          <w:rFonts w:hint="eastAsia"/>
        </w:rPr>
        <w:t>Hadoop MapReduce</w:t>
      </w:r>
      <w:r w:rsidRPr="003921A8">
        <w:rPr>
          <w:rFonts w:hint="eastAsia"/>
        </w:rPr>
        <w:t>的日志功能，使其能够在执行每个处理步骤时将详细的输入／输出数据信息打印出来，如下表所示。我们可以从</w:t>
      </w:r>
      <w:r w:rsidRPr="003921A8">
        <w:rPr>
          <w:rFonts w:hint="eastAsia"/>
        </w:rPr>
        <w:t>log</w:t>
      </w:r>
      <w:r w:rsidRPr="003921A8">
        <w:rPr>
          <w:rFonts w:hint="eastAsia"/>
        </w:rPr>
        <w:t>中获取到</w:t>
      </w:r>
      <w:r w:rsidRPr="003921A8">
        <w:t>map()</w:t>
      </w:r>
      <w:r w:rsidRPr="003921A8">
        <w:rPr>
          <w:rFonts w:hint="eastAsia"/>
        </w:rPr>
        <w:t>，</w:t>
      </w:r>
      <w:r w:rsidRPr="003921A8">
        <w:rPr>
          <w:rFonts w:hint="eastAsia"/>
        </w:rPr>
        <w:t>combine</w:t>
      </w:r>
      <w:r w:rsidRPr="003921A8">
        <w:t>()</w:t>
      </w:r>
      <w:r w:rsidRPr="003921A8">
        <w:rPr>
          <w:rFonts w:hint="eastAsia"/>
        </w:rPr>
        <w:t>，</w:t>
      </w:r>
      <w:r w:rsidRPr="003921A8">
        <w:rPr>
          <w:rFonts w:hint="eastAsia"/>
        </w:rPr>
        <w:t>reduce</w:t>
      </w:r>
      <w:r w:rsidRPr="003921A8">
        <w:t>()</w:t>
      </w:r>
      <w:r w:rsidRPr="003921A8">
        <w:rPr>
          <w:rFonts w:hint="eastAsia"/>
        </w:rPr>
        <w:t>执行完成时的输入／输出数据量，</w:t>
      </w:r>
      <w:r w:rsidRPr="003921A8">
        <w:rPr>
          <w:rFonts w:hint="eastAsia"/>
        </w:rPr>
        <w:t xml:space="preserve"> map</w:t>
      </w:r>
      <w:r w:rsidRPr="003921A8">
        <w:t>()</w:t>
      </w:r>
      <w:r w:rsidRPr="003921A8">
        <w:rPr>
          <w:rFonts w:hint="eastAsia"/>
        </w:rPr>
        <w:t>输出的每个</w:t>
      </w:r>
      <w:r w:rsidRPr="003921A8">
        <w:rPr>
          <w:rFonts w:hint="eastAsia"/>
        </w:rPr>
        <w:t>partition</w:t>
      </w:r>
      <w:r w:rsidRPr="003921A8">
        <w:rPr>
          <w:rFonts w:hint="eastAsia"/>
        </w:rPr>
        <w:t>中包含的</w:t>
      </w:r>
      <w:r w:rsidRPr="003921A8">
        <w:rPr>
          <w:rFonts w:hint="eastAsia"/>
        </w:rPr>
        <w:t>records</w:t>
      </w:r>
      <w:r w:rsidRPr="003921A8">
        <w:rPr>
          <w:rFonts w:hint="eastAsia"/>
        </w:rPr>
        <w:t>个数，以及</w:t>
      </w:r>
      <w:r w:rsidRPr="003921A8">
        <w:rPr>
          <w:rFonts w:hint="eastAsia"/>
        </w:rPr>
        <w:t xml:space="preserve">reducer </w:t>
      </w:r>
      <w:r w:rsidRPr="003921A8">
        <w:rPr>
          <w:rFonts w:hint="eastAsia"/>
        </w:rPr>
        <w:t>从每个</w:t>
      </w:r>
      <w:r w:rsidRPr="003921A8">
        <w:rPr>
          <w:rFonts w:hint="eastAsia"/>
        </w:rPr>
        <w:t>mapper</w:t>
      </w:r>
      <w:r w:rsidRPr="003921A8">
        <w:rPr>
          <w:rFonts w:hint="eastAsia"/>
        </w:rPr>
        <w:t>那里</w:t>
      </w:r>
      <w:r w:rsidRPr="003921A8">
        <w:rPr>
          <w:rFonts w:hint="eastAsia"/>
        </w:rPr>
        <w:t>shuffle</w:t>
      </w:r>
      <w:r w:rsidRPr="003921A8">
        <w:rPr>
          <w:rFonts w:hint="eastAsia"/>
        </w:rPr>
        <w:t>得到的</w:t>
      </w:r>
      <w:r w:rsidRPr="003921A8">
        <w:rPr>
          <w:rFonts w:hint="eastAsia"/>
        </w:rPr>
        <w:t>map output</w:t>
      </w:r>
      <w:r w:rsidRPr="003921A8">
        <w:rPr>
          <w:rFonts w:hint="eastAsia"/>
        </w:rPr>
        <w:t>（也就是下表中的</w:t>
      </w:r>
      <w:r w:rsidRPr="003921A8">
        <w:rPr>
          <w:rFonts w:hint="eastAsia"/>
        </w:rPr>
        <w:t>Segment</w:t>
      </w:r>
      <w:r w:rsidRPr="003921A8">
        <w:rPr>
          <w:rFonts w:hint="eastAsia"/>
        </w:rPr>
        <w:t>）。另外，</w:t>
      </w:r>
      <w:r w:rsidRPr="003921A8">
        <w:rPr>
          <w:rFonts w:hint="eastAsia"/>
        </w:rPr>
        <w:t>Hadoop MapReduce</w:t>
      </w:r>
      <w:r w:rsidRPr="003921A8">
        <w:rPr>
          <w:rFonts w:hint="eastAsia"/>
        </w:rPr>
        <w:t>自身提供了数据流计数器，能够实时记录用户代码当前已经输入／输出的</w:t>
      </w:r>
      <w:r w:rsidRPr="003921A8">
        <w:rPr>
          <w:rFonts w:hint="eastAsia"/>
        </w:rPr>
        <w:t>record</w:t>
      </w:r>
      <w:r w:rsidRPr="003921A8">
        <w:t>/group</w:t>
      </w:r>
      <w:r w:rsidRPr="003921A8">
        <w:rPr>
          <w:rFonts w:hint="eastAsia"/>
        </w:rPr>
        <w:t>数目。</w:t>
      </w:r>
    </w:p>
    <w:p w14:paraId="6DAB5052" w14:textId="77777777" w:rsidR="00430C3D" w:rsidRDefault="00430C3D" w:rsidP="003921A8">
      <w:pPr>
        <w:pStyle w:val="a"/>
      </w:pPr>
    </w:p>
    <w:p w14:paraId="3A016E2B" w14:textId="75033E5A" w:rsidR="003921A8" w:rsidRPr="00430C3D" w:rsidRDefault="00430C3D" w:rsidP="00430C3D">
      <w:pPr>
        <w:pStyle w:val="Caption"/>
        <w:rPr>
          <w:rFonts w:ascii="Times New Roman" w:hAnsi="Times New Roman" w:cs="Times New Roman"/>
          <w:szCs w:val="22"/>
        </w:rPr>
      </w:pPr>
      <w:bookmarkStart w:id="174" w:name="_Toc305878485"/>
      <w:r w:rsidRPr="00430C3D">
        <w:rPr>
          <w:rFonts w:ascii="Times New Roman" w:hAnsi="Times New Roman" w:cs="Times New Roman"/>
        </w:rPr>
        <w:t>表</w:t>
      </w:r>
      <w:r w:rsidRPr="00430C3D">
        <w:rPr>
          <w:rFonts w:ascii="Times New Roman" w:hAnsi="Times New Roman" w:cs="Times New Roman"/>
        </w:rPr>
        <w:t xml:space="preserve"> </w:t>
      </w:r>
      <w:r w:rsidRPr="00430C3D">
        <w:rPr>
          <w:rFonts w:ascii="Times New Roman" w:hAnsi="Times New Roman" w:cs="Times New Roman"/>
        </w:rPr>
        <w:fldChar w:fldCharType="begin"/>
      </w:r>
      <w:r w:rsidRPr="00430C3D">
        <w:rPr>
          <w:rFonts w:ascii="Times New Roman" w:hAnsi="Times New Roman" w:cs="Times New Roman"/>
        </w:rPr>
        <w:instrText xml:space="preserve"> SEQ </w:instrText>
      </w:r>
      <w:r w:rsidRPr="00430C3D">
        <w:rPr>
          <w:rFonts w:ascii="Times New Roman" w:hAnsi="Times New Roman" w:cs="Times New Roman"/>
        </w:rPr>
        <w:instrText>表</w:instrText>
      </w:r>
      <w:r w:rsidRPr="00430C3D">
        <w:rPr>
          <w:rFonts w:ascii="Times New Roman" w:hAnsi="Times New Roman" w:cs="Times New Roman"/>
        </w:rPr>
        <w:instrText xml:space="preserve"> \* ARABIC </w:instrText>
      </w:r>
      <w:r w:rsidRPr="00430C3D">
        <w:rPr>
          <w:rFonts w:ascii="Times New Roman" w:hAnsi="Times New Roman" w:cs="Times New Roman"/>
        </w:rPr>
        <w:fldChar w:fldCharType="separate"/>
      </w:r>
      <w:r w:rsidR="00D4565C">
        <w:rPr>
          <w:rFonts w:ascii="Times New Roman" w:hAnsi="Times New Roman" w:cs="Times New Roman"/>
          <w:noProof/>
        </w:rPr>
        <w:t>6</w:t>
      </w:r>
      <w:r w:rsidRPr="00430C3D">
        <w:rPr>
          <w:rFonts w:ascii="Times New Roman" w:hAnsi="Times New Roman" w:cs="Times New Roman"/>
        </w:rPr>
        <w:fldChar w:fldCharType="end"/>
      </w:r>
      <w:r w:rsidRPr="00430C3D">
        <w:rPr>
          <w:rFonts w:ascii="Times New Roman" w:hAnsi="Times New Roman" w:cs="Times New Roman"/>
        </w:rPr>
        <w:t xml:space="preserve"> </w:t>
      </w:r>
      <w:r w:rsidRPr="00430C3D">
        <w:rPr>
          <w:rFonts w:ascii="Times New Roman" w:hAnsi="Times New Roman" w:cs="Times New Roman"/>
        </w:rPr>
        <w:t>提升过的</w:t>
      </w:r>
      <w:r w:rsidRPr="00430C3D">
        <w:rPr>
          <w:rFonts w:ascii="Times New Roman" w:hAnsi="Times New Roman" w:cs="Times New Roman"/>
        </w:rPr>
        <w:t>task</w:t>
      </w:r>
      <w:r w:rsidRPr="00430C3D">
        <w:rPr>
          <w:rFonts w:ascii="Times New Roman" w:hAnsi="Times New Roman" w:cs="Times New Roman"/>
        </w:rPr>
        <w:t>的日志</w:t>
      </w:r>
      <w:bookmarkEnd w:id="17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7259"/>
      </w:tblGrid>
      <w:tr w:rsidR="00430C3D" w:rsidRPr="00DA4FCA" w14:paraId="586BADD5" w14:textId="77777777" w:rsidTr="002F6A87">
        <w:tc>
          <w:tcPr>
            <w:tcW w:w="744" w:type="pct"/>
            <w:vMerge w:val="restart"/>
            <w:tcBorders>
              <w:top w:val="single" w:sz="4" w:space="0" w:color="auto"/>
            </w:tcBorders>
          </w:tcPr>
          <w:p w14:paraId="2FF87227" w14:textId="77777777" w:rsidR="00430C3D" w:rsidRPr="00DA4FCA" w:rsidRDefault="00430C3D" w:rsidP="002F6A87">
            <w:pPr>
              <w:pStyle w:val="BodyText"/>
              <w:suppressAutoHyphens/>
              <w:rPr>
                <w:sz w:val="20"/>
              </w:rPr>
            </w:pPr>
            <w:r>
              <w:rPr>
                <w:sz w:val="20"/>
              </w:rPr>
              <w:t xml:space="preserve">Mapper </w:t>
            </w:r>
            <w:r w:rsidRPr="00DA4FCA">
              <w:rPr>
                <w:sz w:val="20"/>
              </w:rPr>
              <w:t>1</w:t>
            </w:r>
          </w:p>
        </w:tc>
        <w:tc>
          <w:tcPr>
            <w:tcW w:w="4256" w:type="pct"/>
            <w:tcBorders>
              <w:top w:val="single" w:sz="4" w:space="0" w:color="auto"/>
            </w:tcBorders>
          </w:tcPr>
          <w:p w14:paraId="69400779" w14:textId="77777777" w:rsidR="00430C3D" w:rsidRPr="00DA4FCA" w:rsidRDefault="00430C3D" w:rsidP="002F6A87">
            <w:pPr>
              <w:pStyle w:val="BodyText"/>
              <w:suppressAutoHyphens/>
              <w:rPr>
                <w:sz w:val="20"/>
              </w:rPr>
            </w:pPr>
            <w:r w:rsidRPr="00DA4FCA">
              <w:rPr>
                <w:sz w:val="20"/>
              </w:rPr>
              <w:t>[map() starts]</w:t>
            </w:r>
          </w:p>
        </w:tc>
      </w:tr>
      <w:tr w:rsidR="00430C3D" w:rsidRPr="00DA4FCA" w14:paraId="72097739" w14:textId="77777777" w:rsidTr="002F6A87">
        <w:tc>
          <w:tcPr>
            <w:tcW w:w="744" w:type="pct"/>
            <w:vMerge/>
          </w:tcPr>
          <w:p w14:paraId="35F8AE67" w14:textId="77777777" w:rsidR="00430C3D" w:rsidRPr="00DA4FCA" w:rsidRDefault="00430C3D" w:rsidP="002F6A87">
            <w:pPr>
              <w:pStyle w:val="BodyText"/>
              <w:suppressAutoHyphens/>
              <w:ind w:firstLine="400"/>
              <w:rPr>
                <w:sz w:val="20"/>
              </w:rPr>
            </w:pPr>
          </w:p>
        </w:tc>
        <w:tc>
          <w:tcPr>
            <w:tcW w:w="4256" w:type="pct"/>
            <w:tcBorders>
              <w:bottom w:val="single" w:sz="4" w:space="0" w:color="auto"/>
            </w:tcBorders>
          </w:tcPr>
          <w:p w14:paraId="20478015" w14:textId="77777777" w:rsidR="00430C3D" w:rsidRPr="00DA4FCA" w:rsidRDefault="00430C3D" w:rsidP="002F6A87">
            <w:pPr>
              <w:pStyle w:val="BodyText"/>
              <w:suppressAutoHyphens/>
              <w:rPr>
                <w:sz w:val="20"/>
              </w:rPr>
            </w:pPr>
            <w:r w:rsidRPr="00DA4FCA">
              <w:rPr>
                <w:sz w:val="20"/>
              </w:rPr>
              <w:t>[map() ends] InputRecords = 17,535, OutputRecords = 17,525</w:t>
            </w:r>
          </w:p>
        </w:tc>
      </w:tr>
      <w:tr w:rsidR="00430C3D" w:rsidRPr="00DA4FCA" w14:paraId="411002B7" w14:textId="77777777" w:rsidTr="002F6A87">
        <w:tc>
          <w:tcPr>
            <w:tcW w:w="744" w:type="pct"/>
            <w:vMerge/>
          </w:tcPr>
          <w:p w14:paraId="702FBE7D" w14:textId="77777777" w:rsidR="00430C3D" w:rsidRPr="00DA4FCA" w:rsidRDefault="00430C3D" w:rsidP="002F6A87">
            <w:pPr>
              <w:pStyle w:val="BodyText"/>
              <w:suppressAutoHyphens/>
              <w:ind w:firstLine="400"/>
              <w:rPr>
                <w:sz w:val="20"/>
              </w:rPr>
            </w:pPr>
          </w:p>
        </w:tc>
        <w:tc>
          <w:tcPr>
            <w:tcW w:w="4256" w:type="pct"/>
            <w:tcBorders>
              <w:top w:val="single" w:sz="4" w:space="0" w:color="auto"/>
            </w:tcBorders>
          </w:tcPr>
          <w:p w14:paraId="72ABBA1E" w14:textId="77777777" w:rsidR="00430C3D" w:rsidRPr="00DA4FCA" w:rsidRDefault="00430C3D" w:rsidP="002F6A87">
            <w:pPr>
              <w:pStyle w:val="BodyText"/>
              <w:suppressAutoHyphens/>
              <w:rPr>
                <w:sz w:val="20"/>
              </w:rPr>
            </w:pPr>
            <w:r w:rsidRPr="00DA4FCA">
              <w:rPr>
                <w:sz w:val="20"/>
              </w:rPr>
              <w:t>[map output][Partition 1] Records = 8,653, Keys = 3,943</w:t>
            </w:r>
          </w:p>
        </w:tc>
      </w:tr>
      <w:tr w:rsidR="00430C3D" w:rsidRPr="00DA4FCA" w14:paraId="6E522411" w14:textId="77777777" w:rsidTr="002F6A87">
        <w:tc>
          <w:tcPr>
            <w:tcW w:w="744" w:type="pct"/>
            <w:vMerge/>
            <w:tcBorders>
              <w:bottom w:val="single" w:sz="4" w:space="0" w:color="auto"/>
            </w:tcBorders>
          </w:tcPr>
          <w:p w14:paraId="1E44FD06" w14:textId="77777777" w:rsidR="00430C3D" w:rsidRPr="00DA4FCA" w:rsidRDefault="00430C3D" w:rsidP="002F6A87">
            <w:pPr>
              <w:pStyle w:val="BodyText"/>
              <w:suppressAutoHyphens/>
              <w:ind w:firstLine="400"/>
              <w:rPr>
                <w:sz w:val="20"/>
              </w:rPr>
            </w:pPr>
          </w:p>
        </w:tc>
        <w:tc>
          <w:tcPr>
            <w:tcW w:w="4256" w:type="pct"/>
            <w:tcBorders>
              <w:bottom w:val="single" w:sz="4" w:space="0" w:color="auto"/>
            </w:tcBorders>
          </w:tcPr>
          <w:p w14:paraId="57ABA126" w14:textId="77777777" w:rsidR="00430C3D" w:rsidRPr="00DA4FCA" w:rsidRDefault="00430C3D" w:rsidP="002F6A87">
            <w:pPr>
              <w:pStyle w:val="BodyText"/>
              <w:suppressAutoHyphens/>
              <w:rPr>
                <w:sz w:val="20"/>
              </w:rPr>
            </w:pPr>
            <w:r w:rsidRPr="00DA4FCA">
              <w:rPr>
                <w:sz w:val="20"/>
              </w:rPr>
              <w:t>[map output][Partition 2] Records = 8,559, Keys = 3,715</w:t>
            </w:r>
          </w:p>
        </w:tc>
      </w:tr>
      <w:tr w:rsidR="00430C3D" w:rsidRPr="00DA4FCA" w14:paraId="27A1F90A" w14:textId="77777777" w:rsidTr="002F6A87">
        <w:tc>
          <w:tcPr>
            <w:tcW w:w="744" w:type="pct"/>
            <w:vMerge w:val="restart"/>
            <w:tcBorders>
              <w:top w:val="single" w:sz="4" w:space="0" w:color="auto"/>
              <w:bottom w:val="single" w:sz="4" w:space="0" w:color="auto"/>
            </w:tcBorders>
          </w:tcPr>
          <w:p w14:paraId="603E8447" w14:textId="77777777" w:rsidR="00430C3D" w:rsidRPr="00DA4FCA" w:rsidRDefault="00430C3D" w:rsidP="002F6A87">
            <w:pPr>
              <w:pStyle w:val="BodyText"/>
              <w:suppressAutoHyphens/>
              <w:rPr>
                <w:sz w:val="20"/>
              </w:rPr>
            </w:pPr>
            <w:r w:rsidRPr="00DA4FCA">
              <w:rPr>
                <w:sz w:val="20"/>
              </w:rPr>
              <w:t>R</w:t>
            </w:r>
            <w:r>
              <w:rPr>
                <w:sz w:val="20"/>
              </w:rPr>
              <w:t xml:space="preserve">educer </w:t>
            </w:r>
            <w:r w:rsidRPr="00DA4FCA">
              <w:rPr>
                <w:sz w:val="20"/>
              </w:rPr>
              <w:t>1</w:t>
            </w:r>
          </w:p>
        </w:tc>
        <w:tc>
          <w:tcPr>
            <w:tcW w:w="4256" w:type="pct"/>
            <w:tcBorders>
              <w:top w:val="single" w:sz="4" w:space="0" w:color="auto"/>
            </w:tcBorders>
          </w:tcPr>
          <w:p w14:paraId="59658B68" w14:textId="77777777" w:rsidR="00430C3D" w:rsidRPr="00DA4FCA" w:rsidRDefault="00430C3D" w:rsidP="002F6A87">
            <w:pPr>
              <w:pStyle w:val="BodyText"/>
              <w:suppressAutoHyphens/>
              <w:rPr>
                <w:sz w:val="20"/>
              </w:rPr>
            </w:pPr>
            <w:r w:rsidRPr="00DA4FCA">
              <w:rPr>
                <w:sz w:val="20"/>
              </w:rPr>
              <w:t>[Shuffling] Partition 1 (Records = 8,653, Keys = 3,943) from mapper 1</w:t>
            </w:r>
          </w:p>
        </w:tc>
      </w:tr>
      <w:tr w:rsidR="00430C3D" w:rsidRPr="00DA4FCA" w14:paraId="0A3FA8E5" w14:textId="77777777" w:rsidTr="002F6A87">
        <w:tc>
          <w:tcPr>
            <w:tcW w:w="744" w:type="pct"/>
            <w:vMerge/>
            <w:tcBorders>
              <w:bottom w:val="single" w:sz="4" w:space="0" w:color="auto"/>
            </w:tcBorders>
          </w:tcPr>
          <w:p w14:paraId="0BDBA976" w14:textId="77777777" w:rsidR="00430C3D" w:rsidRPr="00DA4FCA" w:rsidRDefault="00430C3D" w:rsidP="002F6A87">
            <w:pPr>
              <w:pStyle w:val="BodyText"/>
              <w:suppressAutoHyphens/>
              <w:ind w:firstLine="400"/>
              <w:rPr>
                <w:sz w:val="20"/>
              </w:rPr>
            </w:pPr>
          </w:p>
        </w:tc>
        <w:tc>
          <w:tcPr>
            <w:tcW w:w="4256" w:type="pct"/>
          </w:tcPr>
          <w:p w14:paraId="0500C985" w14:textId="77777777" w:rsidR="00430C3D" w:rsidRPr="00DA4FCA" w:rsidRDefault="00430C3D" w:rsidP="002F6A87">
            <w:pPr>
              <w:pStyle w:val="BodyText"/>
              <w:suppressAutoHyphens/>
              <w:rPr>
                <w:sz w:val="20"/>
              </w:rPr>
            </w:pPr>
            <w:r w:rsidRPr="00DA4FCA">
              <w:rPr>
                <w:sz w:val="20"/>
              </w:rPr>
              <w:t>[Shuffling] Partition 1 (Records = 8,882, Keys = 4,036) from mapper 2</w:t>
            </w:r>
          </w:p>
        </w:tc>
      </w:tr>
      <w:tr w:rsidR="00430C3D" w:rsidRPr="00DA4FCA" w14:paraId="1D63DB3F" w14:textId="77777777" w:rsidTr="002F6A87">
        <w:tc>
          <w:tcPr>
            <w:tcW w:w="744" w:type="pct"/>
            <w:vMerge/>
            <w:tcBorders>
              <w:bottom w:val="single" w:sz="4" w:space="0" w:color="auto"/>
            </w:tcBorders>
          </w:tcPr>
          <w:p w14:paraId="473F07CC" w14:textId="77777777" w:rsidR="00430C3D" w:rsidRPr="00DA4FCA" w:rsidRDefault="00430C3D" w:rsidP="002F6A87">
            <w:pPr>
              <w:pStyle w:val="BodyText"/>
              <w:suppressAutoHyphens/>
              <w:ind w:firstLine="400"/>
              <w:rPr>
                <w:sz w:val="20"/>
              </w:rPr>
            </w:pPr>
          </w:p>
        </w:tc>
        <w:tc>
          <w:tcPr>
            <w:tcW w:w="4256" w:type="pct"/>
            <w:tcBorders>
              <w:bottom w:val="single" w:sz="4" w:space="0" w:color="auto"/>
            </w:tcBorders>
          </w:tcPr>
          <w:p w14:paraId="581AF633" w14:textId="77777777" w:rsidR="00430C3D" w:rsidRPr="00DA4FCA" w:rsidRDefault="00430C3D" w:rsidP="002F6A87">
            <w:pPr>
              <w:pStyle w:val="BodyText"/>
              <w:suppressAutoHyphens/>
              <w:rPr>
                <w:sz w:val="20"/>
              </w:rPr>
            </w:pPr>
            <w:r w:rsidRPr="00DA4FCA">
              <w:rPr>
                <w:sz w:val="20"/>
              </w:rPr>
              <w:t>[Shuffling] Partition 1 (Records = 9,016, Keys = 4,087) from mapper 3</w:t>
            </w:r>
          </w:p>
        </w:tc>
      </w:tr>
      <w:tr w:rsidR="00430C3D" w:rsidRPr="00DA4FCA" w14:paraId="454B4665" w14:textId="77777777" w:rsidTr="002F6A87">
        <w:tc>
          <w:tcPr>
            <w:tcW w:w="744" w:type="pct"/>
            <w:vMerge/>
            <w:tcBorders>
              <w:bottom w:val="single" w:sz="4" w:space="0" w:color="auto"/>
            </w:tcBorders>
          </w:tcPr>
          <w:p w14:paraId="1ADEB5C3" w14:textId="77777777" w:rsidR="00430C3D" w:rsidRPr="00DA4FCA" w:rsidRDefault="00430C3D" w:rsidP="002F6A87">
            <w:pPr>
              <w:pStyle w:val="BodyText"/>
              <w:suppressAutoHyphens/>
              <w:ind w:firstLine="400"/>
              <w:rPr>
                <w:sz w:val="20"/>
              </w:rPr>
            </w:pPr>
          </w:p>
        </w:tc>
        <w:tc>
          <w:tcPr>
            <w:tcW w:w="4256" w:type="pct"/>
            <w:tcBorders>
              <w:top w:val="single" w:sz="4" w:space="0" w:color="auto"/>
            </w:tcBorders>
          </w:tcPr>
          <w:p w14:paraId="6CEFC451" w14:textId="77777777" w:rsidR="00430C3D" w:rsidRPr="00DA4FCA" w:rsidRDefault="00430C3D" w:rsidP="002F6A87">
            <w:pPr>
              <w:pStyle w:val="BodyText"/>
              <w:suppressAutoHyphens/>
              <w:rPr>
                <w:sz w:val="20"/>
              </w:rPr>
            </w:pPr>
            <w:r w:rsidRPr="00DA4FCA">
              <w:rPr>
                <w:sz w:val="20"/>
              </w:rPr>
              <w:t>[combine() starts] to merge the buffered paritions from mapper (1,2)</w:t>
            </w:r>
          </w:p>
        </w:tc>
      </w:tr>
      <w:tr w:rsidR="00430C3D" w:rsidRPr="00DA4FCA" w14:paraId="4A851500" w14:textId="77777777" w:rsidTr="002F6A87">
        <w:tc>
          <w:tcPr>
            <w:tcW w:w="744" w:type="pct"/>
            <w:vMerge/>
            <w:tcBorders>
              <w:bottom w:val="single" w:sz="4" w:space="0" w:color="auto"/>
            </w:tcBorders>
          </w:tcPr>
          <w:p w14:paraId="73D86AFA" w14:textId="77777777" w:rsidR="00430C3D" w:rsidRPr="00DA4FCA" w:rsidRDefault="00430C3D" w:rsidP="002F6A87">
            <w:pPr>
              <w:pStyle w:val="BodyText"/>
              <w:suppressAutoHyphens/>
              <w:ind w:firstLine="400"/>
              <w:rPr>
                <w:sz w:val="20"/>
              </w:rPr>
            </w:pPr>
          </w:p>
        </w:tc>
        <w:tc>
          <w:tcPr>
            <w:tcW w:w="4256" w:type="pct"/>
            <w:tcBorders>
              <w:bottom w:val="single" w:sz="4" w:space="0" w:color="auto"/>
            </w:tcBorders>
          </w:tcPr>
          <w:p w14:paraId="508CF44D" w14:textId="77777777" w:rsidR="00430C3D" w:rsidRPr="00DA4FCA" w:rsidRDefault="00430C3D" w:rsidP="002F6A87">
            <w:pPr>
              <w:pStyle w:val="BodyText"/>
              <w:suppressAutoHyphens/>
              <w:rPr>
                <w:sz w:val="20"/>
              </w:rPr>
            </w:pPr>
            <w:r w:rsidRPr="00DA4FCA">
              <w:rPr>
                <w:sz w:val="20"/>
              </w:rPr>
              <w:t>[combine() ends] OutputRecords = 7,979, Keys = 7,979</w:t>
            </w:r>
          </w:p>
        </w:tc>
      </w:tr>
      <w:tr w:rsidR="00430C3D" w:rsidRPr="00DA4FCA" w14:paraId="2DC8066D" w14:textId="77777777" w:rsidTr="002F6A87">
        <w:tc>
          <w:tcPr>
            <w:tcW w:w="744" w:type="pct"/>
            <w:vMerge/>
            <w:tcBorders>
              <w:bottom w:val="single" w:sz="4" w:space="0" w:color="auto"/>
            </w:tcBorders>
          </w:tcPr>
          <w:p w14:paraId="6E837178" w14:textId="77777777" w:rsidR="00430C3D" w:rsidRPr="00DA4FCA" w:rsidRDefault="00430C3D" w:rsidP="002F6A87">
            <w:pPr>
              <w:pStyle w:val="BodyText"/>
              <w:suppressAutoHyphens/>
              <w:ind w:firstLine="400"/>
              <w:rPr>
                <w:sz w:val="20"/>
              </w:rPr>
            </w:pPr>
          </w:p>
        </w:tc>
        <w:tc>
          <w:tcPr>
            <w:tcW w:w="4256" w:type="pct"/>
            <w:tcBorders>
              <w:top w:val="single" w:sz="4" w:space="0" w:color="auto"/>
              <w:bottom w:val="single" w:sz="4" w:space="0" w:color="auto"/>
            </w:tcBorders>
          </w:tcPr>
          <w:p w14:paraId="43A50BF1" w14:textId="77777777" w:rsidR="00430C3D" w:rsidRPr="00DA4FCA" w:rsidRDefault="00430C3D" w:rsidP="002F6A87">
            <w:pPr>
              <w:pStyle w:val="BodyText"/>
              <w:suppressAutoHyphens/>
              <w:rPr>
                <w:sz w:val="20"/>
              </w:rPr>
            </w:pPr>
            <w:r w:rsidRPr="00DA4FCA">
              <w:rPr>
                <w:sz w:val="20"/>
              </w:rPr>
              <w:t>[reduce() starts] InputRecords = 16,995, Keys = 12,066</w:t>
            </w:r>
          </w:p>
        </w:tc>
      </w:tr>
    </w:tbl>
    <w:p w14:paraId="4CB21C91" w14:textId="77777777" w:rsidR="003921A8" w:rsidRPr="003A08FE" w:rsidRDefault="003921A8" w:rsidP="003921A8">
      <w:pPr>
        <w:pStyle w:val="a"/>
      </w:pPr>
    </w:p>
    <w:p w14:paraId="1FDDDB07" w14:textId="77777777" w:rsidR="004276E8" w:rsidRDefault="004276E8" w:rsidP="004276E8">
      <w:pPr>
        <w:pStyle w:val="BodyText"/>
        <w:tabs>
          <w:tab w:val="left" w:pos="2142"/>
        </w:tabs>
        <w:ind w:firstLine="480"/>
        <w:contextualSpacing/>
        <w:rPr>
          <w:sz w:val="24"/>
        </w:rPr>
      </w:pPr>
      <w:r w:rsidRPr="004276E8">
        <w:rPr>
          <w:rFonts w:hint="eastAsia"/>
          <w:sz w:val="24"/>
        </w:rPr>
        <w:t>要获取或计算的具体参数列表：</w:t>
      </w:r>
    </w:p>
    <w:p w14:paraId="2EF07E8A" w14:textId="34C544A1" w:rsidR="004276E8" w:rsidRPr="002F6A87" w:rsidRDefault="002F6A87" w:rsidP="002F6A87">
      <w:pPr>
        <w:pStyle w:val="Caption"/>
        <w:rPr>
          <w:rFonts w:ascii="Times New Roman" w:hAnsi="Times New Roman" w:cs="Times New Roman"/>
        </w:rPr>
      </w:pPr>
      <w:bookmarkStart w:id="175" w:name="_Toc305878486"/>
      <w:r w:rsidRPr="002F6A87">
        <w:rPr>
          <w:rFonts w:ascii="Times New Roman" w:hAnsi="Times New Roman" w:cs="Times New Roman"/>
        </w:rPr>
        <w:t>表</w:t>
      </w:r>
      <w:r w:rsidRPr="002F6A87">
        <w:rPr>
          <w:rFonts w:ascii="Times New Roman" w:hAnsi="Times New Roman" w:cs="Times New Roman"/>
        </w:rPr>
        <w:t xml:space="preserve"> </w:t>
      </w:r>
      <w:r w:rsidRPr="002F6A87">
        <w:rPr>
          <w:rFonts w:ascii="Times New Roman" w:hAnsi="Times New Roman" w:cs="Times New Roman"/>
        </w:rPr>
        <w:fldChar w:fldCharType="begin"/>
      </w:r>
      <w:r w:rsidRPr="002F6A87">
        <w:rPr>
          <w:rFonts w:ascii="Times New Roman" w:hAnsi="Times New Roman" w:cs="Times New Roman"/>
        </w:rPr>
        <w:instrText xml:space="preserve"> SEQ </w:instrText>
      </w:r>
      <w:r w:rsidRPr="002F6A87">
        <w:rPr>
          <w:rFonts w:ascii="Times New Roman" w:hAnsi="Times New Roman" w:cs="Times New Roman"/>
        </w:rPr>
        <w:instrText>表</w:instrText>
      </w:r>
      <w:r w:rsidRPr="002F6A87">
        <w:rPr>
          <w:rFonts w:ascii="Times New Roman" w:hAnsi="Times New Roman" w:cs="Times New Roman"/>
        </w:rPr>
        <w:instrText xml:space="preserve"> \* ARABIC </w:instrText>
      </w:r>
      <w:r w:rsidRPr="002F6A87">
        <w:rPr>
          <w:rFonts w:ascii="Times New Roman" w:hAnsi="Times New Roman" w:cs="Times New Roman"/>
        </w:rPr>
        <w:fldChar w:fldCharType="separate"/>
      </w:r>
      <w:r w:rsidR="00D4565C">
        <w:rPr>
          <w:rFonts w:ascii="Times New Roman" w:hAnsi="Times New Roman" w:cs="Times New Roman"/>
          <w:noProof/>
        </w:rPr>
        <w:t>7</w:t>
      </w:r>
      <w:r w:rsidRPr="002F6A87">
        <w:rPr>
          <w:rFonts w:ascii="Times New Roman" w:hAnsi="Times New Roman" w:cs="Times New Roman"/>
        </w:rPr>
        <w:fldChar w:fldCharType="end"/>
      </w:r>
      <w:r w:rsidRPr="002F6A87">
        <w:rPr>
          <w:rFonts w:ascii="Times New Roman" w:hAnsi="Times New Roman" w:cs="Times New Roman"/>
        </w:rPr>
        <w:t xml:space="preserve"> </w:t>
      </w:r>
      <w:r w:rsidRPr="002F6A87">
        <w:rPr>
          <w:rFonts w:ascii="Times New Roman" w:hAnsi="Times New Roman" w:cs="Times New Roman"/>
        </w:rPr>
        <w:t>要计算的参数</w:t>
      </w:r>
      <w:bookmarkEnd w:id="175"/>
    </w:p>
    <w:tbl>
      <w:tblPr>
        <w:tblStyle w:val="TableGrid"/>
        <w:tblW w:w="0" w:type="auto"/>
        <w:jc w:val="center"/>
        <w:tblLook w:val="04A0" w:firstRow="1" w:lastRow="0" w:firstColumn="1" w:lastColumn="0" w:noHBand="0" w:noVBand="1"/>
      </w:tblPr>
      <w:tblGrid>
        <w:gridCol w:w="2488"/>
        <w:gridCol w:w="2068"/>
        <w:gridCol w:w="1765"/>
        <w:gridCol w:w="2207"/>
      </w:tblGrid>
      <w:tr w:rsidR="004276E8" w:rsidRPr="002361F6" w14:paraId="7F170073" w14:textId="77777777" w:rsidTr="002F6A87">
        <w:trPr>
          <w:jc w:val="center"/>
        </w:trPr>
        <w:tc>
          <w:tcPr>
            <w:tcW w:w="0" w:type="auto"/>
            <w:tcBorders>
              <w:left w:val="nil"/>
              <w:bottom w:val="single" w:sz="4" w:space="0" w:color="auto"/>
              <w:right w:val="nil"/>
            </w:tcBorders>
            <w:vAlign w:val="center"/>
          </w:tcPr>
          <w:p w14:paraId="392631C5" w14:textId="77777777" w:rsidR="004276E8" w:rsidRPr="002361F6" w:rsidRDefault="004276E8" w:rsidP="002F6A87">
            <w:pPr>
              <w:jc w:val="left"/>
              <w:rPr>
                <w:b/>
                <w:sz w:val="22"/>
              </w:rPr>
            </w:pPr>
            <w:r>
              <w:rPr>
                <w:rFonts w:hint="eastAsia"/>
                <w:b/>
                <w:sz w:val="22"/>
              </w:rPr>
              <w:t>要获取或计算的参数</w:t>
            </w:r>
          </w:p>
        </w:tc>
        <w:tc>
          <w:tcPr>
            <w:tcW w:w="0" w:type="auto"/>
            <w:tcBorders>
              <w:left w:val="nil"/>
              <w:bottom w:val="single" w:sz="4" w:space="0" w:color="auto"/>
              <w:right w:val="nil"/>
            </w:tcBorders>
            <w:vAlign w:val="center"/>
          </w:tcPr>
          <w:p w14:paraId="09501748" w14:textId="77777777" w:rsidR="004276E8" w:rsidRDefault="004276E8" w:rsidP="002F6A87">
            <w:pPr>
              <w:jc w:val="left"/>
              <w:rPr>
                <w:b/>
                <w:sz w:val="22"/>
              </w:rPr>
            </w:pPr>
            <w:r>
              <w:rPr>
                <w:rFonts w:hint="eastAsia"/>
                <w:b/>
                <w:sz w:val="22"/>
              </w:rPr>
              <w:t>计算公式</w:t>
            </w:r>
          </w:p>
        </w:tc>
        <w:tc>
          <w:tcPr>
            <w:tcW w:w="0" w:type="auto"/>
            <w:tcBorders>
              <w:left w:val="nil"/>
              <w:bottom w:val="single" w:sz="4" w:space="0" w:color="auto"/>
              <w:right w:val="nil"/>
            </w:tcBorders>
            <w:vAlign w:val="center"/>
          </w:tcPr>
          <w:p w14:paraId="6099C7EC" w14:textId="77777777" w:rsidR="004276E8" w:rsidRPr="002361F6" w:rsidRDefault="004276E8" w:rsidP="002F6A87">
            <w:pPr>
              <w:jc w:val="left"/>
              <w:rPr>
                <w:b/>
                <w:sz w:val="22"/>
              </w:rPr>
            </w:pPr>
            <w:r>
              <w:rPr>
                <w:b/>
                <w:sz w:val="22"/>
              </w:rPr>
              <w:t>Average</w:t>
            </w:r>
          </w:p>
        </w:tc>
        <w:tc>
          <w:tcPr>
            <w:tcW w:w="0" w:type="auto"/>
            <w:tcBorders>
              <w:left w:val="nil"/>
              <w:bottom w:val="single" w:sz="4" w:space="0" w:color="auto"/>
              <w:right w:val="nil"/>
            </w:tcBorders>
            <w:vAlign w:val="center"/>
          </w:tcPr>
          <w:p w14:paraId="06978D5E" w14:textId="77777777" w:rsidR="004276E8" w:rsidRPr="002361F6" w:rsidRDefault="004276E8" w:rsidP="002F6A87">
            <w:pPr>
              <w:jc w:val="left"/>
              <w:rPr>
                <w:b/>
                <w:sz w:val="22"/>
              </w:rPr>
            </w:pPr>
            <w:r>
              <w:rPr>
                <w:b/>
                <w:sz w:val="22"/>
              </w:rPr>
              <w:t>Max</w:t>
            </w:r>
          </w:p>
        </w:tc>
      </w:tr>
      <w:tr w:rsidR="004276E8" w:rsidRPr="002361F6" w14:paraId="240D9F0C" w14:textId="77777777" w:rsidTr="002F6A87">
        <w:trPr>
          <w:jc w:val="center"/>
        </w:trPr>
        <w:tc>
          <w:tcPr>
            <w:tcW w:w="0" w:type="auto"/>
            <w:tcBorders>
              <w:top w:val="nil"/>
              <w:left w:val="nil"/>
              <w:bottom w:val="nil"/>
              <w:right w:val="nil"/>
            </w:tcBorders>
            <w:vAlign w:val="center"/>
          </w:tcPr>
          <w:p w14:paraId="3079298C" w14:textId="77777777" w:rsidR="004276E8" w:rsidRPr="002361F6" w:rsidRDefault="004276E8" w:rsidP="002F6A87">
            <w:pPr>
              <w:jc w:val="left"/>
              <w:rPr>
                <w:sz w:val="22"/>
              </w:rPr>
            </w:pPr>
            <m:oMath>
              <m:r>
                <w:rPr>
                  <w:rFonts w:ascii="Cambria Math" w:hAnsi="Cambria Math"/>
                  <w:sz w:val="22"/>
                </w:rPr>
                <m:t>ma</m:t>
              </m:r>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r>
                <w:rPr>
                  <w:rFonts w:ascii="Cambria Math" w:hAnsi="Cambria Math"/>
                  <w:sz w:val="22"/>
                </w:rPr>
                <m:t>()</m:t>
              </m:r>
            </m:oMath>
            <w:r>
              <w:rPr>
                <w:rFonts w:hint="eastAsia"/>
                <w:sz w:val="22"/>
              </w:rPr>
              <w:t>输出输入比</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oMath>
          </w:p>
        </w:tc>
        <w:tc>
          <w:tcPr>
            <w:tcW w:w="0" w:type="auto"/>
            <w:tcBorders>
              <w:top w:val="nil"/>
              <w:left w:val="nil"/>
              <w:bottom w:val="nil"/>
              <w:right w:val="nil"/>
            </w:tcBorders>
            <w:vAlign w:val="center"/>
          </w:tcPr>
          <w:p w14:paraId="333BBDBF" w14:textId="77777777" w:rsidR="004276E8" w:rsidRPr="00BA2FB3" w:rsidRDefault="00DC660A" w:rsidP="002F6A87">
            <w:pPr>
              <w:jc w:val="left"/>
              <w:rPr>
                <w:sz w:val="22"/>
              </w:rPr>
            </w:pPr>
            <m:oMathPara>
              <m:oMathParaPr>
                <m:jc m:val="left"/>
              </m:oMathParaPr>
              <m:oMath>
                <m:f>
                  <m:fPr>
                    <m:ctrlPr>
                      <w:rPr>
                        <w:rFonts w:ascii="Cambria Math" w:hAnsi="Cambria Math"/>
                        <w:i/>
                      </w:rPr>
                    </m:ctrlPr>
                  </m:fPr>
                  <m:num>
                    <m:r>
                      <w:rPr>
                        <w:rFonts w:ascii="Cambria Math" w:hAnsi="Cambria Math"/>
                      </w:rPr>
                      <m:t>map output record</m:t>
                    </m:r>
                    <m:sSub>
                      <m:sSubPr>
                        <m:ctrlPr>
                          <w:rPr>
                            <w:rFonts w:ascii="Cambria Math" w:hAnsi="Cambria Math"/>
                            <w:i/>
                          </w:rPr>
                        </m:ctrlPr>
                      </m:sSubPr>
                      <m:e>
                        <m:r>
                          <w:rPr>
                            <w:rFonts w:ascii="Cambria Math" w:hAnsi="Cambria Math"/>
                          </w:rPr>
                          <m:t>s</m:t>
                        </m:r>
                      </m:e>
                      <m:sub>
                        <m:r>
                          <w:rPr>
                            <w:rFonts w:ascii="Cambria Math" w:hAnsi="Cambria Math"/>
                          </w:rPr>
                          <m:t>i</m:t>
                        </m:r>
                      </m:sub>
                    </m:sSub>
                  </m:num>
                  <m:den>
                    <m:r>
                      <w:rPr>
                        <w:rFonts w:ascii="Cambria Math" w:hAnsi="Cambria Math"/>
                      </w:rPr>
                      <m:t>map input record</m:t>
                    </m:r>
                    <m:sSub>
                      <m:sSubPr>
                        <m:ctrlPr>
                          <w:rPr>
                            <w:rFonts w:ascii="Cambria Math" w:hAnsi="Cambria Math"/>
                            <w:i/>
                          </w:rPr>
                        </m:ctrlPr>
                      </m:sSubPr>
                      <m:e>
                        <m:r>
                          <w:rPr>
                            <w:rFonts w:ascii="Cambria Math" w:hAnsi="Cambria Math"/>
                          </w:rPr>
                          <m:t>s</m:t>
                        </m:r>
                      </m:e>
                      <m:sub>
                        <m:r>
                          <w:rPr>
                            <w:rFonts w:ascii="Cambria Math" w:hAnsi="Cambria Math"/>
                          </w:rPr>
                          <m:t>i</m:t>
                        </m:r>
                      </m:sub>
                    </m:sSub>
                  </m:den>
                </m:f>
              </m:oMath>
            </m:oMathPara>
          </w:p>
        </w:tc>
        <w:tc>
          <w:tcPr>
            <w:tcW w:w="0" w:type="auto"/>
            <w:tcBorders>
              <w:top w:val="nil"/>
              <w:left w:val="nil"/>
              <w:bottom w:val="nil"/>
              <w:right w:val="nil"/>
            </w:tcBorders>
            <w:vAlign w:val="center"/>
          </w:tcPr>
          <w:p w14:paraId="15EB12B8" w14:textId="77777777" w:rsidR="004276E8" w:rsidRPr="003B4725" w:rsidRDefault="00DC660A" w:rsidP="002F6A87">
            <w:pPr>
              <w:jc w:val="left"/>
              <w:rPr>
                <w:sz w:val="22"/>
              </w:rPr>
            </w:pPr>
            <m:oMath>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den>
              </m:f>
              <m:nary>
                <m:naryPr>
                  <m:chr m:val="∑"/>
                  <m:limLoc m:val="undOvr"/>
                  <m:ctrlPr>
                    <w:rPr>
                      <w:rFonts w:ascii="Cambria Math" w:hAnsi="Cambria Math"/>
                      <w:i/>
                      <w:sz w:val="22"/>
                    </w:rPr>
                  </m:ctrlPr>
                </m:naryPr>
                <m:sub>
                  <m:r>
                    <w:rPr>
                      <w:rFonts w:ascii="Cambria Math" w:hAnsi="Cambria Math"/>
                      <w:sz w:val="22"/>
                    </w:rPr>
                    <m:t>i=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p>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nary>
            </m:oMath>
            <w:r w:rsidR="004276E8">
              <w:rPr>
                <w:sz w:val="22"/>
              </w:rPr>
              <w:t xml:space="preserve"> </w:t>
            </w:r>
          </w:p>
        </w:tc>
        <w:tc>
          <w:tcPr>
            <w:tcW w:w="0" w:type="auto"/>
            <w:tcBorders>
              <w:top w:val="nil"/>
              <w:left w:val="nil"/>
              <w:bottom w:val="nil"/>
              <w:right w:val="nil"/>
            </w:tcBorders>
            <w:vAlign w:val="center"/>
          </w:tcPr>
          <w:p w14:paraId="7639D782" w14:textId="77777777" w:rsidR="004276E8" w:rsidRPr="002361F6" w:rsidRDefault="00DC660A" w:rsidP="002F6A87">
            <w:pPr>
              <w:jc w:val="left"/>
              <w:rPr>
                <w:sz w:val="22"/>
              </w:rPr>
            </w:pPr>
            <m:oMath>
              <m:func>
                <m:funcPr>
                  <m:ctrlPr>
                    <w:rPr>
                      <w:rFonts w:ascii="Cambria Math" w:hAnsi="Cambria Math"/>
                      <w:sz w:val="22"/>
                    </w:rPr>
                  </m:ctrlPr>
                </m:funcPr>
                <m:fName>
                  <m:limLow>
                    <m:limLowPr>
                      <m:ctrlPr>
                        <w:rPr>
                          <w:rFonts w:ascii="Cambria Math" w:hAnsi="Cambria Math"/>
                          <w:sz w:val="22"/>
                        </w:rPr>
                      </m:ctrlPr>
                    </m:limLowPr>
                    <m:e>
                      <m:r>
                        <m:rPr>
                          <m:sty m:val="p"/>
                        </m:rPr>
                        <w:rPr>
                          <w:rFonts w:ascii="Cambria Math" w:hAnsi="Cambria Math"/>
                          <w:sz w:val="22"/>
                        </w:rPr>
                        <m:t>max</m:t>
                      </m:r>
                    </m:e>
                    <m:lim>
                      <m:r>
                        <w:rPr>
                          <w:rFonts w:ascii="Cambria Math" w:hAnsi="Cambria Math"/>
                          <w:sz w:val="22"/>
                        </w:rPr>
                        <m:t>1</m:t>
                      </m:r>
                      <m:r>
                        <w:rPr>
                          <w:rFonts w:ascii="Cambria Math" w:hAnsi="Cambria Math" w:hint="eastAsia"/>
                          <w:sz w:val="22"/>
                        </w:rPr>
                        <m:t>≤</m:t>
                      </m:r>
                      <m:r>
                        <w:rPr>
                          <w:rFonts w:ascii="Cambria Math" w:hAnsi="Cambria Math"/>
                          <w:sz w:val="22"/>
                        </w:rPr>
                        <m:t>i</m:t>
                      </m:r>
                      <m:r>
                        <w:rPr>
                          <w:rFonts w:ascii="Cambria Math" w:hAnsi="Cambria Math" w:hint="eastAsia"/>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lim>
                  </m:limLow>
                </m:fName>
                <m:e>
                  <m:r>
                    <w:rPr>
                      <w:rFonts w:ascii="Cambria Math" w:hAnsi="Cambria Math"/>
                      <w:sz w:val="22"/>
                    </w:rPr>
                    <m:t>(</m:t>
                  </m:r>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r>
                    <w:rPr>
                      <w:rFonts w:ascii="Cambria Math" w:hAnsi="Cambria Math"/>
                      <w:sz w:val="22"/>
                    </w:rPr>
                    <m:t>)</m:t>
                  </m:r>
                </m:e>
              </m:func>
            </m:oMath>
            <w:r w:rsidR="004276E8" w:rsidRPr="002361F6">
              <w:rPr>
                <w:sz w:val="22"/>
              </w:rPr>
              <w:t xml:space="preserve"> </w:t>
            </w:r>
          </w:p>
        </w:tc>
      </w:tr>
      <w:tr w:rsidR="004276E8" w:rsidRPr="002361F6" w14:paraId="785EBDD1" w14:textId="77777777" w:rsidTr="002F6A87">
        <w:trPr>
          <w:trHeight w:val="409"/>
          <w:jc w:val="center"/>
        </w:trPr>
        <w:tc>
          <w:tcPr>
            <w:tcW w:w="0" w:type="auto"/>
            <w:tcBorders>
              <w:top w:val="nil"/>
              <w:left w:val="nil"/>
              <w:bottom w:val="nil"/>
              <w:right w:val="nil"/>
            </w:tcBorders>
            <w:vAlign w:val="center"/>
          </w:tcPr>
          <w:p w14:paraId="399B5CE9" w14:textId="77777777" w:rsidR="004276E8" w:rsidRPr="001B6367" w:rsidRDefault="004276E8" w:rsidP="002F6A87">
            <w:pPr>
              <w:jc w:val="left"/>
              <w:rPr>
                <w:rFonts w:ascii="STIXGeneral-Italic" w:hAnsi="STIXGeneral-Italic" w:cs="STIXGeneral-Italic"/>
                <w:sz w:val="22"/>
              </w:rPr>
            </w:pPr>
            <w:r w:rsidRPr="001B6367">
              <w:rPr>
                <w:sz w:val="22"/>
              </w:rPr>
              <w:t xml:space="preserve">Aggregated </w:t>
            </w:r>
            <w:r>
              <w:rPr>
                <w:sz w:val="22"/>
              </w:rPr>
              <w:t>p</w:t>
            </w:r>
            <w:r w:rsidRPr="001B6367">
              <w:rPr>
                <w:sz w:val="22"/>
              </w:rPr>
              <w:t>artition</w:t>
            </w:r>
            <w:r>
              <w:rPr>
                <w:rFonts w:hint="eastAsia"/>
                <w:sz w:val="22"/>
              </w:rPr>
              <w:t xml:space="preserve"> </w:t>
            </w:r>
            <m:oMath>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oMath>
            <w:r>
              <w:rPr>
                <w:rFonts w:hint="eastAsia"/>
                <w:sz w:val="22"/>
              </w:rPr>
              <w:t>中的</w:t>
            </w:r>
            <w:r w:rsidRPr="001B6367">
              <w:rPr>
                <w:rFonts w:hint="eastAsia"/>
                <w:sz w:val="22"/>
              </w:rPr>
              <w:t>records</w:t>
            </w:r>
            <w:r w:rsidRPr="001B6367">
              <w:rPr>
                <w:rFonts w:hint="eastAsia"/>
                <w:sz w:val="22"/>
              </w:rPr>
              <w:t>数</w:t>
            </w:r>
            <m:oMath>
              <m:sSub>
                <m:sSubPr>
                  <m:ctrlPr>
                    <w:rPr>
                      <w:rFonts w:ascii="Cambria Math" w:hAnsi="Cambria Math"/>
                      <w:i/>
                      <w:sz w:val="22"/>
                    </w:rPr>
                  </m:ctrlPr>
                </m:sSubPr>
                <m:e>
                  <m:r>
                    <w:rPr>
                      <w:rFonts w:ascii="Cambria Math" w:hAnsi="Cambria Math"/>
                      <w:sz w:val="22"/>
                    </w:rPr>
                    <m:t>AP</m:t>
                  </m:r>
                </m:e>
                <m:sub>
                  <m:r>
                    <w:rPr>
                      <w:rFonts w:ascii="Cambria Math" w:hAnsi="Cambria Math"/>
                      <w:sz w:val="22"/>
                    </w:rPr>
                    <m:t>i</m:t>
                  </m:r>
                </m:sub>
              </m:sSub>
              <m:d>
                <m:dPr>
                  <m:ctrlPr>
                    <w:rPr>
                      <w:rFonts w:ascii="Cambria Math" w:hAnsi="Cambria Math"/>
                      <w:i/>
                      <w:sz w:val="22"/>
                    </w:rPr>
                  </m:ctrlPr>
                </m:dPr>
                <m:e>
                  <m:r>
                    <w:rPr>
                      <w:rFonts w:ascii="Cambria Math" w:hAnsi="Cambria Math"/>
                      <w:sz w:val="22"/>
                    </w:rPr>
                    <m:t>k,v</m:t>
                  </m:r>
                </m:e>
              </m:d>
            </m:oMath>
          </w:p>
        </w:tc>
        <w:tc>
          <w:tcPr>
            <w:tcW w:w="0" w:type="auto"/>
            <w:tcBorders>
              <w:top w:val="nil"/>
              <w:left w:val="nil"/>
              <w:bottom w:val="nil"/>
              <w:right w:val="nil"/>
            </w:tcBorders>
            <w:vAlign w:val="center"/>
          </w:tcPr>
          <w:p w14:paraId="18483069" w14:textId="77777777" w:rsidR="004276E8"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m=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p>
                <m:e>
                  <m:sSub>
                    <m:sSubPr>
                      <m:ctrlPr>
                        <w:rPr>
                          <w:rFonts w:ascii="Cambria Math" w:hAnsi="Cambria Math"/>
                          <w:i/>
                          <w:sz w:val="22"/>
                        </w:rPr>
                      </m:ctrlPr>
                    </m:sSubPr>
                    <m:e>
                      <m:r>
                        <w:rPr>
                          <w:rFonts w:ascii="Cambria Math" w:hAnsi="Cambria Math"/>
                          <w:sz w:val="22"/>
                        </w:rPr>
                        <m:t>P</m:t>
                      </m:r>
                    </m:e>
                    <m:sub>
                      <m:r>
                        <w:rPr>
                          <w:rFonts w:ascii="Cambria Math" w:hAnsi="Cambria Math"/>
                          <w:sz w:val="22"/>
                        </w:rPr>
                        <m:t>mi</m:t>
                      </m:r>
                    </m:sub>
                  </m:sSub>
                  <m:d>
                    <m:dPr>
                      <m:ctrlPr>
                        <w:rPr>
                          <w:rFonts w:ascii="Cambria Math" w:hAnsi="Cambria Math"/>
                          <w:i/>
                          <w:sz w:val="22"/>
                        </w:rPr>
                      </m:ctrlPr>
                    </m:dPr>
                    <m:e>
                      <m:r>
                        <w:rPr>
                          <w:rFonts w:ascii="Cambria Math" w:hAnsi="Cambria Math"/>
                          <w:sz w:val="22"/>
                        </w:rPr>
                        <m:t>k,v</m:t>
                      </m:r>
                    </m:e>
                  </m:d>
                </m:e>
              </m:nary>
            </m:oMath>
            <w:r w:rsidR="004276E8">
              <w:rPr>
                <w:sz w:val="22"/>
              </w:rPr>
              <w:t xml:space="preserve"> </w:t>
            </w:r>
            <w:r w:rsidR="004276E8" w:rsidRPr="00EB4353">
              <w:rPr>
                <w:vertAlign w:val="superscript"/>
              </w:rPr>
              <w:t>*</w:t>
            </w:r>
          </w:p>
        </w:tc>
        <w:tc>
          <w:tcPr>
            <w:tcW w:w="0" w:type="auto"/>
            <w:tcBorders>
              <w:top w:val="nil"/>
              <w:left w:val="nil"/>
              <w:bottom w:val="nil"/>
              <w:right w:val="nil"/>
            </w:tcBorders>
            <w:vAlign w:val="center"/>
          </w:tcPr>
          <w:p w14:paraId="2475F6DA" w14:textId="77777777" w:rsidR="004276E8" w:rsidRPr="002361F6" w:rsidRDefault="00DC660A" w:rsidP="002F6A87">
            <w:pPr>
              <w:jc w:val="left"/>
              <w:rPr>
                <w:sz w:val="22"/>
              </w:rPr>
            </w:pPr>
            <m:oMath>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N</m:t>
                      </m:r>
                    </m:e>
                    <m:sub>
                      <m:r>
                        <w:rPr>
                          <w:rFonts w:ascii="Cambria Math" w:hAnsi="Cambria Math"/>
                          <w:sz w:val="22"/>
                        </w:rPr>
                        <m:t>p</m:t>
                      </m:r>
                    </m:sub>
                  </m:sSub>
                </m:den>
              </m:f>
              <m:nary>
                <m:naryPr>
                  <m:chr m:val="∑"/>
                  <m:limLoc m:val="undOvr"/>
                  <m:ctrlPr>
                    <w:rPr>
                      <w:rFonts w:ascii="Cambria Math" w:hAnsi="Cambria Math"/>
                      <w:i/>
                      <w:sz w:val="22"/>
                    </w:rPr>
                  </m:ctrlPr>
                </m:naryPr>
                <m:sub>
                  <m:r>
                    <w:rPr>
                      <w:rFonts w:ascii="Cambria Math" w:hAnsi="Cambria Math"/>
                      <w:sz w:val="22"/>
                    </w:rPr>
                    <m:t>i=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p</m:t>
                      </m:r>
                    </m:sub>
                  </m:sSub>
                </m:sup>
                <m:e>
                  <m:sSub>
                    <m:sSubPr>
                      <m:ctrlPr>
                        <w:rPr>
                          <w:rFonts w:ascii="Cambria Math" w:hAnsi="Cambria Math"/>
                          <w:i/>
                          <w:sz w:val="22"/>
                        </w:rPr>
                      </m:ctrlPr>
                    </m:sSubPr>
                    <m:e>
                      <m:r>
                        <w:rPr>
                          <w:rFonts w:ascii="Cambria Math" w:hAnsi="Cambria Math"/>
                          <w:sz w:val="22"/>
                        </w:rPr>
                        <m:t>AP</m:t>
                      </m:r>
                    </m:e>
                    <m:sub>
                      <m:r>
                        <w:rPr>
                          <w:rFonts w:ascii="Cambria Math" w:hAnsi="Cambria Math"/>
                          <w:sz w:val="22"/>
                        </w:rPr>
                        <m:t>i</m:t>
                      </m:r>
                    </m:sub>
                  </m:sSub>
                  <m:d>
                    <m:dPr>
                      <m:ctrlPr>
                        <w:rPr>
                          <w:rFonts w:ascii="Cambria Math" w:hAnsi="Cambria Math"/>
                          <w:i/>
                          <w:sz w:val="22"/>
                        </w:rPr>
                      </m:ctrlPr>
                    </m:dPr>
                    <m:e>
                      <m:r>
                        <w:rPr>
                          <w:rFonts w:ascii="Cambria Math" w:hAnsi="Cambria Math"/>
                          <w:sz w:val="22"/>
                        </w:rPr>
                        <m:t>k,v</m:t>
                      </m:r>
                    </m:e>
                  </m:d>
                </m:e>
              </m:nary>
            </m:oMath>
            <w:r w:rsidR="004276E8" w:rsidRPr="002361F6">
              <w:rPr>
                <w:sz w:val="22"/>
              </w:rPr>
              <w:t xml:space="preserve"> </w:t>
            </w:r>
          </w:p>
        </w:tc>
        <w:tc>
          <w:tcPr>
            <w:tcW w:w="0" w:type="auto"/>
            <w:tcBorders>
              <w:top w:val="nil"/>
              <w:left w:val="nil"/>
              <w:bottom w:val="nil"/>
              <w:right w:val="nil"/>
            </w:tcBorders>
            <w:vAlign w:val="center"/>
          </w:tcPr>
          <w:p w14:paraId="5C8BC057" w14:textId="77777777" w:rsidR="004276E8" w:rsidRPr="002361F6" w:rsidRDefault="00DC660A" w:rsidP="002F6A87">
            <w:pPr>
              <w:jc w:val="left"/>
              <w:rPr>
                <w:sz w:val="22"/>
              </w:rPr>
            </w:pPr>
            <m:oMath>
              <m:func>
                <m:funcPr>
                  <m:ctrlPr>
                    <w:rPr>
                      <w:rFonts w:ascii="Cambria Math" w:hAnsi="Cambria Math"/>
                      <w:sz w:val="22"/>
                    </w:rPr>
                  </m:ctrlPr>
                </m:funcPr>
                <m:fName>
                  <m:limLow>
                    <m:limLowPr>
                      <m:ctrlPr>
                        <w:rPr>
                          <w:rFonts w:ascii="Cambria Math" w:hAnsi="Cambria Math"/>
                          <w:sz w:val="22"/>
                        </w:rPr>
                      </m:ctrlPr>
                    </m:limLowPr>
                    <m:e>
                      <m:r>
                        <m:rPr>
                          <m:sty m:val="p"/>
                        </m:rPr>
                        <w:rPr>
                          <w:rFonts w:ascii="Cambria Math" w:hAnsi="Cambria Math"/>
                          <w:sz w:val="22"/>
                        </w:rPr>
                        <m:t>max</m:t>
                      </m:r>
                    </m:e>
                    <m:lim>
                      <m:r>
                        <w:rPr>
                          <w:rFonts w:ascii="Cambria Math" w:hAnsi="Cambria Math"/>
                          <w:sz w:val="22"/>
                        </w:rPr>
                        <m:t>1</m:t>
                      </m:r>
                      <m:r>
                        <w:rPr>
                          <w:rFonts w:ascii="Cambria Math" w:hAnsi="Cambria Math" w:hint="eastAsia"/>
                          <w:sz w:val="22"/>
                        </w:rPr>
                        <m:t>≤</m:t>
                      </m:r>
                      <m:r>
                        <w:rPr>
                          <w:rFonts w:ascii="Cambria Math" w:hAnsi="Cambria Math"/>
                          <w:sz w:val="22"/>
                        </w:rPr>
                        <m:t>i</m:t>
                      </m:r>
                      <m:r>
                        <w:rPr>
                          <w:rFonts w:ascii="Cambria Math" w:hAnsi="Cambria Math" w:hint="eastAsia"/>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p</m:t>
                          </m:r>
                        </m:sub>
                      </m:sSub>
                    </m:lim>
                  </m:limLow>
                </m:fName>
                <m:e>
                  <m:r>
                    <w:rPr>
                      <w:rFonts w:ascii="Cambria Math" w:hAnsi="Cambria Math"/>
                      <w:sz w:val="22"/>
                    </w:rPr>
                    <m:t>(</m:t>
                  </m:r>
                  <m:sSub>
                    <m:sSubPr>
                      <m:ctrlPr>
                        <w:rPr>
                          <w:rFonts w:ascii="Cambria Math" w:hAnsi="Cambria Math"/>
                          <w:i/>
                          <w:sz w:val="22"/>
                        </w:rPr>
                      </m:ctrlPr>
                    </m:sSubPr>
                    <m:e>
                      <m:r>
                        <w:rPr>
                          <w:rFonts w:ascii="Cambria Math" w:hAnsi="Cambria Math"/>
                          <w:sz w:val="22"/>
                        </w:rPr>
                        <m:t>AP</m:t>
                      </m:r>
                    </m:e>
                    <m:sub>
                      <m:r>
                        <w:rPr>
                          <w:rFonts w:ascii="Cambria Math" w:hAnsi="Cambria Math"/>
                          <w:sz w:val="22"/>
                        </w:rPr>
                        <m:t>i</m:t>
                      </m:r>
                    </m:sub>
                  </m:sSub>
                  <m:d>
                    <m:dPr>
                      <m:ctrlPr>
                        <w:rPr>
                          <w:rFonts w:ascii="Cambria Math" w:hAnsi="Cambria Math"/>
                          <w:i/>
                          <w:sz w:val="22"/>
                        </w:rPr>
                      </m:ctrlPr>
                    </m:dPr>
                    <m:e>
                      <m:r>
                        <w:rPr>
                          <w:rFonts w:ascii="Cambria Math" w:hAnsi="Cambria Math"/>
                          <w:sz w:val="22"/>
                        </w:rPr>
                        <m:t>k,v</m:t>
                      </m:r>
                    </m:e>
                  </m:d>
                  <m:r>
                    <w:rPr>
                      <w:rFonts w:ascii="Cambria Math" w:hAnsi="Cambria Math"/>
                      <w:sz w:val="22"/>
                    </w:rPr>
                    <m:t>)</m:t>
                  </m:r>
                </m:e>
              </m:func>
            </m:oMath>
            <w:r w:rsidR="004276E8" w:rsidRPr="002361F6">
              <w:rPr>
                <w:sz w:val="22"/>
              </w:rPr>
              <w:t xml:space="preserve"> </w:t>
            </w:r>
          </w:p>
        </w:tc>
      </w:tr>
      <w:tr w:rsidR="004276E8" w:rsidRPr="002361F6" w14:paraId="69B19D04" w14:textId="77777777" w:rsidTr="002F6A87">
        <w:trPr>
          <w:jc w:val="center"/>
        </w:trPr>
        <w:tc>
          <w:tcPr>
            <w:tcW w:w="0" w:type="auto"/>
            <w:tcBorders>
              <w:top w:val="nil"/>
              <w:left w:val="nil"/>
              <w:right w:val="nil"/>
            </w:tcBorders>
            <w:vAlign w:val="center"/>
          </w:tcPr>
          <w:p w14:paraId="65A4F090" w14:textId="77777777" w:rsidR="004276E8" w:rsidRPr="002361F6" w:rsidRDefault="004276E8" w:rsidP="004276E8">
            <w:pPr>
              <w:spacing w:beforeLines="50" w:before="156"/>
              <w:jc w:val="left"/>
              <w:rPr>
                <w:sz w:val="22"/>
              </w:rPr>
            </w:pPr>
            <w:r>
              <w:rPr>
                <w:sz w:val="22"/>
              </w:rPr>
              <w:t xml:space="preserve">Group </w:t>
            </w:r>
            <w:r w:rsidRPr="0027140A">
              <w:rPr>
                <w:rFonts w:hint="eastAsia"/>
                <w:i/>
                <w:sz w:val="22"/>
              </w:rPr>
              <w:t>i</w:t>
            </w:r>
            <w:r>
              <w:rPr>
                <w:rFonts w:hint="eastAsia"/>
                <w:sz w:val="22"/>
              </w:rPr>
              <w:t>中的</w:t>
            </w:r>
            <w:r>
              <w:rPr>
                <w:rFonts w:hint="eastAsia"/>
                <w:sz w:val="22"/>
              </w:rPr>
              <w:t>records</w:t>
            </w:r>
            <w:r>
              <w:rPr>
                <w:rFonts w:hint="eastAsia"/>
                <w:sz w:val="22"/>
              </w:rPr>
              <w:t>数目</w:t>
            </w:r>
            <m:oMath>
              <m:sSub>
                <m:sSubPr>
                  <m:ctrlPr>
                    <w:rPr>
                      <w:rFonts w:ascii="Cambria Math" w:hAnsi="Cambria Math"/>
                      <w:i/>
                      <w:sz w:val="22"/>
                    </w:rPr>
                  </m:ctrlPr>
                </m:sSubPr>
                <m:e>
                  <m:r>
                    <w:rPr>
                      <w:rFonts w:ascii="Cambria Math" w:hAnsi="Cambria Math"/>
                      <w:sz w:val="22"/>
                    </w:rPr>
                    <m:t>G</m:t>
                  </m:r>
                </m:e>
                <m:sub>
                  <m:r>
                    <w:rPr>
                      <w:rFonts w:ascii="Cambria Math" w:hAnsi="Cambria Math"/>
                      <w:sz w:val="22"/>
                    </w:rPr>
                    <m:t>i</m:t>
                  </m:r>
                </m:sub>
              </m:sSub>
              <m:d>
                <m:dPr>
                  <m:ctrlPr>
                    <w:rPr>
                      <w:rFonts w:ascii="Cambria Math" w:hAnsi="Cambria Math"/>
                      <w:i/>
                      <w:sz w:val="22"/>
                    </w:rPr>
                  </m:ctrlPr>
                </m:dPr>
                <m:e>
                  <m:r>
                    <w:rPr>
                      <w:rFonts w:ascii="Cambria Math" w:hAnsi="Cambria Math"/>
                      <w:sz w:val="22"/>
                    </w:rPr>
                    <m:t>k,v</m:t>
                  </m:r>
                </m:e>
              </m:d>
            </m:oMath>
          </w:p>
        </w:tc>
        <w:tc>
          <w:tcPr>
            <w:tcW w:w="0" w:type="auto"/>
            <w:tcBorders>
              <w:top w:val="nil"/>
              <w:left w:val="nil"/>
              <w:right w:val="nil"/>
            </w:tcBorders>
            <w:vAlign w:val="center"/>
          </w:tcPr>
          <w:p w14:paraId="03ADA50D" w14:textId="77777777" w:rsidR="004276E8" w:rsidRPr="00BA2FB3" w:rsidRDefault="00DC660A" w:rsidP="004276E8">
            <w:pPr>
              <w:spacing w:beforeLines="50" w:before="156"/>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G</m:t>
                    </m:r>
                  </m:e>
                  <m:sub>
                    <m:r>
                      <w:rPr>
                        <w:rFonts w:ascii="Cambria Math" w:hAnsi="Cambria Math"/>
                        <w:sz w:val="22"/>
                      </w:rPr>
                      <m:t>i</m:t>
                    </m:r>
                  </m:sub>
                </m:sSub>
                <m:d>
                  <m:dPr>
                    <m:ctrlPr>
                      <w:rPr>
                        <w:rFonts w:ascii="Cambria Math" w:hAnsi="Cambria Math"/>
                        <w:i/>
                        <w:sz w:val="22"/>
                      </w:rPr>
                    </m:ctrlPr>
                  </m:dPr>
                  <m:e>
                    <m:r>
                      <w:rPr>
                        <w:rFonts w:ascii="Cambria Math" w:hAnsi="Cambria Math"/>
                        <w:sz w:val="22"/>
                      </w:rPr>
                      <m:t>k,v</m:t>
                    </m:r>
                  </m:e>
                </m:d>
              </m:oMath>
            </m:oMathPara>
          </w:p>
        </w:tc>
        <w:tc>
          <w:tcPr>
            <w:tcW w:w="0" w:type="auto"/>
            <w:tcBorders>
              <w:top w:val="nil"/>
              <w:left w:val="nil"/>
              <w:right w:val="nil"/>
            </w:tcBorders>
            <w:vAlign w:val="center"/>
          </w:tcPr>
          <w:p w14:paraId="37A183F1" w14:textId="77777777" w:rsidR="004276E8" w:rsidRPr="002361F6" w:rsidRDefault="00DC660A" w:rsidP="004276E8">
            <w:pPr>
              <w:spacing w:beforeLines="50" w:before="156"/>
              <w:jc w:val="left"/>
              <w:rPr>
                <w:sz w:val="22"/>
              </w:rPr>
            </w:pPr>
            <m:oMath>
              <m:f>
                <m:fPr>
                  <m:ctrlPr>
                    <w:rPr>
                      <w:rFonts w:ascii="Cambria Math" w:hAnsi="Cambria Math"/>
                      <w:i/>
                      <w:sz w:val="22"/>
                    </w:rPr>
                  </m:ctrlPr>
                </m:fPr>
                <m:num>
                  <m:r>
                    <w:rPr>
                      <w:rFonts w:ascii="Cambria Math" w:hAnsi="Cambria Math"/>
                      <w:sz w:val="22"/>
                    </w:rPr>
                    <m:t>1</m:t>
                  </m:r>
                </m:num>
                <m:den>
                  <m:sSub>
                    <m:sSubPr>
                      <m:ctrlPr>
                        <w:rPr>
                          <w:rFonts w:ascii="Cambria Math" w:hAnsi="Cambria Math"/>
                          <w:i/>
                          <w:sz w:val="22"/>
                        </w:rPr>
                      </m:ctrlPr>
                    </m:sSubPr>
                    <m:e>
                      <m:r>
                        <w:rPr>
                          <w:rFonts w:ascii="Cambria Math" w:hAnsi="Cambria Math"/>
                          <w:sz w:val="22"/>
                        </w:rPr>
                        <m:t>N</m:t>
                      </m:r>
                    </m:e>
                    <m:sub>
                      <m:r>
                        <w:rPr>
                          <w:rFonts w:ascii="Cambria Math" w:hAnsi="Cambria Math"/>
                          <w:sz w:val="22"/>
                        </w:rPr>
                        <m:t>g</m:t>
                      </m:r>
                    </m:sub>
                  </m:sSub>
                </m:den>
              </m:f>
              <m:nary>
                <m:naryPr>
                  <m:chr m:val="∑"/>
                  <m:limLoc m:val="undOvr"/>
                  <m:ctrlPr>
                    <w:rPr>
                      <w:rFonts w:ascii="Cambria Math" w:hAnsi="Cambria Math"/>
                      <w:i/>
                      <w:sz w:val="22"/>
                    </w:rPr>
                  </m:ctrlPr>
                </m:naryPr>
                <m:sub>
                  <m:r>
                    <w:rPr>
                      <w:rFonts w:ascii="Cambria Math" w:hAnsi="Cambria Math"/>
                      <w:sz w:val="22"/>
                    </w:rPr>
                    <m:t>g=1</m:t>
                  </m:r>
                </m:sub>
                <m:sup>
                  <m:sSub>
                    <m:sSubPr>
                      <m:ctrlPr>
                        <w:rPr>
                          <w:rFonts w:ascii="Cambria Math" w:hAnsi="Cambria Math"/>
                          <w:i/>
                          <w:sz w:val="22"/>
                        </w:rPr>
                      </m:ctrlPr>
                    </m:sSubPr>
                    <m:e>
                      <m:r>
                        <w:rPr>
                          <w:rFonts w:ascii="Cambria Math" w:hAnsi="Cambria Math"/>
                          <w:sz w:val="22"/>
                        </w:rPr>
                        <m:t>N</m:t>
                      </m:r>
                    </m:e>
                    <m:sub>
                      <m:r>
                        <w:rPr>
                          <w:rFonts w:ascii="Cambria Math" w:hAnsi="Cambria Math"/>
                          <w:sz w:val="22"/>
                        </w:rPr>
                        <m:t>g</m:t>
                      </m:r>
                    </m:sub>
                  </m:sSub>
                </m:sup>
                <m:e>
                  <m:sSub>
                    <m:sSubPr>
                      <m:ctrlPr>
                        <w:rPr>
                          <w:rFonts w:ascii="Cambria Math" w:hAnsi="Cambria Math"/>
                          <w:i/>
                          <w:sz w:val="22"/>
                        </w:rPr>
                      </m:ctrlPr>
                    </m:sSubPr>
                    <m:e>
                      <m:r>
                        <w:rPr>
                          <w:rFonts w:ascii="Cambria Math" w:hAnsi="Cambria Math"/>
                          <w:sz w:val="22"/>
                        </w:rPr>
                        <m:t>G</m:t>
                      </m:r>
                    </m:e>
                    <m:sub>
                      <m:r>
                        <w:rPr>
                          <w:rFonts w:ascii="Cambria Math" w:hAnsi="Cambria Math"/>
                          <w:sz w:val="22"/>
                        </w:rPr>
                        <m:t>i</m:t>
                      </m:r>
                    </m:sub>
                  </m:sSub>
                  <m:d>
                    <m:dPr>
                      <m:ctrlPr>
                        <w:rPr>
                          <w:rFonts w:ascii="Cambria Math" w:hAnsi="Cambria Math"/>
                          <w:i/>
                          <w:sz w:val="22"/>
                        </w:rPr>
                      </m:ctrlPr>
                    </m:dPr>
                    <m:e>
                      <m:r>
                        <w:rPr>
                          <w:rFonts w:ascii="Cambria Math" w:hAnsi="Cambria Math"/>
                          <w:sz w:val="22"/>
                        </w:rPr>
                        <m:t>k,v</m:t>
                      </m:r>
                    </m:e>
                  </m:d>
                </m:e>
              </m:nary>
            </m:oMath>
            <w:r w:rsidR="004276E8" w:rsidRPr="002361F6">
              <w:rPr>
                <w:sz w:val="22"/>
              </w:rPr>
              <w:t xml:space="preserve"> </w:t>
            </w:r>
          </w:p>
        </w:tc>
        <w:tc>
          <w:tcPr>
            <w:tcW w:w="0" w:type="auto"/>
            <w:tcBorders>
              <w:top w:val="nil"/>
              <w:left w:val="nil"/>
              <w:right w:val="nil"/>
            </w:tcBorders>
            <w:vAlign w:val="center"/>
          </w:tcPr>
          <w:p w14:paraId="4A4F9270" w14:textId="77777777" w:rsidR="004276E8" w:rsidRPr="002361F6" w:rsidRDefault="00DC660A" w:rsidP="004276E8">
            <w:pPr>
              <w:spacing w:beforeLines="50" w:before="156"/>
              <w:jc w:val="left"/>
              <w:rPr>
                <w:sz w:val="22"/>
              </w:rPr>
            </w:pPr>
            <m:oMath>
              <m:func>
                <m:funcPr>
                  <m:ctrlPr>
                    <w:rPr>
                      <w:rFonts w:ascii="Cambria Math" w:hAnsi="Cambria Math"/>
                      <w:sz w:val="22"/>
                    </w:rPr>
                  </m:ctrlPr>
                </m:funcPr>
                <m:fName>
                  <m:limLow>
                    <m:limLowPr>
                      <m:ctrlPr>
                        <w:rPr>
                          <w:rFonts w:ascii="Cambria Math" w:hAnsi="Cambria Math"/>
                          <w:sz w:val="22"/>
                        </w:rPr>
                      </m:ctrlPr>
                    </m:limLowPr>
                    <m:e>
                      <m:r>
                        <m:rPr>
                          <m:sty m:val="p"/>
                        </m:rPr>
                        <w:rPr>
                          <w:rFonts w:ascii="Cambria Math" w:hAnsi="Cambria Math"/>
                          <w:sz w:val="22"/>
                        </w:rPr>
                        <m:t>max</m:t>
                      </m:r>
                    </m:e>
                    <m:lim>
                      <m:r>
                        <w:rPr>
                          <w:rFonts w:ascii="Cambria Math" w:hAnsi="Cambria Math"/>
                          <w:sz w:val="22"/>
                        </w:rPr>
                        <m:t>1</m:t>
                      </m:r>
                      <m:r>
                        <w:rPr>
                          <w:rFonts w:ascii="Cambria Math" w:hAnsi="Cambria Math" w:hint="eastAsia"/>
                          <w:sz w:val="22"/>
                        </w:rPr>
                        <m:t>≤</m:t>
                      </m:r>
                      <m:r>
                        <w:rPr>
                          <w:rFonts w:ascii="Cambria Math" w:hAnsi="Cambria Math"/>
                          <w:sz w:val="22"/>
                        </w:rPr>
                        <m:t>i</m:t>
                      </m:r>
                      <m:r>
                        <w:rPr>
                          <w:rFonts w:ascii="Cambria Math" w:hAnsi="Cambria Math" w:hint="eastAsia"/>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g</m:t>
                          </m:r>
                        </m:sub>
                      </m:sSub>
                    </m:lim>
                  </m:limLow>
                </m:fName>
                <m:e>
                  <m:r>
                    <w:rPr>
                      <w:rFonts w:ascii="Cambria Math" w:hAnsi="Cambria Math"/>
                      <w:sz w:val="22"/>
                    </w:rPr>
                    <m:t>(</m:t>
                  </m:r>
                  <m:sSub>
                    <m:sSubPr>
                      <m:ctrlPr>
                        <w:rPr>
                          <w:rFonts w:ascii="Cambria Math" w:hAnsi="Cambria Math"/>
                          <w:i/>
                          <w:sz w:val="22"/>
                        </w:rPr>
                      </m:ctrlPr>
                    </m:sSubPr>
                    <m:e>
                      <m:r>
                        <w:rPr>
                          <w:rFonts w:ascii="Cambria Math" w:hAnsi="Cambria Math"/>
                          <w:sz w:val="22"/>
                        </w:rPr>
                        <m:t>G</m:t>
                      </m:r>
                    </m:e>
                    <m:sub>
                      <m:r>
                        <w:rPr>
                          <w:rFonts w:ascii="Cambria Math" w:hAnsi="Cambria Math"/>
                          <w:sz w:val="22"/>
                        </w:rPr>
                        <m:t>i</m:t>
                      </m:r>
                    </m:sub>
                  </m:sSub>
                  <m:d>
                    <m:dPr>
                      <m:ctrlPr>
                        <w:rPr>
                          <w:rFonts w:ascii="Cambria Math" w:hAnsi="Cambria Math"/>
                          <w:i/>
                          <w:sz w:val="22"/>
                        </w:rPr>
                      </m:ctrlPr>
                    </m:dPr>
                    <m:e>
                      <m:r>
                        <w:rPr>
                          <w:rFonts w:ascii="Cambria Math" w:hAnsi="Cambria Math"/>
                          <w:sz w:val="22"/>
                        </w:rPr>
                        <m:t>k,v</m:t>
                      </m:r>
                    </m:e>
                  </m:d>
                  <m:r>
                    <w:rPr>
                      <w:rFonts w:ascii="Cambria Math" w:hAnsi="Cambria Math"/>
                      <w:sz w:val="22"/>
                    </w:rPr>
                    <m:t>)</m:t>
                  </m:r>
                </m:e>
              </m:func>
            </m:oMath>
            <w:r w:rsidR="004276E8" w:rsidRPr="002361F6">
              <w:rPr>
                <w:sz w:val="22"/>
              </w:rPr>
              <w:t xml:space="preserve"> </w:t>
            </w:r>
          </w:p>
        </w:tc>
      </w:tr>
    </w:tbl>
    <w:p w14:paraId="5DE1837C" w14:textId="77777777" w:rsidR="004276E8" w:rsidRDefault="004276E8" w:rsidP="004276E8">
      <w:pPr>
        <w:rPr>
          <w:sz w:val="22"/>
        </w:rPr>
      </w:pPr>
      <w:r w:rsidRPr="00EB4353">
        <w:rPr>
          <w:sz w:val="20"/>
        </w:rPr>
        <w:t>*</w:t>
      </w:r>
      <w:r w:rsidRPr="00EB4353">
        <w:rPr>
          <w:sz w:val="22"/>
        </w:rPr>
        <w:t xml:space="preserve"> </w:t>
      </w:r>
      <m:oMath>
        <m:r>
          <w:rPr>
            <w:rFonts w:ascii="Cambria Math" w:hAnsi="Cambria Math"/>
            <w:sz w:val="20"/>
          </w:rPr>
          <m:t>map input record</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oMath>
      <w:r w:rsidRPr="00EB4353">
        <w:rPr>
          <w:rFonts w:hint="eastAsia"/>
          <w:sz w:val="20"/>
        </w:rPr>
        <w:t>和</w:t>
      </w:r>
      <m:oMath>
        <m:r>
          <w:rPr>
            <w:rFonts w:ascii="Cambria Math" w:hAnsi="Cambria Math"/>
            <w:sz w:val="20"/>
          </w:rPr>
          <m:t>map output record</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oMath>
      <w:r w:rsidRPr="00EB4353">
        <w:rPr>
          <w:rFonts w:hint="eastAsia"/>
          <w:sz w:val="20"/>
        </w:rPr>
        <w:t>可以通</w:t>
      </w:r>
      <w:r w:rsidRPr="00EB4353">
        <w:rPr>
          <w:rFonts w:ascii="YouYuan" w:hAnsi="YouYuan" w:cs="YouYuan"/>
          <w:sz w:val="20"/>
        </w:rPr>
        <w:t>过</w:t>
      </w:r>
      <w:r w:rsidRPr="00EB4353">
        <w:rPr>
          <w:rFonts w:hint="eastAsia"/>
          <w:sz w:val="20"/>
        </w:rPr>
        <w:t>增</w:t>
      </w:r>
      <w:r w:rsidRPr="00EB4353">
        <w:rPr>
          <w:rFonts w:ascii="ヒラギノ角ゴ ProN W3" w:eastAsia="ヒラギノ角ゴ ProN W3" w:hAnsi="ヒラギノ角ゴ ProN W3" w:cs="ヒラギノ角ゴ ProN W3" w:hint="eastAsia"/>
          <w:sz w:val="20"/>
        </w:rPr>
        <w:t>强</w:t>
      </w:r>
      <w:r w:rsidRPr="00EB4353">
        <w:rPr>
          <w:rFonts w:hint="eastAsia"/>
          <w:sz w:val="20"/>
        </w:rPr>
        <w:t>后的</w:t>
      </w:r>
      <w:r w:rsidRPr="00EB4353">
        <w:rPr>
          <w:rFonts w:hint="eastAsia"/>
          <w:sz w:val="20"/>
        </w:rPr>
        <w:t>log</w:t>
      </w:r>
      <w:r w:rsidRPr="00EB4353">
        <w:rPr>
          <w:rFonts w:ascii="YouYuan" w:hAnsi="YouYuan" w:cs="YouYuan"/>
          <w:sz w:val="20"/>
        </w:rPr>
        <w:t>获</w:t>
      </w:r>
      <w:r w:rsidRPr="00EB4353">
        <w:rPr>
          <w:rFonts w:hint="eastAsia"/>
          <w:sz w:val="20"/>
        </w:rPr>
        <w:t>得，</w:t>
      </w:r>
      <m:oMath>
        <m:sSub>
          <m:sSubPr>
            <m:ctrlPr>
              <w:rPr>
                <w:rFonts w:ascii="Cambria Math" w:hAnsi="Cambria Math"/>
                <w:i/>
                <w:sz w:val="20"/>
              </w:rPr>
            </m:ctrlPr>
          </m:sSubPr>
          <m:e>
            <m:r>
              <w:rPr>
                <w:rFonts w:ascii="Cambria Math" w:hAnsi="Cambria Math"/>
                <w:sz w:val="20"/>
              </w:rPr>
              <m:t>P</m:t>
            </m:r>
          </m:e>
          <m:sub>
            <m:r>
              <w:rPr>
                <w:rFonts w:ascii="Cambria Math" w:hAnsi="Cambria Math"/>
                <w:sz w:val="20"/>
              </w:rPr>
              <m:t>mi</m:t>
            </m:r>
          </m:sub>
        </m:sSub>
        <m:d>
          <m:dPr>
            <m:ctrlPr>
              <w:rPr>
                <w:rFonts w:ascii="Cambria Math" w:hAnsi="Cambria Math"/>
                <w:i/>
                <w:sz w:val="20"/>
              </w:rPr>
            </m:ctrlPr>
          </m:dPr>
          <m:e>
            <m:r>
              <w:rPr>
                <w:rFonts w:ascii="Cambria Math" w:hAnsi="Cambria Math"/>
                <w:sz w:val="20"/>
              </w:rPr>
              <m:t>k,v</m:t>
            </m:r>
          </m:e>
        </m:d>
      </m:oMath>
      <w:r w:rsidRPr="00EB4353">
        <w:rPr>
          <w:rFonts w:hint="eastAsia"/>
          <w:sz w:val="20"/>
        </w:rPr>
        <w:t>和</w:t>
      </w:r>
      <m:oMath>
        <m:sSub>
          <m:sSubPr>
            <m:ctrlPr>
              <w:rPr>
                <w:rFonts w:ascii="Cambria Math" w:hAnsi="Cambria Math"/>
                <w:i/>
                <w:sz w:val="20"/>
              </w:rPr>
            </m:ctrlPr>
          </m:sSubPr>
          <m:e>
            <m:r>
              <w:rPr>
                <w:rFonts w:ascii="Cambria Math" w:hAnsi="Cambria Math"/>
                <w:sz w:val="20"/>
              </w:rPr>
              <m:t>G</m:t>
            </m:r>
          </m:e>
          <m:sub>
            <m:r>
              <w:rPr>
                <w:rFonts w:ascii="Cambria Math" w:hAnsi="Cambria Math"/>
                <w:sz w:val="20"/>
              </w:rPr>
              <m:t>i</m:t>
            </m:r>
          </m:sub>
        </m:sSub>
        <m:d>
          <m:dPr>
            <m:ctrlPr>
              <w:rPr>
                <w:rFonts w:ascii="Cambria Math" w:hAnsi="Cambria Math"/>
                <w:i/>
                <w:sz w:val="20"/>
              </w:rPr>
            </m:ctrlPr>
          </m:dPr>
          <m:e>
            <m:r>
              <w:rPr>
                <w:rFonts w:ascii="Cambria Math" w:hAnsi="Cambria Math"/>
                <w:sz w:val="20"/>
              </w:rPr>
              <m:t>k,v</m:t>
            </m:r>
          </m:e>
        </m:d>
      </m:oMath>
      <w:r w:rsidRPr="00EB4353">
        <w:rPr>
          <w:rFonts w:hint="eastAsia"/>
          <w:sz w:val="20"/>
        </w:rPr>
        <w:t>可以通</w:t>
      </w:r>
      <w:r w:rsidRPr="00EB4353">
        <w:rPr>
          <w:rFonts w:ascii="YouYuan" w:hAnsi="YouYuan" w:cs="YouYuan"/>
          <w:sz w:val="20"/>
        </w:rPr>
        <w:t>过</w:t>
      </w:r>
      <w:r w:rsidRPr="00EB4353">
        <w:rPr>
          <w:sz w:val="20"/>
        </w:rPr>
        <w:t>dataflow counters</w:t>
      </w:r>
      <w:r w:rsidRPr="00EB4353">
        <w:rPr>
          <w:rFonts w:ascii="YouYuan" w:hAnsi="YouYuan" w:cs="YouYuan"/>
          <w:sz w:val="20"/>
        </w:rPr>
        <w:t>获</w:t>
      </w:r>
      <w:r w:rsidRPr="00EB4353">
        <w:rPr>
          <w:rFonts w:hint="eastAsia"/>
          <w:sz w:val="20"/>
        </w:rPr>
        <w:t>得。</w:t>
      </w:r>
    </w:p>
    <w:p w14:paraId="2FC50E07" w14:textId="517BF3D5" w:rsidR="0096653C" w:rsidRPr="005E0F99" w:rsidRDefault="0096653C" w:rsidP="00717B69">
      <w:pPr>
        <w:pStyle w:val="BodyText"/>
        <w:tabs>
          <w:tab w:val="left" w:pos="2142"/>
        </w:tabs>
        <w:ind w:firstLine="480"/>
        <w:contextualSpacing/>
        <w:rPr>
          <w:sz w:val="24"/>
          <w:szCs w:val="24"/>
        </w:rPr>
      </w:pPr>
    </w:p>
    <w:p w14:paraId="1BCF891C" w14:textId="77777777" w:rsidR="00B153CE" w:rsidRPr="00B153CE" w:rsidRDefault="00B153CE" w:rsidP="00B153CE">
      <w:pPr>
        <w:pStyle w:val="a"/>
      </w:pPr>
      <w:r w:rsidRPr="00B153CE">
        <w:t xml:space="preserve">(2) </w:t>
      </w:r>
      <w:r w:rsidRPr="00B153CE">
        <w:rPr>
          <w:rFonts w:hint="eastAsia"/>
        </w:rPr>
        <w:t>估算大数据集上运行时的数据流参数：</w:t>
      </w:r>
    </w:p>
    <w:p w14:paraId="03CBBF55" w14:textId="77777777" w:rsidR="00B153CE" w:rsidRDefault="00B153CE" w:rsidP="00B153CE">
      <w:pPr>
        <w:pStyle w:val="a"/>
      </w:pPr>
      <w:r w:rsidRPr="00B153CE">
        <w:rPr>
          <w:rFonts w:hint="eastAsia"/>
        </w:rPr>
        <w:t>获取到小数据集上的数据流参数后，下一步是去估算应用在大数据上运行时的数据流参数，也就是下表中的参数：</w:t>
      </w:r>
    </w:p>
    <w:p w14:paraId="669C084E" w14:textId="77777777" w:rsidR="002F6A87" w:rsidRDefault="002F6A87" w:rsidP="00B153CE">
      <w:pPr>
        <w:pStyle w:val="a"/>
      </w:pPr>
    </w:p>
    <w:p w14:paraId="09021D21" w14:textId="7A6BFB45" w:rsidR="002F6A87" w:rsidRDefault="002F6A87" w:rsidP="002F6A87">
      <w:pPr>
        <w:pStyle w:val="Caption"/>
      </w:pPr>
      <w:bookmarkStart w:id="176" w:name="_Toc305878487"/>
      <w:r>
        <w:rPr>
          <w:rFonts w:hint="eastAsia"/>
        </w:rPr>
        <w:lastRenderedPageBreak/>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D4565C">
        <w:rPr>
          <w:noProof/>
        </w:rPr>
        <w:t>8</w:t>
      </w:r>
      <w:r>
        <w:fldChar w:fldCharType="end"/>
      </w:r>
      <w:r>
        <w:rPr>
          <w:rFonts w:hint="eastAsia"/>
        </w:rPr>
        <w:t xml:space="preserve"> </w:t>
      </w:r>
      <w:r>
        <w:rPr>
          <w:rFonts w:hint="eastAsia"/>
        </w:rPr>
        <w:t>需要估计</w:t>
      </w:r>
      <w:r w:rsidR="00B8798A">
        <w:rPr>
          <w:rFonts w:hint="eastAsia"/>
        </w:rPr>
        <w:t>的</w:t>
      </w:r>
      <w:r>
        <w:rPr>
          <w:rFonts w:hint="eastAsia"/>
        </w:rPr>
        <w:t>数据流参数</w:t>
      </w:r>
      <w:bookmarkEnd w:id="176"/>
    </w:p>
    <w:tbl>
      <w:tblPr>
        <w:tblStyle w:val="TableGrid"/>
        <w:tblW w:w="0" w:type="auto"/>
        <w:jc w:val="center"/>
        <w:tblLook w:val="04A0" w:firstRow="1" w:lastRow="0" w:firstColumn="1" w:lastColumn="0" w:noHBand="0" w:noVBand="1"/>
      </w:tblPr>
      <w:tblGrid>
        <w:gridCol w:w="1722"/>
        <w:gridCol w:w="2721"/>
        <w:gridCol w:w="2714"/>
      </w:tblGrid>
      <w:tr w:rsidR="002F6A87" w:rsidRPr="00562177" w14:paraId="6093E3ED" w14:textId="77777777" w:rsidTr="002F6A87">
        <w:trPr>
          <w:jc w:val="center"/>
        </w:trPr>
        <w:tc>
          <w:tcPr>
            <w:tcW w:w="0" w:type="auto"/>
            <w:tcBorders>
              <w:left w:val="nil"/>
              <w:bottom w:val="single" w:sz="4" w:space="0" w:color="auto"/>
              <w:right w:val="nil"/>
            </w:tcBorders>
          </w:tcPr>
          <w:p w14:paraId="0F7809D5" w14:textId="77777777" w:rsidR="002F6A87" w:rsidRPr="00562177" w:rsidRDefault="002F6A87" w:rsidP="002F6A87">
            <w:pPr>
              <w:rPr>
                <w:b/>
                <w:sz w:val="22"/>
              </w:rPr>
            </w:pPr>
            <w:r w:rsidRPr="00562177">
              <w:rPr>
                <w:rFonts w:hint="eastAsia"/>
                <w:b/>
                <w:sz w:val="22"/>
              </w:rPr>
              <w:t>基本步骤</w:t>
            </w:r>
          </w:p>
        </w:tc>
        <w:tc>
          <w:tcPr>
            <w:tcW w:w="0" w:type="auto"/>
            <w:tcBorders>
              <w:left w:val="nil"/>
              <w:bottom w:val="single" w:sz="4" w:space="0" w:color="auto"/>
              <w:right w:val="nil"/>
            </w:tcBorders>
          </w:tcPr>
          <w:p w14:paraId="0B1DF64A" w14:textId="77777777" w:rsidR="002F6A87" w:rsidRPr="00562177" w:rsidRDefault="002F6A87" w:rsidP="002F6A87">
            <w:pPr>
              <w:rPr>
                <w:b/>
                <w:sz w:val="22"/>
              </w:rPr>
            </w:pPr>
            <w:r w:rsidRPr="00562177">
              <w:rPr>
                <w:b/>
                <w:sz w:val="22"/>
              </w:rPr>
              <w:t>EstimatedInput</w:t>
            </w:r>
          </w:p>
        </w:tc>
        <w:tc>
          <w:tcPr>
            <w:tcW w:w="0" w:type="auto"/>
            <w:tcBorders>
              <w:left w:val="nil"/>
              <w:bottom w:val="single" w:sz="4" w:space="0" w:color="auto"/>
              <w:right w:val="nil"/>
            </w:tcBorders>
          </w:tcPr>
          <w:p w14:paraId="177E3A6B" w14:textId="77777777" w:rsidR="002F6A87" w:rsidRPr="00562177" w:rsidRDefault="002F6A87" w:rsidP="002F6A87">
            <w:pPr>
              <w:rPr>
                <w:b/>
                <w:sz w:val="22"/>
              </w:rPr>
            </w:pPr>
            <w:r w:rsidRPr="00562177">
              <w:rPr>
                <w:b/>
                <w:sz w:val="22"/>
              </w:rPr>
              <w:t>EstimatedOutput</w:t>
            </w:r>
          </w:p>
        </w:tc>
      </w:tr>
      <w:tr w:rsidR="002F6A87" w:rsidRPr="00562177" w14:paraId="3597DEA1" w14:textId="77777777" w:rsidTr="002F6A87">
        <w:trPr>
          <w:jc w:val="center"/>
        </w:trPr>
        <w:tc>
          <w:tcPr>
            <w:tcW w:w="0" w:type="auto"/>
            <w:tcBorders>
              <w:left w:val="nil"/>
              <w:bottom w:val="nil"/>
              <w:right w:val="nil"/>
            </w:tcBorders>
            <w:vAlign w:val="center"/>
          </w:tcPr>
          <w:p w14:paraId="249BD8C3" w14:textId="77777777" w:rsidR="002F6A87" w:rsidRPr="00562177" w:rsidRDefault="002F6A87" w:rsidP="002F6A87">
            <w:pPr>
              <w:jc w:val="left"/>
              <w:rPr>
                <w:sz w:val="22"/>
              </w:rPr>
            </w:pPr>
            <m:oMathPara>
              <m:oMathParaPr>
                <m:jc m:val="left"/>
              </m:oMathParaPr>
              <m:oMath>
                <m:r>
                  <w:rPr>
                    <w:rFonts w:ascii="Cambria Math" w:hAnsi="Cambria Math"/>
                    <w:sz w:val="22"/>
                  </w:rPr>
                  <m:t>ma</m:t>
                </m:r>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r>
                  <w:rPr>
                    <w:rFonts w:ascii="Cambria Math" w:hAnsi="Cambria Math"/>
                    <w:sz w:val="22"/>
                  </w:rPr>
                  <m:t>()</m:t>
                </m:r>
              </m:oMath>
            </m:oMathPara>
          </w:p>
        </w:tc>
        <w:tc>
          <w:tcPr>
            <w:tcW w:w="0" w:type="auto"/>
            <w:tcBorders>
              <w:left w:val="nil"/>
              <w:bottom w:val="nil"/>
              <w:right w:val="nil"/>
            </w:tcBorders>
            <w:vAlign w:val="center"/>
          </w:tcPr>
          <w:p w14:paraId="09D76644" w14:textId="77777777" w:rsidR="002F6A87" w:rsidRPr="00562177" w:rsidRDefault="002F6A87" w:rsidP="002F6A87">
            <w:pPr>
              <w:jc w:val="center"/>
              <w:rPr>
                <w:sz w:val="22"/>
              </w:rPr>
            </w:pPr>
            <m:oMathPara>
              <m:oMathParaPr>
                <m:jc m:val="left"/>
              </m:oMathParaPr>
              <m:oMath>
                <m:r>
                  <w:rPr>
                    <w:rFonts w:ascii="Cambria Math" w:hAnsi="Cambria Math"/>
                    <w:sz w:val="22"/>
                  </w:rPr>
                  <m:t>NewInputSpli</m:t>
                </m:r>
                <m:sSub>
                  <m:sSubPr>
                    <m:ctrlPr>
                      <w:rPr>
                        <w:rFonts w:ascii="Cambria Math" w:hAnsi="Cambria Math"/>
                        <w:i/>
                        <w:sz w:val="22"/>
                      </w:rPr>
                    </m:ctrlPr>
                  </m:sSubPr>
                  <m:e>
                    <m:r>
                      <w:rPr>
                        <w:rFonts w:ascii="Cambria Math" w:hAnsi="Cambria Math"/>
                        <w:sz w:val="22"/>
                      </w:rPr>
                      <m:t>t</m:t>
                    </m:r>
                  </m:e>
                  <m:sub>
                    <m:r>
                      <w:rPr>
                        <w:rFonts w:ascii="Cambria Math" w:hAnsi="Cambria Math"/>
                        <w:sz w:val="22"/>
                      </w:rPr>
                      <m:t>i</m:t>
                    </m:r>
                  </m:sub>
                </m:sSub>
                <m:r>
                  <w:rPr>
                    <w:rFonts w:ascii="Cambria Math" w:hAnsi="Cambria Math"/>
                    <w:sz w:val="22"/>
                  </w:rPr>
                  <m:t>(k,v)</m:t>
                </m:r>
              </m:oMath>
            </m:oMathPara>
          </w:p>
        </w:tc>
        <w:tc>
          <w:tcPr>
            <w:tcW w:w="0" w:type="auto"/>
            <w:tcBorders>
              <w:left w:val="nil"/>
              <w:bottom w:val="nil"/>
              <w:right w:val="nil"/>
            </w:tcBorders>
          </w:tcPr>
          <w:p w14:paraId="277B05BD" w14:textId="77777777" w:rsidR="002F6A87" w:rsidRPr="00562177"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p=1</m:t>
                  </m:r>
                </m:sub>
                <m:sup>
                  <m:r>
                    <w:rPr>
                      <w:rFonts w:ascii="Cambria Math" w:hAnsi="Cambria Math"/>
                      <w:sz w:val="22"/>
                    </w:rPr>
                    <m:t>new</m:t>
                  </m:r>
                  <m:sSub>
                    <m:sSubPr>
                      <m:ctrlPr>
                        <w:rPr>
                          <w:rFonts w:ascii="Cambria Math" w:hAnsi="Cambria Math"/>
                          <w:i/>
                          <w:sz w:val="22"/>
                        </w:rPr>
                      </m:ctrlPr>
                    </m:sSubPr>
                    <m:e>
                      <m:r>
                        <w:rPr>
                          <w:rFonts w:ascii="Cambria Math" w:hAnsi="Cambria Math"/>
                          <w:sz w:val="22"/>
                        </w:rPr>
                        <m:t>N</m:t>
                      </m:r>
                    </m:e>
                    <m:sub>
                      <m:r>
                        <w:rPr>
                          <w:rFonts w:ascii="Cambria Math" w:hAnsi="Cambria Math"/>
                          <w:sz w:val="22"/>
                        </w:rPr>
                        <m:t>p</m:t>
                      </m:r>
                    </m:sub>
                  </m:sSub>
                </m:sup>
                <m:e>
                  <m:sSub>
                    <m:sSubPr>
                      <m:ctrlPr>
                        <w:rPr>
                          <w:rFonts w:ascii="Cambria Math" w:hAnsi="Cambria Math"/>
                          <w:i/>
                          <w:sz w:val="22"/>
                        </w:rPr>
                      </m:ctrlPr>
                    </m:sSubPr>
                    <m:e>
                      <m:r>
                        <w:rPr>
                          <w:rFonts w:ascii="Cambria Math" w:hAnsi="Cambria Math"/>
                          <w:sz w:val="22"/>
                        </w:rPr>
                        <m:t>NewP</m:t>
                      </m:r>
                    </m:e>
                    <m:sub>
                      <m:r>
                        <w:rPr>
                          <w:rFonts w:ascii="Cambria Math" w:hAnsi="Cambria Math"/>
                          <w:sz w:val="22"/>
                        </w:rPr>
                        <m:t>ip</m:t>
                      </m:r>
                    </m:sub>
                  </m:sSub>
                  <m:r>
                    <w:rPr>
                      <w:rFonts w:ascii="Cambria Math" w:hAnsi="Cambria Math"/>
                      <w:sz w:val="22"/>
                    </w:rPr>
                    <m:t>(k,v)</m:t>
                  </m:r>
                </m:e>
              </m:nary>
            </m:oMath>
            <w:r w:rsidR="002F6A87" w:rsidRPr="00562177">
              <w:rPr>
                <w:sz w:val="22"/>
              </w:rPr>
              <w:t xml:space="preserve"> </w:t>
            </w:r>
          </w:p>
        </w:tc>
      </w:tr>
      <w:tr w:rsidR="002F6A87" w:rsidRPr="00562177" w14:paraId="4D8E282C" w14:textId="77777777" w:rsidTr="002F6A87">
        <w:trPr>
          <w:trHeight w:val="409"/>
          <w:jc w:val="center"/>
        </w:trPr>
        <w:tc>
          <w:tcPr>
            <w:tcW w:w="0" w:type="auto"/>
            <w:tcBorders>
              <w:top w:val="nil"/>
              <w:left w:val="nil"/>
              <w:bottom w:val="nil"/>
              <w:right w:val="nil"/>
            </w:tcBorders>
            <w:vAlign w:val="center"/>
          </w:tcPr>
          <w:p w14:paraId="1E449E75" w14:textId="77777777" w:rsidR="002F6A87" w:rsidRPr="00562177" w:rsidRDefault="00DC660A" w:rsidP="002F6A87">
            <w:pPr>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groupByKey</m:t>
                    </m:r>
                  </m:e>
                  <m:sub>
                    <m:r>
                      <w:rPr>
                        <w:rFonts w:ascii="Cambria Math" w:hAnsi="Cambria Math"/>
                        <w:sz w:val="22"/>
                      </w:rPr>
                      <m:t>i</m:t>
                    </m:r>
                  </m:sub>
                </m:sSub>
                <m:r>
                  <w:rPr>
                    <w:rFonts w:ascii="Cambria Math" w:hAnsi="Cambria Math"/>
                    <w:sz w:val="22"/>
                  </w:rPr>
                  <m:t>()</m:t>
                </m:r>
              </m:oMath>
            </m:oMathPara>
          </w:p>
        </w:tc>
        <w:tc>
          <w:tcPr>
            <w:tcW w:w="0" w:type="auto"/>
            <w:tcBorders>
              <w:top w:val="nil"/>
              <w:left w:val="nil"/>
              <w:bottom w:val="nil"/>
              <w:right w:val="nil"/>
            </w:tcBorders>
            <w:vAlign w:val="center"/>
          </w:tcPr>
          <w:p w14:paraId="497FAB6C" w14:textId="77777777" w:rsidR="002F6A87" w:rsidRPr="00562177"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m=1</m:t>
                  </m:r>
                </m:sub>
                <m:sup>
                  <m:r>
                    <w:rPr>
                      <w:rFonts w:ascii="Cambria Math" w:hAnsi="Cambria Math"/>
                      <w:sz w:val="22"/>
                    </w:rPr>
                    <m:t>new</m:t>
                  </m:r>
                  <m:sSub>
                    <m:sSubPr>
                      <m:ctrlPr>
                        <w:rPr>
                          <w:rFonts w:ascii="Cambria Math" w:hAnsi="Cambria Math" w:cs="STIXGeneral-Italic"/>
                          <w:i/>
                          <w:sz w:val="22"/>
                        </w:rPr>
                      </m:ctrlPr>
                    </m:sSubPr>
                    <m:e>
                      <m:r>
                        <w:rPr>
                          <w:rFonts w:ascii="Cambria Math" w:hAnsi="Cambria Math" w:cs="STIXGeneral-Italic"/>
                          <w:sz w:val="22"/>
                        </w:rPr>
                        <m:t>N</m:t>
                      </m:r>
                    </m:e>
                    <m:sub>
                      <m:r>
                        <w:rPr>
                          <w:rFonts w:ascii="Cambria Math" w:hAnsi="Cambria Math" w:cs="STIXGeneral-Italic"/>
                          <w:sz w:val="22"/>
                        </w:rPr>
                        <m:t>m</m:t>
                      </m:r>
                    </m:sub>
                  </m:sSub>
                </m:sup>
                <m:e>
                  <m:sSub>
                    <m:sSubPr>
                      <m:ctrlPr>
                        <w:rPr>
                          <w:rFonts w:ascii="Cambria Math" w:hAnsi="Cambria Math"/>
                          <w:i/>
                          <w:sz w:val="22"/>
                        </w:rPr>
                      </m:ctrlPr>
                    </m:sSubPr>
                    <m:e>
                      <m:r>
                        <w:rPr>
                          <w:rFonts w:ascii="Cambria Math" w:hAnsi="Cambria Math"/>
                          <w:sz w:val="22"/>
                        </w:rPr>
                        <m:t>NewP</m:t>
                      </m:r>
                    </m:e>
                    <m:sub>
                      <m:r>
                        <w:rPr>
                          <w:rFonts w:ascii="Cambria Math" w:hAnsi="Cambria Math"/>
                          <w:sz w:val="22"/>
                        </w:rPr>
                        <m:t>mi</m:t>
                      </m:r>
                    </m:sub>
                  </m:sSub>
                  <m:d>
                    <m:dPr>
                      <m:ctrlPr>
                        <w:rPr>
                          <w:rFonts w:ascii="Cambria Math" w:hAnsi="Cambria Math"/>
                          <w:i/>
                          <w:sz w:val="22"/>
                        </w:rPr>
                      </m:ctrlPr>
                    </m:dPr>
                    <m:e>
                      <m:r>
                        <w:rPr>
                          <w:rFonts w:ascii="Cambria Math" w:hAnsi="Cambria Math"/>
                          <w:sz w:val="22"/>
                        </w:rPr>
                        <m:t>k,v</m:t>
                      </m:r>
                    </m:e>
                  </m:d>
                </m:e>
              </m:nary>
            </m:oMath>
            <w:r w:rsidR="002F6A87" w:rsidRPr="00562177">
              <w:rPr>
                <w:sz w:val="22"/>
              </w:rPr>
              <w:t xml:space="preserve"> </w:t>
            </w:r>
          </w:p>
        </w:tc>
        <w:tc>
          <w:tcPr>
            <w:tcW w:w="0" w:type="auto"/>
            <w:tcBorders>
              <w:top w:val="nil"/>
              <w:left w:val="nil"/>
              <w:bottom w:val="nil"/>
              <w:right w:val="nil"/>
            </w:tcBorders>
          </w:tcPr>
          <w:p w14:paraId="41E01B90" w14:textId="77777777" w:rsidR="002F6A87" w:rsidRPr="00562177"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g=1</m:t>
                  </m:r>
                </m:sub>
                <m:sup>
                  <m:sSub>
                    <m:sSubPr>
                      <m:ctrlPr>
                        <w:rPr>
                          <w:rFonts w:ascii="Cambria Math" w:hAnsi="Cambria Math"/>
                          <w:i/>
                          <w:sz w:val="22"/>
                        </w:rPr>
                      </m:ctrlPr>
                    </m:sSubPr>
                    <m:e>
                      <m:r>
                        <w:rPr>
                          <w:rFonts w:ascii="Cambria Math" w:hAnsi="Cambria Math"/>
                          <w:sz w:val="22"/>
                        </w:rPr>
                        <m:t>newN</m:t>
                      </m:r>
                    </m:e>
                    <m:sub>
                      <m:r>
                        <w:rPr>
                          <w:rFonts w:ascii="Cambria Math" w:hAnsi="Cambria Math"/>
                          <w:sz w:val="22"/>
                        </w:rPr>
                        <m:t>k</m:t>
                      </m:r>
                    </m:sub>
                  </m:sSub>
                </m:sup>
                <m:e>
                  <m:sSub>
                    <m:sSubPr>
                      <m:ctrlPr>
                        <w:rPr>
                          <w:rFonts w:ascii="Cambria Math" w:hAnsi="Cambria Math"/>
                          <w:i/>
                          <w:sz w:val="22"/>
                        </w:rPr>
                      </m:ctrlPr>
                    </m:sSubPr>
                    <m:e>
                      <m:r>
                        <w:rPr>
                          <w:rFonts w:ascii="Cambria Math" w:hAnsi="Cambria Math"/>
                          <w:sz w:val="22"/>
                        </w:rPr>
                        <m:t>NewG</m:t>
                      </m:r>
                    </m:e>
                    <m:sub>
                      <m:r>
                        <w:rPr>
                          <w:rFonts w:ascii="Cambria Math" w:hAnsi="Cambria Math"/>
                          <w:sz w:val="22"/>
                        </w:rPr>
                        <m:t>ig</m:t>
                      </m:r>
                    </m:sub>
                  </m:sSub>
                  <m:r>
                    <w:rPr>
                      <w:rFonts w:ascii="Cambria Math" w:hAnsi="Cambria Math"/>
                      <w:sz w:val="22"/>
                    </w:rPr>
                    <m:t>(k,list(v))</m:t>
                  </m:r>
                </m:e>
              </m:nary>
            </m:oMath>
            <w:r w:rsidR="002F6A87" w:rsidRPr="00562177">
              <w:rPr>
                <w:sz w:val="22"/>
              </w:rPr>
              <w:t xml:space="preserve"> </w:t>
            </w:r>
          </w:p>
        </w:tc>
      </w:tr>
      <w:tr w:rsidR="002F6A87" w:rsidRPr="00562177" w14:paraId="4C835D38" w14:textId="77777777" w:rsidTr="002F6A87">
        <w:trPr>
          <w:jc w:val="center"/>
        </w:trPr>
        <w:tc>
          <w:tcPr>
            <w:tcW w:w="0" w:type="auto"/>
            <w:tcBorders>
              <w:top w:val="nil"/>
              <w:left w:val="nil"/>
              <w:right w:val="nil"/>
            </w:tcBorders>
            <w:vAlign w:val="center"/>
          </w:tcPr>
          <w:p w14:paraId="61A7F70D" w14:textId="77777777" w:rsidR="002F6A87" w:rsidRPr="00562177" w:rsidRDefault="00DC660A" w:rsidP="002F6A87">
            <w:pPr>
              <w:jc w:val="left"/>
              <w:rPr>
                <w:sz w:val="22"/>
              </w:rPr>
            </w:pPr>
            <m:oMathPara>
              <m:oMathParaPr>
                <m:jc m:val="left"/>
              </m:oMathParaPr>
              <m:oMath>
                <m:sSub>
                  <m:sSubPr>
                    <m:ctrlPr>
                      <w:rPr>
                        <w:rFonts w:ascii="Cambria Math" w:hAnsi="Cambria Math"/>
                        <w:i/>
                        <w:sz w:val="22"/>
                      </w:rPr>
                    </m:ctrlPr>
                  </m:sSubPr>
                  <m:e>
                    <m:r>
                      <w:rPr>
                        <w:rFonts w:ascii="Cambria Math" w:hAnsi="Cambria Math"/>
                        <w:sz w:val="22"/>
                      </w:rPr>
                      <m:t>reduce</m:t>
                    </m:r>
                  </m:e>
                  <m:sub>
                    <m:r>
                      <w:rPr>
                        <w:rFonts w:ascii="Cambria Math" w:hAnsi="Cambria Math"/>
                        <w:sz w:val="22"/>
                      </w:rPr>
                      <m:t>i</m:t>
                    </m:r>
                  </m:sub>
                </m:sSub>
                <m:r>
                  <w:rPr>
                    <w:rFonts w:ascii="Cambria Math" w:hAnsi="Cambria Math"/>
                    <w:sz w:val="22"/>
                  </w:rPr>
                  <m:t>()</m:t>
                </m:r>
              </m:oMath>
            </m:oMathPara>
          </w:p>
        </w:tc>
        <w:tc>
          <w:tcPr>
            <w:tcW w:w="0" w:type="auto"/>
            <w:tcBorders>
              <w:top w:val="nil"/>
              <w:left w:val="nil"/>
              <w:right w:val="nil"/>
            </w:tcBorders>
          </w:tcPr>
          <w:p w14:paraId="03BD8A1D" w14:textId="77777777" w:rsidR="002F6A87" w:rsidRPr="00562177" w:rsidRDefault="00DC660A" w:rsidP="002F6A87">
            <w:pPr>
              <w:jc w:val="left"/>
              <w:rPr>
                <w:sz w:val="22"/>
              </w:rPr>
            </w:pPr>
            <m:oMath>
              <m:nary>
                <m:naryPr>
                  <m:chr m:val="∑"/>
                  <m:limLoc m:val="undOvr"/>
                  <m:ctrlPr>
                    <w:rPr>
                      <w:rFonts w:ascii="Cambria Math" w:hAnsi="Cambria Math"/>
                      <w:i/>
                      <w:sz w:val="22"/>
                    </w:rPr>
                  </m:ctrlPr>
                </m:naryPr>
                <m:sub>
                  <m:r>
                    <w:rPr>
                      <w:rFonts w:ascii="Cambria Math" w:hAnsi="Cambria Math"/>
                      <w:sz w:val="22"/>
                    </w:rPr>
                    <m:t>g=1</m:t>
                  </m:r>
                </m:sub>
                <m:sup>
                  <m:sSub>
                    <m:sSubPr>
                      <m:ctrlPr>
                        <w:rPr>
                          <w:rFonts w:ascii="Cambria Math" w:hAnsi="Cambria Math"/>
                          <w:i/>
                          <w:sz w:val="22"/>
                        </w:rPr>
                      </m:ctrlPr>
                    </m:sSubPr>
                    <m:e>
                      <m:r>
                        <w:rPr>
                          <w:rFonts w:ascii="Cambria Math" w:hAnsi="Cambria Math"/>
                          <w:sz w:val="22"/>
                        </w:rPr>
                        <m:t>newN</m:t>
                      </m:r>
                    </m:e>
                    <m:sub>
                      <m:r>
                        <w:rPr>
                          <w:rFonts w:ascii="Cambria Math" w:hAnsi="Cambria Math"/>
                          <w:sz w:val="22"/>
                        </w:rPr>
                        <m:t>k</m:t>
                      </m:r>
                    </m:sub>
                  </m:sSub>
                </m:sup>
                <m:e>
                  <m:r>
                    <w:rPr>
                      <w:rFonts w:ascii="Cambria Math" w:hAnsi="Cambria Math"/>
                      <w:sz w:val="22"/>
                    </w:rPr>
                    <m:t>New</m:t>
                  </m:r>
                  <m:sSub>
                    <m:sSubPr>
                      <m:ctrlPr>
                        <w:rPr>
                          <w:rFonts w:ascii="Cambria Math" w:hAnsi="Cambria Math"/>
                          <w:i/>
                          <w:sz w:val="22"/>
                        </w:rPr>
                      </m:ctrlPr>
                    </m:sSubPr>
                    <m:e>
                      <m:r>
                        <w:rPr>
                          <w:rFonts w:ascii="Cambria Math" w:hAnsi="Cambria Math"/>
                          <w:sz w:val="22"/>
                        </w:rPr>
                        <m:t>G</m:t>
                      </m:r>
                    </m:e>
                    <m:sub>
                      <m:r>
                        <w:rPr>
                          <w:rFonts w:ascii="Cambria Math" w:hAnsi="Cambria Math"/>
                          <w:sz w:val="22"/>
                        </w:rPr>
                        <m:t>ig</m:t>
                      </m:r>
                    </m:sub>
                  </m:sSub>
                  <m:r>
                    <w:rPr>
                      <w:rFonts w:ascii="Cambria Math" w:hAnsi="Cambria Math"/>
                      <w:sz w:val="22"/>
                    </w:rPr>
                    <m:t>(k,list(v))</m:t>
                  </m:r>
                </m:e>
              </m:nary>
            </m:oMath>
            <w:r w:rsidR="002F6A87" w:rsidRPr="00562177">
              <w:rPr>
                <w:sz w:val="22"/>
              </w:rPr>
              <w:t xml:space="preserve"> </w:t>
            </w:r>
          </w:p>
        </w:tc>
        <w:tc>
          <w:tcPr>
            <w:tcW w:w="0" w:type="auto"/>
            <w:tcBorders>
              <w:top w:val="nil"/>
              <w:left w:val="nil"/>
              <w:right w:val="nil"/>
            </w:tcBorders>
            <w:vAlign w:val="center"/>
          </w:tcPr>
          <w:p w14:paraId="19682C97" w14:textId="77777777" w:rsidR="002F6A87" w:rsidRPr="00E47C11" w:rsidRDefault="00DC660A" w:rsidP="002F6A87">
            <w:pPr>
              <w:jc w:val="center"/>
              <w:rPr>
                <w:sz w:val="22"/>
              </w:rPr>
            </w:pPr>
            <m:oMathPara>
              <m:oMathParaPr>
                <m:jc m:val="left"/>
              </m:oMathParaPr>
              <m:oMath>
                <m:sSub>
                  <m:sSubPr>
                    <m:ctrlPr>
                      <w:rPr>
                        <w:rFonts w:ascii="Cambria Math" w:hAnsi="Cambria Math"/>
                        <w:i/>
                        <w:sz w:val="22"/>
                      </w:rPr>
                    </m:ctrlPr>
                  </m:sSubPr>
                  <m:e>
                    <m:r>
                      <w:rPr>
                        <w:rFonts w:ascii="Cambria Math" w:hAnsi="Cambria Math"/>
                        <w:sz w:val="22"/>
                      </w:rPr>
                      <m:t>NewRecord</m:t>
                    </m:r>
                  </m:e>
                  <m:sub>
                    <m:r>
                      <w:rPr>
                        <w:rFonts w:ascii="Cambria Math" w:hAnsi="Cambria Math"/>
                        <w:sz w:val="22"/>
                      </w:rPr>
                      <m:t>i</m:t>
                    </m:r>
                  </m:sub>
                </m:sSub>
                <m:r>
                  <w:rPr>
                    <w:rFonts w:ascii="Cambria Math" w:hAnsi="Cambria Math"/>
                    <w:sz w:val="22"/>
                  </w:rPr>
                  <m:t>(k,v)</m:t>
                </m:r>
              </m:oMath>
            </m:oMathPara>
          </w:p>
        </w:tc>
      </w:tr>
    </w:tbl>
    <w:p w14:paraId="0391B8CF" w14:textId="77777777" w:rsidR="00B153CE" w:rsidRPr="00B153CE" w:rsidRDefault="00B153CE" w:rsidP="00B153CE">
      <w:pPr>
        <w:pStyle w:val="a"/>
      </w:pPr>
    </w:p>
    <w:p w14:paraId="0BEB4046" w14:textId="5B7C07FC" w:rsidR="0096653C" w:rsidRDefault="00BD66EE" w:rsidP="0096653C">
      <w:pPr>
        <w:pStyle w:val="a"/>
      </w:pPr>
      <w:r w:rsidRPr="00BD66EE">
        <w:rPr>
          <w:rFonts w:hint="eastAsia"/>
        </w:rPr>
        <w:t>由于应用在大数据集上运行时其配置参数（尤其是</w:t>
      </w:r>
      <w:r w:rsidRPr="00BD66EE">
        <w:rPr>
          <w:rFonts w:hint="eastAsia"/>
        </w:rPr>
        <w:t>partition number</w:t>
      </w:r>
      <w:r w:rsidRPr="00BD66EE">
        <w:rPr>
          <w:rFonts w:hint="eastAsia"/>
        </w:rPr>
        <w:t>）可能改变，也可能会出现数据倾斜（</w:t>
      </w:r>
      <w:r w:rsidRPr="00BD66EE">
        <w:rPr>
          <w:rFonts w:hint="eastAsia"/>
        </w:rPr>
        <w:t>data skew</w:t>
      </w:r>
      <w:r w:rsidRPr="00BD66EE">
        <w:rPr>
          <w:rFonts w:hint="eastAsia"/>
        </w:rPr>
        <w:t>）。因此，我们根据应用在小数据集上运行时表现出的数据流特征（如</w:t>
      </w:r>
      <w:r w:rsidRPr="00BD66EE">
        <w:rPr>
          <w:rFonts w:hint="eastAsia"/>
        </w:rPr>
        <w:t>partition</w:t>
      </w:r>
      <w:r w:rsidRPr="00BD66EE">
        <w:rPr>
          <w:rFonts w:hint="eastAsia"/>
        </w:rPr>
        <w:t>中</w:t>
      </w:r>
      <w:r w:rsidRPr="00BD66EE">
        <w:rPr>
          <w:rFonts w:hint="eastAsia"/>
        </w:rPr>
        <w:t>records</w:t>
      </w:r>
      <w:r w:rsidRPr="00BD66EE">
        <w:rPr>
          <w:rFonts w:hint="eastAsia"/>
        </w:rPr>
        <w:t>的平均和最大个数）来推断其在大数据集上的数据流参数。具体方法是采用平均值＋最大值的方法来估算在大数据集上的数据流参数，估算公式如下：</w:t>
      </w:r>
    </w:p>
    <w:p w14:paraId="7AAFBBA1" w14:textId="77777777" w:rsidR="00BD66EE" w:rsidRDefault="00BD66EE" w:rsidP="0096653C">
      <w:pPr>
        <w:pStyle w:val="a"/>
      </w:pPr>
    </w:p>
    <w:p w14:paraId="5F5FB150" w14:textId="77777777" w:rsidR="00BD66EE" w:rsidRPr="00A8668E" w:rsidRDefault="00BD66EE" w:rsidP="00BD66EE">
      <w:pPr>
        <w:pStyle w:val="BodyText"/>
        <w:jc w:val="left"/>
        <w:rPr>
          <w:b/>
          <w:sz w:val="24"/>
          <w:szCs w:val="24"/>
        </w:rPr>
      </w:pPr>
      <w:r>
        <w:rPr>
          <w:rFonts w:hint="eastAsia"/>
          <w:b/>
          <w:sz w:val="24"/>
          <w:szCs w:val="24"/>
        </w:rPr>
        <w:t xml:space="preserve">Parameter 1: </w:t>
      </w:r>
      <w:r w:rsidRPr="00A8668E">
        <w:rPr>
          <w:b/>
          <w:sz w:val="24"/>
          <w:szCs w:val="24"/>
        </w:rPr>
        <w:t>map()</w:t>
      </w:r>
      <w:r w:rsidRPr="00A8668E">
        <w:rPr>
          <w:rFonts w:hint="eastAsia"/>
          <w:b/>
          <w:sz w:val="24"/>
          <w:szCs w:val="24"/>
        </w:rPr>
        <w:t>的输入数据（平均值与最大值）：</w:t>
      </w:r>
    </w:p>
    <w:p w14:paraId="7522247F" w14:textId="77777777" w:rsidR="00BD66EE" w:rsidRPr="00A8668E" w:rsidRDefault="00BD66EE" w:rsidP="00BD66EE">
      <w:pPr>
        <w:pStyle w:val="BodyText"/>
        <w:ind w:firstLine="440"/>
        <w:jc w:val="left"/>
        <w:rPr>
          <w:sz w:val="22"/>
        </w:rPr>
      </w:pPr>
      <m:oMathPara>
        <m:oMathParaPr>
          <m:jc m:val="left"/>
        </m:oMathParaPr>
        <m:oMath>
          <m:r>
            <w:rPr>
              <w:rFonts w:ascii="Cambria Math" w:hAnsi="Cambria Math"/>
              <w:sz w:val="22"/>
            </w:rPr>
            <m:t>avg(NewInputSpli</m:t>
          </m:r>
          <m:sSub>
            <m:sSubPr>
              <m:ctrlPr>
                <w:rPr>
                  <w:rFonts w:ascii="Cambria Math" w:hAnsi="Cambria Math"/>
                  <w:i/>
                  <w:sz w:val="22"/>
                </w:rPr>
              </m:ctrlPr>
            </m:sSubPr>
            <m:e>
              <m:r>
                <w:rPr>
                  <w:rFonts w:ascii="Cambria Math" w:hAnsi="Cambria Math"/>
                  <w:sz w:val="22"/>
                </w:rPr>
                <m:t>t</m:t>
              </m:r>
            </m:e>
            <m:sub>
              <m:r>
                <w:rPr>
                  <w:rFonts w:ascii="Cambria Math" w:hAnsi="Cambria Math"/>
                  <w:sz w:val="22"/>
                </w:rPr>
                <m:t>i</m:t>
              </m:r>
            </m:sub>
          </m:sSub>
          <m:d>
            <m:dPr>
              <m:ctrlPr>
                <w:rPr>
                  <w:rFonts w:ascii="Cambria Math" w:hAnsi="Cambria Math"/>
                  <w:i/>
                  <w:sz w:val="22"/>
                </w:rPr>
              </m:ctrlPr>
            </m:dPr>
            <m:e>
              <m:r>
                <w:rPr>
                  <w:rFonts w:ascii="Cambria Math" w:hAnsi="Cambria Math"/>
                  <w:sz w:val="22"/>
                </w:rPr>
                <m:t>k, v</m:t>
              </m:r>
            </m:e>
          </m:d>
          <m:r>
            <w:rPr>
              <w:rFonts w:ascii="Cambria Math" w:hAnsi="Cambria Math"/>
              <w:sz w:val="22"/>
            </w:rPr>
            <m:t>)=</m:t>
          </m:r>
          <m:f>
            <m:fPr>
              <m:ctrlPr>
                <w:rPr>
                  <w:rFonts w:ascii="Cambria Math" w:hAnsi="Cambria Math"/>
                  <w:i/>
                  <w:sz w:val="22"/>
                </w:rPr>
              </m:ctrlPr>
            </m:fPr>
            <m:num>
              <m:r>
                <w:rPr>
                  <w:rFonts w:ascii="Cambria Math" w:hAnsi="Cambria Math"/>
                  <w:sz w:val="22"/>
                </w:rPr>
                <m:t>New input split size</m:t>
              </m:r>
            </m:num>
            <m:den>
              <m:r>
                <w:rPr>
                  <w:rFonts w:ascii="Cambria Math" w:hAnsi="Cambria Math"/>
                  <w:sz w:val="22"/>
                </w:rPr>
                <m:t>input split size</m:t>
              </m:r>
            </m:den>
          </m:f>
          <m:r>
            <w:rPr>
              <w:rFonts w:ascii="Cambria Math" w:hAnsi="Cambria Math"/>
              <w:sz w:val="22"/>
            </w:rPr>
            <m:t>*av</m:t>
          </m:r>
          <m:sSub>
            <m:sSubPr>
              <m:ctrlPr>
                <w:rPr>
                  <w:rFonts w:ascii="Cambria Math" w:hAnsi="Cambria Math"/>
                  <w:i/>
                  <w:sz w:val="22"/>
                </w:rPr>
              </m:ctrlPr>
            </m:sSubPr>
            <m:e>
              <m:r>
                <w:rPr>
                  <w:rFonts w:ascii="Cambria Math" w:hAnsi="Cambria Math"/>
                  <w:sz w:val="22"/>
                </w:rPr>
                <m:t>g</m:t>
              </m:r>
            </m:e>
            <m:sub>
              <m:r>
                <w:rPr>
                  <w:rFonts w:ascii="Cambria Math" w:hAnsi="Cambria Math"/>
                  <w:sz w:val="22"/>
                </w:rPr>
                <m:t>1</m:t>
              </m:r>
              <m:r>
                <w:rPr>
                  <w:rFonts w:ascii="Cambria Math" w:hAnsi="Cambria Math" w:hint="eastAsia"/>
                  <w:sz w:val="22"/>
                </w:rPr>
                <m:t>≤</m:t>
              </m:r>
              <m:r>
                <w:rPr>
                  <w:rFonts w:ascii="Cambria Math" w:hAnsi="Cambria Math"/>
                  <w:sz w:val="22"/>
                </w:rPr>
                <m:t>i</m:t>
              </m:r>
              <m:r>
                <w:rPr>
                  <w:rFonts w:ascii="Cambria Math" w:hAnsi="Cambria Math" w:hint="eastAsia"/>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b>
          </m:sSub>
          <m:r>
            <w:rPr>
              <w:rFonts w:ascii="Cambria Math" w:hAnsi="Cambria Math"/>
              <w:sz w:val="22"/>
            </w:rPr>
            <m:t>(map input record</m:t>
          </m:r>
          <m:sSub>
            <m:sSubPr>
              <m:ctrlPr>
                <w:rPr>
                  <w:rFonts w:ascii="Cambria Math" w:hAnsi="Cambria Math"/>
                  <w:i/>
                  <w:sz w:val="22"/>
                </w:rPr>
              </m:ctrlPr>
            </m:sSubPr>
            <m:e>
              <m:r>
                <w:rPr>
                  <w:rFonts w:ascii="Cambria Math" w:hAnsi="Cambria Math"/>
                  <w:sz w:val="22"/>
                </w:rPr>
                <m:t>s</m:t>
              </m:r>
            </m:e>
            <m:sub>
              <m:r>
                <w:rPr>
                  <w:rFonts w:ascii="Cambria Math" w:hAnsi="Cambria Math"/>
                  <w:sz w:val="22"/>
                </w:rPr>
                <m:t>i</m:t>
              </m:r>
            </m:sub>
          </m:sSub>
          <m:r>
            <w:rPr>
              <w:rFonts w:ascii="Cambria Math" w:hAnsi="Cambria Math"/>
              <w:sz w:val="22"/>
            </w:rPr>
            <m:t>)</m:t>
          </m:r>
        </m:oMath>
      </m:oMathPara>
    </w:p>
    <w:p w14:paraId="39DF258E" w14:textId="77777777" w:rsidR="00BD66EE" w:rsidRPr="00A8668E" w:rsidRDefault="00BD66EE" w:rsidP="00BD66EE">
      <w:pPr>
        <w:pStyle w:val="BodyText"/>
        <w:ind w:firstLine="440"/>
        <w:jc w:val="left"/>
        <w:rPr>
          <w:sz w:val="24"/>
          <w:szCs w:val="24"/>
        </w:rPr>
      </w:pPr>
      <m:oMathPara>
        <m:oMathParaPr>
          <m:jc m:val="left"/>
        </m:oMathParaPr>
        <m:oMath>
          <m:r>
            <m:rPr>
              <m:sty m:val="p"/>
            </m:rPr>
            <w:rPr>
              <w:rFonts w:ascii="Cambria Math" w:hAnsi="Cambria Math"/>
              <w:sz w:val="22"/>
            </w:rPr>
            <m:t>max⁡</m:t>
          </m:r>
          <m:r>
            <w:rPr>
              <w:rFonts w:ascii="Cambria Math" w:hAnsi="Cambria Math"/>
              <w:sz w:val="22"/>
            </w:rPr>
            <m:t>(NewInputSpli</m:t>
          </m:r>
          <m:sSub>
            <m:sSubPr>
              <m:ctrlPr>
                <w:rPr>
                  <w:rFonts w:ascii="Cambria Math" w:hAnsi="Cambria Math"/>
                  <w:i/>
                  <w:sz w:val="22"/>
                </w:rPr>
              </m:ctrlPr>
            </m:sSubPr>
            <m:e>
              <m:r>
                <w:rPr>
                  <w:rFonts w:ascii="Cambria Math" w:hAnsi="Cambria Math"/>
                  <w:sz w:val="22"/>
                </w:rPr>
                <m:t>t</m:t>
              </m:r>
            </m:e>
            <m:sub>
              <m:r>
                <w:rPr>
                  <w:rFonts w:ascii="Cambria Math" w:hAnsi="Cambria Math"/>
                  <w:sz w:val="22"/>
                </w:rPr>
                <m:t>i</m:t>
              </m:r>
            </m:sub>
          </m:sSub>
          <m:d>
            <m:dPr>
              <m:ctrlPr>
                <w:rPr>
                  <w:rFonts w:ascii="Cambria Math" w:hAnsi="Cambria Math"/>
                  <w:i/>
                  <w:sz w:val="22"/>
                </w:rPr>
              </m:ctrlPr>
            </m:dPr>
            <m:e>
              <m:r>
                <w:rPr>
                  <w:rFonts w:ascii="Cambria Math" w:hAnsi="Cambria Math"/>
                  <w:sz w:val="22"/>
                </w:rPr>
                <m:t>k, v</m:t>
              </m:r>
            </m:e>
          </m:d>
          <m:r>
            <w:rPr>
              <w:rFonts w:ascii="Cambria Math" w:hAnsi="Cambria Math"/>
              <w:sz w:val="22"/>
            </w:rPr>
            <m:t>)=</m:t>
          </m:r>
          <m:f>
            <m:fPr>
              <m:ctrlPr>
                <w:rPr>
                  <w:rFonts w:ascii="Cambria Math" w:hAnsi="Cambria Math"/>
                  <w:i/>
                  <w:sz w:val="22"/>
                </w:rPr>
              </m:ctrlPr>
            </m:fPr>
            <m:num>
              <m:r>
                <w:rPr>
                  <w:rFonts w:ascii="Cambria Math" w:hAnsi="Cambria Math"/>
                  <w:sz w:val="22"/>
                </w:rPr>
                <m:t>New input split size</m:t>
              </m:r>
            </m:num>
            <m:den>
              <m:r>
                <w:rPr>
                  <w:rFonts w:ascii="Cambria Math" w:hAnsi="Cambria Math"/>
                  <w:sz w:val="22"/>
                </w:rPr>
                <m:t>input split size</m:t>
              </m:r>
            </m:den>
          </m:f>
          <m:r>
            <w:rPr>
              <w:rFonts w:ascii="Cambria Math" w:hAnsi="Cambria Math"/>
              <w:sz w:val="22"/>
            </w:rPr>
            <m:t>*</m:t>
          </m:r>
          <m:sSub>
            <m:sSubPr>
              <m:ctrlPr>
                <w:rPr>
                  <w:rFonts w:ascii="Cambria Math" w:hAnsi="Cambria Math"/>
                  <w:i/>
                  <w:sz w:val="22"/>
                </w:rPr>
              </m:ctrlPr>
            </m:sSubPr>
            <m:e>
              <m:r>
                <w:rPr>
                  <w:rFonts w:ascii="Cambria Math" w:hAnsi="Cambria Math"/>
                  <w:sz w:val="22"/>
                </w:rPr>
                <m:t>max</m:t>
              </m:r>
            </m:e>
            <m:sub>
              <m:r>
                <w:rPr>
                  <w:rFonts w:ascii="Cambria Math" w:hAnsi="Cambria Math"/>
                  <w:sz w:val="22"/>
                </w:rPr>
                <m:t>1</m:t>
              </m:r>
              <m:r>
                <w:rPr>
                  <w:rFonts w:ascii="Cambria Math" w:hAnsi="Cambria Math" w:hint="eastAsia"/>
                  <w:sz w:val="22"/>
                </w:rPr>
                <m:t>≤</m:t>
              </m:r>
              <m:r>
                <w:rPr>
                  <w:rFonts w:ascii="Cambria Math" w:hAnsi="Cambria Math"/>
                  <w:sz w:val="22"/>
                </w:rPr>
                <m:t>i</m:t>
              </m:r>
              <m:r>
                <w:rPr>
                  <w:rFonts w:ascii="Cambria Math" w:hAnsi="Cambria Math" w:hint="eastAsia"/>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b>
          </m:sSub>
          <m:r>
            <w:rPr>
              <w:rFonts w:ascii="Cambria Math" w:hAnsi="Cambria Math"/>
              <w:sz w:val="22"/>
            </w:rPr>
            <m:t>(map input record</m:t>
          </m:r>
          <m:sSub>
            <m:sSubPr>
              <m:ctrlPr>
                <w:rPr>
                  <w:rFonts w:ascii="Cambria Math" w:hAnsi="Cambria Math"/>
                  <w:i/>
                  <w:sz w:val="22"/>
                </w:rPr>
              </m:ctrlPr>
            </m:sSubPr>
            <m:e>
              <m:r>
                <w:rPr>
                  <w:rFonts w:ascii="Cambria Math" w:hAnsi="Cambria Math"/>
                  <w:sz w:val="22"/>
                </w:rPr>
                <m:t>s</m:t>
              </m:r>
            </m:e>
            <m:sub>
              <m:r>
                <w:rPr>
                  <w:rFonts w:ascii="Cambria Math" w:hAnsi="Cambria Math"/>
                  <w:sz w:val="22"/>
                </w:rPr>
                <m:t>i</m:t>
              </m:r>
            </m:sub>
          </m:sSub>
          <m:r>
            <w:rPr>
              <w:rFonts w:ascii="Cambria Math" w:hAnsi="Cambria Math"/>
              <w:sz w:val="22"/>
            </w:rPr>
            <m:t>)</m:t>
          </m:r>
        </m:oMath>
      </m:oMathPara>
    </w:p>
    <w:p w14:paraId="40B09785" w14:textId="77777777" w:rsidR="00BD66EE" w:rsidRPr="003B2F3B" w:rsidRDefault="00BD66EE" w:rsidP="00BD66EE">
      <w:pPr>
        <w:rPr>
          <w:sz w:val="20"/>
        </w:rPr>
      </w:pPr>
    </w:p>
    <w:p w14:paraId="51B1A879" w14:textId="77777777" w:rsidR="00BD66EE" w:rsidRPr="00A8668E" w:rsidRDefault="00BD66EE" w:rsidP="00BD66EE">
      <w:pPr>
        <w:pStyle w:val="BodyText"/>
        <w:jc w:val="left"/>
        <w:rPr>
          <w:b/>
          <w:sz w:val="24"/>
          <w:szCs w:val="24"/>
        </w:rPr>
      </w:pPr>
      <w:r>
        <w:rPr>
          <w:rFonts w:hint="eastAsia"/>
          <w:b/>
          <w:sz w:val="24"/>
          <w:szCs w:val="24"/>
        </w:rPr>
        <w:t xml:space="preserve">Parameter </w:t>
      </w:r>
      <w:r>
        <w:rPr>
          <w:b/>
          <w:sz w:val="24"/>
          <w:szCs w:val="24"/>
        </w:rPr>
        <w:t>2</w:t>
      </w:r>
      <w:r>
        <w:rPr>
          <w:rFonts w:hint="eastAsia"/>
          <w:b/>
          <w:sz w:val="24"/>
          <w:szCs w:val="24"/>
        </w:rPr>
        <w:t xml:space="preserve">: </w:t>
      </w:r>
      <w:r w:rsidRPr="00A8668E">
        <w:rPr>
          <w:rFonts w:hint="eastAsia"/>
          <w:b/>
          <w:sz w:val="24"/>
          <w:szCs w:val="24"/>
        </w:rPr>
        <w:t>map()</w:t>
      </w:r>
      <w:r w:rsidRPr="00A8668E">
        <w:rPr>
          <w:rFonts w:hint="eastAsia"/>
          <w:b/>
          <w:sz w:val="24"/>
          <w:szCs w:val="24"/>
        </w:rPr>
        <w:t>的输出的</w:t>
      </w:r>
      <w:r w:rsidRPr="00A8668E">
        <w:rPr>
          <w:rFonts w:hint="eastAsia"/>
          <w:b/>
          <w:sz w:val="24"/>
          <w:szCs w:val="24"/>
        </w:rPr>
        <w:t>partition</w:t>
      </w:r>
      <w:r w:rsidRPr="00A8668E">
        <w:rPr>
          <w:rFonts w:hint="eastAsia"/>
          <w:b/>
          <w:sz w:val="24"/>
          <w:szCs w:val="24"/>
        </w:rPr>
        <w:t>大小（平均值与最大值）：</w:t>
      </w:r>
    </w:p>
    <w:p w14:paraId="27991E06" w14:textId="77777777" w:rsidR="00BD66EE" w:rsidRPr="00A8668E" w:rsidRDefault="00DC660A" w:rsidP="00BD66EE">
      <w:pPr>
        <w:rPr>
          <w:sz w:val="22"/>
        </w:rPr>
      </w:pPr>
      <m:oMathPara>
        <m:oMathParaPr>
          <m:jc m:val="left"/>
        </m:oMathParaPr>
        <m:oMath>
          <m:sSub>
            <m:sSubPr>
              <m:ctrlPr>
                <w:rPr>
                  <w:rFonts w:ascii="Cambria Math" w:hAnsi="Cambria Math"/>
                  <w:i/>
                  <w:sz w:val="22"/>
                </w:rPr>
              </m:ctrlPr>
            </m:sSubPr>
            <m:e>
              <m:r>
                <w:rPr>
                  <w:rFonts w:ascii="Cambria Math" w:hAnsi="Cambria Math"/>
                  <w:sz w:val="22"/>
                </w:rPr>
                <m:t>avg(NewP</m:t>
              </m:r>
            </m:e>
            <m:sub>
              <m:r>
                <w:rPr>
                  <w:rFonts w:ascii="Cambria Math" w:hAnsi="Cambria Math"/>
                  <w:sz w:val="22"/>
                </w:rPr>
                <m:t>ip</m:t>
              </m:r>
            </m:sub>
          </m:sSub>
          <m:d>
            <m:dPr>
              <m:ctrlPr>
                <w:rPr>
                  <w:rFonts w:ascii="Cambria Math" w:hAnsi="Cambria Math"/>
                  <w:i/>
                  <w:sz w:val="22"/>
                </w:rPr>
              </m:ctrlPr>
            </m:dPr>
            <m:e>
              <m:r>
                <w:rPr>
                  <w:rFonts w:ascii="Cambria Math" w:hAnsi="Cambria Math"/>
                  <w:sz w:val="22"/>
                </w:rPr>
                <m:t>k,v</m:t>
              </m:r>
            </m:e>
          </m:d>
          <m:r>
            <w:rPr>
              <w:rFonts w:ascii="Cambria Math" w:hAnsi="Cambria Math"/>
              <w:sz w:val="22"/>
            </w:rPr>
            <m:t>)=</m:t>
          </m:r>
          <m:f>
            <m:fPr>
              <m:ctrlPr>
                <w:rPr>
                  <w:rFonts w:ascii="Cambria Math" w:hAnsi="Cambria Math"/>
                  <w:i/>
                  <w:sz w:val="22"/>
                </w:rPr>
              </m:ctrlPr>
            </m:fPr>
            <m:num>
              <m:r>
                <w:rPr>
                  <w:rFonts w:ascii="Cambria Math" w:hAnsi="Cambria Math"/>
                  <w:sz w:val="22"/>
                </w:rPr>
                <m:t>NewInputSplit</m:t>
              </m:r>
              <m:d>
                <m:dPr>
                  <m:ctrlPr>
                    <w:rPr>
                      <w:rFonts w:ascii="Cambria Math" w:hAnsi="Cambria Math"/>
                      <w:i/>
                      <w:sz w:val="22"/>
                    </w:rPr>
                  </m:ctrlPr>
                </m:dPr>
                <m:e>
                  <m:r>
                    <w:rPr>
                      <w:rFonts w:ascii="Cambria Math" w:hAnsi="Cambria Math"/>
                      <w:sz w:val="22"/>
                    </w:rPr>
                    <m:t>k, v</m:t>
                  </m:r>
                </m:e>
              </m:d>
              <m:r>
                <w:rPr>
                  <w:rFonts w:ascii="Cambria Math" w:hAnsi="Cambria Math"/>
                  <w:sz w:val="22"/>
                </w:rPr>
                <m:t>*av</m:t>
              </m:r>
              <m:sSub>
                <m:sSubPr>
                  <m:ctrlPr>
                    <w:rPr>
                      <w:rFonts w:ascii="Cambria Math" w:hAnsi="Cambria Math"/>
                      <w:i/>
                      <w:sz w:val="22"/>
                    </w:rPr>
                  </m:ctrlPr>
                </m:sSubPr>
                <m:e>
                  <m:r>
                    <w:rPr>
                      <w:rFonts w:ascii="Cambria Math" w:hAnsi="Cambria Math"/>
                      <w:sz w:val="22"/>
                    </w:rPr>
                    <m:t>g</m:t>
                  </m:r>
                </m:e>
                <m:sub>
                  <m:r>
                    <w:rPr>
                      <w:rFonts w:ascii="Cambria Math" w:hAnsi="Cambria Math"/>
                      <w:sz w:val="22"/>
                    </w:rPr>
                    <m:t>1</m:t>
                  </m:r>
                  <m:r>
                    <w:rPr>
                      <w:rFonts w:ascii="Cambria Math" w:hAnsi="Cambria Math" w:hint="eastAsia"/>
                      <w:sz w:val="22"/>
                    </w:rPr>
                    <m:t>≤</m:t>
                  </m:r>
                  <m:r>
                    <w:rPr>
                      <w:rFonts w:ascii="Cambria Math" w:hAnsi="Cambria Math"/>
                      <w:sz w:val="22"/>
                    </w:rPr>
                    <m:t>i</m:t>
                  </m:r>
                  <m:r>
                    <w:rPr>
                      <w:rFonts w:ascii="Cambria Math" w:hAnsi="Cambria Math" w:hint="eastAsia"/>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d>
            </m:num>
            <m:den>
              <m:r>
                <w:rPr>
                  <w:rFonts w:ascii="Cambria Math" w:hAnsi="Cambria Math"/>
                  <w:sz w:val="22"/>
                </w:rPr>
                <m:t>new</m:t>
              </m:r>
              <m:sSub>
                <m:sSubPr>
                  <m:ctrlPr>
                    <w:rPr>
                      <w:rFonts w:ascii="Cambria Math" w:hAnsi="Cambria Math"/>
                      <w:i/>
                      <w:sz w:val="22"/>
                    </w:rPr>
                  </m:ctrlPr>
                </m:sSubPr>
                <m:e>
                  <m:r>
                    <w:rPr>
                      <w:rFonts w:ascii="Cambria Math" w:hAnsi="Cambria Math"/>
                      <w:sz w:val="22"/>
                    </w:rPr>
                    <m:t>N</m:t>
                  </m:r>
                </m:e>
                <m:sub>
                  <m:r>
                    <w:rPr>
                      <w:rFonts w:ascii="Cambria Math" w:hAnsi="Cambria Math"/>
                      <w:sz w:val="22"/>
                    </w:rPr>
                    <m:t>p</m:t>
                  </m:r>
                </m:sub>
              </m:sSub>
            </m:den>
          </m:f>
        </m:oMath>
      </m:oMathPara>
    </w:p>
    <w:p w14:paraId="38218D85" w14:textId="77777777" w:rsidR="00BD66EE" w:rsidRPr="00846487" w:rsidRDefault="00DC660A" w:rsidP="00BD66EE">
      <w:pPr>
        <w:rPr>
          <w:sz w:val="22"/>
        </w:rPr>
      </w:pPr>
      <m:oMathPara>
        <m:oMathParaPr>
          <m:jc m:val="left"/>
        </m:oMathParaPr>
        <m:oMath>
          <m:sSub>
            <m:sSubPr>
              <m:ctrlPr>
                <w:rPr>
                  <w:rFonts w:ascii="Cambria Math" w:hAnsi="Cambria Math"/>
                  <w:i/>
                  <w:sz w:val="22"/>
                </w:rPr>
              </m:ctrlPr>
            </m:sSubPr>
            <m:e>
              <m:r>
                <m:rPr>
                  <m:sty m:val="p"/>
                </m:rPr>
                <w:rPr>
                  <w:rFonts w:ascii="Cambria Math" w:hAnsi="Cambria Math"/>
                  <w:sz w:val="22"/>
                </w:rPr>
                <m:t>max⁡</m:t>
              </m:r>
              <m:r>
                <w:rPr>
                  <w:rFonts w:ascii="Cambria Math" w:hAnsi="Cambria Math"/>
                  <w:sz w:val="22"/>
                </w:rPr>
                <m:t>(NewP</m:t>
              </m:r>
            </m:e>
            <m:sub>
              <m:r>
                <w:rPr>
                  <w:rFonts w:ascii="Cambria Math" w:hAnsi="Cambria Math"/>
                  <w:sz w:val="22"/>
                </w:rPr>
                <m:t>ip</m:t>
              </m:r>
            </m:sub>
          </m:sSub>
          <m:d>
            <m:dPr>
              <m:ctrlPr>
                <w:rPr>
                  <w:rFonts w:ascii="Cambria Math" w:hAnsi="Cambria Math"/>
                  <w:i/>
                  <w:sz w:val="22"/>
                </w:rPr>
              </m:ctrlPr>
            </m:dPr>
            <m:e>
              <m:r>
                <w:rPr>
                  <w:rFonts w:ascii="Cambria Math" w:hAnsi="Cambria Math"/>
                  <w:sz w:val="22"/>
                </w:rPr>
                <m:t>k,v</m:t>
              </m:r>
            </m:e>
          </m:d>
          <m:r>
            <w:rPr>
              <w:rFonts w:ascii="Cambria Math" w:hAnsi="Cambria Math"/>
              <w:sz w:val="22"/>
            </w:rPr>
            <m:t>)=</m:t>
          </m:r>
          <m:f>
            <m:fPr>
              <m:ctrlPr>
                <w:rPr>
                  <w:rFonts w:ascii="Cambria Math" w:hAnsi="Cambria Math"/>
                  <w:i/>
                  <w:sz w:val="22"/>
                </w:rPr>
              </m:ctrlPr>
            </m:fPr>
            <m:num>
              <m:r>
                <w:rPr>
                  <w:rFonts w:ascii="Cambria Math" w:hAnsi="Cambria Math"/>
                  <w:sz w:val="22"/>
                </w:rPr>
                <m:t>NewInputSplit</m:t>
              </m:r>
              <m:d>
                <m:dPr>
                  <m:ctrlPr>
                    <w:rPr>
                      <w:rFonts w:ascii="Cambria Math" w:hAnsi="Cambria Math"/>
                      <w:i/>
                      <w:sz w:val="22"/>
                    </w:rPr>
                  </m:ctrlPr>
                </m:dPr>
                <m:e>
                  <m:r>
                    <w:rPr>
                      <w:rFonts w:ascii="Cambria Math" w:hAnsi="Cambria Math"/>
                      <w:sz w:val="22"/>
                    </w:rPr>
                    <m:t>k, v</m:t>
                  </m:r>
                </m:e>
              </m:d>
              <m:r>
                <w:rPr>
                  <w:rFonts w:ascii="Cambria Math" w:hAnsi="Cambria Math"/>
                  <w:sz w:val="22"/>
                </w:rPr>
                <m:t>*</m:t>
              </m:r>
              <m:sSub>
                <m:sSubPr>
                  <m:ctrlPr>
                    <w:rPr>
                      <w:rFonts w:ascii="Cambria Math" w:hAnsi="Cambria Math"/>
                      <w:i/>
                      <w:sz w:val="22"/>
                    </w:rPr>
                  </m:ctrlPr>
                </m:sSubPr>
                <m:e>
                  <m:r>
                    <m:rPr>
                      <m:sty m:val="p"/>
                    </m:rPr>
                    <w:rPr>
                      <w:rFonts w:ascii="Cambria Math" w:hAnsi="Cambria Math"/>
                      <w:sz w:val="22"/>
                    </w:rPr>
                    <m:t>max</m:t>
                  </m:r>
                  <m:r>
                    <w:rPr>
                      <w:rFonts w:ascii="Cambria Math" w:hAnsi="Cambria Math"/>
                      <w:sz w:val="22"/>
                    </w:rPr>
                    <m:t xml:space="preserve"> </m:t>
                  </m:r>
                </m:e>
                <m:sub>
                  <m:r>
                    <w:rPr>
                      <w:rFonts w:ascii="Cambria Math" w:hAnsi="Cambria Math"/>
                      <w:sz w:val="22"/>
                    </w:rPr>
                    <m:t>1</m:t>
                  </m:r>
                  <m:r>
                    <w:rPr>
                      <w:rFonts w:ascii="Cambria Math" w:hAnsi="Cambria Math" w:hint="eastAsia"/>
                      <w:sz w:val="22"/>
                    </w:rPr>
                    <m:t>≤</m:t>
                  </m:r>
                  <m:r>
                    <w:rPr>
                      <w:rFonts w:ascii="Cambria Math" w:hAnsi="Cambria Math"/>
                      <w:sz w:val="22"/>
                    </w:rPr>
                    <m:t>i</m:t>
                  </m:r>
                  <m:r>
                    <w:rPr>
                      <w:rFonts w:ascii="Cambria Math" w:hAnsi="Cambria Math" w:hint="eastAsia"/>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r</m:t>
                      </m:r>
                    </m:e>
                    <m:sub>
                      <m:r>
                        <w:rPr>
                          <w:rFonts w:ascii="Cambria Math" w:hAnsi="Cambria Math"/>
                          <w:sz w:val="22"/>
                        </w:rPr>
                        <m:t>i</m:t>
                      </m:r>
                    </m:sub>
                  </m:sSub>
                </m:e>
              </m:d>
            </m:num>
            <m:den>
              <m:r>
                <w:rPr>
                  <w:rFonts w:ascii="Cambria Math" w:hAnsi="Cambria Math"/>
                  <w:sz w:val="22"/>
                </w:rPr>
                <m:t>new</m:t>
              </m:r>
              <m:sSub>
                <m:sSubPr>
                  <m:ctrlPr>
                    <w:rPr>
                      <w:rFonts w:ascii="Cambria Math" w:hAnsi="Cambria Math"/>
                      <w:i/>
                      <w:sz w:val="22"/>
                    </w:rPr>
                  </m:ctrlPr>
                </m:sSubPr>
                <m:e>
                  <m:r>
                    <w:rPr>
                      <w:rFonts w:ascii="Cambria Math" w:hAnsi="Cambria Math"/>
                      <w:sz w:val="22"/>
                    </w:rPr>
                    <m:t>N</m:t>
                  </m:r>
                </m:e>
                <m:sub>
                  <m:r>
                    <w:rPr>
                      <w:rFonts w:ascii="Cambria Math" w:hAnsi="Cambria Math"/>
                      <w:sz w:val="22"/>
                    </w:rPr>
                    <m:t>p</m:t>
                  </m:r>
                </m:sub>
              </m:sSub>
            </m:den>
          </m:f>
        </m:oMath>
      </m:oMathPara>
    </w:p>
    <w:p w14:paraId="7A3EE9C6" w14:textId="77777777" w:rsidR="00BD66EE" w:rsidRPr="00A8668E" w:rsidRDefault="00BD66EE" w:rsidP="00BD66EE">
      <w:pPr>
        <w:rPr>
          <w:sz w:val="20"/>
        </w:rPr>
      </w:pPr>
    </w:p>
    <w:p w14:paraId="5A9B558D" w14:textId="77777777" w:rsidR="00BD66EE" w:rsidRPr="00A8668E" w:rsidRDefault="00BD66EE" w:rsidP="00BD66EE">
      <w:pPr>
        <w:pStyle w:val="BodyText"/>
        <w:jc w:val="left"/>
        <w:rPr>
          <w:b/>
          <w:sz w:val="24"/>
          <w:szCs w:val="24"/>
        </w:rPr>
      </w:pPr>
      <w:r>
        <w:rPr>
          <w:rFonts w:hint="eastAsia"/>
          <w:b/>
          <w:sz w:val="24"/>
          <w:szCs w:val="24"/>
        </w:rPr>
        <w:t xml:space="preserve">Parameter </w:t>
      </w:r>
      <w:r>
        <w:rPr>
          <w:b/>
          <w:sz w:val="24"/>
          <w:szCs w:val="24"/>
        </w:rPr>
        <w:t>3</w:t>
      </w:r>
      <w:r>
        <w:rPr>
          <w:rFonts w:hint="eastAsia"/>
          <w:b/>
          <w:sz w:val="24"/>
          <w:szCs w:val="24"/>
        </w:rPr>
        <w:t xml:space="preserve">: </w:t>
      </w:r>
      <w:r w:rsidRPr="00A8668E">
        <w:rPr>
          <w:rFonts w:hint="eastAsia"/>
          <w:b/>
          <w:sz w:val="24"/>
          <w:szCs w:val="24"/>
        </w:rPr>
        <w:t>mapper</w:t>
      </w:r>
      <w:r w:rsidRPr="00A8668E">
        <w:rPr>
          <w:rFonts w:hint="eastAsia"/>
          <w:b/>
          <w:sz w:val="24"/>
          <w:szCs w:val="24"/>
        </w:rPr>
        <w:t>个数：</w:t>
      </w:r>
    </w:p>
    <w:p w14:paraId="142DEF8C" w14:textId="77777777" w:rsidR="00BD66EE" w:rsidRPr="00A8668E" w:rsidRDefault="00BD66EE" w:rsidP="00BD66EE">
      <w:pPr>
        <w:rPr>
          <w:sz w:val="22"/>
        </w:rPr>
      </w:pPr>
      <m:oMathPara>
        <m:oMathParaPr>
          <m:jc m:val="left"/>
        </m:oMathParaPr>
        <m:oMath>
          <m:r>
            <w:rPr>
              <w:rFonts w:ascii="Cambria Math" w:hAnsi="Cambria Math"/>
              <w:sz w:val="22"/>
            </w:rPr>
            <m:t>new</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r>
            <w:rPr>
              <w:rFonts w:ascii="Cambria Math" w:hAnsi="Cambria Math"/>
              <w:sz w:val="22"/>
            </w:rPr>
            <m:t>=</m:t>
          </m:r>
          <m:f>
            <m:fPr>
              <m:ctrlPr>
                <w:rPr>
                  <w:rFonts w:ascii="Cambria Math" w:hAnsi="Cambria Math"/>
                  <w:i/>
                  <w:sz w:val="22"/>
                </w:rPr>
              </m:ctrlPr>
            </m:fPr>
            <m:num>
              <m:r>
                <w:rPr>
                  <w:rFonts w:ascii="Cambria Math" w:hAnsi="Cambria Math"/>
                  <w:sz w:val="22"/>
                </w:rPr>
                <m:t>Size(data)</m:t>
              </m:r>
            </m:num>
            <m:den>
              <m:r>
                <w:rPr>
                  <w:rFonts w:ascii="Cambria Math" w:hAnsi="Cambria Math"/>
                  <w:sz w:val="22"/>
                </w:rPr>
                <m:t>New input split size</m:t>
              </m:r>
            </m:den>
          </m:f>
        </m:oMath>
      </m:oMathPara>
    </w:p>
    <w:p w14:paraId="414B81DC" w14:textId="77777777" w:rsidR="00BD66EE" w:rsidRPr="002222A6" w:rsidRDefault="00BD66EE" w:rsidP="00BD66EE">
      <w:pPr>
        <w:rPr>
          <w:sz w:val="20"/>
        </w:rPr>
      </w:pPr>
    </w:p>
    <w:p w14:paraId="08C1B103" w14:textId="77777777" w:rsidR="00BD66EE" w:rsidRPr="00A8668E" w:rsidRDefault="00BD66EE" w:rsidP="00BD66EE">
      <w:pPr>
        <w:pStyle w:val="BodyText"/>
        <w:jc w:val="left"/>
        <w:rPr>
          <w:b/>
          <w:sz w:val="24"/>
          <w:szCs w:val="24"/>
        </w:rPr>
      </w:pPr>
      <w:r>
        <w:rPr>
          <w:rFonts w:hint="eastAsia"/>
          <w:b/>
          <w:sz w:val="24"/>
          <w:szCs w:val="24"/>
        </w:rPr>
        <w:t xml:space="preserve">Parameter </w:t>
      </w:r>
      <w:r>
        <w:rPr>
          <w:b/>
          <w:sz w:val="24"/>
          <w:szCs w:val="24"/>
        </w:rPr>
        <w:t>4</w:t>
      </w:r>
      <w:r>
        <w:rPr>
          <w:rFonts w:hint="eastAsia"/>
          <w:b/>
          <w:sz w:val="24"/>
          <w:szCs w:val="24"/>
        </w:rPr>
        <w:t xml:space="preserve">: </w:t>
      </w:r>
      <w:r w:rsidRPr="00A8668E">
        <w:rPr>
          <w:rFonts w:hint="eastAsia"/>
          <w:b/>
          <w:sz w:val="24"/>
          <w:szCs w:val="24"/>
        </w:rPr>
        <w:t>reduce</w:t>
      </w:r>
      <w:r w:rsidRPr="00A8668E">
        <w:rPr>
          <w:b/>
          <w:sz w:val="24"/>
          <w:szCs w:val="24"/>
        </w:rPr>
        <w:t>()</w:t>
      </w:r>
      <w:r w:rsidRPr="00A8668E">
        <w:rPr>
          <w:rFonts w:ascii="YouYuan" w:hAnsi="YouYuan" w:cs="YouYuan"/>
          <w:b/>
          <w:sz w:val="24"/>
          <w:szCs w:val="24"/>
        </w:rPr>
        <w:t>读</w:t>
      </w:r>
      <w:r w:rsidRPr="00A8668E">
        <w:rPr>
          <w:rFonts w:hint="eastAsia"/>
          <w:b/>
          <w:sz w:val="24"/>
          <w:szCs w:val="24"/>
        </w:rPr>
        <w:t>入的</w:t>
      </w:r>
      <w:r w:rsidRPr="00A8668E">
        <w:rPr>
          <w:b/>
          <w:sz w:val="24"/>
          <w:szCs w:val="24"/>
        </w:rPr>
        <w:t>&lt;</w:t>
      </w:r>
      <w:r w:rsidRPr="00A8668E">
        <w:rPr>
          <w:b/>
          <w:i/>
          <w:sz w:val="24"/>
          <w:szCs w:val="24"/>
        </w:rPr>
        <w:t>k</w:t>
      </w:r>
      <w:r w:rsidRPr="00A8668E">
        <w:rPr>
          <w:b/>
          <w:sz w:val="24"/>
          <w:szCs w:val="24"/>
        </w:rPr>
        <w:t xml:space="preserve">, </w:t>
      </w:r>
      <w:r w:rsidRPr="00A8668E">
        <w:rPr>
          <w:b/>
          <w:i/>
          <w:sz w:val="24"/>
          <w:szCs w:val="24"/>
        </w:rPr>
        <w:t>list</w:t>
      </w:r>
      <w:r w:rsidRPr="00A8668E">
        <w:rPr>
          <w:b/>
          <w:sz w:val="24"/>
          <w:szCs w:val="24"/>
        </w:rPr>
        <w:t>(</w:t>
      </w:r>
      <w:r w:rsidRPr="00A8668E">
        <w:rPr>
          <w:b/>
          <w:i/>
          <w:sz w:val="24"/>
          <w:szCs w:val="24"/>
        </w:rPr>
        <w:t>v</w:t>
      </w:r>
      <w:r w:rsidRPr="00A8668E">
        <w:rPr>
          <w:b/>
          <w:sz w:val="24"/>
          <w:szCs w:val="24"/>
        </w:rPr>
        <w:t>)&gt; group</w:t>
      </w:r>
      <w:r w:rsidRPr="00A8668E">
        <w:rPr>
          <w:rFonts w:hint="eastAsia"/>
          <w:b/>
          <w:sz w:val="24"/>
          <w:szCs w:val="24"/>
        </w:rPr>
        <w:t>大小（平均</w:t>
      </w:r>
      <w:r w:rsidRPr="00A8668E">
        <w:rPr>
          <w:rFonts w:ascii="YouYuan" w:hAnsi="YouYuan" w:cs="YouYuan"/>
          <w:b/>
          <w:sz w:val="24"/>
          <w:szCs w:val="24"/>
        </w:rPr>
        <w:t>值</w:t>
      </w:r>
      <w:r w:rsidRPr="00A8668E">
        <w:rPr>
          <w:rFonts w:hint="eastAsia"/>
          <w:b/>
          <w:sz w:val="24"/>
          <w:szCs w:val="24"/>
        </w:rPr>
        <w:t>与最大</w:t>
      </w:r>
      <w:r w:rsidRPr="00A8668E">
        <w:rPr>
          <w:rFonts w:ascii="YouYuan" w:hAnsi="YouYuan" w:cs="YouYuan"/>
          <w:b/>
          <w:sz w:val="24"/>
          <w:szCs w:val="24"/>
        </w:rPr>
        <w:t>值</w:t>
      </w:r>
      <w:r w:rsidRPr="00A8668E">
        <w:rPr>
          <w:rFonts w:hint="eastAsia"/>
          <w:b/>
          <w:sz w:val="24"/>
          <w:szCs w:val="24"/>
        </w:rPr>
        <w:t>）：</w:t>
      </w:r>
    </w:p>
    <w:p w14:paraId="09B07CA3" w14:textId="77777777" w:rsidR="00BD66EE" w:rsidRPr="00A8668E" w:rsidRDefault="00BD66EE" w:rsidP="00BD66EE">
      <m:oMathPara>
        <m:oMathParaPr>
          <m:jc m:val="left"/>
        </m:oMathParaPr>
        <m:oMath>
          <m:r>
            <w:rPr>
              <w:rFonts w:ascii="Cambria Math" w:hAnsi="Cambria Math"/>
              <w:sz w:val="22"/>
            </w:rPr>
            <m:t>avg(</m:t>
          </m:r>
          <m:sSub>
            <m:sSubPr>
              <m:ctrlPr>
                <w:rPr>
                  <w:rFonts w:ascii="Cambria Math" w:hAnsi="Cambria Math"/>
                  <w:i/>
                  <w:sz w:val="22"/>
                </w:rPr>
              </m:ctrlPr>
            </m:sSubPr>
            <m:e>
              <m:r>
                <w:rPr>
                  <w:rFonts w:ascii="Cambria Math" w:hAnsi="Cambria Math"/>
                  <w:sz w:val="22"/>
                </w:rPr>
                <m:t>NewG</m:t>
              </m:r>
            </m:e>
            <m:sub>
              <m:r>
                <w:rPr>
                  <w:rFonts w:ascii="Cambria Math" w:hAnsi="Cambria Math"/>
                  <w:sz w:val="22"/>
                </w:rPr>
                <m:t>ig</m:t>
              </m:r>
            </m:sub>
          </m:sSub>
          <m:d>
            <m:dPr>
              <m:ctrlPr>
                <w:rPr>
                  <w:rFonts w:ascii="Cambria Math" w:hAnsi="Cambria Math"/>
                  <w:i/>
                  <w:sz w:val="22"/>
                </w:rPr>
              </m:ctrlPr>
            </m:dPr>
            <m:e>
              <m:r>
                <w:rPr>
                  <w:rFonts w:ascii="Cambria Math" w:hAnsi="Cambria Math"/>
                  <w:sz w:val="22"/>
                </w:rPr>
                <m:t>k,list</m:t>
              </m:r>
              <m:d>
                <m:dPr>
                  <m:ctrlPr>
                    <w:rPr>
                      <w:rFonts w:ascii="Cambria Math" w:hAnsi="Cambria Math"/>
                      <w:i/>
                      <w:sz w:val="22"/>
                    </w:rPr>
                  </m:ctrlPr>
                </m:dPr>
                <m:e>
                  <m:r>
                    <w:rPr>
                      <w:rFonts w:ascii="Cambria Math" w:hAnsi="Cambria Math"/>
                      <w:sz w:val="22"/>
                    </w:rPr>
                    <m:t>v</m:t>
                  </m:r>
                </m:e>
              </m:d>
            </m:e>
          </m:d>
          <m:r>
            <w:rPr>
              <w:rFonts w:ascii="Cambria Math" w:hAnsi="Cambria Math"/>
              <w:sz w:val="22"/>
            </w:rPr>
            <m:t>)=</m:t>
          </m:r>
          <m:f>
            <m:fPr>
              <m:ctrlPr>
                <w:rPr>
                  <w:rFonts w:ascii="Cambria Math" w:hAnsi="Cambria Math"/>
                  <w:i/>
                  <w:sz w:val="22"/>
                </w:rPr>
              </m:ctrlPr>
            </m:fPr>
            <m:num>
              <m:r>
                <w:rPr>
                  <w:rFonts w:ascii="Cambria Math" w:hAnsi="Cambria Math"/>
                  <w:sz w:val="22"/>
                </w:rPr>
                <m:t>Size(data)</m:t>
              </m:r>
            </m:num>
            <m:den>
              <m:r>
                <w:rPr>
                  <w:rFonts w:ascii="Cambria Math" w:hAnsi="Cambria Math"/>
                  <w:sz w:val="22"/>
                </w:rPr>
                <m:t>sampleData</m:t>
              </m:r>
            </m:den>
          </m:f>
          <m:r>
            <w:rPr>
              <w:rFonts w:ascii="Cambria Math" w:hAnsi="Cambria Math"/>
              <w:sz w:val="22"/>
            </w:rPr>
            <m:t>*avg(</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k,v</m:t>
              </m:r>
            </m:e>
          </m:d>
          <m:r>
            <w:rPr>
              <w:rFonts w:ascii="Cambria Math" w:hAnsi="Cambria Math"/>
            </w:rPr>
            <m:t>)</m:t>
          </m:r>
        </m:oMath>
      </m:oMathPara>
    </w:p>
    <w:p w14:paraId="52AA23B3" w14:textId="77777777" w:rsidR="00BD66EE" w:rsidRPr="00A8668E" w:rsidRDefault="00BD66EE" w:rsidP="00BD66EE">
      <m:oMathPara>
        <m:oMathParaPr>
          <m:jc m:val="left"/>
        </m:oMathParaPr>
        <m:oMath>
          <m:r>
            <m:rPr>
              <m:sty m:val="p"/>
            </m:rPr>
            <w:rPr>
              <w:rFonts w:ascii="Cambria Math" w:hAnsi="Cambria Math"/>
              <w:sz w:val="22"/>
            </w:rPr>
            <m:t>max⁡</m:t>
          </m:r>
          <m:r>
            <w:rPr>
              <w:rFonts w:ascii="Cambria Math" w:hAnsi="Cambria Math"/>
              <w:sz w:val="22"/>
            </w:rPr>
            <m:t>(</m:t>
          </m:r>
          <m:sSub>
            <m:sSubPr>
              <m:ctrlPr>
                <w:rPr>
                  <w:rFonts w:ascii="Cambria Math" w:hAnsi="Cambria Math"/>
                  <w:i/>
                  <w:sz w:val="22"/>
                </w:rPr>
              </m:ctrlPr>
            </m:sSubPr>
            <m:e>
              <m:r>
                <w:rPr>
                  <w:rFonts w:ascii="Cambria Math" w:hAnsi="Cambria Math"/>
                  <w:sz w:val="22"/>
                </w:rPr>
                <m:t>NewG</m:t>
              </m:r>
            </m:e>
            <m:sub>
              <m:r>
                <w:rPr>
                  <w:rFonts w:ascii="Cambria Math" w:hAnsi="Cambria Math"/>
                  <w:sz w:val="22"/>
                </w:rPr>
                <m:t>ig</m:t>
              </m:r>
            </m:sub>
          </m:sSub>
          <m:d>
            <m:dPr>
              <m:ctrlPr>
                <w:rPr>
                  <w:rFonts w:ascii="Cambria Math" w:hAnsi="Cambria Math"/>
                  <w:i/>
                  <w:sz w:val="22"/>
                </w:rPr>
              </m:ctrlPr>
            </m:dPr>
            <m:e>
              <m:r>
                <w:rPr>
                  <w:rFonts w:ascii="Cambria Math" w:hAnsi="Cambria Math"/>
                  <w:sz w:val="22"/>
                </w:rPr>
                <m:t>k,list</m:t>
              </m:r>
              <m:d>
                <m:dPr>
                  <m:ctrlPr>
                    <w:rPr>
                      <w:rFonts w:ascii="Cambria Math" w:hAnsi="Cambria Math"/>
                      <w:i/>
                      <w:sz w:val="22"/>
                    </w:rPr>
                  </m:ctrlPr>
                </m:dPr>
                <m:e>
                  <m:r>
                    <w:rPr>
                      <w:rFonts w:ascii="Cambria Math" w:hAnsi="Cambria Math"/>
                      <w:sz w:val="22"/>
                    </w:rPr>
                    <m:t>v</m:t>
                  </m:r>
                </m:e>
              </m:d>
            </m:e>
          </m:d>
          <m:r>
            <w:rPr>
              <w:rFonts w:ascii="Cambria Math" w:hAnsi="Cambria Math"/>
              <w:sz w:val="22"/>
            </w:rPr>
            <m:t>)=</m:t>
          </m:r>
          <m:f>
            <m:fPr>
              <m:ctrlPr>
                <w:rPr>
                  <w:rFonts w:ascii="Cambria Math" w:hAnsi="Cambria Math"/>
                  <w:i/>
                  <w:sz w:val="22"/>
                </w:rPr>
              </m:ctrlPr>
            </m:fPr>
            <m:num>
              <m:r>
                <w:rPr>
                  <w:rFonts w:ascii="Cambria Math" w:hAnsi="Cambria Math"/>
                  <w:sz w:val="22"/>
                </w:rPr>
                <m:t>Size(data)</m:t>
              </m:r>
            </m:num>
            <m:den>
              <m:r>
                <w:rPr>
                  <w:rFonts w:ascii="Cambria Math" w:hAnsi="Cambria Math"/>
                  <w:sz w:val="22"/>
                </w:rPr>
                <m:t>sampleData</m:t>
              </m:r>
            </m:den>
          </m:f>
          <m:r>
            <w:rPr>
              <w:rFonts w:ascii="Cambria Math" w:hAnsi="Cambria Math"/>
              <w:sz w:val="22"/>
            </w:rPr>
            <m:t>*</m:t>
          </m:r>
          <m:func>
            <m:funcPr>
              <m:ctrlPr>
                <w:rPr>
                  <w:rFonts w:ascii="Cambria Math" w:hAnsi="Cambria Math"/>
                  <w:i/>
                  <w:sz w:val="22"/>
                </w:rPr>
              </m:ctrlPr>
            </m:funcPr>
            <m:fName>
              <m:r>
                <m:rPr>
                  <m:sty m:val="p"/>
                </m:rPr>
                <w:rPr>
                  <w:rFonts w:ascii="Cambria Math" w:hAnsi="Cambria Math"/>
                  <w:sz w:val="22"/>
                </w:rPr>
                <m:t>max</m:t>
              </m:r>
            </m:fName>
            <m:e>
              <m:r>
                <w:rPr>
                  <w:rFonts w:ascii="Cambria Math" w:hAnsi="Cambria Math"/>
                  <w:sz w:val="22"/>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k,v</m:t>
                  </m:r>
                </m:e>
              </m:d>
              <m:r>
                <w:rPr>
                  <w:rFonts w:ascii="Cambria Math" w:hAnsi="Cambria Math"/>
                </w:rPr>
                <m:t>)</m:t>
              </m:r>
            </m:e>
          </m:func>
        </m:oMath>
      </m:oMathPara>
    </w:p>
    <w:p w14:paraId="6428637D" w14:textId="77777777" w:rsidR="00BD66EE" w:rsidRPr="00CE682E" w:rsidRDefault="00BD66EE" w:rsidP="00BD66EE">
      <w:pPr>
        <w:rPr>
          <w:sz w:val="22"/>
        </w:rPr>
      </w:pPr>
    </w:p>
    <w:p w14:paraId="7C7DADF7" w14:textId="77777777" w:rsidR="00BD66EE" w:rsidRPr="00A8668E" w:rsidRDefault="00BD66EE" w:rsidP="00BD66EE">
      <w:pPr>
        <w:pStyle w:val="BodyText"/>
        <w:rPr>
          <w:b/>
          <w:sz w:val="24"/>
          <w:szCs w:val="24"/>
        </w:rPr>
      </w:pPr>
      <w:r>
        <w:rPr>
          <w:rFonts w:hint="eastAsia"/>
          <w:b/>
          <w:sz w:val="24"/>
          <w:szCs w:val="24"/>
        </w:rPr>
        <w:t xml:space="preserve">Parameter </w:t>
      </w:r>
      <w:r>
        <w:rPr>
          <w:b/>
          <w:sz w:val="24"/>
          <w:szCs w:val="24"/>
        </w:rPr>
        <w:t>5</w:t>
      </w:r>
      <w:r>
        <w:rPr>
          <w:rFonts w:hint="eastAsia"/>
          <w:b/>
          <w:sz w:val="24"/>
          <w:szCs w:val="24"/>
        </w:rPr>
        <w:t xml:space="preserve">: </w:t>
      </w:r>
      <w:r w:rsidRPr="00A8668E">
        <w:rPr>
          <w:rFonts w:hint="eastAsia"/>
          <w:b/>
          <w:sz w:val="24"/>
          <w:szCs w:val="24"/>
        </w:rPr>
        <w:t>A</w:t>
      </w:r>
      <w:r w:rsidRPr="00A8668E">
        <w:rPr>
          <w:b/>
          <w:sz w:val="24"/>
          <w:szCs w:val="24"/>
        </w:rPr>
        <w:t xml:space="preserve">ggregated partition </w:t>
      </w:r>
      <m:oMath>
        <m:sSub>
          <m:sSubPr>
            <m:ctrlPr>
              <w:rPr>
                <w:rFonts w:ascii="Cambria Math" w:hAnsi="Cambria Math"/>
                <w:b/>
                <w:i/>
                <w:sz w:val="24"/>
                <w:szCs w:val="24"/>
              </w:rPr>
            </m:ctrlPr>
          </m:sSubPr>
          <m:e>
            <m:r>
              <m:rPr>
                <m:sty m:val="bi"/>
              </m:rPr>
              <w:rPr>
                <w:rFonts w:ascii="Cambria Math" w:hAnsi="Cambria Math"/>
                <w:sz w:val="24"/>
                <w:szCs w:val="24"/>
              </w:rPr>
              <m:t>P</m:t>
            </m:r>
          </m:e>
          <m:sub>
            <m:r>
              <m:rPr>
                <m:sty m:val="bi"/>
              </m:rPr>
              <w:rPr>
                <w:rFonts w:ascii="Cambria Math" w:hAnsi="Cambria Math"/>
                <w:sz w:val="24"/>
                <w:szCs w:val="24"/>
              </w:rPr>
              <m:t>i</m:t>
            </m:r>
          </m:sub>
        </m:sSub>
      </m:oMath>
      <w:r w:rsidRPr="00A8668E">
        <w:rPr>
          <w:rFonts w:hint="eastAsia"/>
          <w:b/>
          <w:sz w:val="24"/>
          <w:szCs w:val="24"/>
        </w:rPr>
        <w:t>中包含的</w:t>
      </w:r>
      <w:r w:rsidRPr="00A8668E">
        <w:rPr>
          <w:b/>
          <w:sz w:val="24"/>
          <w:szCs w:val="24"/>
        </w:rPr>
        <w:t>&lt;</w:t>
      </w:r>
      <w:r w:rsidRPr="00A8668E">
        <w:rPr>
          <w:b/>
          <w:i/>
          <w:sz w:val="24"/>
          <w:szCs w:val="24"/>
        </w:rPr>
        <w:t>k</w:t>
      </w:r>
      <w:r w:rsidRPr="00A8668E">
        <w:rPr>
          <w:b/>
          <w:sz w:val="24"/>
          <w:szCs w:val="24"/>
        </w:rPr>
        <w:t xml:space="preserve">, </w:t>
      </w:r>
      <w:r w:rsidRPr="00A8668E">
        <w:rPr>
          <w:b/>
          <w:i/>
          <w:sz w:val="24"/>
          <w:szCs w:val="24"/>
        </w:rPr>
        <w:t>list</w:t>
      </w:r>
      <w:r w:rsidRPr="00A8668E">
        <w:rPr>
          <w:b/>
          <w:sz w:val="24"/>
          <w:szCs w:val="24"/>
        </w:rPr>
        <w:t>(</w:t>
      </w:r>
      <w:r w:rsidRPr="00A8668E">
        <w:rPr>
          <w:b/>
          <w:i/>
          <w:sz w:val="24"/>
          <w:szCs w:val="24"/>
        </w:rPr>
        <w:t>v</w:t>
      </w:r>
      <w:r w:rsidRPr="00A8668E">
        <w:rPr>
          <w:b/>
          <w:sz w:val="24"/>
          <w:szCs w:val="24"/>
        </w:rPr>
        <w:t>)&gt; group</w:t>
      </w:r>
      <w:r w:rsidRPr="00A8668E">
        <w:rPr>
          <w:rFonts w:hint="eastAsia"/>
          <w:b/>
          <w:sz w:val="24"/>
          <w:szCs w:val="24"/>
        </w:rPr>
        <w:t>个数（平均</w:t>
      </w:r>
      <w:r w:rsidRPr="00A8668E">
        <w:rPr>
          <w:rFonts w:ascii="YouYuan" w:hAnsi="YouYuan" w:cs="YouYuan"/>
          <w:b/>
          <w:sz w:val="24"/>
          <w:szCs w:val="24"/>
        </w:rPr>
        <w:t>值</w:t>
      </w:r>
      <w:r w:rsidRPr="00A8668E">
        <w:rPr>
          <w:rFonts w:hint="eastAsia"/>
          <w:b/>
          <w:sz w:val="24"/>
          <w:szCs w:val="24"/>
        </w:rPr>
        <w:t>与最大</w:t>
      </w:r>
      <w:r w:rsidRPr="00A8668E">
        <w:rPr>
          <w:rFonts w:ascii="YouYuan" w:hAnsi="YouYuan" w:cs="YouYuan"/>
          <w:b/>
          <w:sz w:val="24"/>
          <w:szCs w:val="24"/>
        </w:rPr>
        <w:t>值</w:t>
      </w:r>
      <w:r w:rsidRPr="00A8668E">
        <w:rPr>
          <w:rFonts w:hint="eastAsia"/>
          <w:b/>
          <w:sz w:val="24"/>
          <w:szCs w:val="24"/>
        </w:rPr>
        <w:t>）：</w:t>
      </w:r>
    </w:p>
    <w:p w14:paraId="7C87CAB9" w14:textId="77777777" w:rsidR="00BD66EE" w:rsidRPr="00A8668E" w:rsidRDefault="00BD66EE" w:rsidP="00BD66EE">
      <w:pPr>
        <w:rPr>
          <w:sz w:val="22"/>
        </w:rPr>
      </w:pPr>
      <m:oMathPara>
        <m:oMathParaPr>
          <m:jc m:val="left"/>
        </m:oMathParaPr>
        <m:oMath>
          <m:r>
            <w:rPr>
              <w:rFonts w:ascii="Cambria Math" w:hAnsi="Cambria Math"/>
              <w:sz w:val="22"/>
            </w:rPr>
            <m:t>avg(new</m:t>
          </m:r>
          <m:sSub>
            <m:sSubPr>
              <m:ctrlPr>
                <w:rPr>
                  <w:rFonts w:ascii="Cambria Math" w:hAnsi="Cambria Math"/>
                  <w:i/>
                  <w:sz w:val="22"/>
                </w:rPr>
              </m:ctrlPr>
            </m:sSubPr>
            <m:e>
              <m:r>
                <w:rPr>
                  <w:rFonts w:ascii="Cambria Math" w:hAnsi="Cambria Math"/>
                  <w:sz w:val="22"/>
                </w:rPr>
                <m:t>N</m:t>
              </m:r>
            </m:e>
            <m:sub>
              <m:r>
                <w:rPr>
                  <w:rFonts w:ascii="Cambria Math" w:hAnsi="Cambria Math"/>
                  <w:sz w:val="22"/>
                </w:rPr>
                <m:t>k</m:t>
              </m:r>
            </m:sub>
          </m:sSub>
          <m:r>
            <w:rPr>
              <w:rFonts w:ascii="Cambria Math" w:hAnsi="Cambria Math"/>
              <w:sz w:val="22"/>
            </w:rPr>
            <m:t>)=</m:t>
          </m:r>
          <m:f>
            <m:fPr>
              <m:ctrlPr>
                <w:rPr>
                  <w:rFonts w:ascii="Cambria Math" w:hAnsi="Cambria Math"/>
                  <w:i/>
                  <w:sz w:val="22"/>
                </w:rPr>
              </m:ctrlPr>
            </m:fPr>
            <m:num>
              <m:nary>
                <m:naryPr>
                  <m:chr m:val="∑"/>
                  <m:limLoc m:val="undOvr"/>
                  <m:ctrlPr>
                    <w:rPr>
                      <w:rFonts w:ascii="Cambria Math" w:hAnsi="Cambria Math"/>
                      <w:i/>
                      <w:sz w:val="22"/>
                    </w:rPr>
                  </m:ctrlPr>
                </m:naryPr>
                <m:sub>
                  <m:r>
                    <w:rPr>
                      <w:rFonts w:ascii="Cambria Math" w:hAnsi="Cambria Math"/>
                      <w:sz w:val="22"/>
                    </w:rPr>
                    <m:t>m=1</m:t>
                  </m:r>
                </m:sub>
                <m:sup>
                  <m:r>
                    <w:rPr>
                      <w:rFonts w:ascii="Cambria Math" w:hAnsi="Cambria Math"/>
                      <w:sz w:val="22"/>
                    </w:rPr>
                    <m:t>new</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p>
                <m:e>
                  <m:sSub>
                    <m:sSubPr>
                      <m:ctrlPr>
                        <w:rPr>
                          <w:rFonts w:ascii="Cambria Math" w:hAnsi="Cambria Math"/>
                          <w:i/>
                          <w:sz w:val="22"/>
                        </w:rPr>
                      </m:ctrlPr>
                    </m:sSubPr>
                    <m:e>
                      <m:r>
                        <w:rPr>
                          <w:rFonts w:ascii="Cambria Math" w:hAnsi="Cambria Math"/>
                          <w:sz w:val="22"/>
                        </w:rPr>
                        <m:t>avg(NewP</m:t>
                      </m:r>
                    </m:e>
                    <m:sub>
                      <m:r>
                        <w:rPr>
                          <w:rFonts w:ascii="Cambria Math" w:hAnsi="Cambria Math"/>
                          <w:sz w:val="22"/>
                        </w:rPr>
                        <m:t>mi</m:t>
                      </m:r>
                    </m:sub>
                  </m:sSub>
                  <m:d>
                    <m:dPr>
                      <m:ctrlPr>
                        <w:rPr>
                          <w:rFonts w:ascii="Cambria Math" w:hAnsi="Cambria Math"/>
                          <w:i/>
                          <w:sz w:val="22"/>
                        </w:rPr>
                      </m:ctrlPr>
                    </m:dPr>
                    <m:e>
                      <m:r>
                        <w:rPr>
                          <w:rFonts w:ascii="Cambria Math" w:hAnsi="Cambria Math"/>
                          <w:sz w:val="22"/>
                        </w:rPr>
                        <m:t>k,v</m:t>
                      </m:r>
                    </m:e>
                  </m:d>
                </m:e>
              </m:nary>
              <m:r>
                <w:rPr>
                  <w:rFonts w:ascii="Cambria Math" w:hAnsi="Cambria Math"/>
                  <w:sz w:val="22"/>
                </w:rPr>
                <m:t>)</m:t>
              </m:r>
            </m:num>
            <m:den>
              <m:r>
                <w:rPr>
                  <w:rFonts w:ascii="Cambria Math" w:hAnsi="Cambria Math"/>
                  <w:sz w:val="22"/>
                </w:rPr>
                <m:t>avg(</m:t>
              </m:r>
              <m:sSub>
                <m:sSubPr>
                  <m:ctrlPr>
                    <w:rPr>
                      <w:rFonts w:ascii="Cambria Math" w:hAnsi="Cambria Math"/>
                      <w:i/>
                      <w:sz w:val="22"/>
                    </w:rPr>
                  </m:ctrlPr>
                </m:sSubPr>
                <m:e>
                  <m:r>
                    <w:rPr>
                      <w:rFonts w:ascii="Cambria Math" w:hAnsi="Cambria Math"/>
                      <w:sz w:val="22"/>
                    </w:rPr>
                    <m:t>NewG</m:t>
                  </m:r>
                </m:e>
                <m:sub>
                  <m:r>
                    <w:rPr>
                      <w:rFonts w:ascii="Cambria Math" w:hAnsi="Cambria Math"/>
                      <w:sz w:val="22"/>
                    </w:rPr>
                    <m:t>ig</m:t>
                  </m:r>
                </m:sub>
              </m:sSub>
              <m:d>
                <m:dPr>
                  <m:ctrlPr>
                    <w:rPr>
                      <w:rFonts w:ascii="Cambria Math" w:hAnsi="Cambria Math"/>
                      <w:i/>
                      <w:sz w:val="22"/>
                    </w:rPr>
                  </m:ctrlPr>
                </m:dPr>
                <m:e>
                  <m:r>
                    <w:rPr>
                      <w:rFonts w:ascii="Cambria Math" w:hAnsi="Cambria Math"/>
                      <w:sz w:val="22"/>
                    </w:rPr>
                    <m:t>k,list</m:t>
                  </m:r>
                  <m:d>
                    <m:dPr>
                      <m:ctrlPr>
                        <w:rPr>
                          <w:rFonts w:ascii="Cambria Math" w:hAnsi="Cambria Math"/>
                          <w:i/>
                          <w:sz w:val="22"/>
                        </w:rPr>
                      </m:ctrlPr>
                    </m:dPr>
                    <m:e>
                      <m:r>
                        <w:rPr>
                          <w:rFonts w:ascii="Cambria Math" w:hAnsi="Cambria Math"/>
                          <w:sz w:val="22"/>
                        </w:rPr>
                        <m:t>v</m:t>
                      </m:r>
                    </m:e>
                  </m:d>
                </m:e>
              </m:d>
              <m:r>
                <w:rPr>
                  <w:rFonts w:ascii="Cambria Math" w:hAnsi="Cambria Math"/>
                  <w:sz w:val="22"/>
                </w:rPr>
                <m:t>)</m:t>
              </m:r>
            </m:den>
          </m:f>
        </m:oMath>
      </m:oMathPara>
    </w:p>
    <w:p w14:paraId="00790DED" w14:textId="77777777" w:rsidR="00BD66EE" w:rsidRPr="00081E8F" w:rsidRDefault="00BD66EE" w:rsidP="00BD66EE">
      <m:oMathPara>
        <m:oMathParaPr>
          <m:jc m:val="left"/>
        </m:oMathParaPr>
        <m:oMath>
          <m:r>
            <m:rPr>
              <m:sty m:val="p"/>
            </m:rPr>
            <w:rPr>
              <w:rFonts w:ascii="Cambria Math" w:hAnsi="Cambria Math"/>
              <w:sz w:val="22"/>
            </w:rPr>
            <w:lastRenderedPageBreak/>
            <m:t>max⁡</m:t>
          </m:r>
          <m:r>
            <w:rPr>
              <w:rFonts w:ascii="Cambria Math" w:hAnsi="Cambria Math"/>
              <w:sz w:val="22"/>
            </w:rPr>
            <m:t>(new</m:t>
          </m:r>
          <m:sSub>
            <m:sSubPr>
              <m:ctrlPr>
                <w:rPr>
                  <w:rFonts w:ascii="Cambria Math" w:hAnsi="Cambria Math"/>
                  <w:i/>
                  <w:sz w:val="22"/>
                </w:rPr>
              </m:ctrlPr>
            </m:sSubPr>
            <m:e>
              <m:r>
                <w:rPr>
                  <w:rFonts w:ascii="Cambria Math" w:hAnsi="Cambria Math"/>
                  <w:sz w:val="22"/>
                </w:rPr>
                <m:t>N</m:t>
              </m:r>
            </m:e>
            <m:sub>
              <m:r>
                <w:rPr>
                  <w:rFonts w:ascii="Cambria Math" w:hAnsi="Cambria Math"/>
                  <w:sz w:val="22"/>
                </w:rPr>
                <m:t>k</m:t>
              </m:r>
            </m:sub>
          </m:sSub>
          <m:r>
            <w:rPr>
              <w:rFonts w:ascii="Cambria Math" w:hAnsi="Cambria Math"/>
              <w:sz w:val="22"/>
            </w:rPr>
            <m:t>)=</m:t>
          </m:r>
          <m:f>
            <m:fPr>
              <m:ctrlPr>
                <w:rPr>
                  <w:rFonts w:ascii="Cambria Math" w:hAnsi="Cambria Math"/>
                  <w:i/>
                  <w:sz w:val="22"/>
                </w:rPr>
              </m:ctrlPr>
            </m:fPr>
            <m:num>
              <m:nary>
                <m:naryPr>
                  <m:chr m:val="∑"/>
                  <m:limLoc m:val="undOvr"/>
                  <m:ctrlPr>
                    <w:rPr>
                      <w:rFonts w:ascii="Cambria Math" w:hAnsi="Cambria Math"/>
                      <w:i/>
                      <w:sz w:val="22"/>
                    </w:rPr>
                  </m:ctrlPr>
                </m:naryPr>
                <m:sub>
                  <m:r>
                    <w:rPr>
                      <w:rFonts w:ascii="Cambria Math" w:hAnsi="Cambria Math"/>
                      <w:sz w:val="22"/>
                    </w:rPr>
                    <m:t>m=1</m:t>
                  </m:r>
                </m:sub>
                <m:sup>
                  <m:r>
                    <w:rPr>
                      <w:rFonts w:ascii="Cambria Math" w:hAnsi="Cambria Math"/>
                      <w:sz w:val="22"/>
                    </w:rPr>
                    <m:t>new</m:t>
                  </m:r>
                  <m:sSub>
                    <m:sSubPr>
                      <m:ctrlPr>
                        <w:rPr>
                          <w:rFonts w:ascii="Cambria Math" w:hAnsi="Cambria Math"/>
                          <w:i/>
                          <w:sz w:val="22"/>
                        </w:rPr>
                      </m:ctrlPr>
                    </m:sSubPr>
                    <m:e>
                      <m:r>
                        <w:rPr>
                          <w:rFonts w:ascii="Cambria Math" w:hAnsi="Cambria Math"/>
                          <w:sz w:val="22"/>
                        </w:rPr>
                        <m:t>N</m:t>
                      </m:r>
                    </m:e>
                    <m:sub>
                      <m:r>
                        <w:rPr>
                          <w:rFonts w:ascii="Cambria Math" w:hAnsi="Cambria Math"/>
                          <w:sz w:val="22"/>
                        </w:rPr>
                        <m:t>m</m:t>
                      </m:r>
                    </m:sub>
                  </m:sSub>
                </m:sup>
                <m:e>
                  <m:r>
                    <m:rPr>
                      <m:sty m:val="p"/>
                    </m:rPr>
                    <w:rPr>
                      <w:rFonts w:ascii="Cambria Math" w:hAnsi="Cambria Math"/>
                      <w:sz w:val="22"/>
                    </w:rPr>
                    <m:t>max⁡</m:t>
                  </m:r>
                  <m:r>
                    <w:rPr>
                      <w:rFonts w:ascii="Cambria Math" w:hAnsi="Cambria Math"/>
                      <w:sz w:val="22"/>
                    </w:rPr>
                    <m:t>(</m:t>
                  </m:r>
                  <m:sSub>
                    <m:sSubPr>
                      <m:ctrlPr>
                        <w:rPr>
                          <w:rFonts w:ascii="Cambria Math" w:hAnsi="Cambria Math"/>
                          <w:i/>
                          <w:sz w:val="22"/>
                        </w:rPr>
                      </m:ctrlPr>
                    </m:sSubPr>
                    <m:e>
                      <m:r>
                        <w:rPr>
                          <w:rFonts w:ascii="Cambria Math" w:hAnsi="Cambria Math"/>
                          <w:sz w:val="22"/>
                        </w:rPr>
                        <m:t>NewP</m:t>
                      </m:r>
                    </m:e>
                    <m:sub>
                      <m:r>
                        <w:rPr>
                          <w:rFonts w:ascii="Cambria Math" w:hAnsi="Cambria Math"/>
                          <w:sz w:val="22"/>
                        </w:rPr>
                        <m:t>mi</m:t>
                      </m:r>
                    </m:sub>
                  </m:sSub>
                  <m:d>
                    <m:dPr>
                      <m:ctrlPr>
                        <w:rPr>
                          <w:rFonts w:ascii="Cambria Math" w:hAnsi="Cambria Math"/>
                          <w:i/>
                          <w:sz w:val="22"/>
                        </w:rPr>
                      </m:ctrlPr>
                    </m:dPr>
                    <m:e>
                      <m:r>
                        <w:rPr>
                          <w:rFonts w:ascii="Cambria Math" w:hAnsi="Cambria Math"/>
                          <w:sz w:val="22"/>
                        </w:rPr>
                        <m:t>k,v</m:t>
                      </m:r>
                    </m:e>
                  </m:d>
                  <m:r>
                    <w:rPr>
                      <w:rFonts w:ascii="Cambria Math" w:hAnsi="Cambria Math"/>
                      <w:sz w:val="22"/>
                    </w:rPr>
                    <m:t>)</m:t>
                  </m:r>
                </m:e>
              </m:nary>
            </m:num>
            <m:den>
              <m:r>
                <w:rPr>
                  <w:rFonts w:ascii="Cambria Math" w:hAnsi="Cambria Math"/>
                  <w:sz w:val="22"/>
                </w:rPr>
                <m:t>avg(</m:t>
              </m:r>
              <m:sSub>
                <m:sSubPr>
                  <m:ctrlPr>
                    <w:rPr>
                      <w:rFonts w:ascii="Cambria Math" w:hAnsi="Cambria Math"/>
                      <w:i/>
                      <w:sz w:val="22"/>
                    </w:rPr>
                  </m:ctrlPr>
                </m:sSubPr>
                <m:e>
                  <m:r>
                    <w:rPr>
                      <w:rFonts w:ascii="Cambria Math" w:hAnsi="Cambria Math"/>
                      <w:sz w:val="22"/>
                    </w:rPr>
                    <m:t>NewG</m:t>
                  </m:r>
                </m:e>
                <m:sub>
                  <m:r>
                    <w:rPr>
                      <w:rFonts w:ascii="Cambria Math" w:hAnsi="Cambria Math"/>
                      <w:sz w:val="22"/>
                    </w:rPr>
                    <m:t>ig</m:t>
                  </m:r>
                </m:sub>
              </m:sSub>
              <m:d>
                <m:dPr>
                  <m:ctrlPr>
                    <w:rPr>
                      <w:rFonts w:ascii="Cambria Math" w:hAnsi="Cambria Math"/>
                      <w:i/>
                      <w:sz w:val="22"/>
                    </w:rPr>
                  </m:ctrlPr>
                </m:dPr>
                <m:e>
                  <m:r>
                    <w:rPr>
                      <w:rFonts w:ascii="Cambria Math" w:hAnsi="Cambria Math"/>
                      <w:sz w:val="22"/>
                    </w:rPr>
                    <m:t>k,list</m:t>
                  </m:r>
                  <m:d>
                    <m:dPr>
                      <m:ctrlPr>
                        <w:rPr>
                          <w:rFonts w:ascii="Cambria Math" w:hAnsi="Cambria Math"/>
                          <w:i/>
                          <w:sz w:val="22"/>
                        </w:rPr>
                      </m:ctrlPr>
                    </m:dPr>
                    <m:e>
                      <m:r>
                        <w:rPr>
                          <w:rFonts w:ascii="Cambria Math" w:hAnsi="Cambria Math"/>
                          <w:sz w:val="22"/>
                        </w:rPr>
                        <m:t>v</m:t>
                      </m:r>
                    </m:e>
                  </m:d>
                </m:e>
              </m:d>
              <m:r>
                <w:rPr>
                  <w:rFonts w:ascii="Cambria Math" w:hAnsi="Cambria Math"/>
                  <w:sz w:val="22"/>
                </w:rPr>
                <m:t>)</m:t>
              </m:r>
            </m:den>
          </m:f>
        </m:oMath>
      </m:oMathPara>
    </w:p>
    <w:p w14:paraId="7A6BD6D5" w14:textId="77777777" w:rsidR="0096653C" w:rsidRDefault="0096653C" w:rsidP="0096653C">
      <w:pPr>
        <w:pStyle w:val="a"/>
      </w:pPr>
    </w:p>
    <w:p w14:paraId="08D31080" w14:textId="4230A2EB" w:rsidR="004E7A64" w:rsidRDefault="00BD66EE" w:rsidP="00BD66EE">
      <w:pPr>
        <w:pStyle w:val="Heading3"/>
      </w:pPr>
      <w:bookmarkStart w:id="177" w:name="_Toc305878428"/>
      <w:r>
        <w:rPr>
          <w:rFonts w:hint="eastAsia"/>
        </w:rPr>
        <w:t>框架内存对象模型</w:t>
      </w:r>
      <w:bookmarkEnd w:id="177"/>
    </w:p>
    <w:p w14:paraId="521FB57E" w14:textId="77777777" w:rsidR="00BD66EE" w:rsidRPr="00BD66EE" w:rsidRDefault="00BD66EE" w:rsidP="00BD66EE">
      <w:pPr>
        <w:pStyle w:val="a"/>
      </w:pPr>
      <w:r w:rsidRPr="00BD66EE">
        <w:rPr>
          <w:rFonts w:hint="eastAsia"/>
        </w:rPr>
        <w:t>框架内存对象包含两部分：框架缓冲区（</w:t>
      </w:r>
      <w:r w:rsidRPr="00BD66EE">
        <w:rPr>
          <w:rFonts w:hint="eastAsia"/>
        </w:rPr>
        <w:t>framework buffer</w:t>
      </w:r>
      <w:r w:rsidRPr="00BD66EE">
        <w:rPr>
          <w:rFonts w:hint="eastAsia"/>
        </w:rPr>
        <w:t>），缓存的中间数据（</w:t>
      </w:r>
      <w:r w:rsidRPr="00BD66EE">
        <w:t>in-memory intermediate data</w:t>
      </w:r>
      <w:r w:rsidRPr="00BD66EE">
        <w:rPr>
          <w:rFonts w:hint="eastAsia"/>
        </w:rPr>
        <w:t>）。下面我们就以</w:t>
      </w:r>
      <w:r w:rsidRPr="00BD66EE">
        <w:rPr>
          <w:rFonts w:hint="eastAsia"/>
        </w:rPr>
        <w:t>Hadoop MapReduce</w:t>
      </w:r>
      <w:r w:rsidRPr="00BD66EE">
        <w:rPr>
          <w:rFonts w:hint="eastAsia"/>
        </w:rPr>
        <w:t>为例对这两种框架对象进行分析与建模。</w:t>
      </w:r>
      <w:r w:rsidRPr="00BD66EE">
        <w:t xml:space="preserve"> </w:t>
      </w:r>
    </w:p>
    <w:p w14:paraId="25827845" w14:textId="77777777" w:rsidR="00BD66EE" w:rsidRPr="00BD66EE" w:rsidRDefault="00BD66EE" w:rsidP="00BD66EE">
      <w:pPr>
        <w:pStyle w:val="a"/>
      </w:pPr>
    </w:p>
    <w:p w14:paraId="194CAC36" w14:textId="77777777" w:rsidR="00BD66EE" w:rsidRPr="00BD66EE" w:rsidRDefault="00BD66EE" w:rsidP="00BD66EE">
      <w:pPr>
        <w:pStyle w:val="a"/>
      </w:pPr>
      <w:r w:rsidRPr="00BD66EE">
        <w:rPr>
          <w:rFonts w:hint="eastAsia"/>
        </w:rPr>
        <w:t>A</w:t>
      </w:r>
      <w:r w:rsidRPr="00BD66EE">
        <w:t xml:space="preserve">. </w:t>
      </w:r>
      <w:r w:rsidRPr="00BD66EE">
        <w:rPr>
          <w:rFonts w:hint="eastAsia"/>
        </w:rPr>
        <w:t>框架</w:t>
      </w:r>
      <w:r w:rsidRPr="00BD66EE">
        <w:t>缓</w:t>
      </w:r>
      <w:r w:rsidRPr="00BD66EE">
        <w:rPr>
          <w:rFonts w:hint="eastAsia"/>
        </w:rPr>
        <w:t>冲区（</w:t>
      </w:r>
      <w:r w:rsidRPr="00BD66EE">
        <w:rPr>
          <w:rFonts w:hint="eastAsia"/>
        </w:rPr>
        <w:t>framework buffer</w:t>
      </w:r>
      <w:r w:rsidRPr="00BD66EE">
        <w:rPr>
          <w:rFonts w:hint="eastAsia"/>
        </w:rPr>
        <w:t>）</w:t>
      </w:r>
    </w:p>
    <w:p w14:paraId="2D774F7D" w14:textId="77777777" w:rsidR="00BD66EE" w:rsidRPr="00BD66EE" w:rsidRDefault="00BD66EE" w:rsidP="00BD66EE">
      <w:pPr>
        <w:pStyle w:val="a"/>
        <w:ind w:firstLine="520"/>
      </w:pPr>
      <w:r w:rsidRPr="00BD66EE">
        <w:rPr>
          <w:rFonts w:hint="eastAsia"/>
          <w:b/>
        </w:rPr>
        <w:t>对象定义：</w:t>
      </w:r>
      <w:r w:rsidRPr="00BD66EE">
        <w:rPr>
          <w:rFonts w:hint="eastAsia"/>
        </w:rPr>
        <w:t>框架缓冲区包含固定</w:t>
      </w:r>
      <w:r w:rsidRPr="00BD66EE">
        <w:rPr>
          <w:rFonts w:hint="eastAsia"/>
        </w:rPr>
        <w:t>buffer</w:t>
      </w:r>
      <w:r w:rsidRPr="00BD66EE">
        <w:rPr>
          <w:rFonts w:hint="eastAsia"/>
        </w:rPr>
        <w:t>和虚拟</w:t>
      </w:r>
      <w:r w:rsidRPr="00BD66EE">
        <w:rPr>
          <w:rFonts w:hint="eastAsia"/>
        </w:rPr>
        <w:t>buffer</w:t>
      </w:r>
      <w:r w:rsidRPr="00BD66EE">
        <w:rPr>
          <w:rFonts w:hint="eastAsia"/>
        </w:rPr>
        <w:t>。固定</w:t>
      </w:r>
      <w:r w:rsidRPr="00BD66EE">
        <w:rPr>
          <w:rFonts w:hint="eastAsia"/>
        </w:rPr>
        <w:t>buffer</w:t>
      </w:r>
      <w:r w:rsidRPr="00BD66EE">
        <w:rPr>
          <w:rFonts w:hint="eastAsia"/>
        </w:rPr>
        <w:t>直接占据固定大小的内存空间。虚拟</w:t>
      </w:r>
      <w:r w:rsidRPr="00BD66EE">
        <w:rPr>
          <w:rFonts w:hint="eastAsia"/>
        </w:rPr>
        <w:t>buffer</w:t>
      </w:r>
      <w:r w:rsidRPr="00BD66EE">
        <w:rPr>
          <w:rFonts w:hint="eastAsia"/>
        </w:rPr>
        <w:t>只是一个阈值，用来限定框架最多可以暂存多少中间数据到内存中。</w:t>
      </w:r>
    </w:p>
    <w:p w14:paraId="553126E8" w14:textId="77777777" w:rsidR="00BD66EE" w:rsidRPr="00BD66EE" w:rsidRDefault="00BD66EE" w:rsidP="00BD66EE">
      <w:pPr>
        <w:pStyle w:val="a"/>
        <w:ind w:firstLine="520"/>
      </w:pPr>
      <w:r w:rsidRPr="00BD66EE">
        <w:rPr>
          <w:rFonts w:hint="eastAsia"/>
          <w:b/>
        </w:rPr>
        <w:t>在</w:t>
      </w:r>
      <w:r w:rsidRPr="00BD66EE">
        <w:rPr>
          <w:rFonts w:hint="eastAsia"/>
          <w:b/>
        </w:rPr>
        <w:t>Hadoop</w:t>
      </w:r>
      <w:r w:rsidRPr="00BD66EE">
        <w:rPr>
          <w:rFonts w:hint="eastAsia"/>
          <w:b/>
        </w:rPr>
        <w:t>中的情况：</w:t>
      </w:r>
      <w:r w:rsidRPr="00BD66EE">
        <w:rPr>
          <w:rFonts w:hint="eastAsia"/>
        </w:rPr>
        <w:t>在</w:t>
      </w:r>
      <w:r w:rsidRPr="00BD66EE">
        <w:rPr>
          <w:rFonts w:hint="eastAsia"/>
        </w:rPr>
        <w:t>Hadoop</w:t>
      </w:r>
      <w:r w:rsidRPr="00BD66EE">
        <w:rPr>
          <w:rFonts w:hint="eastAsia"/>
        </w:rPr>
        <w:t>中，每个</w:t>
      </w:r>
      <w:r w:rsidRPr="00BD66EE">
        <w:rPr>
          <w:rFonts w:hint="eastAsia"/>
        </w:rPr>
        <w:t>mapper</w:t>
      </w:r>
      <w:r w:rsidRPr="00BD66EE">
        <w:rPr>
          <w:rFonts w:hint="eastAsia"/>
        </w:rPr>
        <w:t>分配一个固定</w:t>
      </w:r>
      <w:r w:rsidRPr="00BD66EE">
        <w:rPr>
          <w:rFonts w:hint="eastAsia"/>
        </w:rPr>
        <w:t>buffer</w:t>
      </w:r>
      <w:r w:rsidRPr="00BD66EE">
        <w:rPr>
          <w:rFonts w:hint="eastAsia"/>
        </w:rPr>
        <w:t>（称为</w:t>
      </w:r>
      <w:r w:rsidRPr="00BD66EE">
        <w:rPr>
          <w:rFonts w:hint="eastAsia"/>
        </w:rPr>
        <w:t>map buffer</w:t>
      </w:r>
      <w:r w:rsidRPr="00BD66EE">
        <w:rPr>
          <w:rFonts w:hint="eastAsia"/>
        </w:rPr>
        <w:t>）来缓存</w:t>
      </w:r>
      <w:r w:rsidRPr="00BD66EE">
        <w:rPr>
          <w:rFonts w:hint="eastAsia"/>
        </w:rPr>
        <w:t>map</w:t>
      </w:r>
      <w:r w:rsidRPr="00BD66EE">
        <w:t>()</w:t>
      </w:r>
      <w:r w:rsidRPr="00BD66EE">
        <w:rPr>
          <w:rFonts w:hint="eastAsia"/>
        </w:rPr>
        <w:t>输出的</w:t>
      </w:r>
      <w:r w:rsidRPr="00BD66EE">
        <w:t>key/value records</w:t>
      </w:r>
      <w:r w:rsidRPr="00BD66EE">
        <w:rPr>
          <w:rFonts w:hint="eastAsia"/>
        </w:rPr>
        <w:t>。等到</w:t>
      </w:r>
      <w:r w:rsidRPr="00BD66EE">
        <w:rPr>
          <w:rFonts w:hint="eastAsia"/>
        </w:rPr>
        <w:t>buffer</w:t>
      </w:r>
      <w:r w:rsidRPr="00BD66EE">
        <w:rPr>
          <w:rFonts w:hint="eastAsia"/>
        </w:rPr>
        <w:t>快满的时候，</w:t>
      </w:r>
      <w:r w:rsidRPr="00BD66EE">
        <w:rPr>
          <w:rFonts w:hint="eastAsia"/>
        </w:rPr>
        <w:t>mapper</w:t>
      </w:r>
      <w:r w:rsidRPr="00BD66EE">
        <w:rPr>
          <w:rFonts w:hint="eastAsia"/>
        </w:rPr>
        <w:t>会将缓存数据排序，然后将排序后的数据</w:t>
      </w:r>
      <w:r w:rsidRPr="00BD66EE">
        <w:rPr>
          <w:rFonts w:hint="eastAsia"/>
        </w:rPr>
        <w:t>spill</w:t>
      </w:r>
      <w:r w:rsidRPr="00BD66EE">
        <w:rPr>
          <w:rFonts w:hint="eastAsia"/>
        </w:rPr>
        <w:t>到磁盘上的不同的数据分块（</w:t>
      </w:r>
      <w:r w:rsidRPr="00BD66EE">
        <w:t>partition</w:t>
      </w:r>
      <w:r w:rsidRPr="00BD66EE">
        <w:rPr>
          <w:rFonts w:hint="eastAsia"/>
        </w:rPr>
        <w:t xml:space="preserve"> </w:t>
      </w:r>
      <w:r w:rsidRPr="00BD66EE">
        <w:rPr>
          <w:rFonts w:hint="eastAsia"/>
        </w:rPr>
        <w:t>）中去。每个</w:t>
      </w:r>
      <w:r w:rsidRPr="00BD66EE">
        <w:rPr>
          <w:rFonts w:hint="eastAsia"/>
        </w:rPr>
        <w:t xml:space="preserve">reducer </w:t>
      </w:r>
      <w:r w:rsidRPr="00BD66EE">
        <w:rPr>
          <w:rFonts w:hint="eastAsia"/>
        </w:rPr>
        <w:t>在</w:t>
      </w:r>
      <w:r w:rsidRPr="00BD66EE">
        <w:rPr>
          <w:rFonts w:hint="eastAsia"/>
        </w:rPr>
        <w:t>shuffle</w:t>
      </w:r>
      <w:r w:rsidRPr="00BD66EE">
        <w:rPr>
          <w:rFonts w:hint="eastAsia"/>
        </w:rPr>
        <w:t>阶段会分配一个虚拟</w:t>
      </w:r>
      <w:r w:rsidRPr="00BD66EE">
        <w:rPr>
          <w:rFonts w:hint="eastAsia"/>
        </w:rPr>
        <w:t>buffer</w:t>
      </w:r>
      <w:r w:rsidRPr="00BD66EE">
        <w:rPr>
          <w:rFonts w:hint="eastAsia"/>
        </w:rPr>
        <w:t>（</w:t>
      </w:r>
      <w:r w:rsidRPr="00BD66EE">
        <w:rPr>
          <w:rFonts w:hint="eastAsia"/>
        </w:rPr>
        <w:t>shuffle buffer</w:t>
      </w:r>
      <w:r w:rsidRPr="00BD66EE">
        <w:rPr>
          <w:rFonts w:hint="eastAsia"/>
        </w:rPr>
        <w:t>）来缓存从</w:t>
      </w:r>
      <w:r w:rsidRPr="00BD66EE">
        <w:rPr>
          <w:rFonts w:hint="eastAsia"/>
        </w:rPr>
        <w:t>mapper</w:t>
      </w:r>
      <w:r w:rsidRPr="00BD66EE">
        <w:rPr>
          <w:rFonts w:hint="eastAsia"/>
        </w:rPr>
        <w:t>那里</w:t>
      </w:r>
      <w:r w:rsidRPr="00BD66EE">
        <w:rPr>
          <w:rFonts w:hint="eastAsia"/>
        </w:rPr>
        <w:t>shuffle</w:t>
      </w:r>
      <w:r w:rsidRPr="00BD66EE">
        <w:rPr>
          <w:rFonts w:hint="eastAsia"/>
        </w:rPr>
        <w:t>过来的数据，当虚拟</w:t>
      </w:r>
      <w:r w:rsidRPr="00BD66EE">
        <w:rPr>
          <w:rFonts w:hint="eastAsia"/>
        </w:rPr>
        <w:t>buffer</w:t>
      </w:r>
      <w:r w:rsidRPr="00BD66EE">
        <w:rPr>
          <w:rFonts w:hint="eastAsia"/>
        </w:rPr>
        <w:t>被填满的时候，</w:t>
      </w:r>
      <w:r w:rsidRPr="00BD66EE">
        <w:rPr>
          <w:rFonts w:hint="eastAsia"/>
        </w:rPr>
        <w:t>buffer</w:t>
      </w:r>
      <w:r w:rsidRPr="00BD66EE">
        <w:rPr>
          <w:rFonts w:hint="eastAsia"/>
        </w:rPr>
        <w:t>中的数据会被排序、聚合、输出到磁盘上。用户也可以在</w:t>
      </w:r>
      <w:r w:rsidRPr="00BD66EE">
        <w:rPr>
          <w:rFonts w:hint="eastAsia"/>
        </w:rPr>
        <w:t>reduce</w:t>
      </w:r>
      <w:r w:rsidRPr="00BD66EE">
        <w:rPr>
          <w:rFonts w:hint="eastAsia"/>
        </w:rPr>
        <w:t>阶段分配一个虚拟</w:t>
      </w:r>
      <w:r w:rsidRPr="00BD66EE">
        <w:rPr>
          <w:rFonts w:hint="eastAsia"/>
        </w:rPr>
        <w:t>buffer</w:t>
      </w:r>
      <w:r w:rsidRPr="00BD66EE">
        <w:rPr>
          <w:rFonts w:hint="eastAsia"/>
        </w:rPr>
        <w:t>（称为</w:t>
      </w:r>
      <w:r w:rsidRPr="00BD66EE">
        <w:rPr>
          <w:rFonts w:hint="eastAsia"/>
        </w:rPr>
        <w:t>reduce buffer</w:t>
      </w:r>
      <w:r w:rsidRPr="00BD66EE">
        <w:rPr>
          <w:rFonts w:hint="eastAsia"/>
        </w:rPr>
        <w:t>）来暂存</w:t>
      </w:r>
      <w:r w:rsidRPr="00BD66EE">
        <w:rPr>
          <w:rFonts w:hint="eastAsia"/>
        </w:rPr>
        <w:t>shuffle</w:t>
      </w:r>
      <w:r w:rsidRPr="00BD66EE">
        <w:rPr>
          <w:rFonts w:hint="eastAsia"/>
        </w:rPr>
        <w:t>过来但没有被</w:t>
      </w:r>
      <w:r w:rsidRPr="00BD66EE">
        <w:rPr>
          <w:rFonts w:hint="eastAsia"/>
        </w:rPr>
        <w:t>spill</w:t>
      </w:r>
      <w:r w:rsidRPr="00BD66EE">
        <w:rPr>
          <w:rFonts w:hint="eastAsia"/>
        </w:rPr>
        <w:t>到磁盘的中间数据。</w:t>
      </w:r>
    </w:p>
    <w:p w14:paraId="59AE6A78" w14:textId="77777777" w:rsidR="00BD66EE" w:rsidRDefault="00BD66EE" w:rsidP="00BD66EE">
      <w:pPr>
        <w:pStyle w:val="a"/>
        <w:ind w:firstLine="520"/>
      </w:pPr>
      <w:r w:rsidRPr="00BD66EE">
        <w:rPr>
          <w:rFonts w:hint="eastAsia"/>
          <w:b/>
        </w:rPr>
        <w:t>对象生命周期：</w:t>
      </w:r>
      <w:r w:rsidRPr="00BD66EE">
        <w:rPr>
          <w:rFonts w:hint="eastAsia"/>
        </w:rPr>
        <w:t>缓冲区并不是一直都存在。以</w:t>
      </w:r>
      <w:r w:rsidRPr="00BD66EE">
        <w:rPr>
          <w:rFonts w:hint="eastAsia"/>
        </w:rPr>
        <w:t>Hadoop</w:t>
      </w:r>
      <w:r w:rsidRPr="00BD66EE">
        <w:rPr>
          <w:rFonts w:hint="eastAsia"/>
        </w:rPr>
        <w:t>为例，固定缓冲区</w:t>
      </w:r>
      <w:r w:rsidRPr="00BD66EE">
        <w:t>map buffer</w:t>
      </w:r>
      <w:r w:rsidRPr="00BD66EE">
        <w:rPr>
          <w:rFonts w:hint="eastAsia"/>
        </w:rPr>
        <w:t>只在</w:t>
      </w:r>
      <w:r w:rsidRPr="00BD66EE">
        <w:rPr>
          <w:rFonts w:hint="eastAsia"/>
        </w:rPr>
        <w:t>map</w:t>
      </w:r>
      <w:r w:rsidRPr="00BD66EE">
        <w:t>&amp;spill</w:t>
      </w:r>
      <w:r w:rsidRPr="00BD66EE">
        <w:rPr>
          <w:rFonts w:hint="eastAsia"/>
        </w:rPr>
        <w:t>阶段存在，在</w:t>
      </w:r>
      <w:r w:rsidRPr="00BD66EE">
        <w:rPr>
          <w:rFonts w:hint="eastAsia"/>
        </w:rPr>
        <w:t>merge</w:t>
      </w:r>
      <w:r w:rsidRPr="00BD66EE">
        <w:rPr>
          <w:rFonts w:hint="eastAsia"/>
        </w:rPr>
        <w:t>阶段被回收。虚拟缓冲区</w:t>
      </w:r>
      <w:r w:rsidRPr="00BD66EE">
        <w:rPr>
          <w:rFonts w:hint="eastAsia"/>
        </w:rPr>
        <w:t>shuffle buffer</w:t>
      </w:r>
      <w:r w:rsidRPr="00BD66EE">
        <w:rPr>
          <w:rFonts w:hint="eastAsia"/>
        </w:rPr>
        <w:t>在</w:t>
      </w:r>
      <w:r w:rsidRPr="00BD66EE">
        <w:rPr>
          <w:rFonts w:hint="eastAsia"/>
        </w:rPr>
        <w:t>shuffle</w:t>
      </w:r>
      <w:r w:rsidRPr="00BD66EE">
        <w:rPr>
          <w:rFonts w:hint="eastAsia"/>
        </w:rPr>
        <w:t>阶段存在，</w:t>
      </w:r>
      <w:r w:rsidRPr="00BD66EE">
        <w:rPr>
          <w:rFonts w:hint="eastAsia"/>
        </w:rPr>
        <w:t>reduce buffer</w:t>
      </w:r>
      <w:r w:rsidRPr="00BD66EE">
        <w:rPr>
          <w:rFonts w:hint="eastAsia"/>
        </w:rPr>
        <w:t>在</w:t>
      </w:r>
      <w:r w:rsidRPr="00BD66EE">
        <w:rPr>
          <w:rFonts w:hint="eastAsia"/>
        </w:rPr>
        <w:t>reduce</w:t>
      </w:r>
      <w:r w:rsidRPr="00BD66EE">
        <w:rPr>
          <w:rFonts w:hint="eastAsia"/>
        </w:rPr>
        <w:t>阶段存在。</w:t>
      </w:r>
    </w:p>
    <w:p w14:paraId="19F5379F" w14:textId="77777777" w:rsidR="00BD66EE" w:rsidRDefault="00BD66EE" w:rsidP="00BD66EE">
      <w:pPr>
        <w:pStyle w:val="a"/>
      </w:pPr>
    </w:p>
    <w:p w14:paraId="126175E0" w14:textId="33352C67" w:rsidR="00BD66EE" w:rsidRPr="00BD66EE" w:rsidRDefault="00BD66EE" w:rsidP="00BD66EE">
      <w:pPr>
        <w:pStyle w:val="Caption"/>
        <w:rPr>
          <w:rFonts w:ascii="Times New Roman" w:hAnsi="Times New Roman" w:cs="Times New Roman"/>
          <w:szCs w:val="22"/>
        </w:rPr>
      </w:pPr>
      <w:bookmarkStart w:id="178" w:name="_Toc305878471"/>
      <w:r w:rsidRPr="00BD66EE">
        <w:rPr>
          <w:rFonts w:ascii="Times New Roman" w:hAnsi="Times New Roman" w:cs="Times New Roman"/>
        </w:rPr>
        <w:t>图</w:t>
      </w:r>
      <w:r w:rsidRPr="00BD66EE">
        <w:rPr>
          <w:rFonts w:ascii="Times New Roman" w:hAnsi="Times New Roman" w:cs="Times New Roman"/>
        </w:rPr>
        <w:t xml:space="preserve"> </w:t>
      </w:r>
      <w:r w:rsidRPr="00BD66EE">
        <w:rPr>
          <w:rFonts w:ascii="Times New Roman" w:hAnsi="Times New Roman" w:cs="Times New Roman"/>
        </w:rPr>
        <w:fldChar w:fldCharType="begin"/>
      </w:r>
      <w:r w:rsidRPr="00BD66EE">
        <w:rPr>
          <w:rFonts w:ascii="Times New Roman" w:hAnsi="Times New Roman" w:cs="Times New Roman"/>
        </w:rPr>
        <w:instrText xml:space="preserve"> SEQ </w:instrText>
      </w:r>
      <w:r w:rsidRPr="00BD66EE">
        <w:rPr>
          <w:rFonts w:ascii="Times New Roman" w:hAnsi="Times New Roman" w:cs="Times New Roman"/>
        </w:rPr>
        <w:instrText>图</w:instrText>
      </w:r>
      <w:r w:rsidRPr="00BD66EE">
        <w:rPr>
          <w:rFonts w:ascii="Times New Roman" w:hAnsi="Times New Roman" w:cs="Times New Roman"/>
        </w:rPr>
        <w:instrText xml:space="preserve"> \* ARABIC </w:instrText>
      </w:r>
      <w:r w:rsidRPr="00BD66EE">
        <w:rPr>
          <w:rFonts w:ascii="Times New Roman" w:hAnsi="Times New Roman" w:cs="Times New Roman"/>
        </w:rPr>
        <w:fldChar w:fldCharType="separate"/>
      </w:r>
      <w:r w:rsidR="00D4565C">
        <w:rPr>
          <w:rFonts w:ascii="Times New Roman" w:hAnsi="Times New Roman" w:cs="Times New Roman"/>
          <w:noProof/>
        </w:rPr>
        <w:t>13</w:t>
      </w:r>
      <w:r w:rsidRPr="00BD66EE">
        <w:rPr>
          <w:rFonts w:ascii="Times New Roman" w:hAnsi="Times New Roman" w:cs="Times New Roman"/>
        </w:rPr>
        <w:fldChar w:fldCharType="end"/>
      </w:r>
      <w:r w:rsidRPr="00BD66EE">
        <w:rPr>
          <w:rFonts w:ascii="Times New Roman" w:hAnsi="Times New Roman" w:cs="Times New Roman"/>
        </w:rPr>
        <w:t xml:space="preserve"> </w:t>
      </w:r>
      <w:r w:rsidRPr="00BD66EE">
        <w:rPr>
          <w:rFonts w:ascii="Times New Roman" w:hAnsi="Times New Roman" w:cs="Times New Roman"/>
        </w:rPr>
        <w:t>框架对象模型</w:t>
      </w:r>
      <w:bookmarkEnd w:id="178"/>
    </w:p>
    <w:p w14:paraId="30CD616F" w14:textId="37E56BE5" w:rsidR="00BD66EE" w:rsidRDefault="00BD66EE" w:rsidP="00A441A7">
      <w:pPr>
        <w:pStyle w:val="a"/>
      </w:pPr>
      <w:r>
        <w:rPr>
          <w:noProof/>
          <w:lang w:eastAsia="en-US"/>
        </w:rPr>
        <w:drawing>
          <wp:inline distT="0" distB="0" distL="0" distR="0" wp14:anchorId="77690F1F" wp14:editId="14761DC9">
            <wp:extent cx="4646295" cy="1817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46295" cy="1817520"/>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4B38210F" w14:textId="77777777" w:rsidR="00BD66EE" w:rsidRDefault="00BD66EE" w:rsidP="00BD66EE">
      <w:pPr>
        <w:pStyle w:val="a"/>
        <w:ind w:firstLine="520"/>
      </w:pPr>
      <w:r w:rsidRPr="00BD66EE">
        <w:rPr>
          <w:rFonts w:hint="eastAsia"/>
          <w:b/>
        </w:rPr>
        <w:t>大小影响因素：</w:t>
      </w:r>
      <w:r w:rsidRPr="00BD66EE">
        <w:rPr>
          <w:rFonts w:hint="eastAsia"/>
        </w:rPr>
        <w:t>缓冲区大小由用户直接定义，比如配置参数</w:t>
      </w:r>
      <w:r w:rsidRPr="00BD66EE">
        <w:t>io.sort.mb=300</w:t>
      </w:r>
      <w:r w:rsidRPr="00BD66EE">
        <w:rPr>
          <w:rFonts w:hint="eastAsia"/>
        </w:rPr>
        <w:lastRenderedPageBreak/>
        <w:t>即定义</w:t>
      </w:r>
      <w:r w:rsidRPr="00BD66EE">
        <w:rPr>
          <w:rFonts w:hint="eastAsia"/>
        </w:rPr>
        <w:t>map buffer</w:t>
      </w:r>
      <w:r w:rsidRPr="00BD66EE">
        <w:rPr>
          <w:rFonts w:hint="eastAsia"/>
        </w:rPr>
        <w:t>为</w:t>
      </w:r>
      <w:r w:rsidRPr="00BD66EE">
        <w:rPr>
          <w:rFonts w:hint="eastAsia"/>
        </w:rPr>
        <w:t>300MB</w:t>
      </w:r>
      <w:r w:rsidRPr="00BD66EE">
        <w:rPr>
          <w:rFonts w:hint="eastAsia"/>
        </w:rPr>
        <w:t>，</w:t>
      </w:r>
      <w:r w:rsidRPr="00BD66EE">
        <w:t>mapred.job.shuffle.input.buffer.percent</w:t>
      </w:r>
      <w:r w:rsidRPr="00BD66EE">
        <w:rPr>
          <w:rFonts w:hint="eastAsia"/>
        </w:rPr>
        <w:t>=0.7</w:t>
      </w:r>
      <w:r w:rsidRPr="00BD66EE">
        <w:rPr>
          <w:rFonts w:hint="eastAsia"/>
        </w:rPr>
        <w:t>定义</w:t>
      </w:r>
      <w:r w:rsidRPr="00BD66EE">
        <w:rPr>
          <w:rFonts w:hint="eastAsia"/>
        </w:rPr>
        <w:t>shuffle buffer</w:t>
      </w:r>
      <w:r w:rsidRPr="00BD66EE">
        <w:rPr>
          <w:rFonts w:hint="eastAsia"/>
        </w:rPr>
        <w:t>占</w:t>
      </w:r>
      <w:r w:rsidRPr="00BD66EE">
        <w:rPr>
          <w:rFonts w:hint="eastAsia"/>
        </w:rPr>
        <w:t>reducer</w:t>
      </w:r>
      <w:r w:rsidRPr="00BD66EE">
        <w:rPr>
          <w:rFonts w:hint="eastAsia"/>
        </w:rPr>
        <w:t>中</w:t>
      </w:r>
      <w:r w:rsidRPr="00BD66EE">
        <w:rPr>
          <w:rFonts w:hint="eastAsia"/>
        </w:rPr>
        <w:t>70%</w:t>
      </w:r>
      <w:r w:rsidRPr="00BD66EE">
        <w:rPr>
          <w:rFonts w:hint="eastAsia"/>
        </w:rPr>
        <w:t>的内存空间。虚拟</w:t>
      </w:r>
      <w:r w:rsidRPr="00BD66EE">
        <w:rPr>
          <w:rFonts w:hint="eastAsia"/>
        </w:rPr>
        <w:t>buffer</w:t>
      </w:r>
      <w:r w:rsidRPr="00BD66EE">
        <w:rPr>
          <w:rFonts w:hint="eastAsia"/>
        </w:rPr>
        <w:t>实际会消耗多少内存还要看</w:t>
      </w:r>
      <w:r w:rsidRPr="00BD66EE">
        <w:rPr>
          <w:rFonts w:hint="eastAsia"/>
        </w:rPr>
        <w:t>buffer</w:t>
      </w:r>
      <w:r w:rsidRPr="00BD66EE">
        <w:rPr>
          <w:rFonts w:hint="eastAsia"/>
        </w:rPr>
        <w:t>缓冲了多少中间数据（见下一小节</w:t>
      </w:r>
      <w:r w:rsidRPr="00BD66EE">
        <w:rPr>
          <w:rFonts w:hint="eastAsia"/>
        </w:rPr>
        <w:t>B</w:t>
      </w:r>
      <w:r w:rsidRPr="00BD66EE">
        <w:rPr>
          <w:rFonts w:hint="eastAsia"/>
        </w:rPr>
        <w:t>）。</w:t>
      </w:r>
    </w:p>
    <w:p w14:paraId="2C808C31" w14:textId="77777777" w:rsidR="000641EC" w:rsidRDefault="000641EC" w:rsidP="000641EC">
      <w:pPr>
        <w:pStyle w:val="a"/>
      </w:pPr>
    </w:p>
    <w:p w14:paraId="6895F852" w14:textId="77777777" w:rsidR="000641EC" w:rsidRPr="00170066" w:rsidRDefault="000641EC" w:rsidP="000641EC">
      <w:pPr>
        <w:pStyle w:val="BodyText"/>
        <w:ind w:firstLine="520"/>
        <w:rPr>
          <w:b/>
          <w:sz w:val="24"/>
          <w:szCs w:val="24"/>
        </w:rPr>
      </w:pPr>
      <w:r>
        <w:tab/>
      </w:r>
      <w:r w:rsidRPr="00170066">
        <w:rPr>
          <w:rFonts w:hint="eastAsia"/>
          <w:b/>
          <w:sz w:val="24"/>
          <w:szCs w:val="24"/>
        </w:rPr>
        <w:t>具体模型：</w:t>
      </w:r>
      <w:r w:rsidRPr="00170066">
        <w:rPr>
          <w:i/>
          <w:sz w:val="24"/>
          <w:szCs w:val="24"/>
        </w:rPr>
        <w:t>U</w:t>
      </w:r>
      <w:r w:rsidRPr="00170066">
        <w:rPr>
          <w:sz w:val="24"/>
          <w:szCs w:val="24"/>
        </w:rPr>
        <w:t>(</w:t>
      </w:r>
      <w:r w:rsidRPr="00170066">
        <w:rPr>
          <w:i/>
          <w:sz w:val="24"/>
          <w:szCs w:val="24"/>
        </w:rPr>
        <w:t>buffer</w:t>
      </w:r>
      <w:r w:rsidRPr="00170066">
        <w:rPr>
          <w:sz w:val="24"/>
          <w:szCs w:val="24"/>
        </w:rPr>
        <w:t xml:space="preserve">) = </w:t>
      </w:r>
      <w:r w:rsidRPr="00170066">
        <w:rPr>
          <w:i/>
          <w:sz w:val="24"/>
          <w:szCs w:val="24"/>
        </w:rPr>
        <w:t>f</w:t>
      </w:r>
      <w:r w:rsidRPr="00170066">
        <w:rPr>
          <w:sz w:val="24"/>
          <w:szCs w:val="24"/>
        </w:rPr>
        <w:t xml:space="preserve"> (</w:t>
      </w:r>
      <w:r w:rsidRPr="00170066">
        <w:rPr>
          <w:i/>
          <w:sz w:val="24"/>
          <w:szCs w:val="24"/>
        </w:rPr>
        <w:t>configurations</w:t>
      </w:r>
      <w:r w:rsidRPr="00170066">
        <w:rPr>
          <w:sz w:val="24"/>
          <w:szCs w:val="24"/>
        </w:rPr>
        <w:t>)</w:t>
      </w:r>
    </w:p>
    <w:tbl>
      <w:tblPr>
        <w:tblStyle w:val="TableGrid"/>
        <w:tblW w:w="5000" w:type="pct"/>
        <w:tblLook w:val="04A0" w:firstRow="1" w:lastRow="0" w:firstColumn="1" w:lastColumn="0" w:noHBand="0" w:noVBand="1"/>
      </w:tblPr>
      <w:tblGrid>
        <w:gridCol w:w="903"/>
        <w:gridCol w:w="1463"/>
        <w:gridCol w:w="1286"/>
        <w:gridCol w:w="4876"/>
      </w:tblGrid>
      <w:tr w:rsidR="000641EC" w:rsidRPr="0017130E" w14:paraId="10F5A0FB" w14:textId="77777777" w:rsidTr="000641EC">
        <w:tc>
          <w:tcPr>
            <w:tcW w:w="529" w:type="pct"/>
            <w:vAlign w:val="center"/>
          </w:tcPr>
          <w:p w14:paraId="5C64569A" w14:textId="77777777" w:rsidR="000641EC" w:rsidRPr="0017130E" w:rsidRDefault="000641EC" w:rsidP="000641EC">
            <w:pPr>
              <w:jc w:val="left"/>
              <w:rPr>
                <w:b/>
                <w:sz w:val="22"/>
                <w:szCs w:val="22"/>
              </w:rPr>
            </w:pPr>
            <w:r w:rsidRPr="0017130E">
              <w:rPr>
                <w:b/>
                <w:sz w:val="22"/>
                <w:szCs w:val="22"/>
              </w:rPr>
              <w:t>阶段</w:t>
            </w:r>
          </w:p>
        </w:tc>
        <w:tc>
          <w:tcPr>
            <w:tcW w:w="858" w:type="pct"/>
            <w:vAlign w:val="center"/>
          </w:tcPr>
          <w:p w14:paraId="105B329B" w14:textId="77777777" w:rsidR="000641EC" w:rsidRPr="0017130E" w:rsidRDefault="000641EC" w:rsidP="000641EC">
            <w:pPr>
              <w:jc w:val="left"/>
              <w:rPr>
                <w:b/>
                <w:sz w:val="22"/>
                <w:szCs w:val="22"/>
              </w:rPr>
            </w:pPr>
            <w:r w:rsidRPr="0017130E">
              <w:rPr>
                <w:b/>
                <w:sz w:val="22"/>
                <w:szCs w:val="22"/>
              </w:rPr>
              <w:t>Buffer</w:t>
            </w:r>
            <w:r>
              <w:rPr>
                <w:rFonts w:hint="eastAsia"/>
                <w:b/>
                <w:sz w:val="22"/>
                <w:szCs w:val="22"/>
              </w:rPr>
              <w:t>名称</w:t>
            </w:r>
          </w:p>
        </w:tc>
        <w:tc>
          <w:tcPr>
            <w:tcW w:w="754" w:type="pct"/>
            <w:vAlign w:val="center"/>
          </w:tcPr>
          <w:p w14:paraId="15B123ED" w14:textId="77777777" w:rsidR="000641EC" w:rsidRPr="0017130E" w:rsidRDefault="000641EC" w:rsidP="000641EC">
            <w:pPr>
              <w:jc w:val="left"/>
              <w:rPr>
                <w:b/>
                <w:sz w:val="22"/>
                <w:szCs w:val="22"/>
              </w:rPr>
            </w:pPr>
            <w:r w:rsidRPr="0017130E">
              <w:rPr>
                <w:b/>
                <w:sz w:val="22"/>
                <w:szCs w:val="22"/>
              </w:rPr>
              <w:t>类型</w:t>
            </w:r>
          </w:p>
        </w:tc>
        <w:tc>
          <w:tcPr>
            <w:tcW w:w="2859" w:type="pct"/>
            <w:vAlign w:val="center"/>
          </w:tcPr>
          <w:p w14:paraId="47BBF6BE" w14:textId="77777777" w:rsidR="000641EC" w:rsidRPr="0017130E" w:rsidRDefault="000641EC" w:rsidP="000641EC">
            <w:pPr>
              <w:jc w:val="left"/>
              <w:rPr>
                <w:b/>
                <w:sz w:val="22"/>
                <w:szCs w:val="22"/>
              </w:rPr>
            </w:pPr>
            <w:r w:rsidRPr="0026427C">
              <w:rPr>
                <w:b/>
                <w:i/>
                <w:sz w:val="22"/>
                <w:szCs w:val="22"/>
              </w:rPr>
              <w:t>U</w:t>
            </w:r>
            <w:r w:rsidRPr="0017130E">
              <w:rPr>
                <w:b/>
                <w:sz w:val="22"/>
                <w:szCs w:val="22"/>
              </w:rPr>
              <w:t>(</w:t>
            </w:r>
            <w:r w:rsidRPr="0026427C">
              <w:rPr>
                <w:b/>
                <w:i/>
                <w:sz w:val="22"/>
                <w:szCs w:val="22"/>
              </w:rPr>
              <w:t>buffer</w:t>
            </w:r>
            <w:r w:rsidRPr="0017130E">
              <w:rPr>
                <w:b/>
                <w:sz w:val="22"/>
                <w:szCs w:val="22"/>
              </w:rPr>
              <w:t xml:space="preserve">) = </w:t>
            </w:r>
            <w:r w:rsidRPr="0026427C">
              <w:rPr>
                <w:b/>
                <w:i/>
                <w:sz w:val="22"/>
                <w:szCs w:val="22"/>
              </w:rPr>
              <w:t>f</w:t>
            </w:r>
            <w:r w:rsidRPr="0017130E">
              <w:rPr>
                <w:b/>
                <w:sz w:val="22"/>
                <w:szCs w:val="22"/>
              </w:rPr>
              <w:t xml:space="preserve"> (</w:t>
            </w:r>
            <w:r w:rsidRPr="0026427C">
              <w:rPr>
                <w:b/>
                <w:i/>
                <w:sz w:val="22"/>
                <w:szCs w:val="22"/>
              </w:rPr>
              <w:t>configurations</w:t>
            </w:r>
            <w:r w:rsidRPr="0017130E">
              <w:rPr>
                <w:b/>
                <w:sz w:val="22"/>
                <w:szCs w:val="22"/>
              </w:rPr>
              <w:t>)</w:t>
            </w:r>
          </w:p>
        </w:tc>
      </w:tr>
      <w:tr w:rsidR="000641EC" w:rsidRPr="0017130E" w14:paraId="5D39956F" w14:textId="77777777" w:rsidTr="000641EC">
        <w:tc>
          <w:tcPr>
            <w:tcW w:w="529" w:type="pct"/>
            <w:vAlign w:val="center"/>
          </w:tcPr>
          <w:p w14:paraId="3A2D7B60" w14:textId="77777777" w:rsidR="000641EC" w:rsidRPr="0017130E" w:rsidRDefault="000641EC" w:rsidP="000641EC">
            <w:pPr>
              <w:jc w:val="left"/>
              <w:rPr>
                <w:sz w:val="22"/>
                <w:szCs w:val="22"/>
              </w:rPr>
            </w:pPr>
            <w:r w:rsidRPr="0017130E">
              <w:rPr>
                <w:sz w:val="22"/>
                <w:szCs w:val="22"/>
              </w:rPr>
              <w:t>Map</w:t>
            </w:r>
          </w:p>
        </w:tc>
        <w:tc>
          <w:tcPr>
            <w:tcW w:w="858" w:type="pct"/>
            <w:vAlign w:val="center"/>
          </w:tcPr>
          <w:p w14:paraId="7DE2E292" w14:textId="77777777" w:rsidR="000641EC" w:rsidRPr="0017130E" w:rsidRDefault="000641EC" w:rsidP="000641EC">
            <w:pPr>
              <w:jc w:val="left"/>
              <w:rPr>
                <w:sz w:val="22"/>
                <w:szCs w:val="22"/>
              </w:rPr>
            </w:pPr>
            <w:r>
              <w:rPr>
                <w:sz w:val="22"/>
                <w:szCs w:val="22"/>
              </w:rPr>
              <w:t>m</w:t>
            </w:r>
            <w:r w:rsidRPr="0017130E">
              <w:rPr>
                <w:sz w:val="22"/>
                <w:szCs w:val="22"/>
              </w:rPr>
              <w:t>ap buffer</w:t>
            </w:r>
          </w:p>
        </w:tc>
        <w:tc>
          <w:tcPr>
            <w:tcW w:w="754" w:type="pct"/>
            <w:vAlign w:val="center"/>
          </w:tcPr>
          <w:p w14:paraId="041AECEF" w14:textId="77777777" w:rsidR="000641EC" w:rsidRPr="0017130E" w:rsidRDefault="000641EC" w:rsidP="000641EC">
            <w:pPr>
              <w:jc w:val="left"/>
              <w:rPr>
                <w:sz w:val="22"/>
                <w:szCs w:val="22"/>
              </w:rPr>
            </w:pPr>
            <w:r w:rsidRPr="0017130E">
              <w:rPr>
                <w:sz w:val="22"/>
                <w:szCs w:val="22"/>
              </w:rPr>
              <w:t>固定</w:t>
            </w:r>
            <w:r w:rsidRPr="0017130E">
              <w:rPr>
                <w:sz w:val="22"/>
                <w:szCs w:val="22"/>
              </w:rPr>
              <w:t>buffer</w:t>
            </w:r>
          </w:p>
        </w:tc>
        <w:tc>
          <w:tcPr>
            <w:tcW w:w="2859" w:type="pct"/>
            <w:vAlign w:val="center"/>
          </w:tcPr>
          <w:p w14:paraId="180043E6" w14:textId="77777777" w:rsidR="000641EC" w:rsidRPr="0017130E" w:rsidRDefault="000641EC" w:rsidP="000641EC">
            <w:pPr>
              <w:jc w:val="left"/>
              <w:rPr>
                <w:sz w:val="22"/>
                <w:szCs w:val="22"/>
              </w:rPr>
            </w:pPr>
            <w:r>
              <w:rPr>
                <w:rFonts w:hint="eastAsia"/>
                <w:sz w:val="22"/>
                <w:szCs w:val="22"/>
              </w:rPr>
              <w:t>i</w:t>
            </w:r>
            <w:r w:rsidRPr="0017130E">
              <w:rPr>
                <w:sz w:val="22"/>
                <w:szCs w:val="22"/>
              </w:rPr>
              <w:t>o.sort.mb</w:t>
            </w:r>
          </w:p>
        </w:tc>
      </w:tr>
      <w:tr w:rsidR="000641EC" w:rsidRPr="0017130E" w14:paraId="0FFCE755" w14:textId="77777777" w:rsidTr="000641EC">
        <w:tc>
          <w:tcPr>
            <w:tcW w:w="529" w:type="pct"/>
            <w:vAlign w:val="center"/>
          </w:tcPr>
          <w:p w14:paraId="0526BD16" w14:textId="77777777" w:rsidR="000641EC" w:rsidRPr="0017130E" w:rsidRDefault="000641EC" w:rsidP="000641EC">
            <w:pPr>
              <w:jc w:val="left"/>
              <w:rPr>
                <w:sz w:val="22"/>
                <w:szCs w:val="22"/>
              </w:rPr>
            </w:pPr>
            <w:r w:rsidRPr="0017130E">
              <w:rPr>
                <w:sz w:val="22"/>
                <w:szCs w:val="22"/>
              </w:rPr>
              <w:t>Shuffle</w:t>
            </w:r>
          </w:p>
        </w:tc>
        <w:tc>
          <w:tcPr>
            <w:tcW w:w="858" w:type="pct"/>
            <w:vAlign w:val="center"/>
          </w:tcPr>
          <w:p w14:paraId="3A30AED6" w14:textId="77777777" w:rsidR="000641EC" w:rsidRPr="0017130E" w:rsidRDefault="000641EC" w:rsidP="000641EC">
            <w:pPr>
              <w:jc w:val="left"/>
              <w:rPr>
                <w:sz w:val="22"/>
                <w:szCs w:val="22"/>
              </w:rPr>
            </w:pPr>
            <w:r>
              <w:rPr>
                <w:sz w:val="22"/>
                <w:szCs w:val="22"/>
              </w:rPr>
              <w:t>s</w:t>
            </w:r>
            <w:r w:rsidRPr="0017130E">
              <w:rPr>
                <w:sz w:val="22"/>
                <w:szCs w:val="22"/>
              </w:rPr>
              <w:t>huffle buffer</w:t>
            </w:r>
          </w:p>
        </w:tc>
        <w:tc>
          <w:tcPr>
            <w:tcW w:w="754" w:type="pct"/>
            <w:vAlign w:val="center"/>
          </w:tcPr>
          <w:p w14:paraId="78B02A45" w14:textId="77777777" w:rsidR="000641EC" w:rsidRPr="0017130E" w:rsidRDefault="000641EC" w:rsidP="000641EC">
            <w:pPr>
              <w:jc w:val="left"/>
              <w:rPr>
                <w:sz w:val="22"/>
                <w:szCs w:val="22"/>
              </w:rPr>
            </w:pPr>
            <w:r w:rsidRPr="0017130E">
              <w:rPr>
                <w:sz w:val="22"/>
                <w:szCs w:val="22"/>
              </w:rPr>
              <w:t>虚拟</w:t>
            </w:r>
            <w:r w:rsidRPr="0017130E">
              <w:rPr>
                <w:sz w:val="22"/>
                <w:szCs w:val="22"/>
              </w:rPr>
              <w:t>buffer</w:t>
            </w:r>
          </w:p>
        </w:tc>
        <w:tc>
          <w:tcPr>
            <w:tcW w:w="2859" w:type="pct"/>
            <w:vAlign w:val="center"/>
          </w:tcPr>
          <w:p w14:paraId="195293CD" w14:textId="77777777" w:rsidR="000641EC" w:rsidRPr="0017130E" w:rsidRDefault="000641EC" w:rsidP="000641EC">
            <w:pPr>
              <w:widowControl/>
              <w:jc w:val="left"/>
              <w:rPr>
                <w:sz w:val="22"/>
                <w:szCs w:val="22"/>
              </w:rPr>
            </w:pPr>
            <w:r w:rsidRPr="0017130E">
              <w:rPr>
                <w:sz w:val="22"/>
                <w:szCs w:val="22"/>
              </w:rPr>
              <w:t xml:space="preserve">HeapSize </w:t>
            </w:r>
            <w:r w:rsidRPr="009427C6">
              <w:rPr>
                <w:szCs w:val="22"/>
              </w:rPr>
              <w:t>*</w:t>
            </w:r>
            <w:r w:rsidRPr="0017130E">
              <w:rPr>
                <w:sz w:val="22"/>
                <w:szCs w:val="22"/>
              </w:rPr>
              <w:t xml:space="preserve"> mapred.job.shuffle.input.buffer.percent</w:t>
            </w:r>
          </w:p>
        </w:tc>
      </w:tr>
      <w:tr w:rsidR="000641EC" w:rsidRPr="0017130E" w14:paraId="446D3469" w14:textId="77777777" w:rsidTr="000641EC">
        <w:tc>
          <w:tcPr>
            <w:tcW w:w="529" w:type="pct"/>
            <w:vAlign w:val="center"/>
          </w:tcPr>
          <w:p w14:paraId="744362C5" w14:textId="77777777" w:rsidR="000641EC" w:rsidRPr="0017130E" w:rsidRDefault="000641EC" w:rsidP="000641EC">
            <w:pPr>
              <w:jc w:val="left"/>
              <w:rPr>
                <w:sz w:val="22"/>
                <w:szCs w:val="22"/>
              </w:rPr>
            </w:pPr>
            <w:r w:rsidRPr="0017130E">
              <w:rPr>
                <w:sz w:val="22"/>
                <w:szCs w:val="22"/>
              </w:rPr>
              <w:t>Reduce</w:t>
            </w:r>
          </w:p>
        </w:tc>
        <w:tc>
          <w:tcPr>
            <w:tcW w:w="858" w:type="pct"/>
            <w:vAlign w:val="center"/>
          </w:tcPr>
          <w:p w14:paraId="583116ED" w14:textId="77777777" w:rsidR="000641EC" w:rsidRPr="0017130E" w:rsidRDefault="000641EC" w:rsidP="000641EC">
            <w:pPr>
              <w:jc w:val="left"/>
              <w:rPr>
                <w:sz w:val="22"/>
                <w:szCs w:val="22"/>
              </w:rPr>
            </w:pPr>
            <w:r>
              <w:rPr>
                <w:sz w:val="22"/>
                <w:szCs w:val="22"/>
              </w:rPr>
              <w:t>r</w:t>
            </w:r>
            <w:r w:rsidRPr="0017130E">
              <w:rPr>
                <w:sz w:val="22"/>
                <w:szCs w:val="22"/>
              </w:rPr>
              <w:t>educe buffer</w:t>
            </w:r>
          </w:p>
        </w:tc>
        <w:tc>
          <w:tcPr>
            <w:tcW w:w="754" w:type="pct"/>
            <w:vAlign w:val="center"/>
          </w:tcPr>
          <w:p w14:paraId="6E496992" w14:textId="77777777" w:rsidR="000641EC" w:rsidRPr="0017130E" w:rsidRDefault="000641EC" w:rsidP="000641EC">
            <w:pPr>
              <w:jc w:val="left"/>
              <w:rPr>
                <w:sz w:val="22"/>
                <w:szCs w:val="22"/>
              </w:rPr>
            </w:pPr>
            <w:r w:rsidRPr="0017130E">
              <w:rPr>
                <w:sz w:val="22"/>
                <w:szCs w:val="22"/>
              </w:rPr>
              <w:t>虚拟</w:t>
            </w:r>
            <w:r w:rsidRPr="0017130E">
              <w:rPr>
                <w:sz w:val="22"/>
                <w:szCs w:val="22"/>
              </w:rPr>
              <w:t>buffer</w:t>
            </w:r>
          </w:p>
        </w:tc>
        <w:tc>
          <w:tcPr>
            <w:tcW w:w="2859" w:type="pct"/>
            <w:vAlign w:val="center"/>
          </w:tcPr>
          <w:p w14:paraId="11640053" w14:textId="77777777" w:rsidR="000641EC" w:rsidRPr="0017130E" w:rsidRDefault="000641EC" w:rsidP="000641EC">
            <w:pPr>
              <w:jc w:val="left"/>
              <w:rPr>
                <w:sz w:val="22"/>
                <w:szCs w:val="22"/>
              </w:rPr>
            </w:pPr>
            <w:r>
              <w:rPr>
                <w:sz w:val="22"/>
                <w:szCs w:val="22"/>
              </w:rPr>
              <w:t xml:space="preserve">HeapSize </w:t>
            </w:r>
            <w:r w:rsidRPr="009427C6">
              <w:rPr>
                <w:szCs w:val="22"/>
              </w:rPr>
              <w:t>*</w:t>
            </w:r>
            <w:r w:rsidRPr="0017130E">
              <w:rPr>
                <w:sz w:val="22"/>
                <w:szCs w:val="22"/>
              </w:rPr>
              <w:t xml:space="preserve"> mapred.job.reduce.input.buffer.percent</w:t>
            </w:r>
          </w:p>
        </w:tc>
      </w:tr>
    </w:tbl>
    <w:p w14:paraId="2A3B7706" w14:textId="2A7BC088" w:rsidR="000641EC" w:rsidRPr="00BD66EE" w:rsidRDefault="000641EC" w:rsidP="000641EC">
      <w:pPr>
        <w:pStyle w:val="a"/>
        <w:tabs>
          <w:tab w:val="left" w:pos="2529"/>
        </w:tabs>
      </w:pPr>
    </w:p>
    <w:p w14:paraId="11C17C1F" w14:textId="77777777" w:rsidR="000641EC" w:rsidRPr="000641EC" w:rsidRDefault="000641EC" w:rsidP="000641EC">
      <w:pPr>
        <w:pStyle w:val="a"/>
      </w:pPr>
      <w:r w:rsidRPr="000641EC">
        <w:t xml:space="preserve">B. </w:t>
      </w:r>
      <w:r w:rsidRPr="000641EC">
        <w:rPr>
          <w:rFonts w:hint="eastAsia"/>
        </w:rPr>
        <w:t>暂存到内存中的中间数据（</w:t>
      </w:r>
      <w:r w:rsidRPr="000641EC">
        <w:t>in-memory intermediate data</w:t>
      </w:r>
      <w:r w:rsidRPr="000641EC">
        <w:rPr>
          <w:rFonts w:hint="eastAsia"/>
        </w:rPr>
        <w:t>）</w:t>
      </w:r>
    </w:p>
    <w:p w14:paraId="46C36D94" w14:textId="77777777" w:rsidR="000641EC" w:rsidRPr="000641EC" w:rsidRDefault="000641EC" w:rsidP="000641EC">
      <w:pPr>
        <w:pStyle w:val="a"/>
      </w:pPr>
    </w:p>
    <w:p w14:paraId="524FA912" w14:textId="77777777" w:rsidR="000641EC" w:rsidRPr="000641EC" w:rsidRDefault="000641EC" w:rsidP="000641EC">
      <w:pPr>
        <w:pStyle w:val="a"/>
        <w:ind w:firstLine="520"/>
      </w:pPr>
      <w:r w:rsidRPr="000641EC">
        <w:rPr>
          <w:rFonts w:hint="eastAsia"/>
          <w:b/>
        </w:rPr>
        <w:t>对象定义：</w:t>
      </w:r>
      <w:r w:rsidRPr="000641EC">
        <w:rPr>
          <w:rFonts w:hint="eastAsia"/>
        </w:rPr>
        <w:t>暂存到内存中的中间数据指的是暂存到虚拟</w:t>
      </w:r>
      <w:r w:rsidRPr="000641EC">
        <w:rPr>
          <w:rFonts w:hint="eastAsia"/>
        </w:rPr>
        <w:t>buffer</w:t>
      </w:r>
      <w:r w:rsidRPr="000641EC">
        <w:rPr>
          <w:rFonts w:hint="eastAsia"/>
        </w:rPr>
        <w:t>中的数据。</w:t>
      </w:r>
    </w:p>
    <w:p w14:paraId="5515FD5E" w14:textId="77777777" w:rsidR="000641EC" w:rsidRPr="000641EC" w:rsidRDefault="000641EC" w:rsidP="000641EC">
      <w:pPr>
        <w:pStyle w:val="a"/>
        <w:ind w:firstLine="520"/>
      </w:pPr>
      <w:r w:rsidRPr="000641EC">
        <w:rPr>
          <w:rFonts w:hint="eastAsia"/>
          <w:b/>
        </w:rPr>
        <w:t>在</w:t>
      </w:r>
      <w:r w:rsidRPr="000641EC">
        <w:rPr>
          <w:rFonts w:hint="eastAsia"/>
          <w:b/>
        </w:rPr>
        <w:t>Hadoop</w:t>
      </w:r>
      <w:r w:rsidRPr="000641EC">
        <w:rPr>
          <w:rFonts w:hint="eastAsia"/>
          <w:b/>
        </w:rPr>
        <w:t>中的情况：</w:t>
      </w:r>
      <w:r w:rsidRPr="000641EC">
        <w:rPr>
          <w:rFonts w:hint="eastAsia"/>
        </w:rPr>
        <w:t>在</w:t>
      </w:r>
      <w:r w:rsidRPr="000641EC">
        <w:rPr>
          <w:rFonts w:hint="eastAsia"/>
        </w:rPr>
        <w:t>shuffle</w:t>
      </w:r>
      <w:r w:rsidRPr="000641EC">
        <w:rPr>
          <w:rFonts w:hint="eastAsia"/>
        </w:rPr>
        <w:t>阶段，当虚拟</w:t>
      </w:r>
      <w:r w:rsidRPr="000641EC">
        <w:rPr>
          <w:rFonts w:hint="eastAsia"/>
        </w:rPr>
        <w:t>buffer</w:t>
      </w:r>
      <w:r w:rsidRPr="000641EC">
        <w:rPr>
          <w:rFonts w:hint="eastAsia"/>
        </w:rPr>
        <w:t>被填满的时候，</w:t>
      </w:r>
      <w:r w:rsidRPr="000641EC">
        <w:rPr>
          <w:rFonts w:hint="eastAsia"/>
        </w:rPr>
        <w:t>buffer</w:t>
      </w:r>
      <w:r w:rsidRPr="000641EC">
        <w:rPr>
          <w:rFonts w:hint="eastAsia"/>
        </w:rPr>
        <w:t>中的数据会被排序、聚合、输出到磁盘上。如果配置了</w:t>
      </w:r>
      <w:r w:rsidRPr="000641EC">
        <w:rPr>
          <w:rFonts w:hint="eastAsia"/>
        </w:rPr>
        <w:t>reduce buffer</w:t>
      </w:r>
      <w:r w:rsidRPr="000641EC">
        <w:rPr>
          <w:rFonts w:hint="eastAsia"/>
        </w:rPr>
        <w:t>，那么在</w:t>
      </w:r>
      <w:r w:rsidRPr="000641EC">
        <w:rPr>
          <w:rFonts w:hint="eastAsia"/>
        </w:rPr>
        <w:t>shuffle</w:t>
      </w:r>
      <w:r w:rsidRPr="000641EC">
        <w:rPr>
          <w:rFonts w:hint="eastAsia"/>
        </w:rPr>
        <w:t>阶段未被</w:t>
      </w:r>
      <w:r w:rsidRPr="000641EC">
        <w:rPr>
          <w:rFonts w:hint="eastAsia"/>
        </w:rPr>
        <w:t>merge</w:t>
      </w:r>
      <w:r w:rsidRPr="000641EC">
        <w:rPr>
          <w:rFonts w:hint="eastAsia"/>
        </w:rPr>
        <w:t>到磁盘的中间数据会被存放到</w:t>
      </w:r>
      <w:r w:rsidRPr="000641EC">
        <w:rPr>
          <w:rFonts w:hint="eastAsia"/>
        </w:rPr>
        <w:t>reduce buffer</w:t>
      </w:r>
      <w:r w:rsidRPr="000641EC">
        <w:rPr>
          <w:rFonts w:hint="eastAsia"/>
        </w:rPr>
        <w:t>中。</w:t>
      </w:r>
    </w:p>
    <w:p w14:paraId="47A5D338" w14:textId="77777777" w:rsidR="000641EC" w:rsidRPr="000641EC" w:rsidRDefault="000641EC" w:rsidP="000641EC">
      <w:pPr>
        <w:pStyle w:val="a"/>
        <w:ind w:firstLine="520"/>
      </w:pPr>
      <w:r w:rsidRPr="000641EC">
        <w:rPr>
          <w:rFonts w:hint="eastAsia"/>
          <w:b/>
        </w:rPr>
        <w:t>生命周期：</w:t>
      </w:r>
      <w:r w:rsidRPr="000641EC">
        <w:rPr>
          <w:rFonts w:hint="eastAsia"/>
        </w:rPr>
        <w:t>尽管存放在</w:t>
      </w:r>
      <w:r w:rsidRPr="000641EC">
        <w:rPr>
          <w:rFonts w:hint="eastAsia"/>
        </w:rPr>
        <w:t>buffer</w:t>
      </w:r>
      <w:r w:rsidRPr="000641EC">
        <w:rPr>
          <w:rFonts w:hint="eastAsia"/>
        </w:rPr>
        <w:t>中的数据不定时会被</w:t>
      </w:r>
      <w:r w:rsidRPr="000641EC">
        <w:rPr>
          <w:rFonts w:hint="eastAsia"/>
        </w:rPr>
        <w:t>spill</w:t>
      </w:r>
      <w:r w:rsidRPr="000641EC">
        <w:rPr>
          <w:rFonts w:hint="eastAsia"/>
        </w:rPr>
        <w:t>到磁盘，但从内存连续占用情况来看，存放到内存中的中间数据与虚拟</w:t>
      </w:r>
      <w:r w:rsidRPr="000641EC">
        <w:rPr>
          <w:rFonts w:hint="eastAsia"/>
        </w:rPr>
        <w:t>buffer</w:t>
      </w:r>
      <w:r w:rsidRPr="000641EC">
        <w:rPr>
          <w:rFonts w:hint="eastAsia"/>
        </w:rPr>
        <w:t>的生命周期相同。</w:t>
      </w:r>
    </w:p>
    <w:p w14:paraId="3FA4DD8A" w14:textId="77777777" w:rsidR="000641EC" w:rsidRPr="000641EC" w:rsidRDefault="000641EC" w:rsidP="000641EC">
      <w:pPr>
        <w:pStyle w:val="a"/>
        <w:ind w:firstLine="520"/>
      </w:pPr>
      <w:r w:rsidRPr="000641EC">
        <w:rPr>
          <w:rFonts w:hint="eastAsia"/>
          <w:b/>
        </w:rPr>
        <w:t>大小影响因素：</w:t>
      </w:r>
      <w:r w:rsidRPr="000641EC">
        <w:rPr>
          <w:rFonts w:hint="eastAsia"/>
        </w:rPr>
        <w:t>暂存在虚拟</w:t>
      </w:r>
      <w:r w:rsidRPr="000641EC">
        <w:rPr>
          <w:rFonts w:hint="eastAsia"/>
        </w:rPr>
        <w:t>buffer</w:t>
      </w:r>
      <w:r w:rsidRPr="000641EC">
        <w:rPr>
          <w:rFonts w:hint="eastAsia"/>
        </w:rPr>
        <w:t>的数据与用户配置的虚拟</w:t>
      </w:r>
      <w:r w:rsidRPr="000641EC">
        <w:rPr>
          <w:rFonts w:hint="eastAsia"/>
        </w:rPr>
        <w:t>buffer</w:t>
      </w:r>
      <w:r w:rsidRPr="000641EC">
        <w:rPr>
          <w:rFonts w:hint="eastAsia"/>
        </w:rPr>
        <w:t>大小和</w:t>
      </w:r>
      <w:r w:rsidRPr="000641EC">
        <w:rPr>
          <w:rFonts w:hint="eastAsia"/>
        </w:rPr>
        <w:t>shuffle</w:t>
      </w:r>
      <w:r w:rsidRPr="000641EC">
        <w:rPr>
          <w:rFonts w:hint="eastAsia"/>
        </w:rPr>
        <w:t>得到的数据量有关。存放在</w:t>
      </w:r>
      <w:r w:rsidRPr="000641EC">
        <w:rPr>
          <w:rFonts w:hint="eastAsia"/>
        </w:rPr>
        <w:t>shuffle buffer</w:t>
      </w:r>
      <w:r w:rsidRPr="000641EC">
        <w:rPr>
          <w:rFonts w:hint="eastAsia"/>
        </w:rPr>
        <w:t>中的数据量直接由</w:t>
      </w:r>
      <w:r w:rsidRPr="000641EC">
        <w:rPr>
          <w:rFonts w:hint="eastAsia"/>
        </w:rPr>
        <w:t>shuffle buffer size</w:t>
      </w:r>
      <w:r w:rsidRPr="000641EC">
        <w:rPr>
          <w:rFonts w:hint="eastAsia"/>
        </w:rPr>
        <w:t>和</w:t>
      </w:r>
      <w:r w:rsidRPr="000641EC">
        <w:rPr>
          <w:rFonts w:hint="eastAsia"/>
        </w:rPr>
        <w:t>shuffled data</w:t>
      </w:r>
      <w:r w:rsidRPr="000641EC">
        <w:rPr>
          <w:rFonts w:hint="eastAsia"/>
        </w:rPr>
        <w:t>（也就是从所有</w:t>
      </w:r>
      <w:r w:rsidRPr="000641EC">
        <w:rPr>
          <w:rFonts w:hint="eastAsia"/>
        </w:rPr>
        <w:t>mapper</w:t>
      </w:r>
      <w:r w:rsidRPr="000641EC">
        <w:rPr>
          <w:rFonts w:hint="eastAsia"/>
        </w:rPr>
        <w:t>那里</w:t>
      </w:r>
      <w:r w:rsidRPr="000641EC">
        <w:rPr>
          <w:rFonts w:hint="eastAsia"/>
        </w:rPr>
        <w:t>shuffle</w:t>
      </w:r>
      <w:r w:rsidRPr="000641EC">
        <w:rPr>
          <w:rFonts w:hint="eastAsia"/>
        </w:rPr>
        <w:t>过来的</w:t>
      </w:r>
      <w:r w:rsidRPr="000641EC">
        <w:rPr>
          <w:rFonts w:hint="eastAsia"/>
        </w:rPr>
        <w:t>partitions</w:t>
      </w:r>
      <w:r w:rsidRPr="000641EC">
        <w:rPr>
          <w:rFonts w:hint="eastAsia"/>
        </w:rPr>
        <w:t>）的数据量决定，是两者中的较小者。经过</w:t>
      </w:r>
      <w:r w:rsidRPr="000641EC">
        <w:rPr>
          <w:rFonts w:hint="eastAsia"/>
        </w:rPr>
        <w:t>shuffle</w:t>
      </w:r>
      <w:r w:rsidRPr="000641EC">
        <w:rPr>
          <w:rFonts w:hint="eastAsia"/>
        </w:rPr>
        <w:t>阶段后，没有被</w:t>
      </w:r>
      <w:r w:rsidRPr="000641EC">
        <w:rPr>
          <w:rFonts w:hint="eastAsia"/>
        </w:rPr>
        <w:t>merge</w:t>
      </w:r>
      <w:r w:rsidRPr="000641EC">
        <w:rPr>
          <w:rFonts w:hint="eastAsia"/>
        </w:rPr>
        <w:t>到磁盘上的数据量为</w:t>
      </w:r>
      <w:r w:rsidRPr="000641EC">
        <w:rPr>
          <w:rFonts w:hint="eastAsia"/>
        </w:rPr>
        <w:t xml:space="preserve"> </w:t>
      </w:r>
      <w:r w:rsidRPr="000641EC">
        <w:t>Size(shuffled data) % shuffle buffer size</w:t>
      </w:r>
      <w:r w:rsidRPr="000641EC">
        <w:rPr>
          <w:rFonts w:hint="eastAsia"/>
        </w:rPr>
        <w:t>，而存放到</w:t>
      </w:r>
      <w:r w:rsidRPr="000641EC">
        <w:rPr>
          <w:rFonts w:hint="eastAsia"/>
        </w:rPr>
        <w:t>reduce buffer</w:t>
      </w:r>
      <w:r w:rsidRPr="000641EC">
        <w:rPr>
          <w:rFonts w:hint="eastAsia"/>
        </w:rPr>
        <w:t>中的数据量还受到</w:t>
      </w:r>
      <w:r w:rsidRPr="000641EC">
        <w:rPr>
          <w:rFonts w:hint="eastAsia"/>
        </w:rPr>
        <w:t>reduce buffer</w:t>
      </w:r>
      <w:r w:rsidRPr="000641EC">
        <w:rPr>
          <w:rFonts w:hint="eastAsia"/>
        </w:rPr>
        <w:t>限制，因此最后在</w:t>
      </w:r>
      <w:r w:rsidRPr="000641EC">
        <w:rPr>
          <w:rFonts w:hint="eastAsia"/>
        </w:rPr>
        <w:t>reduce buffer</w:t>
      </w:r>
      <w:r w:rsidRPr="000641EC">
        <w:rPr>
          <w:rFonts w:hint="eastAsia"/>
        </w:rPr>
        <w:t>的数据量大小是两者的较小值。</w:t>
      </w:r>
    </w:p>
    <w:p w14:paraId="32D3DAF0" w14:textId="77777777" w:rsidR="000641EC" w:rsidRPr="000641EC" w:rsidRDefault="000641EC" w:rsidP="000641EC">
      <w:pPr>
        <w:pStyle w:val="a"/>
        <w:ind w:firstLine="520"/>
        <w:rPr>
          <w:b/>
        </w:rPr>
      </w:pPr>
      <w:r w:rsidRPr="000641EC">
        <w:rPr>
          <w:rFonts w:hint="eastAsia"/>
          <w:b/>
        </w:rPr>
        <w:t>具体模型：</w:t>
      </w:r>
    </w:p>
    <w:p w14:paraId="048300EF" w14:textId="77777777" w:rsidR="000641EC" w:rsidRDefault="000641EC" w:rsidP="000641EC">
      <w:pPr>
        <w:pStyle w:val="a"/>
      </w:pPr>
      <w:r w:rsidRPr="000641EC">
        <w:rPr>
          <w:i/>
        </w:rPr>
        <w:t>U</w:t>
      </w:r>
      <w:r w:rsidRPr="000641EC">
        <w:t>(</w:t>
      </w:r>
      <w:r w:rsidRPr="000641EC">
        <w:rPr>
          <w:i/>
        </w:rPr>
        <w:t>in-memory intermediate data</w:t>
      </w:r>
      <w:r w:rsidRPr="000641EC">
        <w:t xml:space="preserve">) = </w:t>
      </w:r>
      <w:r w:rsidRPr="000641EC">
        <w:rPr>
          <w:i/>
        </w:rPr>
        <w:t>f</w:t>
      </w:r>
      <w:r w:rsidRPr="000641EC">
        <w:t xml:space="preserve"> (</w:t>
      </w:r>
      <w:r w:rsidRPr="000641EC">
        <w:rPr>
          <w:i/>
        </w:rPr>
        <w:t>configurations</w:t>
      </w:r>
      <w:r w:rsidRPr="000641EC">
        <w:t>,</w:t>
      </w:r>
      <w:r w:rsidRPr="000641EC">
        <w:rPr>
          <w:i/>
        </w:rPr>
        <w:t xml:space="preserve"> intermediate data</w:t>
      </w:r>
      <w:r w:rsidRPr="000641EC">
        <w:t>)</w:t>
      </w:r>
    </w:p>
    <w:p w14:paraId="7D124E66" w14:textId="77777777" w:rsidR="000641EC" w:rsidRPr="000641EC" w:rsidRDefault="000641EC" w:rsidP="000641EC">
      <w:pPr>
        <w:pStyle w:val="a"/>
      </w:pPr>
    </w:p>
    <w:tbl>
      <w:tblPr>
        <w:tblStyle w:val="TableGrid"/>
        <w:tblW w:w="5000" w:type="pct"/>
        <w:tblLook w:val="04A0" w:firstRow="1" w:lastRow="0" w:firstColumn="1" w:lastColumn="0" w:noHBand="0" w:noVBand="1"/>
      </w:tblPr>
      <w:tblGrid>
        <w:gridCol w:w="880"/>
        <w:gridCol w:w="2134"/>
        <w:gridCol w:w="5514"/>
      </w:tblGrid>
      <w:tr w:rsidR="000641EC" w:rsidRPr="0017130E" w14:paraId="4D622106" w14:textId="77777777" w:rsidTr="000641EC">
        <w:tc>
          <w:tcPr>
            <w:tcW w:w="516" w:type="pct"/>
            <w:vAlign w:val="center"/>
          </w:tcPr>
          <w:p w14:paraId="07EDF7E0" w14:textId="77777777" w:rsidR="000641EC" w:rsidRPr="0017130E" w:rsidRDefault="000641EC" w:rsidP="000641EC">
            <w:pPr>
              <w:jc w:val="left"/>
              <w:rPr>
                <w:b/>
                <w:sz w:val="22"/>
                <w:szCs w:val="22"/>
              </w:rPr>
            </w:pPr>
            <w:r w:rsidRPr="0017130E">
              <w:rPr>
                <w:b/>
                <w:sz w:val="22"/>
                <w:szCs w:val="22"/>
              </w:rPr>
              <w:t>阶段</w:t>
            </w:r>
          </w:p>
        </w:tc>
        <w:tc>
          <w:tcPr>
            <w:tcW w:w="1251" w:type="pct"/>
            <w:vAlign w:val="center"/>
          </w:tcPr>
          <w:p w14:paraId="4F4B03F9" w14:textId="77777777" w:rsidR="000641EC" w:rsidRPr="0017130E" w:rsidRDefault="000641EC" w:rsidP="000641EC">
            <w:pPr>
              <w:jc w:val="left"/>
              <w:rPr>
                <w:b/>
                <w:sz w:val="22"/>
                <w:szCs w:val="22"/>
              </w:rPr>
            </w:pPr>
            <w:r>
              <w:rPr>
                <w:rFonts w:hint="eastAsia"/>
                <w:b/>
                <w:sz w:val="22"/>
                <w:szCs w:val="22"/>
              </w:rPr>
              <w:t>内存中的中间数据</w:t>
            </w:r>
            <w:r w:rsidRPr="0017130E">
              <w:rPr>
                <w:rFonts w:hint="eastAsia"/>
                <w:b/>
                <w:sz w:val="22"/>
                <w:szCs w:val="22"/>
              </w:rPr>
              <w:t xml:space="preserve"> </w:t>
            </w:r>
          </w:p>
        </w:tc>
        <w:tc>
          <w:tcPr>
            <w:tcW w:w="3232" w:type="pct"/>
            <w:vAlign w:val="center"/>
          </w:tcPr>
          <w:p w14:paraId="0BE438C2" w14:textId="77777777" w:rsidR="000641EC" w:rsidRPr="00D631B4" w:rsidRDefault="000641EC" w:rsidP="000641EC">
            <w:pPr>
              <w:jc w:val="left"/>
              <w:rPr>
                <w:b/>
                <w:i/>
                <w:sz w:val="22"/>
                <w:szCs w:val="22"/>
              </w:rPr>
            </w:pPr>
            <w:r w:rsidRPr="00D631B4">
              <w:rPr>
                <w:b/>
                <w:i/>
                <w:sz w:val="22"/>
                <w:szCs w:val="22"/>
              </w:rPr>
              <w:t>U</w:t>
            </w:r>
            <w:r w:rsidRPr="00D631B4">
              <w:rPr>
                <w:b/>
                <w:sz w:val="22"/>
                <w:szCs w:val="22"/>
              </w:rPr>
              <w:t>(</w:t>
            </w:r>
            <w:r w:rsidRPr="00D631B4">
              <w:rPr>
                <w:b/>
                <w:i/>
                <w:sz w:val="22"/>
                <w:szCs w:val="22"/>
              </w:rPr>
              <w:t>in-memory data</w:t>
            </w:r>
            <w:r w:rsidRPr="00D631B4">
              <w:rPr>
                <w:b/>
                <w:sz w:val="22"/>
                <w:szCs w:val="22"/>
              </w:rPr>
              <w:t>)</w:t>
            </w:r>
            <w:r w:rsidRPr="00D631B4">
              <w:rPr>
                <w:b/>
                <w:i/>
                <w:sz w:val="22"/>
                <w:szCs w:val="22"/>
              </w:rPr>
              <w:t xml:space="preserve"> = f</w:t>
            </w:r>
            <w:r w:rsidRPr="00D631B4">
              <w:rPr>
                <w:b/>
                <w:sz w:val="22"/>
                <w:szCs w:val="22"/>
              </w:rPr>
              <w:t xml:space="preserve"> (</w:t>
            </w:r>
            <w:r w:rsidRPr="00D631B4">
              <w:rPr>
                <w:b/>
                <w:i/>
                <w:sz w:val="22"/>
                <w:szCs w:val="22"/>
              </w:rPr>
              <w:t>confs</w:t>
            </w:r>
            <w:r w:rsidRPr="00D631B4">
              <w:rPr>
                <w:b/>
                <w:sz w:val="22"/>
                <w:szCs w:val="22"/>
              </w:rPr>
              <w:t>,</w:t>
            </w:r>
            <w:r w:rsidRPr="00D631B4">
              <w:rPr>
                <w:b/>
                <w:i/>
                <w:sz w:val="22"/>
                <w:szCs w:val="22"/>
              </w:rPr>
              <w:t xml:space="preserve"> intermediate data</w:t>
            </w:r>
            <w:r w:rsidRPr="00D631B4">
              <w:rPr>
                <w:b/>
                <w:sz w:val="22"/>
                <w:szCs w:val="22"/>
              </w:rPr>
              <w:t>)</w:t>
            </w:r>
          </w:p>
        </w:tc>
      </w:tr>
      <w:tr w:rsidR="000641EC" w:rsidRPr="0017130E" w14:paraId="6FBE6D07" w14:textId="77777777" w:rsidTr="000641EC">
        <w:tc>
          <w:tcPr>
            <w:tcW w:w="516" w:type="pct"/>
            <w:vAlign w:val="center"/>
          </w:tcPr>
          <w:p w14:paraId="4899C603" w14:textId="77777777" w:rsidR="000641EC" w:rsidRPr="0017130E" w:rsidRDefault="000641EC" w:rsidP="000641EC">
            <w:pPr>
              <w:jc w:val="left"/>
              <w:rPr>
                <w:sz w:val="22"/>
                <w:szCs w:val="22"/>
              </w:rPr>
            </w:pPr>
            <w:r w:rsidRPr="0017130E">
              <w:rPr>
                <w:sz w:val="22"/>
                <w:szCs w:val="22"/>
              </w:rPr>
              <w:t>Shuffle</w:t>
            </w:r>
          </w:p>
        </w:tc>
        <w:tc>
          <w:tcPr>
            <w:tcW w:w="1251" w:type="pct"/>
            <w:vAlign w:val="center"/>
          </w:tcPr>
          <w:p w14:paraId="4E4E2AF8" w14:textId="77777777" w:rsidR="000641EC" w:rsidRPr="0017130E" w:rsidRDefault="000641EC" w:rsidP="000641EC">
            <w:pPr>
              <w:jc w:val="left"/>
              <w:rPr>
                <w:sz w:val="22"/>
                <w:szCs w:val="22"/>
              </w:rPr>
            </w:pPr>
            <w:r>
              <w:rPr>
                <w:sz w:val="22"/>
                <w:szCs w:val="22"/>
              </w:rPr>
              <w:t>Data in s</w:t>
            </w:r>
            <w:r w:rsidRPr="0017130E">
              <w:rPr>
                <w:sz w:val="22"/>
                <w:szCs w:val="22"/>
              </w:rPr>
              <w:t>huffle buffer</w:t>
            </w:r>
          </w:p>
        </w:tc>
        <w:tc>
          <w:tcPr>
            <w:tcW w:w="3232" w:type="pct"/>
            <w:vAlign w:val="center"/>
          </w:tcPr>
          <w:p w14:paraId="27D349AE" w14:textId="77777777" w:rsidR="000641EC" w:rsidRPr="0017130E" w:rsidRDefault="000641EC" w:rsidP="000641EC">
            <w:pPr>
              <w:widowControl/>
              <w:jc w:val="left"/>
              <w:rPr>
                <w:sz w:val="22"/>
                <w:szCs w:val="22"/>
              </w:rPr>
            </w:pPr>
            <w:r>
              <w:rPr>
                <w:sz w:val="22"/>
                <w:szCs w:val="22"/>
              </w:rPr>
              <w:t>min (shuffle buffer size, shuffled data)</w:t>
            </w:r>
            <w:r w:rsidRPr="00C31C0A">
              <w:rPr>
                <w:szCs w:val="22"/>
                <w:vertAlign w:val="superscript"/>
              </w:rPr>
              <w:t>*</w:t>
            </w:r>
          </w:p>
        </w:tc>
      </w:tr>
      <w:tr w:rsidR="000641EC" w:rsidRPr="0017130E" w14:paraId="2D03925A" w14:textId="77777777" w:rsidTr="000641EC">
        <w:tc>
          <w:tcPr>
            <w:tcW w:w="516" w:type="pct"/>
            <w:vAlign w:val="center"/>
          </w:tcPr>
          <w:p w14:paraId="7769970E" w14:textId="77777777" w:rsidR="000641EC" w:rsidRPr="0017130E" w:rsidRDefault="000641EC" w:rsidP="000641EC">
            <w:pPr>
              <w:jc w:val="left"/>
              <w:rPr>
                <w:sz w:val="22"/>
                <w:szCs w:val="22"/>
              </w:rPr>
            </w:pPr>
            <w:r w:rsidRPr="0017130E">
              <w:rPr>
                <w:sz w:val="22"/>
                <w:szCs w:val="22"/>
              </w:rPr>
              <w:t>Reduce</w:t>
            </w:r>
          </w:p>
        </w:tc>
        <w:tc>
          <w:tcPr>
            <w:tcW w:w="1251" w:type="pct"/>
            <w:vAlign w:val="center"/>
          </w:tcPr>
          <w:p w14:paraId="28D4FB7C" w14:textId="77777777" w:rsidR="000641EC" w:rsidRPr="0017130E" w:rsidRDefault="000641EC" w:rsidP="000641EC">
            <w:pPr>
              <w:jc w:val="left"/>
              <w:rPr>
                <w:sz w:val="22"/>
                <w:szCs w:val="22"/>
              </w:rPr>
            </w:pPr>
            <w:r>
              <w:rPr>
                <w:sz w:val="22"/>
                <w:szCs w:val="22"/>
              </w:rPr>
              <w:t>Data in r</w:t>
            </w:r>
            <w:r w:rsidRPr="0017130E">
              <w:rPr>
                <w:sz w:val="22"/>
                <w:szCs w:val="22"/>
              </w:rPr>
              <w:t>educe buffer</w:t>
            </w:r>
          </w:p>
        </w:tc>
        <w:tc>
          <w:tcPr>
            <w:tcW w:w="3232" w:type="pct"/>
            <w:vAlign w:val="center"/>
          </w:tcPr>
          <w:p w14:paraId="0DC08038" w14:textId="77777777" w:rsidR="000641EC" w:rsidRPr="0017130E" w:rsidRDefault="000641EC" w:rsidP="000641EC">
            <w:pPr>
              <w:jc w:val="left"/>
              <w:rPr>
                <w:sz w:val="22"/>
                <w:szCs w:val="22"/>
              </w:rPr>
            </w:pPr>
            <w:r>
              <w:rPr>
                <w:sz w:val="22"/>
                <w:szCs w:val="22"/>
              </w:rPr>
              <w:t>min (reduce buffer size, shuffled data % shuffle buffer size)</w:t>
            </w:r>
          </w:p>
        </w:tc>
      </w:tr>
    </w:tbl>
    <w:p w14:paraId="3F17F42C" w14:textId="77777777" w:rsidR="00BD66EE" w:rsidRDefault="00BD66EE" w:rsidP="00A441A7">
      <w:pPr>
        <w:pStyle w:val="a"/>
      </w:pPr>
    </w:p>
    <w:p w14:paraId="01BB5536" w14:textId="77777777" w:rsidR="000641EC" w:rsidRPr="000641EC" w:rsidRDefault="000641EC" w:rsidP="000641EC">
      <w:pPr>
        <w:pStyle w:val="a"/>
        <w:ind w:firstLineChars="0" w:firstLine="0"/>
        <w:rPr>
          <w:i/>
        </w:rPr>
      </w:pPr>
      <w:bookmarkStart w:id="179" w:name="_Toc305439867"/>
      <w:r w:rsidRPr="000641EC">
        <w:rPr>
          <w:i/>
        </w:rPr>
        <w:t xml:space="preserve">* shuffled data = aggregated partitio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641EC">
        <w:rPr>
          <w:i/>
        </w:rPr>
        <w:t xml:space="preserve">= </w:t>
      </w:r>
      <m:oMath>
        <m:nary>
          <m:naryPr>
            <m:chr m:val="∑"/>
            <m:limLoc m:val="undOvr"/>
            <m:ctrlPr>
              <w:rPr>
                <w:rFonts w:ascii="Cambria Math" w:hAnsi="Cambria Math"/>
                <w:i/>
              </w:rPr>
            </m:ctrlPr>
          </m:naryPr>
          <m:sub>
            <m:r>
              <w:rPr>
                <w:rFonts w:ascii="Cambria Math" w:hAnsi="Cambria Math"/>
              </w:rPr>
              <m:t>m=1</m:t>
            </m:r>
          </m:sub>
          <m:sup>
            <m:r>
              <w:rPr>
                <w:rFonts w:ascii="Cambria Math" w:hAnsi="Cambria Math"/>
              </w:rPr>
              <m:t>new</m:t>
            </m:r>
            <m:sSub>
              <m:sSubPr>
                <m:ctrlPr>
                  <w:rPr>
                    <w:rFonts w:ascii="Cambria Math" w:hAnsi="Cambria Math"/>
                    <w:i/>
                  </w:rPr>
                </m:ctrlPr>
              </m:sSubPr>
              <m:e>
                <m:r>
                  <w:rPr>
                    <w:rFonts w:ascii="Cambria Math" w:hAnsi="Cambria Math"/>
                  </w:rPr>
                  <m:t>N</m:t>
                </m:r>
              </m:e>
              <m:sub>
                <m:r>
                  <w:rPr>
                    <w:rFonts w:ascii="Cambria Math" w:hAnsi="Cambria Math"/>
                  </w:rPr>
                  <m:t>m</m:t>
                </m:r>
              </m:sub>
            </m:sSub>
          </m:sup>
          <m:e>
            <m:sSub>
              <m:sSubPr>
                <m:ctrlPr>
                  <w:rPr>
                    <w:rFonts w:ascii="Cambria Math" w:hAnsi="Cambria Math"/>
                    <w:i/>
                  </w:rPr>
                </m:ctrlPr>
              </m:sSubPr>
              <m:e>
                <m:r>
                  <w:rPr>
                    <w:rFonts w:ascii="Cambria Math" w:hAnsi="Cambria Math"/>
                  </w:rPr>
                  <m:t>NewP</m:t>
                </m:r>
              </m:e>
              <m:sub>
                <m:r>
                  <w:rPr>
                    <w:rFonts w:ascii="Cambria Math" w:hAnsi="Cambria Math"/>
                  </w:rPr>
                  <m:t>mi</m:t>
                </m:r>
              </m:sub>
            </m:sSub>
            <m:d>
              <m:dPr>
                <m:ctrlPr>
                  <w:rPr>
                    <w:rFonts w:ascii="Cambria Math" w:hAnsi="Cambria Math"/>
                    <w:i/>
                  </w:rPr>
                </m:ctrlPr>
              </m:dPr>
              <m:e>
                <m:r>
                  <w:rPr>
                    <w:rFonts w:ascii="Cambria Math" w:hAnsi="Cambria Math"/>
                  </w:rPr>
                  <m:t>k,v</m:t>
                </m:r>
              </m:e>
            </m:d>
          </m:e>
        </m:nary>
      </m:oMath>
      <w:bookmarkEnd w:id="179"/>
    </w:p>
    <w:p w14:paraId="356599C9" w14:textId="77777777" w:rsidR="000641EC" w:rsidRDefault="000641EC" w:rsidP="00A441A7">
      <w:pPr>
        <w:pStyle w:val="a"/>
      </w:pPr>
    </w:p>
    <w:p w14:paraId="6EF429DC" w14:textId="5E944F29" w:rsidR="00A4459E" w:rsidRDefault="000641EC" w:rsidP="000641EC">
      <w:pPr>
        <w:pStyle w:val="Heading3"/>
      </w:pPr>
      <w:bookmarkStart w:id="180" w:name="_Ref414967311"/>
      <w:bookmarkStart w:id="181" w:name="_Toc415059781"/>
      <w:bookmarkStart w:id="182" w:name="_Toc305878429"/>
      <w:r>
        <w:rPr>
          <w:rFonts w:hint="eastAsia"/>
        </w:rPr>
        <w:lastRenderedPageBreak/>
        <w:t>用户代码对象模型</w:t>
      </w:r>
      <w:bookmarkEnd w:id="180"/>
      <w:bookmarkEnd w:id="181"/>
      <w:bookmarkEnd w:id="182"/>
    </w:p>
    <w:p w14:paraId="35AE8953" w14:textId="77777777" w:rsidR="000641EC" w:rsidRPr="000641EC" w:rsidRDefault="000641EC" w:rsidP="000641EC">
      <w:pPr>
        <w:pStyle w:val="a"/>
      </w:pPr>
      <w:r w:rsidRPr="000641EC">
        <w:rPr>
          <w:rFonts w:hint="eastAsia"/>
        </w:rPr>
        <w:t>由于用户代码可以被任意书写也可以由高层语言或高层库自动产生，用户代码对我们来说相当于一个黑盒，我们很难用静态分析方法去确定其空间复杂度。</w:t>
      </w:r>
    </w:p>
    <w:p w14:paraId="03D70F98" w14:textId="77777777" w:rsidR="000641EC" w:rsidRPr="000641EC" w:rsidRDefault="000641EC" w:rsidP="000641EC">
      <w:pPr>
        <w:pStyle w:val="a"/>
      </w:pPr>
      <w:r w:rsidRPr="000641EC">
        <w:rPr>
          <w:rFonts w:hint="eastAsia"/>
        </w:rPr>
        <w:t>然而，我们观察发现</w:t>
      </w:r>
      <w:r w:rsidRPr="000641EC">
        <w:rPr>
          <w:rFonts w:hint="eastAsia"/>
        </w:rPr>
        <w:t>MapReduce</w:t>
      </w:r>
      <w:r w:rsidRPr="000641EC">
        <w:rPr>
          <w:rFonts w:hint="eastAsia"/>
        </w:rPr>
        <w:t>用户代码有一个重要特点，可以帮助我们使用动态模拟＋统计的方法去确定用户代码的空间复杂度。这个特点就是</w:t>
      </w:r>
      <w:r w:rsidRPr="000641EC">
        <w:rPr>
          <w:rFonts w:hint="eastAsia"/>
        </w:rPr>
        <w:t>streaming</w:t>
      </w:r>
      <w:r w:rsidRPr="000641EC">
        <w:t>-style</w:t>
      </w:r>
      <w:r w:rsidRPr="000641EC">
        <w:rPr>
          <w:rFonts w:hint="eastAsia"/>
        </w:rPr>
        <w:t>，也就是用户代码会一个个读入、处理、并输出</w:t>
      </w:r>
      <w:r w:rsidRPr="000641EC">
        <w:t xml:space="preserve">key/value </w:t>
      </w:r>
      <w:r w:rsidRPr="000641EC">
        <w:rPr>
          <w:rFonts w:hint="eastAsia"/>
        </w:rPr>
        <w:t>records</w:t>
      </w:r>
      <w:r w:rsidRPr="000641EC">
        <w:rPr>
          <w:rFonts w:hint="eastAsia"/>
        </w:rPr>
        <w:t>。这个特点使得在用户代码不同位置定义的用户对象拥有不同的生命周期，而拥有不同生命周期的对象大小由用户代码输入数据的不同部分决定。根据这个特点，我们设计了一个生命周期敏感的内存监控策略（</w:t>
      </w:r>
      <w:r w:rsidRPr="000641EC">
        <w:rPr>
          <w:rFonts w:hint="eastAsia"/>
        </w:rPr>
        <w:t>lifecycle</w:t>
      </w:r>
      <w:r w:rsidRPr="000641EC">
        <w:t>-aware memory monitoring strategy</w:t>
      </w:r>
      <w:r w:rsidRPr="000641EC">
        <w:rPr>
          <w:rFonts w:hint="eastAsia"/>
        </w:rPr>
        <w:t>）用来还原具有不同生命周期的用户对象大小历史变化信息，并在此信息基础上建立分段累积函数来量化对象大小和输入数据量之间的关系。</w:t>
      </w:r>
    </w:p>
    <w:p w14:paraId="6C7DF6E9" w14:textId="77777777" w:rsidR="000641EC" w:rsidRPr="000641EC" w:rsidRDefault="000641EC" w:rsidP="000641EC">
      <w:pPr>
        <w:pStyle w:val="a"/>
        <w:rPr>
          <w:b/>
        </w:rPr>
      </w:pPr>
      <w:r w:rsidRPr="000641EC">
        <w:rPr>
          <w:rFonts w:hint="eastAsia"/>
        </w:rPr>
        <w:t>A</w:t>
      </w:r>
      <w:r w:rsidRPr="000641EC">
        <w:t xml:space="preserve">. </w:t>
      </w:r>
      <w:r w:rsidRPr="000641EC">
        <w:rPr>
          <w:rFonts w:hint="eastAsia"/>
          <w:b/>
        </w:rPr>
        <w:t>用户对象的生命周期</w:t>
      </w:r>
    </w:p>
    <w:p w14:paraId="3776276E" w14:textId="77777777" w:rsidR="000641EC" w:rsidRPr="000641EC" w:rsidRDefault="000641EC" w:rsidP="000641EC">
      <w:pPr>
        <w:pStyle w:val="a"/>
      </w:pPr>
      <w:r w:rsidRPr="000641EC">
        <w:rPr>
          <w:rFonts w:hint="eastAsia"/>
        </w:rPr>
        <w:t>MapReduce</w:t>
      </w:r>
      <w:r w:rsidRPr="000641EC">
        <w:rPr>
          <w:rFonts w:hint="eastAsia"/>
        </w:rPr>
        <w:t>编程范型的最大特点是用户以</w:t>
      </w:r>
      <w:r w:rsidRPr="000641EC">
        <w:rPr>
          <w:rFonts w:hint="eastAsia"/>
        </w:rPr>
        <w:t>streaming</w:t>
      </w:r>
      <w:r w:rsidRPr="000641EC">
        <w:t>-style</w:t>
      </w:r>
      <w:r w:rsidRPr="000641EC">
        <w:rPr>
          <w:rFonts w:hint="eastAsia"/>
        </w:rPr>
        <w:t>来处理输入的</w:t>
      </w:r>
      <w:r w:rsidRPr="000641EC">
        <w:t>key/value records</w:t>
      </w:r>
      <w:r w:rsidRPr="000641EC">
        <w:rPr>
          <w:rFonts w:hint="eastAsia"/>
        </w:rPr>
        <w:t>。这样，当下一个</w:t>
      </w:r>
      <w:r w:rsidRPr="000641EC">
        <w:t xml:space="preserve">input </w:t>
      </w:r>
      <w:r w:rsidRPr="000641EC">
        <w:rPr>
          <w:rFonts w:hint="eastAsia"/>
        </w:rPr>
        <w:t>record</w:t>
      </w:r>
      <w:r w:rsidRPr="000641EC">
        <w:rPr>
          <w:rFonts w:hint="eastAsia"/>
        </w:rPr>
        <w:t>被用户代码读入时，当前</w:t>
      </w:r>
      <w:r w:rsidRPr="000641EC">
        <w:rPr>
          <w:rFonts w:hint="eastAsia"/>
        </w:rPr>
        <w:t>record</w:t>
      </w:r>
      <w:r w:rsidRPr="000641EC">
        <w:rPr>
          <w:rFonts w:hint="eastAsia"/>
        </w:rPr>
        <w:t>及其相关的中间处理结果会从内存中清除，除非它们被用户故意缓存用于后面的</w:t>
      </w:r>
      <w:r w:rsidRPr="000641EC">
        <w:rPr>
          <w:rFonts w:hint="eastAsia"/>
        </w:rPr>
        <w:t>records</w:t>
      </w:r>
      <w:r w:rsidRPr="000641EC">
        <w:rPr>
          <w:rFonts w:hint="eastAsia"/>
        </w:rPr>
        <w:t>的处理。这个特性使得用户对象</w:t>
      </w:r>
      <w:r w:rsidRPr="000641EC">
        <w:rPr>
          <w:rFonts w:hint="eastAsia"/>
        </w:rPr>
        <w:t>user objects</w:t>
      </w:r>
      <w:r w:rsidRPr="000641EC">
        <w:rPr>
          <w:rFonts w:hint="eastAsia"/>
        </w:rPr>
        <w:t>具有固定的生命周期，下面通过用户代码模版来分析用户对象的固定生命周期及其相关的输入数据。</w:t>
      </w:r>
    </w:p>
    <w:p w14:paraId="4AD37842" w14:textId="77777777" w:rsidR="000641EC" w:rsidRPr="000641EC" w:rsidRDefault="000641EC" w:rsidP="000641EC">
      <w:pPr>
        <w:pStyle w:val="a"/>
      </w:pPr>
    </w:p>
    <w:p w14:paraId="2DB958E4" w14:textId="77777777" w:rsidR="000641EC" w:rsidRPr="000641EC" w:rsidRDefault="000641EC" w:rsidP="000641EC">
      <w:pPr>
        <w:pStyle w:val="a"/>
        <w:ind w:firstLine="520"/>
        <w:rPr>
          <w:b/>
        </w:rPr>
      </w:pPr>
      <w:r w:rsidRPr="000641EC">
        <w:rPr>
          <w:rFonts w:hint="eastAsia"/>
          <w:b/>
        </w:rPr>
        <w:t>用户代码模版：</w:t>
      </w:r>
    </w:p>
    <w:p w14:paraId="3A93DF4C" w14:textId="77777777" w:rsidR="000641EC" w:rsidRPr="000641EC" w:rsidRDefault="000641EC" w:rsidP="000641EC">
      <w:pPr>
        <w:pStyle w:val="a"/>
      </w:pPr>
      <w:r w:rsidRPr="000641EC">
        <w:rPr>
          <w:rFonts w:hint="eastAsia"/>
        </w:rPr>
        <w:t>用户代码来自现实世界的</w:t>
      </w:r>
      <w:r w:rsidRPr="000641EC">
        <w:rPr>
          <w:rFonts w:hint="eastAsia"/>
        </w:rPr>
        <w:t>Google/Hadoop MapReduce</w:t>
      </w:r>
      <w:r w:rsidRPr="000641EC">
        <w:rPr>
          <w:rFonts w:hint="eastAsia"/>
        </w:rPr>
        <w:t>例子，也包括</w:t>
      </w:r>
      <w:r w:rsidRPr="000641EC">
        <w:rPr>
          <w:rFonts w:hint="eastAsia"/>
        </w:rPr>
        <w:t>MapReduce Design Pattern</w:t>
      </w:r>
      <w:r w:rsidRPr="000641EC">
        <w:rPr>
          <w:rFonts w:hint="eastAsia"/>
        </w:rPr>
        <w:t>书中提到的例子。</w:t>
      </w:r>
    </w:p>
    <w:p w14:paraId="55EA307D" w14:textId="77777777" w:rsidR="000641EC" w:rsidRPr="000641EC" w:rsidRDefault="000641EC" w:rsidP="000641EC">
      <w:pPr>
        <w:pStyle w:val="a"/>
      </w:pPr>
    </w:p>
    <w:p w14:paraId="14530900" w14:textId="77777777" w:rsidR="000641EC" w:rsidRPr="000641EC" w:rsidRDefault="000641EC" w:rsidP="000641EC">
      <w:pPr>
        <w:pStyle w:val="a"/>
        <w:ind w:firstLine="520"/>
        <w:rPr>
          <w:b/>
        </w:rPr>
      </w:pPr>
      <w:r w:rsidRPr="000641EC">
        <w:rPr>
          <w:b/>
        </w:rPr>
        <w:t>map()</w:t>
      </w:r>
      <w:r w:rsidRPr="000641EC">
        <w:rPr>
          <w:rFonts w:hint="eastAsia"/>
          <w:b/>
        </w:rPr>
        <w:t>产生的用户对象生命周期</w:t>
      </w:r>
    </w:p>
    <w:p w14:paraId="508CF374" w14:textId="77777777" w:rsidR="000641EC" w:rsidRPr="000641EC" w:rsidRDefault="000641EC" w:rsidP="000641EC">
      <w:pPr>
        <w:pStyle w:val="a"/>
      </w:pPr>
      <w:r w:rsidRPr="000641EC">
        <w:rPr>
          <w:rFonts w:hint="eastAsia"/>
        </w:rPr>
        <w:t>下面的代码模版显示了</w:t>
      </w:r>
      <w:r w:rsidRPr="000641EC">
        <w:rPr>
          <w:rFonts w:hint="eastAsia"/>
        </w:rPr>
        <w:t>map</w:t>
      </w:r>
      <w:r w:rsidRPr="000641EC">
        <w:t>()</w:t>
      </w:r>
      <w:r w:rsidRPr="000641EC">
        <w:rPr>
          <w:rFonts w:hint="eastAsia"/>
        </w:rPr>
        <w:t xml:space="preserve"> </w:t>
      </w:r>
      <w:r w:rsidRPr="000641EC">
        <w:rPr>
          <w:rFonts w:hint="eastAsia"/>
        </w:rPr>
        <w:t>的代码结构及其内部的用户对象。</w:t>
      </w:r>
      <w:r w:rsidRPr="000641EC">
        <w:t>map()</w:t>
      </w:r>
      <w:r w:rsidRPr="000641EC">
        <w:rPr>
          <w:rFonts w:hint="eastAsia"/>
        </w:rPr>
        <w:t>的编程范型很简单，</w:t>
      </w:r>
      <w:r w:rsidRPr="000641EC">
        <w:t xml:space="preserve">map(K, V) </w:t>
      </w:r>
      <w:r w:rsidRPr="000641EC">
        <w:rPr>
          <w:rFonts w:hint="eastAsia"/>
        </w:rPr>
        <w:t>每读入一个</w:t>
      </w:r>
      <w:r w:rsidRPr="000641EC">
        <w:t>&lt;</w:t>
      </w:r>
      <w:r w:rsidRPr="000641EC">
        <w:rPr>
          <w:i/>
        </w:rPr>
        <w:t>k</w:t>
      </w:r>
      <w:r w:rsidRPr="000641EC">
        <w:t xml:space="preserve">, </w:t>
      </w:r>
      <w:r w:rsidRPr="000641EC">
        <w:rPr>
          <w:i/>
        </w:rPr>
        <w:t>v</w:t>
      </w:r>
      <w:r w:rsidRPr="000641EC">
        <w:t xml:space="preserve">&gt; record </w:t>
      </w:r>
      <w:r w:rsidRPr="000641EC">
        <w:rPr>
          <w:rFonts w:hint="eastAsia"/>
        </w:rPr>
        <w:t>就处理一个，所以每新来一个</w:t>
      </w:r>
      <w:r w:rsidRPr="000641EC">
        <w:rPr>
          <w:rFonts w:hint="eastAsia"/>
        </w:rPr>
        <w:t>record</w:t>
      </w:r>
      <w:r w:rsidRPr="000641EC">
        <w:rPr>
          <w:rFonts w:hint="eastAsia"/>
        </w:rPr>
        <w:t>，</w:t>
      </w:r>
      <w:r w:rsidRPr="000641EC">
        <w:t>map(K, V</w:t>
      </w:r>
      <w:r w:rsidRPr="000641EC">
        <w:rPr>
          <w:rFonts w:hint="eastAsia"/>
        </w:rPr>
        <w:t>)</w:t>
      </w:r>
      <w:r w:rsidRPr="000641EC">
        <w:rPr>
          <w:rFonts w:hint="eastAsia"/>
        </w:rPr>
        <w:t>就会被调用一次。这样，</w:t>
      </w:r>
      <w:r w:rsidRPr="000641EC">
        <w:rPr>
          <w:rFonts w:hint="eastAsia"/>
        </w:rPr>
        <w:t>map</w:t>
      </w:r>
      <w:r w:rsidRPr="000641EC">
        <w:t>()</w:t>
      </w:r>
      <w:r w:rsidRPr="000641EC">
        <w:rPr>
          <w:rFonts w:hint="eastAsia"/>
        </w:rPr>
        <w:t>中的用户对象生命周期分两种：</w:t>
      </w:r>
      <w:r w:rsidRPr="000641EC">
        <w:t xml:space="preserve">(1) </w:t>
      </w:r>
      <w:r w:rsidRPr="000641EC">
        <w:rPr>
          <w:rFonts w:hint="eastAsia"/>
        </w:rPr>
        <w:t>map</w:t>
      </w:r>
      <w:r w:rsidRPr="000641EC">
        <w:t>-level</w:t>
      </w:r>
      <w:r w:rsidRPr="000641EC">
        <w:rPr>
          <w:rFonts w:hint="eastAsia"/>
        </w:rPr>
        <w:t>（用①标示）。定义在</w:t>
      </w:r>
      <w:r w:rsidRPr="000641EC">
        <w:rPr>
          <w:rFonts w:hint="eastAsia"/>
        </w:rPr>
        <w:t>map</w:t>
      </w:r>
      <w:r w:rsidRPr="000641EC">
        <w:t>(K,V)</w:t>
      </w:r>
      <w:r w:rsidRPr="000641EC">
        <w:rPr>
          <w:rFonts w:hint="eastAsia"/>
        </w:rPr>
        <w:t>之外的的对象，如</w:t>
      </w:r>
      <w:r w:rsidRPr="000641EC">
        <w:rPr>
          <w:rFonts w:hint="eastAsia"/>
        </w:rPr>
        <w:t>mapLevelBuffer</w:t>
      </w:r>
      <w:r w:rsidRPr="000641EC">
        <w:rPr>
          <w:rFonts w:hint="eastAsia"/>
        </w:rPr>
        <w:t>，会一直在内存中，直到所有的</w:t>
      </w:r>
      <w:r w:rsidRPr="000641EC">
        <w:rPr>
          <w:rFonts w:hint="eastAsia"/>
        </w:rPr>
        <w:t>records</w:t>
      </w:r>
      <w:r w:rsidRPr="000641EC">
        <w:rPr>
          <w:rFonts w:hint="eastAsia"/>
        </w:rPr>
        <w:t>被处理完才会被回收。</w:t>
      </w:r>
      <w:r w:rsidRPr="000641EC">
        <w:t xml:space="preserve">(2) </w:t>
      </w:r>
      <w:r w:rsidRPr="000641EC">
        <w:rPr>
          <w:rFonts w:hint="eastAsia"/>
        </w:rPr>
        <w:t>recor</w:t>
      </w:r>
      <w:r w:rsidRPr="000641EC">
        <w:t>d-level</w:t>
      </w:r>
      <w:r w:rsidRPr="000641EC">
        <w:rPr>
          <w:rFonts w:hint="eastAsia"/>
        </w:rPr>
        <w:t>（用②标示）。定义在</w:t>
      </w:r>
      <w:r w:rsidRPr="000641EC">
        <w:t>map(K,V)</w:t>
      </w:r>
      <w:r w:rsidRPr="000641EC">
        <w:rPr>
          <w:rFonts w:hint="eastAsia"/>
        </w:rPr>
        <w:t>里面或在</w:t>
      </w:r>
      <w:r w:rsidRPr="000641EC">
        <w:t>process()</w:t>
      </w:r>
      <w:r w:rsidRPr="000641EC">
        <w:rPr>
          <w:rFonts w:hint="eastAsia"/>
        </w:rPr>
        <w:t>中产生的用户对象（比如</w:t>
      </w:r>
      <w:r w:rsidRPr="000641EC">
        <w:t>iResults</w:t>
      </w:r>
      <w:r w:rsidRPr="000641EC">
        <w:rPr>
          <w:rFonts w:hint="eastAsia"/>
        </w:rPr>
        <w:t>）只在当前</w:t>
      </w:r>
      <w:r w:rsidRPr="000641EC">
        <w:rPr>
          <w:rFonts w:hint="eastAsia"/>
        </w:rPr>
        <w:t>record</w:t>
      </w:r>
      <w:r w:rsidRPr="000641EC">
        <w:rPr>
          <w:rFonts w:hint="eastAsia"/>
        </w:rPr>
        <w:t>被处理时存在，当下一个</w:t>
      </w:r>
      <w:r w:rsidRPr="000641EC">
        <w:rPr>
          <w:rFonts w:hint="eastAsia"/>
        </w:rPr>
        <w:t>record</w:t>
      </w:r>
      <w:r w:rsidRPr="000641EC">
        <w:rPr>
          <w:rFonts w:hint="eastAsia"/>
        </w:rPr>
        <w:t>被用户代码读入时，当前的</w:t>
      </w:r>
      <w:r w:rsidRPr="000641EC">
        <w:rPr>
          <w:rFonts w:hint="eastAsia"/>
        </w:rPr>
        <w:t>iResults</w:t>
      </w:r>
      <w:r w:rsidRPr="000641EC">
        <w:rPr>
          <w:rFonts w:hint="eastAsia"/>
        </w:rPr>
        <w:t>会被清除，除非</w:t>
      </w:r>
      <w:r w:rsidRPr="000641EC">
        <w:rPr>
          <w:rFonts w:hint="eastAsia"/>
        </w:rPr>
        <w:t>iResults</w:t>
      </w:r>
      <w:r w:rsidRPr="000641EC">
        <w:rPr>
          <w:rFonts w:hint="eastAsia"/>
        </w:rPr>
        <w:t>被用户</w:t>
      </w:r>
      <w:r w:rsidRPr="000641EC">
        <w:rPr>
          <w:rFonts w:hint="eastAsia"/>
        </w:rPr>
        <w:t>cache</w:t>
      </w:r>
      <w:r w:rsidRPr="000641EC">
        <w:rPr>
          <w:rFonts w:hint="eastAsia"/>
        </w:rPr>
        <w:t>到</w:t>
      </w:r>
      <w:r w:rsidRPr="000641EC">
        <w:rPr>
          <w:rFonts w:hint="eastAsia"/>
        </w:rPr>
        <w:t>map-level buffer</w:t>
      </w:r>
      <w:r w:rsidRPr="000641EC">
        <w:rPr>
          <w:rFonts w:hint="eastAsia"/>
        </w:rPr>
        <w:t>里面。</w:t>
      </w:r>
    </w:p>
    <w:tbl>
      <w:tblPr>
        <w:tblStyle w:val="TableGrid"/>
        <w:tblW w:w="0" w:type="auto"/>
        <w:tblLook w:val="04A0" w:firstRow="1" w:lastRow="0" w:firstColumn="1" w:lastColumn="0" w:noHBand="0" w:noVBand="1"/>
      </w:tblPr>
      <w:tblGrid>
        <w:gridCol w:w="8528"/>
      </w:tblGrid>
      <w:tr w:rsidR="000641EC" w14:paraId="24B26A15" w14:textId="77777777" w:rsidTr="000641EC">
        <w:tc>
          <w:tcPr>
            <w:tcW w:w="9343" w:type="dxa"/>
          </w:tcPr>
          <w:p w14:paraId="6D81FD94" w14:textId="77777777" w:rsidR="000641EC" w:rsidRPr="00FF026C" w:rsidRDefault="000641EC" w:rsidP="000641EC">
            <w:pPr>
              <w:pStyle w:val="BodyText"/>
              <w:suppressAutoHyphens/>
              <w:rPr>
                <w:rFonts w:ascii="Courier New" w:hAnsi="Courier New" w:cs="Courier New"/>
                <w:sz w:val="20"/>
                <w:szCs w:val="16"/>
              </w:rPr>
            </w:pPr>
            <w:r w:rsidRPr="00FF026C">
              <w:rPr>
                <w:rFonts w:ascii="Courier New" w:hAnsi="Courier New" w:cs="Courier New"/>
                <w:b/>
                <w:sz w:val="20"/>
                <w:szCs w:val="16"/>
              </w:rPr>
              <w:t>public class Mapper</w:t>
            </w:r>
            <w:r w:rsidRPr="00FF026C">
              <w:rPr>
                <w:rFonts w:ascii="Courier New" w:hAnsi="Courier New" w:cs="Courier New"/>
                <w:sz w:val="20"/>
                <w:szCs w:val="16"/>
              </w:rPr>
              <w:t xml:space="preserve"> {</w:t>
            </w:r>
          </w:p>
          <w:p w14:paraId="2EEA0D01" w14:textId="77777777" w:rsidR="000641EC" w:rsidRPr="00FF026C" w:rsidRDefault="000641EC" w:rsidP="000641EC">
            <w:pPr>
              <w:pStyle w:val="BodyText"/>
              <w:suppressAutoHyphens/>
              <w:ind w:firstLine="400"/>
              <w:rPr>
                <w:rFonts w:ascii="Courier New" w:hAnsi="Courier New" w:cs="Courier New"/>
                <w:sz w:val="20"/>
                <w:szCs w:val="16"/>
              </w:rPr>
            </w:pPr>
            <w:r>
              <w:rPr>
                <w:rFonts w:ascii="Courier New" w:hAnsi="Courier New" w:cs="Courier New"/>
                <w:sz w:val="20"/>
                <w:szCs w:val="16"/>
              </w:rPr>
              <w:t>private Object mapLevelBuffer</w:t>
            </w:r>
            <w:r w:rsidRPr="00FF026C">
              <w:rPr>
                <w:rFonts w:ascii="Courier New" w:hAnsi="Courier New" w:cs="Courier New"/>
                <w:sz w:val="20"/>
                <w:szCs w:val="16"/>
              </w:rPr>
              <w:t>;</w:t>
            </w:r>
            <w:r>
              <w:rPr>
                <w:rFonts w:ascii="Courier New" w:hAnsi="Courier New" w:cs="Courier New"/>
                <w:sz w:val="20"/>
                <w:szCs w:val="16"/>
              </w:rPr>
              <w:t xml:space="preserve"> // </w:t>
            </w:r>
            <w:r w:rsidRPr="0038353F">
              <w:rPr>
                <w:rFonts w:ascii="宋体" w:hAnsi="Calibri" w:hint="eastAsia"/>
                <w:sz w:val="22"/>
                <w:szCs w:val="24"/>
              </w:rPr>
              <w:t>①</w:t>
            </w:r>
          </w:p>
          <w:p w14:paraId="6401AB1D" w14:textId="77777777" w:rsidR="000641EC" w:rsidRPr="00FF026C" w:rsidRDefault="000641EC" w:rsidP="000641EC">
            <w:pPr>
              <w:pStyle w:val="BodyText"/>
              <w:suppressAutoHyphens/>
              <w:ind w:firstLineChars="92" w:firstLine="199"/>
              <w:rPr>
                <w:rFonts w:ascii="Courier New" w:hAnsi="Courier New" w:cs="Courier New"/>
                <w:sz w:val="20"/>
                <w:szCs w:val="16"/>
              </w:rPr>
            </w:pPr>
            <w:r>
              <w:rPr>
                <w:rFonts w:ascii="Courier New" w:hAnsi="Courier New" w:cs="Courier New" w:hint="eastAsia"/>
                <w:b/>
                <w:sz w:val="20"/>
                <w:szCs w:val="16"/>
              </w:rPr>
              <w:t xml:space="preserve">  </w:t>
            </w:r>
            <w:r w:rsidRPr="00FF026C">
              <w:rPr>
                <w:rFonts w:ascii="Courier New" w:hAnsi="Courier New" w:cs="Courier New"/>
                <w:b/>
                <w:sz w:val="20"/>
                <w:szCs w:val="16"/>
              </w:rPr>
              <w:t>public void</w:t>
            </w:r>
            <w:r w:rsidRPr="00FF026C">
              <w:rPr>
                <w:rFonts w:ascii="Courier New" w:hAnsi="Courier New" w:cs="Courier New"/>
                <w:sz w:val="20"/>
                <w:szCs w:val="16"/>
              </w:rPr>
              <w:t xml:space="preserve"> </w:t>
            </w:r>
            <w:r w:rsidRPr="00955209">
              <w:rPr>
                <w:rFonts w:ascii="Courier New" w:hAnsi="Courier New" w:cs="Courier New"/>
                <w:b/>
                <w:sz w:val="20"/>
                <w:szCs w:val="16"/>
              </w:rPr>
              <w:t>map(K key, V value)</w:t>
            </w:r>
            <w:r w:rsidRPr="00FF026C">
              <w:rPr>
                <w:rFonts w:ascii="Courier New" w:hAnsi="Courier New" w:cs="Courier New"/>
                <w:sz w:val="20"/>
                <w:szCs w:val="16"/>
              </w:rPr>
              <w:t xml:space="preserve"> { </w:t>
            </w:r>
          </w:p>
          <w:p w14:paraId="2F0E69E1" w14:textId="77777777" w:rsidR="000641EC" w:rsidRDefault="000641EC" w:rsidP="000641EC">
            <w:pPr>
              <w:pStyle w:val="BodyText"/>
              <w:suppressAutoHyphens/>
              <w:ind w:firstLine="400"/>
              <w:rPr>
                <w:rFonts w:ascii="Courier New" w:hAnsi="Courier New" w:cs="Courier New"/>
                <w:sz w:val="20"/>
                <w:szCs w:val="16"/>
              </w:rPr>
            </w:pPr>
            <w:r>
              <w:rPr>
                <w:rFonts w:ascii="Courier New" w:hAnsi="Courier New" w:cs="Courier New"/>
                <w:sz w:val="20"/>
                <w:szCs w:val="16"/>
              </w:rPr>
              <w:t xml:space="preserve">    // record-level</w:t>
            </w:r>
            <w:r>
              <w:rPr>
                <w:rFonts w:ascii="Courier New" w:hAnsi="Courier New" w:cs="Courier New" w:hint="eastAsia"/>
                <w:sz w:val="20"/>
                <w:szCs w:val="16"/>
              </w:rPr>
              <w:t>中间计算结果，可以被存放在</w:t>
            </w:r>
            <w:r>
              <w:rPr>
                <w:rFonts w:ascii="Courier New" w:hAnsi="Courier New" w:cs="Courier New"/>
                <w:sz w:val="20"/>
                <w:szCs w:val="16"/>
              </w:rPr>
              <w:t>mapLevelBuffer</w:t>
            </w:r>
          </w:p>
          <w:p w14:paraId="57009742" w14:textId="77777777" w:rsidR="000641EC" w:rsidRPr="00FF026C" w:rsidRDefault="000641EC" w:rsidP="000641EC">
            <w:pPr>
              <w:pStyle w:val="BodyText"/>
              <w:suppressAutoHyphens/>
              <w:ind w:firstLine="433"/>
              <w:rPr>
                <w:rFonts w:ascii="Courier New" w:hAnsi="Courier New" w:cs="Courier New"/>
                <w:sz w:val="20"/>
                <w:szCs w:val="16"/>
              </w:rPr>
            </w:pPr>
            <w:r>
              <w:rPr>
                <w:rFonts w:ascii="Courier New" w:hAnsi="Courier New" w:cs="Courier New"/>
                <w:b/>
                <w:sz w:val="20"/>
                <w:szCs w:val="16"/>
              </w:rPr>
              <w:lastRenderedPageBreak/>
              <w:t xml:space="preserve">   </w:t>
            </w:r>
            <w:r w:rsidRPr="00363AAE">
              <w:rPr>
                <w:rFonts w:ascii="Courier New" w:hAnsi="Courier New" w:cs="Courier New"/>
                <w:sz w:val="20"/>
                <w:szCs w:val="16"/>
              </w:rPr>
              <w:t>Object iResults =</w:t>
            </w:r>
            <w:r>
              <w:rPr>
                <w:rFonts w:ascii="Courier New" w:hAnsi="Courier New" w:cs="Courier New"/>
                <w:b/>
                <w:sz w:val="20"/>
                <w:szCs w:val="16"/>
              </w:rPr>
              <w:t xml:space="preserve"> process</w:t>
            </w:r>
            <w:r w:rsidRPr="00363AAE">
              <w:rPr>
                <w:rFonts w:ascii="Courier New" w:hAnsi="Courier New" w:cs="Courier New"/>
                <w:sz w:val="20"/>
                <w:szCs w:val="16"/>
              </w:rPr>
              <w:t>(key, value);</w:t>
            </w:r>
            <w:r>
              <w:rPr>
                <w:rFonts w:ascii="Courier New" w:hAnsi="Courier New" w:cs="Courier New"/>
                <w:sz w:val="20"/>
                <w:szCs w:val="16"/>
              </w:rPr>
              <w:t xml:space="preserve"> //</w:t>
            </w:r>
            <w:r w:rsidRPr="00A20E77">
              <w:rPr>
                <w:rFonts w:ascii="Calibri" w:hAnsi="Calibri"/>
                <w:szCs w:val="24"/>
              </w:rPr>
              <w:t xml:space="preserve"> </w:t>
            </w:r>
            <w:r w:rsidRPr="0038353F">
              <w:rPr>
                <w:rFonts w:ascii="宋体" w:hAnsi="Calibri" w:hint="eastAsia"/>
                <w:sz w:val="22"/>
                <w:szCs w:val="18"/>
              </w:rPr>
              <w:t>②</w:t>
            </w:r>
          </w:p>
          <w:p w14:paraId="4CB7937F" w14:textId="77777777" w:rsidR="000641EC" w:rsidRPr="00363AAE" w:rsidRDefault="000641EC" w:rsidP="000641EC">
            <w:pPr>
              <w:pStyle w:val="BodyText"/>
              <w:suppressAutoHyphens/>
              <w:ind w:firstLine="433"/>
              <w:rPr>
                <w:rFonts w:ascii="Courier New" w:hAnsi="Courier New" w:cs="Courier New"/>
                <w:sz w:val="20"/>
                <w:szCs w:val="16"/>
              </w:rPr>
            </w:pPr>
            <w:r>
              <w:rPr>
                <w:rFonts w:ascii="Courier New" w:hAnsi="Courier New" w:cs="Courier New"/>
                <w:b/>
                <w:sz w:val="20"/>
                <w:szCs w:val="16"/>
              </w:rPr>
              <w:t xml:space="preserve">   </w:t>
            </w:r>
            <w:r w:rsidRPr="00363AAE">
              <w:rPr>
                <w:rFonts w:ascii="Courier New" w:hAnsi="Courier New" w:cs="Courier New"/>
                <w:sz w:val="20"/>
                <w:szCs w:val="16"/>
              </w:rPr>
              <w:t>emit(newKey, newValue);</w:t>
            </w:r>
            <w:r>
              <w:rPr>
                <w:rFonts w:ascii="Courier New" w:hAnsi="Courier New" w:cs="Courier New" w:hint="eastAsia"/>
                <w:sz w:val="20"/>
                <w:szCs w:val="16"/>
              </w:rPr>
              <w:t xml:space="preserve"> </w:t>
            </w:r>
            <w:r>
              <w:rPr>
                <w:rFonts w:ascii="Courier New" w:hAnsi="Courier New" w:cs="Courier New"/>
                <w:sz w:val="20"/>
                <w:szCs w:val="16"/>
              </w:rPr>
              <w:t>// using iResults</w:t>
            </w:r>
          </w:p>
          <w:p w14:paraId="39A244C8" w14:textId="77777777" w:rsidR="000641EC" w:rsidRPr="00FF026C" w:rsidRDefault="000641EC" w:rsidP="000641EC">
            <w:pPr>
              <w:pStyle w:val="BodyText"/>
              <w:suppressAutoHyphens/>
              <w:ind w:firstLineChars="100" w:firstLine="200"/>
              <w:rPr>
                <w:rFonts w:ascii="Courier New" w:hAnsi="Courier New" w:cs="Courier New"/>
                <w:sz w:val="20"/>
                <w:szCs w:val="16"/>
              </w:rPr>
            </w:pPr>
            <w:r>
              <w:rPr>
                <w:rFonts w:ascii="Courier New" w:hAnsi="Courier New" w:cs="Courier New" w:hint="eastAsia"/>
                <w:sz w:val="20"/>
                <w:szCs w:val="16"/>
              </w:rPr>
              <w:t xml:space="preserve">  </w:t>
            </w:r>
            <w:r w:rsidRPr="00FF026C">
              <w:rPr>
                <w:rFonts w:ascii="Courier New" w:hAnsi="Courier New" w:cs="Courier New"/>
                <w:sz w:val="20"/>
                <w:szCs w:val="16"/>
              </w:rPr>
              <w:t xml:space="preserve">} </w:t>
            </w:r>
          </w:p>
          <w:p w14:paraId="693155B8" w14:textId="213577BD" w:rsidR="000641EC" w:rsidRDefault="000641EC" w:rsidP="000641EC">
            <w:pPr>
              <w:pStyle w:val="a"/>
              <w:ind w:firstLineChars="0" w:firstLine="0"/>
            </w:pPr>
            <w:r w:rsidRPr="00FF026C">
              <w:rPr>
                <w:rFonts w:ascii="Courier New" w:hAnsi="Courier New" w:cs="Courier New"/>
                <w:sz w:val="20"/>
                <w:szCs w:val="16"/>
              </w:rPr>
              <w:t>}</w:t>
            </w:r>
          </w:p>
        </w:tc>
      </w:tr>
    </w:tbl>
    <w:p w14:paraId="5D9B22BA" w14:textId="77777777" w:rsidR="000641EC" w:rsidRDefault="000641EC" w:rsidP="000641EC">
      <w:pPr>
        <w:pStyle w:val="a"/>
        <w:ind w:firstLineChars="0" w:firstLine="0"/>
      </w:pPr>
    </w:p>
    <w:p w14:paraId="17EBCDFF" w14:textId="7D60A7CB" w:rsidR="000641EC" w:rsidRDefault="000641EC" w:rsidP="000641EC">
      <w:pPr>
        <w:pStyle w:val="a"/>
      </w:pPr>
      <w:r>
        <w:rPr>
          <w:rFonts w:hint="eastAsia"/>
        </w:rPr>
        <w:t xml:space="preserve"> </w:t>
      </w:r>
      <w:r w:rsidRPr="000641EC">
        <w:rPr>
          <w:rFonts w:hint="eastAsia"/>
        </w:rPr>
        <w:t>如下图所示，</w:t>
      </w:r>
      <w:r w:rsidRPr="000641EC">
        <w:rPr>
          <w:rFonts w:hint="eastAsia"/>
        </w:rPr>
        <w:t>record</w:t>
      </w:r>
      <w:r w:rsidRPr="000641EC">
        <w:t>-level</w:t>
      </w:r>
      <w:r w:rsidRPr="000641EC">
        <w:rPr>
          <w:rFonts w:hint="eastAsia"/>
        </w:rPr>
        <w:t>用户对象与当前被处理的单个</w:t>
      </w:r>
      <w:r w:rsidRPr="000641EC">
        <w:rPr>
          <w:rFonts w:hint="eastAsia"/>
        </w:rPr>
        <w:t>record</w:t>
      </w:r>
      <w:r w:rsidRPr="000641EC">
        <w:rPr>
          <w:rFonts w:hint="eastAsia"/>
        </w:rPr>
        <w:t>有关，而</w:t>
      </w:r>
      <w:r w:rsidRPr="000641EC">
        <w:rPr>
          <w:rFonts w:hint="eastAsia"/>
        </w:rPr>
        <w:t>map</w:t>
      </w:r>
      <w:r w:rsidRPr="000641EC">
        <w:t>-l</w:t>
      </w:r>
      <w:r w:rsidRPr="000641EC">
        <w:rPr>
          <w:rFonts w:hint="eastAsia"/>
        </w:rPr>
        <w:t>evel</w:t>
      </w:r>
      <w:r w:rsidRPr="000641EC">
        <w:rPr>
          <w:rFonts w:hint="eastAsia"/>
        </w:rPr>
        <w:t>的用户对象与</w:t>
      </w:r>
      <w:r w:rsidRPr="000641EC">
        <w:rPr>
          <w:rFonts w:hint="eastAsia"/>
        </w:rPr>
        <w:t>map</w:t>
      </w:r>
      <w:r w:rsidRPr="000641EC">
        <w:t>()</w:t>
      </w:r>
      <w:r w:rsidRPr="000641EC">
        <w:rPr>
          <w:rFonts w:hint="eastAsia"/>
        </w:rPr>
        <w:t>读入的全部</w:t>
      </w:r>
      <w:r w:rsidRPr="000641EC">
        <w:rPr>
          <w:rFonts w:hint="eastAsia"/>
        </w:rPr>
        <w:t>records</w:t>
      </w:r>
      <w:r w:rsidRPr="000641EC">
        <w:rPr>
          <w:rFonts w:hint="eastAsia"/>
        </w:rPr>
        <w:t>有关。</w:t>
      </w:r>
      <w:r w:rsidRPr="000641EC">
        <w:t xml:space="preserve"> </w:t>
      </w:r>
    </w:p>
    <w:p w14:paraId="02D43572" w14:textId="77777777" w:rsidR="000641EC" w:rsidRDefault="000641EC" w:rsidP="000641EC">
      <w:pPr>
        <w:pStyle w:val="a"/>
      </w:pPr>
    </w:p>
    <w:p w14:paraId="6A06DA25" w14:textId="70E701CE" w:rsidR="000641EC" w:rsidRDefault="000641EC" w:rsidP="000641EC">
      <w:pPr>
        <w:pStyle w:val="BodyText"/>
        <w:ind w:firstLine="480"/>
        <w:rPr>
          <w:sz w:val="24"/>
          <w:szCs w:val="24"/>
        </w:rPr>
      </w:pPr>
      <w:r>
        <w:rPr>
          <w:noProof/>
          <w:sz w:val="24"/>
          <w:szCs w:val="24"/>
          <w:lang w:eastAsia="en-US"/>
        </w:rPr>
        <w:drawing>
          <wp:inline distT="0" distB="0" distL="0" distR="0" wp14:anchorId="693D282E" wp14:editId="6A3B5FB9">
            <wp:extent cx="5183570" cy="2703929"/>
            <wp:effectExtent l="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83570" cy="2703929"/>
                    </a:xfrm>
                    <a:prstGeom prst="rect">
                      <a:avLst/>
                    </a:prstGeom>
                    <a:noFill/>
                    <a:ln>
                      <a:noFill/>
                    </a:ln>
                  </pic:spPr>
                </pic:pic>
              </a:graphicData>
            </a:graphic>
          </wp:inline>
        </w:drawing>
      </w:r>
    </w:p>
    <w:p w14:paraId="7F59E89D" w14:textId="77777777" w:rsidR="000641EC" w:rsidRPr="000641EC" w:rsidRDefault="000641EC" w:rsidP="000641EC">
      <w:pPr>
        <w:pStyle w:val="Caption"/>
        <w:rPr>
          <w:rFonts w:ascii="Times New Roman" w:hAnsi="Times New Roman" w:cs="Times New Roman"/>
          <w:szCs w:val="22"/>
        </w:rPr>
      </w:pPr>
      <w:bookmarkStart w:id="183" w:name="_Toc305878472"/>
      <w:r w:rsidRPr="000641EC">
        <w:rPr>
          <w:rFonts w:ascii="Times New Roman" w:hAnsi="Times New Roman" w:cs="Times New Roman"/>
        </w:rPr>
        <w:t>图</w:t>
      </w:r>
      <w:r w:rsidRPr="000641EC">
        <w:rPr>
          <w:rFonts w:ascii="Times New Roman" w:hAnsi="Times New Roman" w:cs="Times New Roman"/>
        </w:rPr>
        <w:t xml:space="preserve"> </w:t>
      </w:r>
      <w:r w:rsidRPr="000641EC">
        <w:rPr>
          <w:rFonts w:ascii="Times New Roman" w:hAnsi="Times New Roman" w:cs="Times New Roman"/>
        </w:rPr>
        <w:fldChar w:fldCharType="begin"/>
      </w:r>
      <w:r w:rsidRPr="000641EC">
        <w:rPr>
          <w:rFonts w:ascii="Times New Roman" w:hAnsi="Times New Roman" w:cs="Times New Roman"/>
        </w:rPr>
        <w:instrText xml:space="preserve"> SEQ </w:instrText>
      </w:r>
      <w:r w:rsidRPr="000641EC">
        <w:rPr>
          <w:rFonts w:ascii="Times New Roman" w:hAnsi="Times New Roman" w:cs="Times New Roman"/>
        </w:rPr>
        <w:instrText>图</w:instrText>
      </w:r>
      <w:r w:rsidRPr="000641EC">
        <w:rPr>
          <w:rFonts w:ascii="Times New Roman" w:hAnsi="Times New Roman" w:cs="Times New Roman"/>
        </w:rPr>
        <w:instrText xml:space="preserve"> \* ARABIC </w:instrText>
      </w:r>
      <w:r w:rsidRPr="000641EC">
        <w:rPr>
          <w:rFonts w:ascii="Times New Roman" w:hAnsi="Times New Roman" w:cs="Times New Roman"/>
        </w:rPr>
        <w:fldChar w:fldCharType="separate"/>
      </w:r>
      <w:r w:rsidR="00D4565C">
        <w:rPr>
          <w:rFonts w:ascii="Times New Roman" w:hAnsi="Times New Roman" w:cs="Times New Roman"/>
          <w:noProof/>
        </w:rPr>
        <w:t>14</w:t>
      </w:r>
      <w:r w:rsidRPr="000641EC">
        <w:rPr>
          <w:rFonts w:ascii="Times New Roman" w:hAnsi="Times New Roman" w:cs="Times New Roman"/>
        </w:rPr>
        <w:fldChar w:fldCharType="end"/>
      </w:r>
      <w:r w:rsidRPr="000641EC">
        <w:rPr>
          <w:rFonts w:ascii="Times New Roman" w:hAnsi="Times New Roman" w:cs="Times New Roman"/>
        </w:rPr>
        <w:t xml:space="preserve"> </w:t>
      </w:r>
      <w:r>
        <w:rPr>
          <w:rFonts w:ascii="Times New Roman" w:hAnsi="Times New Roman" w:cs="Times New Roman"/>
        </w:rPr>
        <w:t>M</w:t>
      </w:r>
      <w:r w:rsidRPr="000641EC">
        <w:rPr>
          <w:rFonts w:ascii="Times New Roman" w:hAnsi="Times New Roman" w:cs="Times New Roman"/>
        </w:rPr>
        <w:t>ap task</w:t>
      </w:r>
      <w:r w:rsidRPr="000641EC">
        <w:rPr>
          <w:rFonts w:ascii="Times New Roman" w:hAnsi="Times New Roman" w:cs="Times New Roman"/>
        </w:rPr>
        <w:t>的用户代码模型</w:t>
      </w:r>
      <w:bookmarkEnd w:id="183"/>
    </w:p>
    <w:p w14:paraId="0B02A3FD" w14:textId="77777777" w:rsidR="000641EC" w:rsidRDefault="000641EC" w:rsidP="000641EC">
      <w:pPr>
        <w:pStyle w:val="BodyText"/>
        <w:ind w:firstLine="480"/>
        <w:rPr>
          <w:sz w:val="24"/>
          <w:szCs w:val="24"/>
        </w:rPr>
      </w:pPr>
    </w:p>
    <w:p w14:paraId="03EA3A41" w14:textId="77777777" w:rsidR="000641EC" w:rsidRDefault="000641EC" w:rsidP="000641EC">
      <w:pPr>
        <w:pStyle w:val="BodyText"/>
        <w:ind w:firstLine="480"/>
        <w:rPr>
          <w:sz w:val="24"/>
          <w:szCs w:val="24"/>
        </w:rPr>
      </w:pPr>
    </w:p>
    <w:p w14:paraId="0443CCC9" w14:textId="77777777" w:rsidR="008455F2" w:rsidRPr="008455F2" w:rsidRDefault="008455F2" w:rsidP="008455F2">
      <w:pPr>
        <w:pStyle w:val="a"/>
        <w:ind w:firstLine="520"/>
        <w:rPr>
          <w:b/>
        </w:rPr>
      </w:pPr>
      <w:bookmarkStart w:id="184" w:name="_Ref415431202"/>
      <w:bookmarkStart w:id="185" w:name="_Ref415431206"/>
      <w:r w:rsidRPr="008455F2">
        <w:rPr>
          <w:b/>
        </w:rPr>
        <w:t>reduce()</w:t>
      </w:r>
      <w:r w:rsidRPr="008455F2">
        <w:rPr>
          <w:rFonts w:hint="eastAsia"/>
          <w:b/>
        </w:rPr>
        <w:t>产生的用户对象生命周期</w:t>
      </w:r>
    </w:p>
    <w:p w14:paraId="3813F3F7" w14:textId="77777777" w:rsidR="008455F2" w:rsidRDefault="008455F2" w:rsidP="008455F2">
      <w:pPr>
        <w:pStyle w:val="a"/>
      </w:pPr>
      <w:r w:rsidRPr="008455F2">
        <w:rPr>
          <w:rFonts w:hint="eastAsia"/>
        </w:rPr>
        <w:t>下面代码显示了</w:t>
      </w:r>
      <w:r w:rsidRPr="008455F2">
        <w:t>reduce()</w:t>
      </w:r>
      <w:r w:rsidRPr="008455F2">
        <w:rPr>
          <w:rFonts w:hint="eastAsia"/>
        </w:rPr>
        <w:t xml:space="preserve"> </w:t>
      </w:r>
      <w:r w:rsidRPr="008455F2">
        <w:rPr>
          <w:rFonts w:hint="eastAsia"/>
        </w:rPr>
        <w:t>的代码结构及其内部的用户对象。</w:t>
      </w:r>
      <w:r w:rsidRPr="008455F2">
        <w:t>reduce()</w:t>
      </w:r>
      <w:r w:rsidRPr="008455F2">
        <w:rPr>
          <w:rFonts w:hint="eastAsia"/>
        </w:rPr>
        <w:t>的编程范型略复杂。</w:t>
      </w:r>
      <w:r w:rsidRPr="008455F2">
        <w:t>reduce(K,list(V))</w:t>
      </w:r>
      <w:r w:rsidRPr="008455F2">
        <w:rPr>
          <w:rFonts w:hint="eastAsia"/>
        </w:rPr>
        <w:t>负责处理</w:t>
      </w:r>
      <w:r w:rsidRPr="008455F2">
        <w:t>&lt;</w:t>
      </w:r>
      <w:r w:rsidRPr="008455F2">
        <w:rPr>
          <w:i/>
        </w:rPr>
        <w:t>k</w:t>
      </w:r>
      <w:r w:rsidRPr="008455F2">
        <w:t xml:space="preserve">, </w:t>
      </w:r>
      <w:r w:rsidRPr="008455F2">
        <w:rPr>
          <w:i/>
        </w:rPr>
        <w:t>list</w:t>
      </w:r>
      <w:r w:rsidRPr="008455F2">
        <w:t>(</w:t>
      </w:r>
      <w:r w:rsidRPr="008455F2">
        <w:rPr>
          <w:i/>
        </w:rPr>
        <w:t>v</w:t>
      </w:r>
      <w:r w:rsidRPr="008455F2">
        <w:t>)&gt;</w:t>
      </w:r>
      <w:r w:rsidRPr="008455F2">
        <w:rPr>
          <w:rFonts w:hint="eastAsia"/>
        </w:rPr>
        <w:t xml:space="preserve"> groups</w:t>
      </w:r>
      <w:r w:rsidRPr="008455F2">
        <w:rPr>
          <w:rFonts w:hint="eastAsia"/>
        </w:rPr>
        <w:t>，每新来一个</w:t>
      </w:r>
      <w:r w:rsidRPr="008455F2">
        <w:t>&lt;</w:t>
      </w:r>
      <w:r w:rsidRPr="008455F2">
        <w:rPr>
          <w:i/>
        </w:rPr>
        <w:t>k</w:t>
      </w:r>
      <w:r w:rsidRPr="008455F2">
        <w:t xml:space="preserve">, </w:t>
      </w:r>
      <w:r w:rsidRPr="008455F2">
        <w:rPr>
          <w:i/>
        </w:rPr>
        <w:t>list</w:t>
      </w:r>
      <w:r w:rsidRPr="008455F2">
        <w:t>(</w:t>
      </w:r>
      <w:r w:rsidRPr="008455F2">
        <w:rPr>
          <w:i/>
        </w:rPr>
        <w:t>v</w:t>
      </w:r>
      <w:r w:rsidRPr="008455F2">
        <w:t>)&gt; group</w:t>
      </w:r>
      <w:r w:rsidRPr="008455F2">
        <w:rPr>
          <w:rFonts w:hint="eastAsia"/>
        </w:rPr>
        <w:t>，</w:t>
      </w:r>
      <w:r w:rsidRPr="008455F2">
        <w:rPr>
          <w:rFonts w:hint="eastAsia"/>
        </w:rPr>
        <w:t>reduce</w:t>
      </w:r>
      <w:r w:rsidRPr="008455F2">
        <w:t>(K, list(V))</w:t>
      </w:r>
      <w:r w:rsidRPr="008455F2">
        <w:rPr>
          <w:rFonts w:hint="eastAsia"/>
        </w:rPr>
        <w:t>就被调用一次，</w:t>
      </w:r>
      <w:r w:rsidRPr="008455F2">
        <w:t>&lt;</w:t>
      </w:r>
      <w:r w:rsidRPr="008455F2">
        <w:rPr>
          <w:i/>
        </w:rPr>
        <w:t>k</w:t>
      </w:r>
      <w:r w:rsidRPr="008455F2">
        <w:t xml:space="preserve">, </w:t>
      </w:r>
      <w:r w:rsidRPr="008455F2">
        <w:rPr>
          <w:i/>
        </w:rPr>
        <w:t>list</w:t>
      </w:r>
      <w:r w:rsidRPr="008455F2">
        <w:t>(</w:t>
      </w:r>
      <w:r w:rsidRPr="008455F2">
        <w:rPr>
          <w:i/>
        </w:rPr>
        <w:t>v</w:t>
      </w:r>
      <w:r w:rsidRPr="008455F2">
        <w:t>)&gt;</w:t>
      </w:r>
      <w:r w:rsidRPr="008455F2">
        <w:rPr>
          <w:rFonts w:hint="eastAsia"/>
        </w:rPr>
        <w:t>中的</w:t>
      </w:r>
      <w:r w:rsidRPr="008455F2">
        <w:rPr>
          <w:rFonts w:hint="eastAsia"/>
        </w:rPr>
        <w:t>values</w:t>
      </w:r>
      <w:r w:rsidRPr="008455F2">
        <w:rPr>
          <w:rFonts w:hint="eastAsia"/>
        </w:rPr>
        <w:t>被一个个读入并处理。</w:t>
      </w:r>
      <w:r w:rsidRPr="008455F2">
        <w:t>reduce(K,list(V))</w:t>
      </w:r>
      <w:r w:rsidRPr="008455F2">
        <w:rPr>
          <w:rFonts w:hint="eastAsia"/>
        </w:rPr>
        <w:t>中的用户对象生命周期有三种：</w:t>
      </w:r>
      <w:r w:rsidRPr="008455F2">
        <w:t xml:space="preserve">(1) </w:t>
      </w:r>
      <w:r w:rsidRPr="008455F2">
        <w:rPr>
          <w:rFonts w:hint="eastAsia"/>
        </w:rPr>
        <w:t>reduce</w:t>
      </w:r>
      <w:r w:rsidRPr="008455F2">
        <w:t>-level</w:t>
      </w:r>
      <w:r w:rsidRPr="008455F2">
        <w:rPr>
          <w:rFonts w:hint="eastAsia"/>
        </w:rPr>
        <w:t>（用③标示）。定义在</w:t>
      </w:r>
      <w:r w:rsidRPr="008455F2">
        <w:rPr>
          <w:rFonts w:hint="eastAsia"/>
        </w:rPr>
        <w:t>reduce</w:t>
      </w:r>
      <w:r w:rsidRPr="008455F2">
        <w:t>(K, list(V))</w:t>
      </w:r>
      <w:r w:rsidRPr="008455F2">
        <w:rPr>
          <w:rFonts w:hint="eastAsia"/>
        </w:rPr>
        <w:t>之外的对象，如</w:t>
      </w:r>
      <w:r w:rsidRPr="008455F2">
        <w:rPr>
          <w:rFonts w:hint="eastAsia"/>
        </w:rPr>
        <w:t>reduceLevelBuffer</w:t>
      </w:r>
      <w:r w:rsidRPr="008455F2">
        <w:rPr>
          <w:rFonts w:hint="eastAsia"/>
        </w:rPr>
        <w:t>，会在内存中一直存在，直到所有的</w:t>
      </w:r>
      <w:r w:rsidRPr="008455F2">
        <w:t>&lt;</w:t>
      </w:r>
      <w:r w:rsidRPr="008455F2">
        <w:rPr>
          <w:i/>
        </w:rPr>
        <w:t>k</w:t>
      </w:r>
      <w:r w:rsidRPr="008455F2">
        <w:t xml:space="preserve">, </w:t>
      </w:r>
      <w:r w:rsidRPr="008455F2">
        <w:rPr>
          <w:i/>
        </w:rPr>
        <w:t>list</w:t>
      </w:r>
      <w:r w:rsidRPr="008455F2">
        <w:t>(</w:t>
      </w:r>
      <w:r w:rsidRPr="008455F2">
        <w:rPr>
          <w:i/>
        </w:rPr>
        <w:t>v</w:t>
      </w:r>
      <w:r w:rsidRPr="008455F2">
        <w:t>)&gt; groups</w:t>
      </w:r>
      <w:r w:rsidRPr="008455F2">
        <w:rPr>
          <w:rFonts w:hint="eastAsia"/>
        </w:rPr>
        <w:t>被处理完。所以</w:t>
      </w:r>
      <w:r w:rsidRPr="008455F2">
        <w:t>reduce-level</w:t>
      </w:r>
      <w:r w:rsidRPr="008455F2">
        <w:rPr>
          <w:rFonts w:hint="eastAsia"/>
        </w:rPr>
        <w:t>的对象大小与所有的</w:t>
      </w:r>
      <w:r w:rsidRPr="008455F2">
        <w:t>&lt;</w:t>
      </w:r>
      <w:r w:rsidRPr="008455F2">
        <w:rPr>
          <w:i/>
        </w:rPr>
        <w:t>k</w:t>
      </w:r>
      <w:r w:rsidRPr="008455F2">
        <w:t xml:space="preserve">, </w:t>
      </w:r>
      <w:r w:rsidRPr="008455F2">
        <w:rPr>
          <w:i/>
        </w:rPr>
        <w:t>list</w:t>
      </w:r>
      <w:r w:rsidRPr="008455F2">
        <w:t>(</w:t>
      </w:r>
      <w:r w:rsidRPr="008455F2">
        <w:rPr>
          <w:i/>
        </w:rPr>
        <w:t>v</w:t>
      </w:r>
      <w:r w:rsidRPr="008455F2">
        <w:t>)&gt; groups</w:t>
      </w:r>
      <w:r w:rsidRPr="008455F2">
        <w:rPr>
          <w:rFonts w:hint="eastAsia"/>
        </w:rPr>
        <w:t>有关。</w:t>
      </w:r>
      <w:r w:rsidRPr="008455F2">
        <w:t>(2)</w:t>
      </w:r>
      <w:r w:rsidRPr="008455F2">
        <w:rPr>
          <w:rFonts w:hint="eastAsia"/>
        </w:rPr>
        <w:t xml:space="preserve"> group</w:t>
      </w:r>
      <w:r w:rsidRPr="008455F2">
        <w:t>-level</w:t>
      </w:r>
      <w:r w:rsidRPr="008455F2">
        <w:rPr>
          <w:rFonts w:hint="eastAsia"/>
        </w:rPr>
        <w:t>（用①标示）。定义在</w:t>
      </w:r>
      <w:r w:rsidRPr="008455F2">
        <w:rPr>
          <w:rFonts w:hint="eastAsia"/>
        </w:rPr>
        <w:t>reduce</w:t>
      </w:r>
      <w:r w:rsidRPr="008455F2">
        <w:t>(K, list(V))</w:t>
      </w:r>
      <w:r w:rsidRPr="008455F2">
        <w:rPr>
          <w:rFonts w:hint="eastAsia"/>
        </w:rPr>
        <w:t>里面，但在</w:t>
      </w:r>
      <w:r w:rsidRPr="008455F2">
        <w:t>while()</w:t>
      </w:r>
      <w:r w:rsidRPr="008455F2">
        <w:rPr>
          <w:rFonts w:hint="eastAsia"/>
        </w:rPr>
        <w:t>外面的对象会在当前</w:t>
      </w:r>
      <w:r w:rsidRPr="008455F2">
        <w:t>&lt;</w:t>
      </w:r>
      <w:r w:rsidRPr="008455F2">
        <w:rPr>
          <w:i/>
        </w:rPr>
        <w:t>k</w:t>
      </w:r>
      <w:r w:rsidRPr="008455F2">
        <w:t xml:space="preserve">, </w:t>
      </w:r>
      <w:r w:rsidRPr="008455F2">
        <w:rPr>
          <w:i/>
        </w:rPr>
        <w:t>list</w:t>
      </w:r>
      <w:r w:rsidRPr="008455F2">
        <w:t>(</w:t>
      </w:r>
      <w:r w:rsidRPr="008455F2">
        <w:rPr>
          <w:i/>
        </w:rPr>
        <w:t>v</w:t>
      </w:r>
      <w:r w:rsidRPr="008455F2">
        <w:t>)&gt;</w:t>
      </w:r>
      <w:r w:rsidRPr="008455F2">
        <w:rPr>
          <w:rFonts w:hint="eastAsia"/>
        </w:rPr>
        <w:t xml:space="preserve"> group</w:t>
      </w:r>
      <w:r w:rsidRPr="008455F2">
        <w:rPr>
          <w:rFonts w:hint="eastAsia"/>
        </w:rPr>
        <w:t>被处理的时候一直存在，直到当前的</w:t>
      </w:r>
      <w:r w:rsidRPr="008455F2">
        <w:t>&lt;</w:t>
      </w:r>
      <w:r w:rsidRPr="008455F2">
        <w:rPr>
          <w:i/>
        </w:rPr>
        <w:t>k</w:t>
      </w:r>
      <w:r w:rsidRPr="008455F2">
        <w:t xml:space="preserve">, </w:t>
      </w:r>
      <w:r w:rsidRPr="008455F2">
        <w:rPr>
          <w:i/>
        </w:rPr>
        <w:t>list</w:t>
      </w:r>
      <w:r w:rsidRPr="008455F2">
        <w:t>(</w:t>
      </w:r>
      <w:r w:rsidRPr="008455F2">
        <w:rPr>
          <w:i/>
        </w:rPr>
        <w:t>v</w:t>
      </w:r>
      <w:r w:rsidRPr="008455F2">
        <w:t>)&gt;</w:t>
      </w:r>
      <w:r w:rsidRPr="008455F2">
        <w:rPr>
          <w:rFonts w:hint="eastAsia"/>
        </w:rPr>
        <w:t xml:space="preserve"> group</w:t>
      </w:r>
      <w:r w:rsidRPr="008455F2">
        <w:rPr>
          <w:rFonts w:hint="eastAsia"/>
        </w:rPr>
        <w:t>被处理完后回收。所以</w:t>
      </w:r>
      <w:r w:rsidRPr="008455F2">
        <w:rPr>
          <w:rFonts w:hint="eastAsia"/>
        </w:rPr>
        <w:t>group</w:t>
      </w:r>
      <w:r w:rsidRPr="008455F2">
        <w:t>-level</w:t>
      </w:r>
      <w:r w:rsidRPr="008455F2">
        <w:rPr>
          <w:rFonts w:hint="eastAsia"/>
        </w:rPr>
        <w:t>的用户对象与当前</w:t>
      </w:r>
      <w:r w:rsidRPr="008455F2">
        <w:t>&lt;</w:t>
      </w:r>
      <w:r w:rsidRPr="008455F2">
        <w:rPr>
          <w:i/>
        </w:rPr>
        <w:t>k</w:t>
      </w:r>
      <w:r w:rsidRPr="008455F2">
        <w:t xml:space="preserve">, </w:t>
      </w:r>
      <w:r w:rsidRPr="008455F2">
        <w:rPr>
          <w:i/>
        </w:rPr>
        <w:t>list</w:t>
      </w:r>
      <w:r w:rsidRPr="008455F2">
        <w:t>(</w:t>
      </w:r>
      <w:r w:rsidRPr="008455F2">
        <w:rPr>
          <w:i/>
        </w:rPr>
        <w:t>v</w:t>
      </w:r>
      <w:r w:rsidRPr="008455F2">
        <w:t>)&gt;</w:t>
      </w:r>
      <w:r w:rsidRPr="008455F2">
        <w:rPr>
          <w:rFonts w:hint="eastAsia"/>
        </w:rPr>
        <w:t xml:space="preserve"> group</w:t>
      </w:r>
      <w:r w:rsidRPr="008455F2">
        <w:rPr>
          <w:rFonts w:hint="eastAsia"/>
        </w:rPr>
        <w:t>中的所有</w:t>
      </w:r>
      <w:r w:rsidRPr="008455F2">
        <w:rPr>
          <w:rFonts w:hint="eastAsia"/>
        </w:rPr>
        <w:t>records</w:t>
      </w:r>
      <w:r w:rsidRPr="008455F2">
        <w:rPr>
          <w:rFonts w:hint="eastAsia"/>
        </w:rPr>
        <w:t>相关。</w:t>
      </w:r>
      <w:r w:rsidRPr="008455F2">
        <w:t>(3) record-level</w:t>
      </w:r>
      <w:r w:rsidRPr="008455F2">
        <w:rPr>
          <w:rFonts w:hint="eastAsia"/>
        </w:rPr>
        <w:t>（用②标示）。定义在</w:t>
      </w:r>
      <w:r w:rsidRPr="008455F2">
        <w:t>while()</w:t>
      </w:r>
      <w:r w:rsidRPr="008455F2">
        <w:rPr>
          <w:rFonts w:hint="eastAsia"/>
        </w:rPr>
        <w:t>内部的用户对象与当前被处理的</w:t>
      </w:r>
      <w:r w:rsidRPr="008455F2">
        <w:rPr>
          <w:rFonts w:hint="eastAsia"/>
        </w:rPr>
        <w:t>record</w:t>
      </w:r>
      <w:r w:rsidRPr="008455F2">
        <w:rPr>
          <w:rFonts w:hint="eastAsia"/>
        </w:rPr>
        <w:t>有关，当下一个</w:t>
      </w:r>
      <w:r w:rsidRPr="008455F2">
        <w:rPr>
          <w:rFonts w:hint="eastAsia"/>
        </w:rPr>
        <w:t>record</w:t>
      </w:r>
      <w:r w:rsidRPr="008455F2">
        <w:rPr>
          <w:rFonts w:hint="eastAsia"/>
        </w:rPr>
        <w:t>（也就是下一个</w:t>
      </w:r>
      <w:r w:rsidRPr="008455F2">
        <w:rPr>
          <w:rFonts w:hint="eastAsia"/>
        </w:rPr>
        <w:t>value</w:t>
      </w:r>
      <w:r w:rsidRPr="008455F2">
        <w:rPr>
          <w:rFonts w:hint="eastAsia"/>
        </w:rPr>
        <w:t>）被读入前会被回收，除非被</w:t>
      </w:r>
      <w:r w:rsidRPr="008455F2">
        <w:rPr>
          <w:rFonts w:hint="eastAsia"/>
        </w:rPr>
        <w:t>cache</w:t>
      </w:r>
      <w:r w:rsidRPr="008455F2">
        <w:rPr>
          <w:rFonts w:hint="eastAsia"/>
        </w:rPr>
        <w:t>到高层（</w:t>
      </w:r>
      <w:r w:rsidRPr="008455F2">
        <w:t>group-level</w:t>
      </w:r>
      <w:r w:rsidRPr="008455F2">
        <w:rPr>
          <w:rFonts w:hint="eastAsia"/>
        </w:rPr>
        <w:t>或</w:t>
      </w:r>
      <w:r w:rsidRPr="008455F2">
        <w:rPr>
          <w:rFonts w:hint="eastAsia"/>
        </w:rPr>
        <w:t>reduce</w:t>
      </w:r>
      <w:r w:rsidRPr="008455F2">
        <w:t>-level</w:t>
      </w:r>
      <w:r w:rsidRPr="008455F2">
        <w:rPr>
          <w:rFonts w:hint="eastAsia"/>
        </w:rPr>
        <w:t>）的</w:t>
      </w:r>
      <w:r w:rsidRPr="008455F2">
        <w:rPr>
          <w:rFonts w:hint="eastAsia"/>
        </w:rPr>
        <w:t>buffer</w:t>
      </w:r>
      <w:r w:rsidRPr="008455F2">
        <w:rPr>
          <w:rFonts w:hint="eastAsia"/>
        </w:rPr>
        <w:t>里面。</w:t>
      </w:r>
      <w:r w:rsidRPr="008455F2">
        <w:t>Group-level</w:t>
      </w:r>
      <w:r w:rsidRPr="008455F2">
        <w:rPr>
          <w:rFonts w:hint="eastAsia"/>
        </w:rPr>
        <w:t>和</w:t>
      </w:r>
      <w:r w:rsidRPr="008455F2">
        <w:rPr>
          <w:rFonts w:hint="eastAsia"/>
        </w:rPr>
        <w:t>record</w:t>
      </w:r>
      <w:r w:rsidRPr="008455F2">
        <w:t>-level</w:t>
      </w:r>
      <w:r w:rsidRPr="008455F2">
        <w:rPr>
          <w:rFonts w:hint="eastAsia"/>
        </w:rPr>
        <w:t>用户对象的关系与</w:t>
      </w:r>
      <w:r w:rsidRPr="008455F2">
        <w:t>map()</w:t>
      </w:r>
      <w:r w:rsidRPr="008455F2">
        <w:rPr>
          <w:rFonts w:hint="eastAsia"/>
        </w:rPr>
        <w:t>里面</w:t>
      </w:r>
      <w:r w:rsidRPr="008455F2">
        <w:t>map-leve</w:t>
      </w:r>
      <w:r w:rsidRPr="008455F2">
        <w:rPr>
          <w:rFonts w:hint="eastAsia"/>
        </w:rPr>
        <w:t>l</w:t>
      </w:r>
      <w:r w:rsidRPr="008455F2">
        <w:rPr>
          <w:rFonts w:hint="eastAsia"/>
        </w:rPr>
        <w:lastRenderedPageBreak/>
        <w:t>与</w:t>
      </w:r>
      <w:r w:rsidRPr="008455F2">
        <w:t>record-level</w:t>
      </w:r>
      <w:r w:rsidRPr="008455F2">
        <w:rPr>
          <w:rFonts w:hint="eastAsia"/>
        </w:rPr>
        <w:t>用户对象关系类似。因为</w:t>
      </w:r>
      <w:r w:rsidRPr="008455F2">
        <w:rPr>
          <w:rFonts w:hint="eastAsia"/>
        </w:rPr>
        <w:t>combine</w:t>
      </w:r>
      <w:r w:rsidRPr="008455F2">
        <w:t>()</w:t>
      </w:r>
      <w:r w:rsidRPr="008455F2">
        <w:rPr>
          <w:rFonts w:hint="eastAsia"/>
        </w:rPr>
        <w:t>和</w:t>
      </w:r>
      <w:r w:rsidRPr="008455F2">
        <w:t>reduce()</w:t>
      </w:r>
      <w:r w:rsidRPr="008455F2">
        <w:rPr>
          <w:rFonts w:hint="eastAsia"/>
        </w:rPr>
        <w:t>的编程范型相同，所以</w:t>
      </w:r>
      <w:r w:rsidRPr="008455F2">
        <w:t>combine()</w:t>
      </w:r>
      <w:r w:rsidRPr="008455F2">
        <w:rPr>
          <w:rFonts w:hint="eastAsia"/>
        </w:rPr>
        <w:t>中用户对象的生命周期与</w:t>
      </w:r>
      <w:r w:rsidRPr="008455F2">
        <w:rPr>
          <w:rFonts w:hint="eastAsia"/>
        </w:rPr>
        <w:t>reduce</w:t>
      </w:r>
      <w:r w:rsidRPr="008455F2">
        <w:t>()</w:t>
      </w:r>
      <w:r w:rsidRPr="008455F2">
        <w:rPr>
          <w:rFonts w:hint="eastAsia"/>
        </w:rPr>
        <w:t>的情况相同。</w:t>
      </w:r>
    </w:p>
    <w:tbl>
      <w:tblPr>
        <w:tblStyle w:val="TableGrid"/>
        <w:tblW w:w="0" w:type="auto"/>
        <w:tblLook w:val="04A0" w:firstRow="1" w:lastRow="0" w:firstColumn="1" w:lastColumn="0" w:noHBand="0" w:noVBand="1"/>
      </w:tblPr>
      <w:tblGrid>
        <w:gridCol w:w="8528"/>
      </w:tblGrid>
      <w:tr w:rsidR="008455F2" w14:paraId="01543818" w14:textId="77777777" w:rsidTr="008455F2">
        <w:tc>
          <w:tcPr>
            <w:tcW w:w="9343" w:type="dxa"/>
          </w:tcPr>
          <w:p w14:paraId="69D3B390" w14:textId="77777777" w:rsidR="008455F2" w:rsidRDefault="008455F2" w:rsidP="008455F2">
            <w:pPr>
              <w:autoSpaceDE w:val="0"/>
              <w:autoSpaceDN w:val="0"/>
              <w:adjustRightInd w:val="0"/>
              <w:jc w:val="left"/>
              <w:rPr>
                <w:rFonts w:ascii="Courier New" w:hAnsi="Courier New" w:cs="Courier New"/>
                <w:szCs w:val="20"/>
              </w:rPr>
            </w:pPr>
            <w:r w:rsidRPr="00603B89">
              <w:rPr>
                <w:rFonts w:ascii="Courier New" w:hAnsi="Courier New" w:cs="Courier New"/>
                <w:b/>
                <w:bCs/>
                <w:szCs w:val="20"/>
              </w:rPr>
              <w:t xml:space="preserve">public class Reducer </w:t>
            </w:r>
            <w:r w:rsidRPr="00603B89">
              <w:rPr>
                <w:rFonts w:ascii="Courier New" w:hAnsi="Courier New" w:cs="Courier New"/>
                <w:szCs w:val="20"/>
              </w:rPr>
              <w:t>{ </w:t>
            </w:r>
          </w:p>
          <w:p w14:paraId="799C9225" w14:textId="77777777" w:rsidR="008455F2" w:rsidRDefault="008455F2" w:rsidP="008455F2">
            <w:pPr>
              <w:pStyle w:val="BodyText"/>
              <w:rPr>
                <w:sz w:val="22"/>
                <w:szCs w:val="24"/>
              </w:rPr>
            </w:pPr>
            <w:r>
              <w:rPr>
                <w:rFonts w:ascii="Courier New" w:hAnsi="Courier New" w:cs="Courier New"/>
                <w:b/>
                <w:bCs/>
                <w:sz w:val="20"/>
              </w:rPr>
              <w:t xml:space="preserve">    </w:t>
            </w:r>
            <w:r w:rsidRPr="008E14FA">
              <w:rPr>
                <w:rFonts w:ascii="Courier New" w:hAnsi="Courier New" w:cs="Courier New"/>
                <w:bCs/>
                <w:sz w:val="20"/>
              </w:rPr>
              <w:t xml:space="preserve">private Object reduceLevelBuffer; // </w:t>
            </w:r>
            <w:r w:rsidRPr="008D110A">
              <w:rPr>
                <w:rFonts w:hint="eastAsia"/>
                <w:sz w:val="22"/>
                <w:szCs w:val="24"/>
              </w:rPr>
              <w:t>③</w:t>
            </w:r>
          </w:p>
          <w:p w14:paraId="069F98CB" w14:textId="77777777" w:rsidR="008455F2" w:rsidRPr="008E14FA" w:rsidRDefault="008455F2" w:rsidP="008455F2">
            <w:pPr>
              <w:pStyle w:val="BodyText"/>
              <w:rPr>
                <w:sz w:val="24"/>
                <w:szCs w:val="24"/>
              </w:rPr>
            </w:pPr>
          </w:p>
          <w:p w14:paraId="33B56742" w14:textId="77777777" w:rsidR="008455F2" w:rsidRPr="00603B89" w:rsidRDefault="008455F2" w:rsidP="008455F2">
            <w:pPr>
              <w:autoSpaceDE w:val="0"/>
              <w:autoSpaceDN w:val="0"/>
              <w:adjustRightInd w:val="0"/>
              <w:jc w:val="left"/>
              <w:rPr>
                <w:rFonts w:ascii="Courier New" w:hAnsi="Courier New" w:cs="Courier New"/>
                <w:szCs w:val="20"/>
              </w:rPr>
            </w:pPr>
            <w:r>
              <w:rPr>
                <w:rFonts w:ascii="Courier New" w:hAnsi="Courier New" w:cs="Courier New"/>
                <w:b/>
                <w:bCs/>
                <w:szCs w:val="20"/>
              </w:rPr>
              <w:t xml:space="preserve">    public </w:t>
            </w:r>
            <w:r w:rsidRPr="00603B89">
              <w:rPr>
                <w:rFonts w:ascii="Courier New" w:hAnsi="Courier New" w:cs="Courier New"/>
                <w:b/>
                <w:bCs/>
                <w:szCs w:val="20"/>
              </w:rPr>
              <w:t xml:space="preserve">void </w:t>
            </w:r>
            <w:r w:rsidRPr="007C64A9">
              <w:rPr>
                <w:rFonts w:ascii="Courier New" w:hAnsi="Courier New" w:cs="Courier New"/>
                <w:b/>
                <w:szCs w:val="20"/>
              </w:rPr>
              <w:t>reduce</w:t>
            </w:r>
            <w:r w:rsidRPr="00603B89">
              <w:rPr>
                <w:rFonts w:ascii="Courier New" w:hAnsi="Courier New" w:cs="Courier New"/>
                <w:szCs w:val="20"/>
              </w:rPr>
              <w:t>(</w:t>
            </w:r>
            <w:r>
              <w:rPr>
                <w:rFonts w:ascii="Courier New" w:hAnsi="Courier New" w:cs="Courier New"/>
                <w:szCs w:val="20"/>
              </w:rPr>
              <w:t>K</w:t>
            </w:r>
            <w:r w:rsidRPr="00603B89">
              <w:rPr>
                <w:rFonts w:ascii="Courier New" w:hAnsi="Courier New" w:cs="Courier New"/>
                <w:szCs w:val="20"/>
              </w:rPr>
              <w:t xml:space="preserve"> key, Iterable&lt;</w:t>
            </w:r>
            <w:r>
              <w:rPr>
                <w:rFonts w:ascii="Courier New" w:hAnsi="Courier New" w:cs="Courier New"/>
                <w:szCs w:val="20"/>
              </w:rPr>
              <w:t>V</w:t>
            </w:r>
            <w:r w:rsidRPr="00603B89">
              <w:rPr>
                <w:rFonts w:ascii="Courier New" w:hAnsi="Courier New" w:cs="Courier New"/>
                <w:szCs w:val="20"/>
              </w:rPr>
              <w:t>&gt; values) {</w:t>
            </w:r>
          </w:p>
          <w:p w14:paraId="51471BB4" w14:textId="77777777" w:rsidR="008455F2" w:rsidRDefault="008455F2" w:rsidP="008455F2">
            <w:pPr>
              <w:autoSpaceDE w:val="0"/>
              <w:autoSpaceDN w:val="0"/>
              <w:adjustRightInd w:val="0"/>
              <w:jc w:val="left"/>
              <w:rPr>
                <w:rFonts w:ascii="Courier New" w:hAnsi="Courier New" w:cs="Courier New"/>
                <w:szCs w:val="20"/>
              </w:rPr>
            </w:pPr>
            <w:r>
              <w:rPr>
                <w:rFonts w:ascii="Courier New" w:hAnsi="Courier New" w:cs="Courier New"/>
                <w:szCs w:val="20"/>
              </w:rPr>
              <w:t xml:space="preserve">       Object grouplevelBuffer; </w:t>
            </w:r>
            <w:r w:rsidRPr="008E14FA">
              <w:rPr>
                <w:rFonts w:ascii="Courier New" w:hAnsi="Courier New" w:cs="Courier New"/>
                <w:bCs/>
                <w:szCs w:val="20"/>
              </w:rPr>
              <w:t xml:space="preserve">// </w:t>
            </w:r>
            <w:r w:rsidRPr="008D110A">
              <w:rPr>
                <w:rFonts w:hint="eastAsia"/>
                <w:sz w:val="22"/>
              </w:rPr>
              <w:t>①</w:t>
            </w:r>
          </w:p>
          <w:p w14:paraId="2FFEA23B" w14:textId="77777777" w:rsidR="008455F2" w:rsidRPr="00603B89" w:rsidRDefault="008455F2" w:rsidP="008455F2">
            <w:pPr>
              <w:autoSpaceDE w:val="0"/>
              <w:autoSpaceDN w:val="0"/>
              <w:adjustRightInd w:val="0"/>
              <w:jc w:val="left"/>
              <w:rPr>
                <w:rFonts w:ascii="Courier New" w:hAnsi="Courier New" w:cs="Courier New"/>
                <w:szCs w:val="20"/>
              </w:rPr>
            </w:pPr>
            <w:r>
              <w:rPr>
                <w:rFonts w:ascii="Courier New" w:hAnsi="Courier New" w:cs="Courier New"/>
                <w:szCs w:val="20"/>
              </w:rPr>
              <w:t xml:space="preserve">       </w:t>
            </w:r>
            <w:r>
              <w:rPr>
                <w:rFonts w:ascii="Courier New" w:hAnsi="Courier New" w:cs="Courier New"/>
                <w:b/>
                <w:szCs w:val="20"/>
              </w:rPr>
              <w:t>while</w:t>
            </w:r>
            <w:r w:rsidRPr="00363562">
              <w:rPr>
                <w:rFonts w:ascii="Courier New" w:hAnsi="Courier New" w:cs="Courier New"/>
                <w:b/>
                <w:szCs w:val="20"/>
              </w:rPr>
              <w:t xml:space="preserve"> (values</w:t>
            </w:r>
            <w:r>
              <w:rPr>
                <w:rFonts w:ascii="Courier New" w:hAnsi="Courier New" w:cs="Courier New"/>
                <w:b/>
                <w:szCs w:val="20"/>
              </w:rPr>
              <w:t>.hasNext()</w:t>
            </w:r>
            <w:r w:rsidRPr="00363562">
              <w:rPr>
                <w:rFonts w:ascii="Courier New" w:hAnsi="Courier New" w:cs="Courier New"/>
                <w:b/>
                <w:szCs w:val="20"/>
              </w:rPr>
              <w:t>)</w:t>
            </w:r>
            <w:r>
              <w:rPr>
                <w:rFonts w:ascii="Courier New" w:hAnsi="Courier New" w:cs="Courier New"/>
                <w:szCs w:val="20"/>
              </w:rPr>
              <w:t xml:space="preserve"> {</w:t>
            </w:r>
            <w:r w:rsidRPr="00603B89">
              <w:rPr>
                <w:rFonts w:ascii="Courier New" w:hAnsi="Courier New" w:cs="Courier New"/>
                <w:szCs w:val="20"/>
              </w:rPr>
              <w:t> </w:t>
            </w:r>
            <w:r>
              <w:rPr>
                <w:rFonts w:ascii="Courier New" w:hAnsi="Courier New" w:cs="Courier New"/>
                <w:szCs w:val="20"/>
              </w:rPr>
              <w:t>//</w:t>
            </w:r>
            <w:r>
              <w:rPr>
                <w:rFonts w:ascii="Courier New" w:hAnsi="Courier New" w:cs="Courier New" w:hint="eastAsia"/>
                <w:szCs w:val="20"/>
              </w:rPr>
              <w:t xml:space="preserve"> </w:t>
            </w:r>
            <w:r>
              <w:rPr>
                <w:rFonts w:ascii="Courier New" w:hAnsi="Courier New" w:cs="Courier New" w:hint="eastAsia"/>
                <w:szCs w:val="20"/>
              </w:rPr>
              <w:t>处理</w:t>
            </w:r>
            <w:r>
              <w:rPr>
                <w:rFonts w:ascii="Courier New" w:hAnsi="Courier New" w:cs="Courier New"/>
                <w:szCs w:val="20"/>
              </w:rPr>
              <w:t>&lt;k,list(v)&gt;</w:t>
            </w:r>
          </w:p>
          <w:p w14:paraId="56A2831B" w14:textId="77777777" w:rsidR="008455F2" w:rsidRDefault="008455F2" w:rsidP="008455F2">
            <w:pPr>
              <w:autoSpaceDE w:val="0"/>
              <w:autoSpaceDN w:val="0"/>
              <w:adjustRightInd w:val="0"/>
              <w:jc w:val="left"/>
              <w:rPr>
                <w:rFonts w:ascii="Courier New" w:hAnsi="Courier New" w:cs="Courier New"/>
                <w:szCs w:val="20"/>
              </w:rPr>
            </w:pPr>
            <w:r w:rsidRPr="00603B89">
              <w:rPr>
                <w:rFonts w:ascii="Courier New" w:hAnsi="Courier New" w:cs="Courier New"/>
                <w:szCs w:val="20"/>
              </w:rPr>
              <w:t xml:space="preserve">      </w:t>
            </w:r>
            <w:r>
              <w:rPr>
                <w:rFonts w:ascii="Courier New" w:hAnsi="Courier New" w:cs="Courier New"/>
                <w:szCs w:val="20"/>
              </w:rPr>
              <w:t xml:space="preserve">     V value = values.next();</w:t>
            </w:r>
          </w:p>
          <w:p w14:paraId="338C7C33" w14:textId="77777777" w:rsidR="008455F2" w:rsidRDefault="008455F2" w:rsidP="008455F2">
            <w:pPr>
              <w:autoSpaceDE w:val="0"/>
              <w:autoSpaceDN w:val="0"/>
              <w:adjustRightInd w:val="0"/>
              <w:jc w:val="left"/>
              <w:rPr>
                <w:rFonts w:ascii="Courier New" w:hAnsi="Courier New" w:cs="Courier New"/>
                <w:szCs w:val="20"/>
              </w:rPr>
            </w:pPr>
            <w:r>
              <w:rPr>
                <w:rFonts w:ascii="Courier New" w:hAnsi="Courier New" w:cs="Courier New"/>
                <w:szCs w:val="20"/>
              </w:rPr>
              <w:t xml:space="preserve">           // </w:t>
            </w:r>
            <w:r>
              <w:rPr>
                <w:rFonts w:ascii="Courier New" w:hAnsi="Courier New" w:cs="Courier New" w:hint="eastAsia"/>
                <w:szCs w:val="20"/>
              </w:rPr>
              <w:t>中间计算结果，</w:t>
            </w:r>
            <w:r>
              <w:rPr>
                <w:rFonts w:ascii="Courier New" w:hAnsi="Courier New" w:cs="Courier New" w:hint="eastAsia"/>
                <w:szCs w:val="20"/>
              </w:rPr>
              <w:t xml:space="preserve"> </w:t>
            </w:r>
            <w:r>
              <w:rPr>
                <w:rFonts w:ascii="Courier New" w:hAnsi="Courier New" w:cs="Courier New" w:hint="eastAsia"/>
                <w:szCs w:val="20"/>
              </w:rPr>
              <w:t>可以被</w:t>
            </w:r>
            <w:r>
              <w:rPr>
                <w:rFonts w:ascii="Courier New" w:hAnsi="Courier New" w:cs="Courier New"/>
                <w:szCs w:val="20"/>
              </w:rPr>
              <w:t xml:space="preserve"> </w:t>
            </w:r>
            <w:r>
              <w:rPr>
                <w:rFonts w:ascii="Courier New" w:hAnsi="Courier New" w:cs="Courier New" w:hint="eastAsia"/>
                <w:szCs w:val="20"/>
              </w:rPr>
              <w:t>cache</w:t>
            </w:r>
            <w:r>
              <w:rPr>
                <w:rFonts w:ascii="Courier New" w:hAnsi="Courier New" w:cs="Courier New"/>
                <w:szCs w:val="20"/>
              </w:rPr>
              <w:t xml:space="preserve"> </w:t>
            </w:r>
            <w:r>
              <w:rPr>
                <w:rFonts w:ascii="Courier New" w:hAnsi="Courier New" w:cs="Courier New" w:hint="eastAsia"/>
                <w:szCs w:val="20"/>
              </w:rPr>
              <w:t>到</w:t>
            </w:r>
            <w:r>
              <w:rPr>
                <w:rFonts w:ascii="Courier New" w:hAnsi="Courier New" w:cs="Courier New" w:hint="eastAsia"/>
                <w:szCs w:val="20"/>
              </w:rPr>
              <w:t xml:space="preserve"> group</w:t>
            </w:r>
            <w:r>
              <w:rPr>
                <w:rFonts w:ascii="Courier New" w:hAnsi="Courier New" w:cs="Courier New"/>
                <w:szCs w:val="20"/>
              </w:rPr>
              <w:t xml:space="preserve">-/reduce-level </w:t>
            </w:r>
            <w:r>
              <w:rPr>
                <w:rFonts w:ascii="Courier New" w:hAnsi="Courier New" w:cs="Courier New" w:hint="eastAsia"/>
                <w:szCs w:val="20"/>
              </w:rPr>
              <w:t>的</w:t>
            </w:r>
            <w:r>
              <w:rPr>
                <w:rFonts w:ascii="Courier New" w:hAnsi="Courier New" w:cs="Courier New"/>
                <w:szCs w:val="20"/>
              </w:rPr>
              <w:t xml:space="preserve"> </w:t>
            </w:r>
            <w:r>
              <w:rPr>
                <w:rFonts w:ascii="Courier New" w:hAnsi="Courier New" w:cs="Courier New" w:hint="eastAsia"/>
                <w:szCs w:val="20"/>
              </w:rPr>
              <w:t>buffer</w:t>
            </w:r>
            <w:r>
              <w:rPr>
                <w:rFonts w:ascii="Courier New" w:hAnsi="Courier New" w:cs="Courier New"/>
                <w:szCs w:val="20"/>
              </w:rPr>
              <w:t xml:space="preserve"> </w:t>
            </w:r>
            <w:r>
              <w:rPr>
                <w:rFonts w:ascii="Courier New" w:hAnsi="Courier New" w:cs="Courier New" w:hint="eastAsia"/>
                <w:szCs w:val="20"/>
              </w:rPr>
              <w:t>里</w:t>
            </w:r>
          </w:p>
          <w:p w14:paraId="2F857EC1" w14:textId="77777777" w:rsidR="008455F2" w:rsidRDefault="008455F2" w:rsidP="008455F2">
            <w:pPr>
              <w:autoSpaceDE w:val="0"/>
              <w:autoSpaceDN w:val="0"/>
              <w:adjustRightInd w:val="0"/>
              <w:jc w:val="left"/>
              <w:rPr>
                <w:rFonts w:ascii="Courier New" w:hAnsi="Courier New" w:cs="Courier New"/>
                <w:szCs w:val="20"/>
              </w:rPr>
            </w:pPr>
            <w:r w:rsidRPr="00603B89">
              <w:rPr>
                <w:rFonts w:ascii="Courier New" w:hAnsi="Courier New" w:cs="Courier New"/>
                <w:szCs w:val="20"/>
              </w:rPr>
              <w:t xml:space="preserve">      </w:t>
            </w:r>
            <w:r>
              <w:rPr>
                <w:rFonts w:ascii="Courier New" w:hAnsi="Courier New" w:cs="Courier New"/>
                <w:szCs w:val="20"/>
              </w:rPr>
              <w:t xml:space="preserve">     </w:t>
            </w:r>
            <w:r>
              <w:rPr>
                <w:rFonts w:ascii="Courier New" w:hAnsi="Courier New" w:cs="Courier New" w:hint="eastAsia"/>
                <w:szCs w:val="20"/>
              </w:rPr>
              <w:t xml:space="preserve">Object iResults = </w:t>
            </w:r>
            <w:r w:rsidRPr="00A759B2">
              <w:rPr>
                <w:rFonts w:ascii="Courier New" w:hAnsi="Courier New" w:cs="Courier New" w:hint="eastAsia"/>
                <w:b/>
                <w:szCs w:val="20"/>
              </w:rPr>
              <w:t>process</w:t>
            </w:r>
            <w:r>
              <w:rPr>
                <w:rFonts w:ascii="Courier New" w:hAnsi="Courier New" w:cs="Courier New" w:hint="eastAsia"/>
                <w:szCs w:val="20"/>
              </w:rPr>
              <w:t>(key, value)</w:t>
            </w:r>
            <w:r w:rsidRPr="00603B89">
              <w:rPr>
                <w:rFonts w:ascii="Courier New" w:hAnsi="Courier New" w:cs="Courier New"/>
                <w:szCs w:val="20"/>
              </w:rPr>
              <w:t>;</w:t>
            </w:r>
            <w:r>
              <w:rPr>
                <w:rFonts w:ascii="Courier New" w:hAnsi="Courier New" w:cs="Courier New"/>
                <w:szCs w:val="20"/>
              </w:rPr>
              <w:t xml:space="preserve"> </w:t>
            </w:r>
            <w:r w:rsidRPr="008E14FA">
              <w:rPr>
                <w:rFonts w:ascii="Courier New" w:hAnsi="Courier New" w:cs="Courier New"/>
                <w:bCs/>
                <w:szCs w:val="20"/>
              </w:rPr>
              <w:t xml:space="preserve">// </w:t>
            </w:r>
            <w:r w:rsidRPr="0038353F">
              <w:rPr>
                <w:rFonts w:ascii="宋体" w:hAnsi="Calibri" w:hint="eastAsia"/>
                <w:sz w:val="22"/>
                <w:szCs w:val="18"/>
              </w:rPr>
              <w:t>②</w:t>
            </w:r>
          </w:p>
          <w:p w14:paraId="2F5C7DDE" w14:textId="77777777" w:rsidR="008455F2" w:rsidRPr="00603B89" w:rsidRDefault="008455F2" w:rsidP="008455F2">
            <w:pPr>
              <w:autoSpaceDE w:val="0"/>
              <w:autoSpaceDN w:val="0"/>
              <w:adjustRightInd w:val="0"/>
              <w:jc w:val="left"/>
              <w:rPr>
                <w:rFonts w:ascii="Courier New" w:hAnsi="Courier New" w:cs="Courier New"/>
                <w:szCs w:val="20"/>
              </w:rPr>
            </w:pPr>
            <w:r w:rsidRPr="00603B89">
              <w:rPr>
                <w:rFonts w:ascii="Courier New" w:hAnsi="Courier New" w:cs="Courier New"/>
                <w:szCs w:val="20"/>
              </w:rPr>
              <w:t xml:space="preserve">      </w:t>
            </w:r>
            <w:r>
              <w:rPr>
                <w:rFonts w:ascii="Courier New" w:hAnsi="Courier New" w:cs="Courier New"/>
                <w:szCs w:val="20"/>
              </w:rPr>
              <w:t xml:space="preserve">     emit</w:t>
            </w:r>
            <w:r>
              <w:rPr>
                <w:rFonts w:ascii="Courier New" w:hAnsi="Courier New" w:cs="Courier New" w:hint="eastAsia"/>
                <w:szCs w:val="20"/>
              </w:rPr>
              <w:t xml:space="preserve">(newKey, </w:t>
            </w:r>
            <w:r>
              <w:rPr>
                <w:rFonts w:ascii="Courier New" w:hAnsi="Courier New" w:cs="Courier New"/>
                <w:szCs w:val="20"/>
              </w:rPr>
              <w:t>new</w:t>
            </w:r>
            <w:r>
              <w:rPr>
                <w:rFonts w:ascii="Courier New" w:hAnsi="Courier New" w:cs="Courier New" w:hint="eastAsia"/>
                <w:szCs w:val="20"/>
              </w:rPr>
              <w:t>Value)</w:t>
            </w:r>
            <w:r w:rsidRPr="00603B89">
              <w:rPr>
                <w:rFonts w:ascii="Courier New" w:hAnsi="Courier New" w:cs="Courier New"/>
                <w:szCs w:val="20"/>
              </w:rPr>
              <w:t>;</w:t>
            </w:r>
            <w:r>
              <w:rPr>
                <w:rFonts w:ascii="Courier New" w:hAnsi="Courier New" w:cs="Courier New"/>
                <w:szCs w:val="20"/>
              </w:rPr>
              <w:t xml:space="preserve"> // may be here</w:t>
            </w:r>
          </w:p>
          <w:p w14:paraId="0A5579A1" w14:textId="77777777" w:rsidR="008455F2" w:rsidRPr="00603B89" w:rsidRDefault="008455F2" w:rsidP="008455F2">
            <w:pPr>
              <w:pStyle w:val="BodyText"/>
              <w:rPr>
                <w:rFonts w:ascii="Courier New" w:hAnsi="Courier New" w:cs="Courier New"/>
                <w:sz w:val="20"/>
              </w:rPr>
            </w:pPr>
            <w:r>
              <w:rPr>
                <w:rFonts w:ascii="Courier New" w:hAnsi="Courier New" w:cs="Courier New"/>
                <w:sz w:val="20"/>
              </w:rPr>
              <w:t xml:space="preserve">       </w:t>
            </w:r>
            <w:r w:rsidRPr="00603B89">
              <w:rPr>
                <w:rFonts w:ascii="Courier New" w:hAnsi="Courier New" w:cs="Courier New"/>
                <w:sz w:val="20"/>
              </w:rPr>
              <w:t>}</w:t>
            </w:r>
          </w:p>
          <w:p w14:paraId="0C27D003" w14:textId="77777777" w:rsidR="008455F2" w:rsidRPr="007C64A9" w:rsidRDefault="008455F2" w:rsidP="008455F2">
            <w:pPr>
              <w:autoSpaceDE w:val="0"/>
              <w:autoSpaceDN w:val="0"/>
              <w:adjustRightInd w:val="0"/>
              <w:jc w:val="left"/>
              <w:rPr>
                <w:rFonts w:ascii="Courier New" w:hAnsi="Courier New" w:cs="Courier New"/>
                <w:szCs w:val="20"/>
              </w:rPr>
            </w:pPr>
            <w:r>
              <w:rPr>
                <w:rFonts w:ascii="Courier New" w:hAnsi="Courier New" w:cs="Courier New"/>
              </w:rPr>
              <w:t xml:space="preserve">       </w:t>
            </w:r>
            <w:r w:rsidRPr="00603B89">
              <w:rPr>
                <w:rFonts w:ascii="Courier New" w:hAnsi="Courier New" w:cs="Courier New"/>
              </w:rPr>
              <w:t>emit(</w:t>
            </w:r>
            <w:r>
              <w:rPr>
                <w:rFonts w:ascii="Courier New" w:hAnsi="Courier New" w:cs="Courier New"/>
              </w:rPr>
              <w:t>newKey, newValue</w:t>
            </w:r>
            <w:r w:rsidRPr="00603B89">
              <w:rPr>
                <w:rFonts w:ascii="Courier New" w:hAnsi="Courier New" w:cs="Courier New"/>
              </w:rPr>
              <w:t>);</w:t>
            </w:r>
            <w:r>
              <w:rPr>
                <w:rFonts w:ascii="Courier New" w:hAnsi="Courier New" w:cs="Courier New"/>
              </w:rPr>
              <w:t xml:space="preserve"> </w:t>
            </w:r>
            <w:r>
              <w:rPr>
                <w:rFonts w:ascii="Courier New" w:hAnsi="Courier New" w:cs="Courier New"/>
                <w:szCs w:val="20"/>
              </w:rPr>
              <w:t>// may be here too</w:t>
            </w:r>
          </w:p>
          <w:p w14:paraId="6E63B13E" w14:textId="77777777" w:rsidR="008455F2" w:rsidRPr="00603B89" w:rsidRDefault="008455F2" w:rsidP="008455F2">
            <w:pPr>
              <w:pStyle w:val="BodyText"/>
              <w:rPr>
                <w:rFonts w:ascii="Courier New" w:hAnsi="Courier New" w:cs="Courier New"/>
                <w:sz w:val="20"/>
              </w:rPr>
            </w:pPr>
            <w:r>
              <w:rPr>
                <w:rFonts w:ascii="Courier New" w:hAnsi="Courier New" w:cs="Courier New"/>
                <w:b/>
                <w:bCs/>
                <w:sz w:val="20"/>
              </w:rPr>
              <w:t xml:space="preserve">    </w:t>
            </w:r>
            <w:r w:rsidRPr="00603B89">
              <w:rPr>
                <w:rFonts w:ascii="Courier New" w:hAnsi="Courier New" w:cs="Courier New"/>
                <w:sz w:val="20"/>
              </w:rPr>
              <w:t>}</w:t>
            </w:r>
          </w:p>
          <w:p w14:paraId="45FFCC7A" w14:textId="01939389" w:rsidR="008455F2" w:rsidRDefault="008455F2" w:rsidP="008455F2">
            <w:pPr>
              <w:pStyle w:val="a"/>
              <w:ind w:firstLineChars="0" w:firstLine="0"/>
            </w:pPr>
            <w:r w:rsidRPr="00603B89">
              <w:rPr>
                <w:rFonts w:ascii="Courier New" w:hAnsi="Courier New" w:cs="Courier New"/>
                <w:sz w:val="20"/>
              </w:rPr>
              <w:t>}</w:t>
            </w:r>
          </w:p>
        </w:tc>
      </w:tr>
    </w:tbl>
    <w:p w14:paraId="7853FB08" w14:textId="77777777" w:rsidR="008455F2" w:rsidRPr="008455F2" w:rsidRDefault="008455F2" w:rsidP="008455F2">
      <w:pPr>
        <w:pStyle w:val="a"/>
        <w:ind w:firstLineChars="0" w:firstLine="0"/>
      </w:pPr>
    </w:p>
    <w:p w14:paraId="49F2D78B" w14:textId="1ECA3F8A" w:rsidR="008455F2" w:rsidRDefault="008455F2" w:rsidP="009D52B5">
      <w:pPr>
        <w:pStyle w:val="a"/>
      </w:pPr>
      <w:r w:rsidRPr="008455F2">
        <w:rPr>
          <w:rFonts w:hint="eastAsia"/>
        </w:rPr>
        <w:t>如下图所示，</w:t>
      </w:r>
      <w:r w:rsidRPr="008455F2">
        <w:rPr>
          <w:rFonts w:hint="eastAsia"/>
        </w:rPr>
        <w:t>reduce-level</w:t>
      </w:r>
      <w:r w:rsidRPr="008455F2">
        <w:rPr>
          <w:rFonts w:hint="eastAsia"/>
        </w:rPr>
        <w:t>用户对象与</w:t>
      </w:r>
      <w:r w:rsidRPr="008455F2">
        <w:rPr>
          <w:rFonts w:hint="eastAsia"/>
        </w:rPr>
        <w:t>reduce()</w:t>
      </w:r>
      <w:r w:rsidRPr="008455F2">
        <w:rPr>
          <w:rFonts w:hint="eastAsia"/>
        </w:rPr>
        <w:t>的全部输入数据（也就是整个</w:t>
      </w:r>
      <w:r w:rsidRPr="008455F2">
        <w:rPr>
          <w:rFonts w:hint="eastAsia"/>
        </w:rPr>
        <w:t>aggregated partition</w:t>
      </w:r>
      <w:r w:rsidRPr="008455F2">
        <w:rPr>
          <w:rFonts w:hint="eastAsia"/>
        </w:rPr>
        <w:t>）有关，</w:t>
      </w:r>
      <w:r w:rsidRPr="008455F2">
        <w:rPr>
          <w:rFonts w:hint="eastAsia"/>
        </w:rPr>
        <w:t>group-level</w:t>
      </w:r>
      <w:r w:rsidRPr="008455F2">
        <w:rPr>
          <w:rFonts w:hint="eastAsia"/>
        </w:rPr>
        <w:t>用户对象与当前被处理的</w:t>
      </w:r>
      <w:r w:rsidRPr="008455F2">
        <w:rPr>
          <w:rFonts w:hint="eastAsia"/>
        </w:rPr>
        <w:t>&lt;k, list(v)&gt; group</w:t>
      </w:r>
      <w:r w:rsidRPr="008455F2">
        <w:rPr>
          <w:rFonts w:hint="eastAsia"/>
        </w:rPr>
        <w:t>有关，</w:t>
      </w:r>
      <w:r w:rsidRPr="008455F2">
        <w:rPr>
          <w:rFonts w:hint="eastAsia"/>
        </w:rPr>
        <w:t>record-level</w:t>
      </w:r>
      <w:r w:rsidRPr="008455F2">
        <w:rPr>
          <w:rFonts w:hint="eastAsia"/>
        </w:rPr>
        <w:t>用户对象与当前被处理的</w:t>
      </w:r>
      <w:r w:rsidRPr="008455F2">
        <w:rPr>
          <w:rFonts w:hint="eastAsia"/>
        </w:rPr>
        <w:t>&lt;k, v&gt; record</w:t>
      </w:r>
      <w:r w:rsidRPr="008455F2">
        <w:rPr>
          <w:rFonts w:hint="eastAsia"/>
        </w:rPr>
        <w:t>有关。</w:t>
      </w:r>
    </w:p>
    <w:p w14:paraId="4FF449B4" w14:textId="72992ABB" w:rsidR="008455F2" w:rsidRDefault="008455F2" w:rsidP="009D52B5">
      <w:pPr>
        <w:pStyle w:val="a"/>
      </w:pPr>
      <w:r>
        <w:rPr>
          <w:noProof/>
          <w:lang w:eastAsia="en-US"/>
        </w:rPr>
        <w:drawing>
          <wp:inline distT="0" distB="0" distL="0" distR="0" wp14:anchorId="79094EE0" wp14:editId="7523ECD2">
            <wp:extent cx="5261480" cy="2884037"/>
            <wp:effectExtent l="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871" cy="2884799"/>
                    </a:xfrm>
                    <a:prstGeom prst="rect">
                      <a:avLst/>
                    </a:prstGeom>
                    <a:noFill/>
                    <a:ln>
                      <a:noFill/>
                    </a:ln>
                  </pic:spPr>
                </pic:pic>
              </a:graphicData>
            </a:graphic>
          </wp:inline>
        </w:drawing>
      </w:r>
    </w:p>
    <w:p w14:paraId="69BC5D8C" w14:textId="4F7EDDBD" w:rsidR="008455F2" w:rsidRPr="008455F2" w:rsidRDefault="008455F2" w:rsidP="008455F2">
      <w:pPr>
        <w:pStyle w:val="Caption"/>
        <w:rPr>
          <w:rFonts w:ascii="Times New Roman" w:hAnsi="Times New Roman" w:cs="Times New Roman"/>
        </w:rPr>
      </w:pPr>
      <w:bookmarkStart w:id="186" w:name="_Toc305878473"/>
      <w:r w:rsidRPr="008455F2">
        <w:rPr>
          <w:rFonts w:ascii="Times New Roman" w:hAnsi="Times New Roman" w:cs="Times New Roman"/>
        </w:rPr>
        <w:t>图</w:t>
      </w:r>
      <w:r w:rsidRPr="008455F2">
        <w:rPr>
          <w:rFonts w:ascii="Times New Roman" w:hAnsi="Times New Roman" w:cs="Times New Roman"/>
        </w:rPr>
        <w:t xml:space="preserve"> </w:t>
      </w:r>
      <w:r w:rsidRPr="008455F2">
        <w:rPr>
          <w:rFonts w:ascii="Times New Roman" w:hAnsi="Times New Roman" w:cs="Times New Roman"/>
        </w:rPr>
        <w:fldChar w:fldCharType="begin"/>
      </w:r>
      <w:r w:rsidRPr="008455F2">
        <w:rPr>
          <w:rFonts w:ascii="Times New Roman" w:hAnsi="Times New Roman" w:cs="Times New Roman"/>
        </w:rPr>
        <w:instrText xml:space="preserve"> SEQ </w:instrText>
      </w:r>
      <w:r w:rsidRPr="008455F2">
        <w:rPr>
          <w:rFonts w:ascii="Times New Roman" w:hAnsi="Times New Roman" w:cs="Times New Roman"/>
        </w:rPr>
        <w:instrText>图</w:instrText>
      </w:r>
      <w:r w:rsidRPr="008455F2">
        <w:rPr>
          <w:rFonts w:ascii="Times New Roman" w:hAnsi="Times New Roman" w:cs="Times New Roman"/>
        </w:rPr>
        <w:instrText xml:space="preserve"> \* ARABIC </w:instrText>
      </w:r>
      <w:r w:rsidRPr="008455F2">
        <w:rPr>
          <w:rFonts w:ascii="Times New Roman" w:hAnsi="Times New Roman" w:cs="Times New Roman"/>
        </w:rPr>
        <w:fldChar w:fldCharType="separate"/>
      </w:r>
      <w:r w:rsidR="00D4565C">
        <w:rPr>
          <w:rFonts w:ascii="Times New Roman" w:hAnsi="Times New Roman" w:cs="Times New Roman"/>
          <w:noProof/>
        </w:rPr>
        <w:t>15</w:t>
      </w:r>
      <w:r w:rsidRPr="008455F2">
        <w:rPr>
          <w:rFonts w:ascii="Times New Roman" w:hAnsi="Times New Roman" w:cs="Times New Roman"/>
        </w:rPr>
        <w:fldChar w:fldCharType="end"/>
      </w:r>
      <w:r w:rsidRPr="008455F2">
        <w:rPr>
          <w:rFonts w:ascii="Times New Roman" w:hAnsi="Times New Roman" w:cs="Times New Roman"/>
        </w:rPr>
        <w:t xml:space="preserve"> Reduce task</w:t>
      </w:r>
      <w:r w:rsidRPr="008455F2">
        <w:rPr>
          <w:rFonts w:ascii="Times New Roman" w:hAnsi="Times New Roman" w:cs="Times New Roman"/>
        </w:rPr>
        <w:t>的用户代码模型</w:t>
      </w:r>
      <w:bookmarkEnd w:id="186"/>
    </w:p>
    <w:p w14:paraId="7A5DB7EC" w14:textId="77777777" w:rsidR="008455F2" w:rsidRDefault="008455F2" w:rsidP="009D52B5">
      <w:pPr>
        <w:pStyle w:val="a"/>
      </w:pPr>
    </w:p>
    <w:p w14:paraId="5186D6BA" w14:textId="77777777" w:rsidR="008455F2" w:rsidRPr="008455F2" w:rsidRDefault="008455F2" w:rsidP="008455F2">
      <w:pPr>
        <w:pStyle w:val="a"/>
        <w:rPr>
          <w:b/>
        </w:rPr>
      </w:pPr>
      <w:r w:rsidRPr="008455F2">
        <w:rPr>
          <w:rFonts w:hint="eastAsia"/>
        </w:rPr>
        <w:t>B</w:t>
      </w:r>
      <w:r w:rsidRPr="008455F2">
        <w:t xml:space="preserve">. </w:t>
      </w:r>
      <w:r w:rsidRPr="008455F2">
        <w:rPr>
          <w:rFonts w:hint="eastAsia"/>
          <w:b/>
        </w:rPr>
        <w:t>用户对象模型</w:t>
      </w:r>
    </w:p>
    <w:p w14:paraId="3CE86F51" w14:textId="77777777" w:rsidR="008455F2" w:rsidRDefault="008455F2" w:rsidP="008455F2">
      <w:pPr>
        <w:pStyle w:val="a"/>
      </w:pPr>
      <w:r w:rsidRPr="008455F2">
        <w:rPr>
          <w:rFonts w:hint="eastAsia"/>
        </w:rPr>
        <w:t>针对</w:t>
      </w:r>
      <w:r w:rsidRPr="008455F2">
        <w:rPr>
          <w:rFonts w:hint="eastAsia"/>
        </w:rPr>
        <w:t>mapper</w:t>
      </w:r>
      <w:r w:rsidRPr="008455F2">
        <w:rPr>
          <w:rFonts w:hint="eastAsia"/>
        </w:rPr>
        <w:t>和</w:t>
      </w:r>
      <w:r w:rsidRPr="008455F2">
        <w:rPr>
          <w:rFonts w:hint="eastAsia"/>
        </w:rPr>
        <w:t>reducer</w:t>
      </w:r>
      <w:r w:rsidRPr="008455F2">
        <w:rPr>
          <w:rFonts w:hint="eastAsia"/>
        </w:rPr>
        <w:t>中不同生命周期的用户对象，我们依次建立对象与其相关数据的函数关系（见下表）。对于</w:t>
      </w:r>
      <w:r w:rsidRPr="008455F2">
        <w:rPr>
          <w:rFonts w:hint="eastAsia"/>
        </w:rPr>
        <w:t>mapper</w:t>
      </w:r>
      <w:r w:rsidRPr="008455F2">
        <w:rPr>
          <w:rFonts w:hint="eastAsia"/>
        </w:rPr>
        <w:t>，假设在</w:t>
      </w:r>
      <w:r w:rsidRPr="008455F2">
        <w:rPr>
          <w:rFonts w:hint="eastAsia"/>
          <w:i/>
        </w:rPr>
        <w:t>t</w:t>
      </w:r>
      <w:r w:rsidRPr="008455F2">
        <w:rPr>
          <w:rFonts w:hint="eastAsia"/>
        </w:rPr>
        <w:t xml:space="preserve"> </w:t>
      </w:r>
      <w:r w:rsidRPr="008455F2">
        <w:rPr>
          <w:rFonts w:hint="eastAsia"/>
        </w:rPr>
        <w:t>时刻，</w:t>
      </w:r>
      <w:r w:rsidRPr="008455F2">
        <w:t>map()</w:t>
      </w:r>
      <w:r w:rsidRPr="008455F2">
        <w:rPr>
          <w:rFonts w:hint="eastAsia"/>
        </w:rPr>
        <w:t>已经处理过的</w:t>
      </w:r>
      <w:r w:rsidRPr="008455F2">
        <w:rPr>
          <w:rFonts w:hint="eastAsia"/>
        </w:rPr>
        <w:t>records</w:t>
      </w:r>
      <w:r w:rsidRPr="008455F2">
        <w:rPr>
          <w:rFonts w:hint="eastAsia"/>
        </w:rPr>
        <w:t>个数为</w:t>
      </w:r>
      <w:r w:rsidRPr="008455F2">
        <w:t>map input records</w:t>
      </w:r>
      <w:r w:rsidRPr="008455F2">
        <w:rPr>
          <w:rFonts w:hint="eastAsia"/>
        </w:rPr>
        <w:t>，当前正在处理的是第</w:t>
      </w:r>
      <w:r w:rsidRPr="008455F2">
        <w:rPr>
          <w:i/>
        </w:rPr>
        <w:t>i</w:t>
      </w:r>
      <w:r w:rsidRPr="008455F2">
        <w:rPr>
          <w:rFonts w:hint="eastAsia"/>
        </w:rPr>
        <w:t>个</w:t>
      </w:r>
      <w:r w:rsidRPr="008455F2">
        <w:rPr>
          <w:rFonts w:hint="eastAsia"/>
        </w:rPr>
        <w:t>record</w:t>
      </w:r>
      <w:r w:rsidRPr="008455F2">
        <w:rPr>
          <w:rFonts w:hint="eastAsia"/>
        </w:rPr>
        <w:t>。对于</w:t>
      </w:r>
      <w:r w:rsidRPr="008455F2">
        <w:rPr>
          <w:rFonts w:hint="eastAsia"/>
        </w:rPr>
        <w:lastRenderedPageBreak/>
        <w:t>reducer</w:t>
      </w:r>
      <w:r w:rsidRPr="008455F2">
        <w:rPr>
          <w:rFonts w:hint="eastAsia"/>
        </w:rPr>
        <w:t>，假设在</w:t>
      </w:r>
      <w:r w:rsidRPr="008455F2">
        <w:rPr>
          <w:rFonts w:hint="eastAsia"/>
          <w:i/>
        </w:rPr>
        <w:t>t</w:t>
      </w:r>
      <w:r w:rsidRPr="008455F2">
        <w:rPr>
          <w:rFonts w:hint="eastAsia"/>
        </w:rPr>
        <w:t xml:space="preserve"> </w:t>
      </w:r>
      <w:r w:rsidRPr="008455F2">
        <w:rPr>
          <w:rFonts w:hint="eastAsia"/>
        </w:rPr>
        <w:t>时刻，</w:t>
      </w:r>
      <w:r w:rsidRPr="008455F2">
        <w:rPr>
          <w:rFonts w:hint="eastAsia"/>
        </w:rPr>
        <w:t>reduce</w:t>
      </w:r>
      <w:r w:rsidRPr="008455F2">
        <w:t>()</w:t>
      </w:r>
      <w:r w:rsidRPr="008455F2">
        <w:rPr>
          <w:rFonts w:hint="eastAsia"/>
        </w:rPr>
        <w:t>已经处理过的</w:t>
      </w:r>
      <w:r w:rsidRPr="008455F2">
        <w:t>&lt;</w:t>
      </w:r>
      <w:r w:rsidRPr="008455F2">
        <w:rPr>
          <w:i/>
        </w:rPr>
        <w:t>k</w:t>
      </w:r>
      <w:r w:rsidRPr="008455F2">
        <w:t xml:space="preserve">, </w:t>
      </w:r>
      <w:r w:rsidRPr="008455F2">
        <w:rPr>
          <w:i/>
        </w:rPr>
        <w:t>list</w:t>
      </w:r>
      <w:r w:rsidRPr="008455F2">
        <w:t>(</w:t>
      </w:r>
      <w:r w:rsidRPr="008455F2">
        <w:rPr>
          <w:i/>
        </w:rPr>
        <w:t>v</w:t>
      </w:r>
      <w:r w:rsidRPr="008455F2">
        <w:t>)&gt; group</w:t>
      </w:r>
      <w:r w:rsidRPr="008455F2">
        <w:rPr>
          <w:rFonts w:hint="eastAsia"/>
        </w:rPr>
        <w:t>个数为</w:t>
      </w:r>
      <w:r w:rsidRPr="008455F2">
        <w:t>reduce input groups</w:t>
      </w:r>
      <w:r w:rsidRPr="008455F2">
        <w:rPr>
          <w:rFonts w:hint="eastAsia"/>
        </w:rPr>
        <w:t>，正在处理第</w:t>
      </w:r>
      <w:r w:rsidRPr="008455F2">
        <w:rPr>
          <w:i/>
        </w:rPr>
        <w:t>g</w:t>
      </w:r>
      <w:r w:rsidRPr="008455F2">
        <w:rPr>
          <w:rFonts w:hint="eastAsia"/>
        </w:rPr>
        <w:t>个</w:t>
      </w:r>
      <w:r w:rsidRPr="008455F2">
        <w:t>&lt;</w:t>
      </w:r>
      <w:r w:rsidRPr="008455F2">
        <w:rPr>
          <w:i/>
        </w:rPr>
        <w:t>k</w:t>
      </w:r>
      <w:r w:rsidRPr="008455F2">
        <w:t xml:space="preserve">, </w:t>
      </w:r>
      <w:r w:rsidRPr="008455F2">
        <w:rPr>
          <w:i/>
        </w:rPr>
        <w:t>list</w:t>
      </w:r>
      <w:r w:rsidRPr="008455F2">
        <w:t>(</w:t>
      </w:r>
      <w:r w:rsidRPr="008455F2">
        <w:rPr>
          <w:i/>
        </w:rPr>
        <w:t>v</w:t>
      </w:r>
      <w:r w:rsidRPr="008455F2">
        <w:t>)&gt; group</w:t>
      </w:r>
      <w:r w:rsidRPr="008455F2">
        <w:rPr>
          <w:rFonts w:hint="eastAsia"/>
        </w:rPr>
        <w:t>中的第</w:t>
      </w:r>
      <w:r w:rsidRPr="008455F2">
        <w:rPr>
          <w:rFonts w:hint="eastAsia"/>
          <w:i/>
        </w:rPr>
        <w:t>i</w:t>
      </w:r>
      <w:r w:rsidRPr="008455F2">
        <w:rPr>
          <w:rFonts w:hint="eastAsia"/>
        </w:rPr>
        <w:t>个</w:t>
      </w:r>
      <w:r w:rsidRPr="008455F2">
        <w:rPr>
          <w:rFonts w:hint="eastAsia"/>
        </w:rPr>
        <w:t>record</w:t>
      </w:r>
      <w:r w:rsidRPr="008455F2">
        <w:rPr>
          <w:rFonts w:hint="eastAsia"/>
        </w:rPr>
        <w:t>。</w:t>
      </w:r>
    </w:p>
    <w:p w14:paraId="4369DE38" w14:textId="77777777" w:rsidR="008455F2" w:rsidRDefault="008455F2" w:rsidP="008455F2">
      <w:pPr>
        <w:pStyle w:val="a"/>
      </w:pPr>
    </w:p>
    <w:tbl>
      <w:tblPr>
        <w:tblStyle w:val="TableGrid"/>
        <w:tblW w:w="5000" w:type="pct"/>
        <w:jc w:val="center"/>
        <w:tblLook w:val="04A0" w:firstRow="1" w:lastRow="0" w:firstColumn="1" w:lastColumn="0" w:noHBand="0" w:noVBand="1"/>
      </w:tblPr>
      <w:tblGrid>
        <w:gridCol w:w="1085"/>
        <w:gridCol w:w="2265"/>
        <w:gridCol w:w="5178"/>
      </w:tblGrid>
      <w:tr w:rsidR="008455F2" w:rsidRPr="0017130E" w14:paraId="78E60E32" w14:textId="77777777" w:rsidTr="008455F2">
        <w:trPr>
          <w:jc w:val="center"/>
        </w:trPr>
        <w:tc>
          <w:tcPr>
            <w:tcW w:w="636" w:type="pct"/>
            <w:vAlign w:val="center"/>
          </w:tcPr>
          <w:p w14:paraId="799F286B" w14:textId="77777777" w:rsidR="008455F2" w:rsidRPr="0017130E" w:rsidRDefault="008455F2" w:rsidP="00DC660A">
            <w:pPr>
              <w:jc w:val="left"/>
              <w:rPr>
                <w:b/>
                <w:sz w:val="22"/>
                <w:szCs w:val="22"/>
              </w:rPr>
            </w:pPr>
            <w:r>
              <w:rPr>
                <w:rFonts w:hint="eastAsia"/>
                <w:b/>
                <w:sz w:val="22"/>
                <w:szCs w:val="22"/>
              </w:rPr>
              <w:t>阶段</w:t>
            </w:r>
          </w:p>
        </w:tc>
        <w:tc>
          <w:tcPr>
            <w:tcW w:w="1328" w:type="pct"/>
            <w:vAlign w:val="center"/>
          </w:tcPr>
          <w:p w14:paraId="69DE82E9" w14:textId="77777777" w:rsidR="008455F2" w:rsidRPr="0017130E" w:rsidRDefault="008455F2" w:rsidP="00DC660A">
            <w:pPr>
              <w:jc w:val="left"/>
              <w:rPr>
                <w:b/>
                <w:sz w:val="22"/>
                <w:szCs w:val="22"/>
              </w:rPr>
            </w:pPr>
            <w:r>
              <w:rPr>
                <w:rFonts w:hint="eastAsia"/>
                <w:b/>
                <w:sz w:val="22"/>
                <w:szCs w:val="22"/>
              </w:rPr>
              <w:t>对象类型</w:t>
            </w:r>
          </w:p>
        </w:tc>
        <w:tc>
          <w:tcPr>
            <w:tcW w:w="3036" w:type="pct"/>
            <w:vAlign w:val="center"/>
          </w:tcPr>
          <w:p w14:paraId="1851102B" w14:textId="77777777" w:rsidR="008455F2" w:rsidRPr="00D631B4" w:rsidRDefault="008455F2" w:rsidP="00DC660A">
            <w:pPr>
              <w:jc w:val="left"/>
              <w:rPr>
                <w:b/>
                <w:i/>
                <w:sz w:val="22"/>
                <w:szCs w:val="22"/>
              </w:rPr>
            </w:pPr>
            <w:r w:rsidRPr="00D631B4">
              <w:rPr>
                <w:b/>
                <w:i/>
                <w:sz w:val="22"/>
                <w:szCs w:val="22"/>
              </w:rPr>
              <w:t>U</w:t>
            </w:r>
            <w:r w:rsidRPr="00D631B4">
              <w:rPr>
                <w:b/>
                <w:sz w:val="22"/>
                <w:szCs w:val="22"/>
              </w:rPr>
              <w:t>(</w:t>
            </w:r>
            <w:r>
              <w:rPr>
                <w:b/>
                <w:i/>
                <w:sz w:val="22"/>
                <w:szCs w:val="22"/>
              </w:rPr>
              <w:t>user objects</w:t>
            </w:r>
            <w:r w:rsidRPr="00D631B4">
              <w:rPr>
                <w:b/>
                <w:sz w:val="22"/>
                <w:szCs w:val="22"/>
              </w:rPr>
              <w:t>)</w:t>
            </w:r>
            <w:r w:rsidRPr="00D631B4">
              <w:rPr>
                <w:b/>
                <w:i/>
                <w:sz w:val="22"/>
                <w:szCs w:val="22"/>
              </w:rPr>
              <w:t xml:space="preserve"> = f</w:t>
            </w:r>
            <w:r w:rsidRPr="00D631B4">
              <w:rPr>
                <w:b/>
                <w:sz w:val="22"/>
                <w:szCs w:val="22"/>
              </w:rPr>
              <w:t xml:space="preserve"> (</w:t>
            </w:r>
            <w:r>
              <w:rPr>
                <w:b/>
                <w:i/>
                <w:sz w:val="22"/>
                <w:szCs w:val="22"/>
              </w:rPr>
              <w:t>input data</w:t>
            </w:r>
            <w:r w:rsidRPr="00D631B4">
              <w:rPr>
                <w:b/>
                <w:sz w:val="22"/>
                <w:szCs w:val="22"/>
              </w:rPr>
              <w:t>)</w:t>
            </w:r>
          </w:p>
        </w:tc>
      </w:tr>
      <w:tr w:rsidR="008455F2" w:rsidRPr="0017130E" w14:paraId="7C0EB59C" w14:textId="77777777" w:rsidTr="008455F2">
        <w:trPr>
          <w:jc w:val="center"/>
        </w:trPr>
        <w:tc>
          <w:tcPr>
            <w:tcW w:w="636" w:type="pct"/>
            <w:vMerge w:val="restart"/>
            <w:vAlign w:val="center"/>
          </w:tcPr>
          <w:p w14:paraId="2CBB866E" w14:textId="77777777" w:rsidR="008455F2" w:rsidRPr="0017130E" w:rsidRDefault="008455F2" w:rsidP="00DC660A">
            <w:pPr>
              <w:jc w:val="left"/>
              <w:rPr>
                <w:sz w:val="22"/>
                <w:szCs w:val="22"/>
              </w:rPr>
            </w:pPr>
            <w:r>
              <w:rPr>
                <w:sz w:val="22"/>
                <w:szCs w:val="22"/>
              </w:rPr>
              <w:t>Mapper</w:t>
            </w:r>
          </w:p>
        </w:tc>
        <w:tc>
          <w:tcPr>
            <w:tcW w:w="1328" w:type="pct"/>
            <w:vAlign w:val="center"/>
          </w:tcPr>
          <w:p w14:paraId="312103F3" w14:textId="77777777" w:rsidR="008455F2" w:rsidRPr="0017130E" w:rsidRDefault="008455F2" w:rsidP="00DC660A">
            <w:pPr>
              <w:jc w:val="left"/>
              <w:rPr>
                <w:sz w:val="22"/>
                <w:szCs w:val="22"/>
              </w:rPr>
            </w:pPr>
            <w:r>
              <w:rPr>
                <w:sz w:val="22"/>
                <w:szCs w:val="22"/>
              </w:rPr>
              <w:t>map-level objects</w:t>
            </w:r>
          </w:p>
        </w:tc>
        <w:tc>
          <w:tcPr>
            <w:tcW w:w="3036" w:type="pct"/>
            <w:vAlign w:val="center"/>
          </w:tcPr>
          <w:p w14:paraId="5AA160E2" w14:textId="77777777" w:rsidR="008455F2" w:rsidRPr="0017130E" w:rsidRDefault="008455F2" w:rsidP="00DC660A">
            <w:pPr>
              <w:widowControl/>
              <w:jc w:val="left"/>
              <w:rPr>
                <w:sz w:val="22"/>
                <w:szCs w:val="22"/>
              </w:rPr>
            </w:pPr>
            <w:r w:rsidRPr="00297169">
              <w:rPr>
                <w:i/>
                <w:sz w:val="22"/>
                <w:szCs w:val="22"/>
              </w:rPr>
              <w:t>U</w:t>
            </w:r>
            <w:r>
              <w:rPr>
                <w:sz w:val="22"/>
                <w:szCs w:val="22"/>
              </w:rPr>
              <w:t xml:space="preserve">(map-level objects) = </w:t>
            </w:r>
            <w:r w:rsidRPr="00297169">
              <w:rPr>
                <w:i/>
                <w:sz w:val="22"/>
                <w:szCs w:val="22"/>
              </w:rPr>
              <w:t>f</w:t>
            </w:r>
            <w:r>
              <w:rPr>
                <w:sz w:val="22"/>
                <w:szCs w:val="22"/>
              </w:rPr>
              <w:t xml:space="preserve"> (map input records)</w:t>
            </w:r>
          </w:p>
        </w:tc>
      </w:tr>
      <w:tr w:rsidR="008455F2" w:rsidRPr="0017130E" w14:paraId="735A4B5A" w14:textId="77777777" w:rsidTr="008455F2">
        <w:trPr>
          <w:jc w:val="center"/>
        </w:trPr>
        <w:tc>
          <w:tcPr>
            <w:tcW w:w="636" w:type="pct"/>
            <w:vMerge/>
            <w:vAlign w:val="center"/>
          </w:tcPr>
          <w:p w14:paraId="5B5A1702" w14:textId="77777777" w:rsidR="008455F2" w:rsidRDefault="008455F2" w:rsidP="00DC660A">
            <w:pPr>
              <w:jc w:val="left"/>
              <w:rPr>
                <w:sz w:val="22"/>
                <w:szCs w:val="22"/>
              </w:rPr>
            </w:pPr>
          </w:p>
        </w:tc>
        <w:tc>
          <w:tcPr>
            <w:tcW w:w="1328" w:type="pct"/>
            <w:vAlign w:val="center"/>
          </w:tcPr>
          <w:p w14:paraId="2A3192F3" w14:textId="77777777" w:rsidR="008455F2" w:rsidRDefault="008455F2" w:rsidP="00DC660A">
            <w:pPr>
              <w:jc w:val="left"/>
              <w:rPr>
                <w:sz w:val="22"/>
                <w:szCs w:val="22"/>
              </w:rPr>
            </w:pPr>
            <w:r>
              <w:rPr>
                <w:sz w:val="22"/>
                <w:szCs w:val="22"/>
              </w:rPr>
              <w:t>record-level objects</w:t>
            </w:r>
          </w:p>
        </w:tc>
        <w:tc>
          <w:tcPr>
            <w:tcW w:w="3036" w:type="pct"/>
            <w:vAlign w:val="center"/>
          </w:tcPr>
          <w:p w14:paraId="4ADF4B58" w14:textId="77777777" w:rsidR="008455F2" w:rsidRDefault="008455F2" w:rsidP="00DC660A">
            <w:pPr>
              <w:widowControl/>
              <w:jc w:val="left"/>
              <w:rPr>
                <w:sz w:val="22"/>
                <w:szCs w:val="22"/>
              </w:rPr>
            </w:pPr>
            <w:r w:rsidRPr="00297169">
              <w:rPr>
                <w:i/>
                <w:sz w:val="22"/>
                <w:szCs w:val="22"/>
              </w:rPr>
              <w:t>U</w:t>
            </w:r>
            <w:r>
              <w:rPr>
                <w:sz w:val="22"/>
                <w:szCs w:val="22"/>
              </w:rPr>
              <w:t xml:space="preserve">(record-level objects) = </w:t>
            </w:r>
            <w:r>
              <w:rPr>
                <w:i/>
                <w:sz w:val="22"/>
                <w:szCs w:val="22"/>
              </w:rPr>
              <w:t>h</w:t>
            </w:r>
            <w:r w:rsidRPr="00297169">
              <w:rPr>
                <w:i/>
                <w:sz w:val="22"/>
                <w:szCs w:val="22"/>
              </w:rPr>
              <w:t xml:space="preserve"> </w:t>
            </w:r>
            <w:r>
              <w:rPr>
                <w:sz w:val="22"/>
                <w:szCs w:val="22"/>
              </w:rPr>
              <w:t>(record</w:t>
            </w:r>
            <w:r w:rsidRPr="00297169">
              <w:rPr>
                <w:i/>
                <w:sz w:val="22"/>
                <w:szCs w:val="22"/>
              </w:rPr>
              <w:t xml:space="preserve"> i</w:t>
            </w:r>
            <w:r>
              <w:rPr>
                <w:rFonts w:hint="eastAsia"/>
                <w:sz w:val="22"/>
                <w:szCs w:val="22"/>
              </w:rPr>
              <w:t>)</w:t>
            </w:r>
          </w:p>
        </w:tc>
      </w:tr>
      <w:tr w:rsidR="008455F2" w:rsidRPr="0017130E" w14:paraId="6B11A33D" w14:textId="77777777" w:rsidTr="008455F2">
        <w:trPr>
          <w:jc w:val="center"/>
        </w:trPr>
        <w:tc>
          <w:tcPr>
            <w:tcW w:w="636" w:type="pct"/>
            <w:vMerge w:val="restart"/>
            <w:vAlign w:val="center"/>
          </w:tcPr>
          <w:p w14:paraId="6A09BA79" w14:textId="77777777" w:rsidR="008455F2" w:rsidRPr="0017130E" w:rsidRDefault="008455F2" w:rsidP="00DC660A">
            <w:pPr>
              <w:jc w:val="left"/>
              <w:rPr>
                <w:sz w:val="22"/>
                <w:szCs w:val="22"/>
              </w:rPr>
            </w:pPr>
            <w:r>
              <w:rPr>
                <w:sz w:val="22"/>
                <w:szCs w:val="22"/>
              </w:rPr>
              <w:t>Reducer</w:t>
            </w:r>
          </w:p>
        </w:tc>
        <w:tc>
          <w:tcPr>
            <w:tcW w:w="1328" w:type="pct"/>
            <w:vAlign w:val="center"/>
          </w:tcPr>
          <w:p w14:paraId="12439AB0" w14:textId="77777777" w:rsidR="008455F2" w:rsidRPr="0017130E" w:rsidRDefault="008455F2" w:rsidP="00DC660A">
            <w:pPr>
              <w:jc w:val="left"/>
              <w:rPr>
                <w:sz w:val="22"/>
                <w:szCs w:val="22"/>
              </w:rPr>
            </w:pPr>
            <w:r>
              <w:rPr>
                <w:sz w:val="22"/>
                <w:szCs w:val="22"/>
              </w:rPr>
              <w:t>r</w:t>
            </w:r>
            <w:r>
              <w:rPr>
                <w:rFonts w:hint="eastAsia"/>
                <w:sz w:val="22"/>
                <w:szCs w:val="22"/>
              </w:rPr>
              <w:t>educe</w:t>
            </w:r>
            <w:r>
              <w:rPr>
                <w:sz w:val="22"/>
                <w:szCs w:val="22"/>
              </w:rPr>
              <w:t>-level objects</w:t>
            </w:r>
          </w:p>
        </w:tc>
        <w:tc>
          <w:tcPr>
            <w:tcW w:w="3036" w:type="pct"/>
            <w:vAlign w:val="center"/>
          </w:tcPr>
          <w:p w14:paraId="46920689" w14:textId="77777777" w:rsidR="008455F2" w:rsidRPr="0017130E" w:rsidRDefault="008455F2" w:rsidP="00DC660A">
            <w:pPr>
              <w:jc w:val="left"/>
              <w:rPr>
                <w:sz w:val="22"/>
                <w:szCs w:val="22"/>
              </w:rPr>
            </w:pPr>
            <w:r w:rsidRPr="00297169">
              <w:rPr>
                <w:i/>
                <w:sz w:val="22"/>
                <w:szCs w:val="22"/>
              </w:rPr>
              <w:t>U</w:t>
            </w:r>
            <w:r>
              <w:rPr>
                <w:sz w:val="22"/>
                <w:szCs w:val="22"/>
              </w:rPr>
              <w:t xml:space="preserve">(reduce-level objects) = </w:t>
            </w:r>
            <w:r w:rsidRPr="00297169">
              <w:rPr>
                <w:i/>
                <w:sz w:val="22"/>
                <w:szCs w:val="22"/>
              </w:rPr>
              <w:t>f</w:t>
            </w:r>
            <w:r>
              <w:rPr>
                <w:sz w:val="22"/>
                <w:szCs w:val="22"/>
              </w:rPr>
              <w:t xml:space="preserve"> (reduce input groups)</w:t>
            </w:r>
          </w:p>
        </w:tc>
      </w:tr>
      <w:tr w:rsidR="008455F2" w:rsidRPr="0017130E" w14:paraId="448EBBE2" w14:textId="77777777" w:rsidTr="008455F2">
        <w:trPr>
          <w:jc w:val="center"/>
        </w:trPr>
        <w:tc>
          <w:tcPr>
            <w:tcW w:w="636" w:type="pct"/>
            <w:vMerge/>
            <w:vAlign w:val="center"/>
          </w:tcPr>
          <w:p w14:paraId="1EB04376" w14:textId="77777777" w:rsidR="008455F2" w:rsidRDefault="008455F2" w:rsidP="00DC660A">
            <w:pPr>
              <w:jc w:val="left"/>
              <w:rPr>
                <w:sz w:val="22"/>
                <w:szCs w:val="22"/>
              </w:rPr>
            </w:pPr>
          </w:p>
        </w:tc>
        <w:tc>
          <w:tcPr>
            <w:tcW w:w="1328" w:type="pct"/>
            <w:vAlign w:val="center"/>
          </w:tcPr>
          <w:p w14:paraId="6B18D9B6" w14:textId="77777777" w:rsidR="008455F2" w:rsidRDefault="008455F2" w:rsidP="00DC660A">
            <w:pPr>
              <w:jc w:val="left"/>
              <w:rPr>
                <w:sz w:val="22"/>
                <w:szCs w:val="22"/>
              </w:rPr>
            </w:pPr>
            <w:r>
              <w:rPr>
                <w:sz w:val="22"/>
                <w:szCs w:val="22"/>
              </w:rPr>
              <w:t>group-level objects</w:t>
            </w:r>
          </w:p>
        </w:tc>
        <w:tc>
          <w:tcPr>
            <w:tcW w:w="3036" w:type="pct"/>
            <w:vAlign w:val="center"/>
          </w:tcPr>
          <w:p w14:paraId="3364FEC6" w14:textId="77777777" w:rsidR="008455F2" w:rsidRDefault="008455F2" w:rsidP="00DC660A">
            <w:pPr>
              <w:jc w:val="left"/>
              <w:rPr>
                <w:sz w:val="22"/>
                <w:szCs w:val="22"/>
              </w:rPr>
            </w:pPr>
            <w:r w:rsidRPr="00297169">
              <w:rPr>
                <w:i/>
                <w:sz w:val="22"/>
                <w:szCs w:val="22"/>
                <w:u w:val="single"/>
              </w:rPr>
              <w:t>U</w:t>
            </w:r>
            <w:r>
              <w:rPr>
                <w:sz w:val="22"/>
                <w:szCs w:val="22"/>
              </w:rPr>
              <w:t xml:space="preserve">(group-level objects) = </w:t>
            </w:r>
            <w:r>
              <w:rPr>
                <w:i/>
                <w:sz w:val="22"/>
                <w:szCs w:val="22"/>
              </w:rPr>
              <w:t>g</w:t>
            </w:r>
            <w:r>
              <w:rPr>
                <w:sz w:val="22"/>
                <w:szCs w:val="22"/>
              </w:rPr>
              <w:t xml:space="preserve"> (records in group </w:t>
            </w:r>
            <w:r>
              <w:rPr>
                <w:i/>
                <w:sz w:val="22"/>
                <w:szCs w:val="22"/>
              </w:rPr>
              <w:t>g</w:t>
            </w:r>
            <w:r>
              <w:rPr>
                <w:sz w:val="22"/>
                <w:szCs w:val="22"/>
              </w:rPr>
              <w:t>)</w:t>
            </w:r>
          </w:p>
        </w:tc>
      </w:tr>
      <w:tr w:rsidR="008455F2" w:rsidRPr="0017130E" w14:paraId="62D2934D" w14:textId="77777777" w:rsidTr="008455F2">
        <w:trPr>
          <w:jc w:val="center"/>
        </w:trPr>
        <w:tc>
          <w:tcPr>
            <w:tcW w:w="636" w:type="pct"/>
            <w:vMerge/>
            <w:vAlign w:val="center"/>
          </w:tcPr>
          <w:p w14:paraId="32CAB1A8" w14:textId="77777777" w:rsidR="008455F2" w:rsidRDefault="008455F2" w:rsidP="00DC660A">
            <w:pPr>
              <w:jc w:val="left"/>
              <w:rPr>
                <w:sz w:val="22"/>
                <w:szCs w:val="22"/>
              </w:rPr>
            </w:pPr>
          </w:p>
        </w:tc>
        <w:tc>
          <w:tcPr>
            <w:tcW w:w="1328" w:type="pct"/>
            <w:vAlign w:val="center"/>
          </w:tcPr>
          <w:p w14:paraId="250E4ABB" w14:textId="77777777" w:rsidR="008455F2" w:rsidRDefault="008455F2" w:rsidP="00DC660A">
            <w:pPr>
              <w:jc w:val="left"/>
              <w:rPr>
                <w:sz w:val="22"/>
                <w:szCs w:val="22"/>
              </w:rPr>
            </w:pPr>
            <w:r>
              <w:rPr>
                <w:sz w:val="22"/>
                <w:szCs w:val="22"/>
              </w:rPr>
              <w:t>record-level objects</w:t>
            </w:r>
          </w:p>
        </w:tc>
        <w:tc>
          <w:tcPr>
            <w:tcW w:w="3036" w:type="pct"/>
            <w:vAlign w:val="center"/>
          </w:tcPr>
          <w:p w14:paraId="3055B376" w14:textId="77777777" w:rsidR="008455F2" w:rsidRDefault="008455F2" w:rsidP="00DC660A">
            <w:pPr>
              <w:jc w:val="left"/>
              <w:rPr>
                <w:sz w:val="22"/>
                <w:szCs w:val="22"/>
              </w:rPr>
            </w:pPr>
            <w:r w:rsidRPr="00297169">
              <w:rPr>
                <w:i/>
                <w:sz w:val="22"/>
                <w:szCs w:val="22"/>
              </w:rPr>
              <w:t>U</w:t>
            </w:r>
            <w:r>
              <w:rPr>
                <w:sz w:val="22"/>
                <w:szCs w:val="22"/>
              </w:rPr>
              <w:t xml:space="preserve">(record-level objects) = </w:t>
            </w:r>
            <w:r>
              <w:rPr>
                <w:i/>
                <w:sz w:val="22"/>
                <w:szCs w:val="22"/>
              </w:rPr>
              <w:t xml:space="preserve">h </w:t>
            </w:r>
            <w:r>
              <w:rPr>
                <w:sz w:val="22"/>
                <w:szCs w:val="22"/>
              </w:rPr>
              <w:t xml:space="preserve">(record </w:t>
            </w:r>
            <w:r w:rsidRPr="00297169">
              <w:rPr>
                <w:i/>
                <w:sz w:val="22"/>
                <w:szCs w:val="22"/>
              </w:rPr>
              <w:t>i</w:t>
            </w:r>
            <w:r>
              <w:rPr>
                <w:sz w:val="22"/>
                <w:szCs w:val="22"/>
              </w:rPr>
              <w:t>)</w:t>
            </w:r>
          </w:p>
        </w:tc>
      </w:tr>
    </w:tbl>
    <w:p w14:paraId="5B4F7833" w14:textId="77777777" w:rsidR="008455F2" w:rsidRPr="008455F2" w:rsidRDefault="008455F2" w:rsidP="008455F2">
      <w:pPr>
        <w:pStyle w:val="a"/>
      </w:pPr>
    </w:p>
    <w:p w14:paraId="6C3DE9F8" w14:textId="77777777" w:rsidR="008455F2" w:rsidRPr="008455F2" w:rsidRDefault="008455F2" w:rsidP="008455F2">
      <w:pPr>
        <w:pStyle w:val="a"/>
      </w:pPr>
      <w:r w:rsidRPr="008455F2">
        <w:rPr>
          <w:rFonts w:hint="eastAsia"/>
        </w:rPr>
        <w:t>我们使用线性／非线性回归（见下一节的参数估计）来估算具体的</w:t>
      </w:r>
      <w:r w:rsidRPr="008455F2">
        <w:rPr>
          <w:rFonts w:hint="eastAsia"/>
          <w:i/>
        </w:rPr>
        <w:t>f</w:t>
      </w:r>
      <w:r w:rsidRPr="008455F2">
        <w:rPr>
          <w:rFonts w:hint="eastAsia"/>
        </w:rPr>
        <w:t>。最后将各个生命周期的对象相加得到最终模型</w:t>
      </w:r>
    </w:p>
    <w:p w14:paraId="1E45ADA8" w14:textId="77777777" w:rsidR="008455F2" w:rsidRPr="008455F2" w:rsidRDefault="008455F2" w:rsidP="008455F2">
      <w:pPr>
        <w:pStyle w:val="a"/>
      </w:pPr>
      <w:r w:rsidRPr="008455F2">
        <w:rPr>
          <w:i/>
        </w:rPr>
        <w:t>U</w:t>
      </w:r>
      <w:r w:rsidRPr="008455F2">
        <w:rPr>
          <w:i/>
          <w:vertAlign w:val="subscript"/>
        </w:rPr>
        <w:t>m</w:t>
      </w:r>
      <w:r w:rsidRPr="008455F2">
        <w:t xml:space="preserve"> = </w:t>
      </w:r>
      <w:r w:rsidRPr="008455F2">
        <w:rPr>
          <w:i/>
        </w:rPr>
        <w:t>U</w:t>
      </w:r>
      <w:r w:rsidRPr="008455F2">
        <w:t xml:space="preserve">(map-level objects) + </w:t>
      </w:r>
      <w:r w:rsidRPr="008455F2">
        <w:rPr>
          <w:i/>
        </w:rPr>
        <w:t>U</w:t>
      </w:r>
      <w:r w:rsidRPr="008455F2">
        <w:t>(record-level objects)</w:t>
      </w:r>
    </w:p>
    <w:p w14:paraId="7223C27F" w14:textId="77777777" w:rsidR="008455F2" w:rsidRPr="008455F2" w:rsidRDefault="008455F2" w:rsidP="008455F2">
      <w:pPr>
        <w:pStyle w:val="a"/>
      </w:pPr>
      <w:r w:rsidRPr="008455F2">
        <w:rPr>
          <w:i/>
        </w:rPr>
        <w:t>U</w:t>
      </w:r>
      <w:r w:rsidRPr="008455F2">
        <w:rPr>
          <w:i/>
          <w:vertAlign w:val="subscript"/>
        </w:rPr>
        <w:t>r</w:t>
      </w:r>
      <w:r w:rsidRPr="008455F2">
        <w:t xml:space="preserve"> = </w:t>
      </w:r>
      <w:r w:rsidRPr="008455F2">
        <w:rPr>
          <w:i/>
        </w:rPr>
        <w:t>U</w:t>
      </w:r>
      <w:r w:rsidRPr="008455F2">
        <w:t xml:space="preserve">(reduce-level objects) + </w:t>
      </w:r>
      <w:r w:rsidRPr="008455F2">
        <w:rPr>
          <w:i/>
        </w:rPr>
        <w:t>U</w:t>
      </w:r>
      <w:r w:rsidRPr="008455F2">
        <w:t xml:space="preserve">(group-level objects) + </w:t>
      </w:r>
      <w:r w:rsidRPr="008455F2">
        <w:rPr>
          <w:i/>
        </w:rPr>
        <w:t>U</w:t>
      </w:r>
      <w:r w:rsidRPr="008455F2">
        <w:t>(record-level objects)</w:t>
      </w:r>
    </w:p>
    <w:p w14:paraId="60E97261" w14:textId="77777777" w:rsidR="008455F2" w:rsidRPr="008455F2" w:rsidRDefault="008455F2" w:rsidP="008455F2">
      <w:pPr>
        <w:pStyle w:val="a"/>
      </w:pPr>
    </w:p>
    <w:p w14:paraId="32FDF6D1" w14:textId="77777777" w:rsidR="008455F2" w:rsidRPr="008455F2" w:rsidRDefault="008455F2" w:rsidP="008455F2">
      <w:pPr>
        <w:pStyle w:val="a"/>
        <w:rPr>
          <w:b/>
        </w:rPr>
      </w:pPr>
      <w:r w:rsidRPr="008455F2">
        <w:rPr>
          <w:rFonts w:hint="eastAsia"/>
        </w:rPr>
        <w:t>C</w:t>
      </w:r>
      <w:r w:rsidRPr="008455F2">
        <w:rPr>
          <w:b/>
        </w:rPr>
        <w:t xml:space="preserve">. </w:t>
      </w:r>
      <w:r w:rsidRPr="008455F2">
        <w:rPr>
          <w:rFonts w:hint="eastAsia"/>
          <w:b/>
        </w:rPr>
        <w:t>生命周期敏感的内存用量监控策略</w:t>
      </w:r>
    </w:p>
    <w:p w14:paraId="53F27875" w14:textId="77777777" w:rsidR="008455F2" w:rsidRPr="008455F2" w:rsidRDefault="008455F2" w:rsidP="008455F2">
      <w:pPr>
        <w:pStyle w:val="a"/>
      </w:pPr>
      <w:r w:rsidRPr="008455F2">
        <w:rPr>
          <w:rFonts w:hint="eastAsia"/>
        </w:rPr>
        <w:t>为了量化不同生命周期的用户对象与其对应的输入数据之间的关系（也就是计算</w:t>
      </w:r>
      <w:r w:rsidRPr="008455F2">
        <w:rPr>
          <w:i/>
        </w:rPr>
        <w:t>f</w:t>
      </w:r>
      <w:r w:rsidRPr="008455F2">
        <w:t xml:space="preserve">, </w:t>
      </w:r>
      <w:r w:rsidRPr="008455F2">
        <w:rPr>
          <w:i/>
        </w:rPr>
        <w:t>g</w:t>
      </w:r>
      <w:r w:rsidRPr="008455F2">
        <w:t xml:space="preserve">, </w:t>
      </w:r>
      <w:r w:rsidRPr="008455F2">
        <w:rPr>
          <w:rFonts w:hint="eastAsia"/>
          <w:i/>
        </w:rPr>
        <w:t>h</w:t>
      </w:r>
      <w:r w:rsidRPr="008455F2">
        <w:rPr>
          <w:rFonts w:hint="eastAsia"/>
        </w:rPr>
        <w:t>），我们需要在运行时获取用户对象的大小变化信息。</w:t>
      </w:r>
    </w:p>
    <w:p w14:paraId="1803F3C1" w14:textId="77777777" w:rsidR="008455F2" w:rsidRPr="008455F2" w:rsidRDefault="008455F2" w:rsidP="008455F2">
      <w:pPr>
        <w:pStyle w:val="a"/>
      </w:pPr>
      <w:r w:rsidRPr="008455F2">
        <w:rPr>
          <w:rFonts w:hint="eastAsia"/>
        </w:rPr>
        <w:t>在</w:t>
      </w:r>
      <w:r w:rsidRPr="008455F2">
        <w:rPr>
          <w:rFonts w:hint="eastAsia"/>
          <w:i/>
        </w:rPr>
        <w:t>t</w:t>
      </w:r>
      <w:r w:rsidRPr="008455F2">
        <w:rPr>
          <w:rFonts w:hint="eastAsia"/>
        </w:rPr>
        <w:t>时刻，用户对象由</w:t>
      </w:r>
      <w:r w:rsidRPr="008455F2">
        <w:t>map/group/reduce-level user objects</w:t>
      </w:r>
      <w:r w:rsidRPr="008455F2">
        <w:rPr>
          <w:rFonts w:hint="eastAsia"/>
        </w:rPr>
        <w:t>和</w:t>
      </w:r>
      <w:r w:rsidRPr="008455F2">
        <w:t>record-level</w:t>
      </w:r>
      <w:r w:rsidRPr="008455F2">
        <w:rPr>
          <w:rFonts w:hint="eastAsia"/>
        </w:rPr>
        <w:t xml:space="preserve"> </w:t>
      </w:r>
      <w:r w:rsidRPr="008455F2">
        <w:t>user objects</w:t>
      </w:r>
      <w:r w:rsidRPr="008455F2">
        <w:rPr>
          <w:rFonts w:hint="eastAsia"/>
        </w:rPr>
        <w:t>构成。根据上一节的生命周期分析，</w:t>
      </w:r>
      <w:r w:rsidRPr="008455F2">
        <w:rPr>
          <w:rFonts w:hint="eastAsia"/>
        </w:rPr>
        <w:t>ma</w:t>
      </w:r>
      <w:r w:rsidRPr="008455F2">
        <w:t>p/group/reduce-level user objects</w:t>
      </w:r>
      <w:r w:rsidRPr="008455F2">
        <w:rPr>
          <w:rFonts w:hint="eastAsia"/>
        </w:rPr>
        <w:t>是累积计算结果，与特定范围内的输入数据相关，因此需要在这些特定范围内监控对象的大小变化。而</w:t>
      </w:r>
      <w:r w:rsidRPr="008455F2">
        <w:t>record-level user objects</w:t>
      </w:r>
      <w:r w:rsidRPr="008455F2">
        <w:rPr>
          <w:rFonts w:hint="eastAsia"/>
        </w:rPr>
        <w:t>是中间计算结果，需要在当前</w:t>
      </w:r>
      <w:r w:rsidRPr="008455F2">
        <w:rPr>
          <w:rFonts w:hint="eastAsia"/>
        </w:rPr>
        <w:t>record</w:t>
      </w:r>
      <w:r w:rsidRPr="008455F2">
        <w:rPr>
          <w:rFonts w:hint="eastAsia"/>
        </w:rPr>
        <w:t>被处理时监控其变化。</w:t>
      </w:r>
    </w:p>
    <w:p w14:paraId="6AAADF05" w14:textId="77777777" w:rsidR="008455F2" w:rsidRPr="008455F2" w:rsidRDefault="008455F2" w:rsidP="008455F2">
      <w:pPr>
        <w:pStyle w:val="a"/>
      </w:pPr>
      <w:r w:rsidRPr="008455F2">
        <w:rPr>
          <w:rFonts w:hint="eastAsia"/>
        </w:rPr>
        <w:t>在</w:t>
      </w:r>
      <w:r w:rsidRPr="008455F2">
        <w:rPr>
          <w:rFonts w:hint="eastAsia"/>
          <w:i/>
        </w:rPr>
        <w:t>t</w:t>
      </w:r>
      <w:r w:rsidRPr="008455F2">
        <w:rPr>
          <w:rFonts w:hint="eastAsia"/>
        </w:rPr>
        <w:t>时刻，获取</w:t>
      </w:r>
      <w:r w:rsidRPr="008455F2">
        <w:rPr>
          <w:rFonts w:hint="eastAsia"/>
        </w:rPr>
        <w:t>task</w:t>
      </w:r>
      <w:r w:rsidRPr="008455F2">
        <w:rPr>
          <w:rFonts w:hint="eastAsia"/>
        </w:rPr>
        <w:t>中的用户对象大小有两种方法：</w:t>
      </w:r>
      <w:r w:rsidRPr="008455F2">
        <w:t xml:space="preserve">(1) </w:t>
      </w:r>
      <w:r w:rsidRPr="008455F2">
        <w:rPr>
          <w:rFonts w:hint="eastAsia"/>
        </w:rPr>
        <w:t>精确方法。对</w:t>
      </w:r>
      <w:r w:rsidRPr="008455F2">
        <w:rPr>
          <w:rFonts w:hint="eastAsia"/>
        </w:rPr>
        <w:t>task</w:t>
      </w:r>
      <w:r w:rsidRPr="008455F2">
        <w:rPr>
          <w:rFonts w:hint="eastAsia"/>
        </w:rPr>
        <w:t>进行</w:t>
      </w:r>
      <w:r w:rsidRPr="008455F2">
        <w:rPr>
          <w:rFonts w:hint="eastAsia"/>
        </w:rPr>
        <w:t>heap dump</w:t>
      </w:r>
      <w:r w:rsidRPr="008455F2">
        <w:rPr>
          <w:rFonts w:hint="eastAsia"/>
        </w:rPr>
        <w:t>，分析</w:t>
      </w:r>
      <w:r w:rsidRPr="008455F2">
        <w:rPr>
          <w:rFonts w:hint="eastAsia"/>
        </w:rPr>
        <w:t>heap</w:t>
      </w:r>
      <w:r w:rsidRPr="008455F2">
        <w:rPr>
          <w:rFonts w:hint="eastAsia"/>
        </w:rPr>
        <w:t>中哪些对象被用户代码（如</w:t>
      </w:r>
      <w:r w:rsidRPr="008455F2">
        <w:rPr>
          <w:rFonts w:hint="eastAsia"/>
        </w:rPr>
        <w:t>map</w:t>
      </w:r>
      <w:r w:rsidRPr="008455F2">
        <w:t>()</w:t>
      </w:r>
      <w:r w:rsidRPr="008455F2">
        <w:rPr>
          <w:rFonts w:hint="eastAsia"/>
        </w:rPr>
        <w:t>）引用，然后计算这些用户对象的总大小，这种方法虽然计算精确但耗时较长（分析</w:t>
      </w:r>
      <w:r w:rsidRPr="008455F2">
        <w:rPr>
          <w:rFonts w:hint="eastAsia"/>
        </w:rPr>
        <w:t>heap</w:t>
      </w:r>
      <w:r w:rsidRPr="008455F2">
        <w:rPr>
          <w:rFonts w:hint="eastAsia"/>
        </w:rPr>
        <w:t>需要几秒到</w:t>
      </w:r>
      <w:r w:rsidRPr="008455F2">
        <w:rPr>
          <w:rFonts w:hint="eastAsia"/>
        </w:rPr>
        <w:t>1</w:t>
      </w:r>
      <w:r w:rsidRPr="008455F2">
        <w:rPr>
          <w:rFonts w:hint="eastAsia"/>
        </w:rPr>
        <w:t>分钟之间）。</w:t>
      </w:r>
      <w:r w:rsidRPr="008455F2">
        <w:t xml:space="preserve">(2) </w:t>
      </w:r>
      <w:r w:rsidRPr="008455F2">
        <w:rPr>
          <w:rFonts w:hint="eastAsia"/>
        </w:rPr>
        <w:t>粗略方法。首先将缓冲区大小设为</w:t>
      </w:r>
      <w:r w:rsidRPr="008455F2">
        <w:rPr>
          <w:rFonts w:hint="eastAsia"/>
        </w:rPr>
        <w:t>0</w:t>
      </w:r>
      <w:r w:rsidRPr="008455F2">
        <w:rPr>
          <w:rFonts w:hint="eastAsia"/>
        </w:rPr>
        <w:t>，这样</w:t>
      </w:r>
      <w:r w:rsidRPr="008455F2">
        <w:rPr>
          <w:rFonts w:hint="eastAsia"/>
        </w:rPr>
        <w:t>task</w:t>
      </w:r>
      <w:r w:rsidRPr="008455F2">
        <w:rPr>
          <w:rFonts w:hint="eastAsia"/>
        </w:rPr>
        <w:t>在执行时基本只有用户代码消耗内存。这样，在</w:t>
      </w:r>
      <w:r w:rsidRPr="008455F2">
        <w:rPr>
          <w:rFonts w:hint="eastAsia"/>
          <w:i/>
        </w:rPr>
        <w:t>t</w:t>
      </w:r>
      <w:r w:rsidRPr="008455F2">
        <w:rPr>
          <w:rFonts w:hint="eastAsia"/>
        </w:rPr>
        <w:t>时刻，我们对</w:t>
      </w:r>
      <w:r w:rsidRPr="008455F2">
        <w:rPr>
          <w:rFonts w:hint="eastAsia"/>
        </w:rPr>
        <w:t>task</w:t>
      </w:r>
      <w:r w:rsidRPr="008455F2">
        <w:rPr>
          <w:rFonts w:hint="eastAsia"/>
        </w:rPr>
        <w:t>的</w:t>
      </w:r>
      <w:r w:rsidRPr="008455F2">
        <w:rPr>
          <w:rFonts w:hint="eastAsia"/>
        </w:rPr>
        <w:t>heap</w:t>
      </w:r>
      <w:r w:rsidRPr="008455F2">
        <w:rPr>
          <w:rFonts w:hint="eastAsia"/>
        </w:rPr>
        <w:t>进行一次</w:t>
      </w:r>
      <w:r w:rsidRPr="008455F2">
        <w:rPr>
          <w:rFonts w:hint="eastAsia"/>
        </w:rPr>
        <w:t>GC</w:t>
      </w:r>
      <w:r w:rsidRPr="008455F2">
        <w:rPr>
          <w:rFonts w:hint="eastAsia"/>
        </w:rPr>
        <w:t>（垃圾回收，去除在内存中但已经不再被引用的对象），之后直接读取</w:t>
      </w:r>
      <w:r w:rsidRPr="008455F2">
        <w:rPr>
          <w:rFonts w:hint="eastAsia"/>
        </w:rPr>
        <w:t>heap usage</w:t>
      </w:r>
      <w:r w:rsidRPr="008455F2">
        <w:rPr>
          <w:rFonts w:hint="eastAsia"/>
        </w:rPr>
        <w:t>作为用户对象大小，这种方式耗时短（微秒级），但不适合监控在大数据集上运行的应用（需要将缓冲区设为</w:t>
      </w:r>
      <w:r w:rsidRPr="008455F2">
        <w:rPr>
          <w:rFonts w:hint="eastAsia"/>
        </w:rPr>
        <w:t>0</w:t>
      </w:r>
      <w:r w:rsidRPr="008455F2">
        <w:rPr>
          <w:rFonts w:hint="eastAsia"/>
        </w:rPr>
        <w:t>）。由于我们只需监控运行在小数据上的应用，因此我们选择第二种方法来获取</w:t>
      </w:r>
      <w:r w:rsidRPr="008455F2">
        <w:rPr>
          <w:rFonts w:hint="eastAsia"/>
          <w:i/>
        </w:rPr>
        <w:t>t</w:t>
      </w:r>
      <w:r w:rsidRPr="008455F2">
        <w:rPr>
          <w:rFonts w:hint="eastAsia"/>
        </w:rPr>
        <w:t>时刻的用户对象大小。对于</w:t>
      </w:r>
      <w:r w:rsidRPr="008455F2">
        <w:rPr>
          <w:rFonts w:hint="eastAsia"/>
        </w:rPr>
        <w:t>ma</w:t>
      </w:r>
      <w:r w:rsidRPr="008455F2">
        <w:t>p/group/reduce-level user objects</w:t>
      </w:r>
      <w:r w:rsidRPr="008455F2">
        <w:rPr>
          <w:rFonts w:hint="eastAsia"/>
        </w:rPr>
        <w:t>和</w:t>
      </w:r>
      <w:r w:rsidRPr="008455F2">
        <w:t>record-level user objects</w:t>
      </w:r>
      <w:r w:rsidRPr="008455F2">
        <w:rPr>
          <w:rFonts w:hint="eastAsia"/>
        </w:rPr>
        <w:t>，我们分别设计了如下两种监控策略。</w:t>
      </w:r>
    </w:p>
    <w:p w14:paraId="383AAD97" w14:textId="77777777" w:rsidR="008455F2" w:rsidRPr="008455F2" w:rsidRDefault="008455F2" w:rsidP="008455F2">
      <w:pPr>
        <w:pStyle w:val="a"/>
      </w:pPr>
    </w:p>
    <w:p w14:paraId="3E224D7A" w14:textId="77777777" w:rsidR="008455F2" w:rsidRPr="008455F2" w:rsidRDefault="008455F2" w:rsidP="008455F2">
      <w:pPr>
        <w:pStyle w:val="a"/>
        <w:ind w:firstLine="520"/>
        <w:rPr>
          <w:b/>
        </w:rPr>
      </w:pPr>
      <w:r w:rsidRPr="008455F2">
        <w:rPr>
          <w:rFonts w:hint="eastAsia"/>
          <w:b/>
        </w:rPr>
        <w:t>监控</w:t>
      </w:r>
      <w:r w:rsidRPr="008455F2">
        <w:rPr>
          <w:b/>
        </w:rPr>
        <w:t>map/group/reduce-level user objects</w:t>
      </w:r>
      <w:r w:rsidRPr="008455F2">
        <w:rPr>
          <w:rFonts w:hint="eastAsia"/>
          <w:b/>
        </w:rPr>
        <w:t>的大小变化</w:t>
      </w:r>
    </w:p>
    <w:p w14:paraId="45031012" w14:textId="77777777" w:rsidR="008455F2" w:rsidRDefault="008455F2" w:rsidP="008455F2">
      <w:pPr>
        <w:pStyle w:val="a"/>
      </w:pPr>
      <w:r w:rsidRPr="008455F2">
        <w:rPr>
          <w:rFonts w:hint="eastAsia"/>
        </w:rPr>
        <w:lastRenderedPageBreak/>
        <w:t>因为这些用户对象是累积计算结果，我们的监控策略首先会在对象对应的输入数据范围内选取多个特殊的时间点（在这些时间点，</w:t>
      </w:r>
      <w:r w:rsidRPr="008455F2">
        <w:rPr>
          <w:rFonts w:hint="eastAsia"/>
        </w:rPr>
        <w:t>heap</w:t>
      </w:r>
      <w:r w:rsidRPr="008455F2">
        <w:rPr>
          <w:rFonts w:hint="eastAsia"/>
        </w:rPr>
        <w:t>中不包含</w:t>
      </w:r>
      <w:r w:rsidRPr="008455F2">
        <w:t>record-level objects</w:t>
      </w:r>
      <w:r w:rsidRPr="008455F2">
        <w:rPr>
          <w:rFonts w:hint="eastAsia"/>
        </w:rPr>
        <w:t>），然后在这些时间点进行监控得到用户对象的大小变化。对于</w:t>
      </w:r>
      <w:r w:rsidRPr="008455F2">
        <w:t>map-level</w:t>
      </w:r>
      <w:r w:rsidRPr="008455F2">
        <w:rPr>
          <w:rFonts w:hint="eastAsia"/>
        </w:rPr>
        <w:t xml:space="preserve"> objects</w:t>
      </w:r>
      <w:r w:rsidRPr="008455F2">
        <w:rPr>
          <w:rFonts w:hint="eastAsia"/>
        </w:rPr>
        <w:t>，可选的时间点是当用户代码刚刚处理完当前的</w:t>
      </w:r>
      <w:r w:rsidRPr="008455F2">
        <w:rPr>
          <w:rFonts w:hint="eastAsia"/>
        </w:rPr>
        <w:t>record</w:t>
      </w:r>
      <w:r w:rsidRPr="008455F2">
        <w:rPr>
          <w:rFonts w:hint="eastAsia"/>
        </w:rPr>
        <w:t>（</w:t>
      </w:r>
      <w:r w:rsidRPr="008455F2">
        <w:t>R</w:t>
      </w:r>
      <w:r w:rsidRPr="008455F2">
        <w:rPr>
          <w:i/>
          <w:vertAlign w:val="subscript"/>
        </w:rPr>
        <w:t>i</w:t>
      </w:r>
      <w:r w:rsidRPr="008455F2">
        <w:rPr>
          <w:rFonts w:hint="eastAsia"/>
        </w:rPr>
        <w:t>），正准备去处理下一个</w:t>
      </w:r>
      <w:r w:rsidRPr="008455F2">
        <w:rPr>
          <w:rFonts w:hint="eastAsia"/>
        </w:rPr>
        <w:t>record</w:t>
      </w:r>
      <w:r w:rsidRPr="008455F2">
        <w:rPr>
          <w:rFonts w:hint="eastAsia"/>
        </w:rPr>
        <w:t>（</w:t>
      </w:r>
      <w:r w:rsidRPr="008455F2">
        <w:t>R</w:t>
      </w:r>
      <w:r w:rsidRPr="008455F2">
        <w:rPr>
          <w:i/>
          <w:vertAlign w:val="subscript"/>
        </w:rPr>
        <w:t>i</w:t>
      </w:r>
      <w:r w:rsidRPr="008455F2">
        <w:rPr>
          <w:vertAlign w:val="subscript"/>
        </w:rPr>
        <w:t>+1</w:t>
      </w:r>
      <w:r w:rsidRPr="008455F2">
        <w:rPr>
          <w:rFonts w:hint="eastAsia"/>
        </w:rPr>
        <w:t>）。在这些时间点，</w:t>
      </w:r>
      <w:r w:rsidRPr="008455F2">
        <w:rPr>
          <w:rFonts w:hint="eastAsia"/>
        </w:rPr>
        <w:t>record</w:t>
      </w:r>
      <w:r w:rsidRPr="008455F2">
        <w:t>-level user objects</w:t>
      </w:r>
      <w:r w:rsidRPr="008455F2">
        <w:rPr>
          <w:rFonts w:hint="eastAsia"/>
        </w:rPr>
        <w:t>已经被清除，所以当前</w:t>
      </w:r>
      <w:r w:rsidRPr="008455F2">
        <w:rPr>
          <w:rFonts w:hint="eastAsia"/>
        </w:rPr>
        <w:t>heap</w:t>
      </w:r>
      <w:r w:rsidRPr="008455F2">
        <w:rPr>
          <w:rFonts w:hint="eastAsia"/>
        </w:rPr>
        <w:t>中的用户对象大小即是</w:t>
      </w:r>
      <w:r w:rsidRPr="008455F2">
        <w:t>map-level user objects</w:t>
      </w:r>
      <w:r w:rsidRPr="008455F2">
        <w:rPr>
          <w:rFonts w:hint="eastAsia"/>
        </w:rPr>
        <w:t>大小。对于</w:t>
      </w:r>
      <w:r w:rsidRPr="008455F2">
        <w:t>reduce-level</w:t>
      </w:r>
      <w:r w:rsidRPr="008455F2">
        <w:rPr>
          <w:rFonts w:hint="eastAsia"/>
        </w:rPr>
        <w:t>用户对象来说，可选的时间点是用户刚刚处理完当前的</w:t>
      </w:r>
      <w:r w:rsidRPr="008455F2">
        <w:t>&lt;</w:t>
      </w:r>
      <w:r w:rsidRPr="008455F2">
        <w:rPr>
          <w:i/>
        </w:rPr>
        <w:t>k</w:t>
      </w:r>
      <w:r w:rsidRPr="008455F2">
        <w:t xml:space="preserve">, </w:t>
      </w:r>
      <w:r w:rsidRPr="008455F2">
        <w:rPr>
          <w:i/>
        </w:rPr>
        <w:t>list</w:t>
      </w:r>
      <w:r w:rsidRPr="008455F2">
        <w:t>(</w:t>
      </w:r>
      <w:r w:rsidRPr="008455F2">
        <w:rPr>
          <w:i/>
        </w:rPr>
        <w:t>v</w:t>
      </w:r>
      <w:r w:rsidRPr="008455F2">
        <w:t>)&gt;</w:t>
      </w:r>
      <w:r w:rsidRPr="008455F2">
        <w:rPr>
          <w:rFonts w:hint="eastAsia"/>
        </w:rPr>
        <w:t xml:space="preserve"> group</w:t>
      </w:r>
      <w:r w:rsidRPr="008455F2">
        <w:rPr>
          <w:rFonts w:hint="eastAsia"/>
        </w:rPr>
        <w:t>（</w:t>
      </w:r>
      <w:r w:rsidRPr="008455F2">
        <w:rPr>
          <w:rFonts w:hint="eastAsia"/>
        </w:rPr>
        <w:t>G</w:t>
      </w:r>
      <w:r w:rsidRPr="008455F2">
        <w:rPr>
          <w:i/>
          <w:vertAlign w:val="subscript"/>
        </w:rPr>
        <w:t>i</w:t>
      </w:r>
      <w:r w:rsidRPr="008455F2">
        <w:rPr>
          <w:rFonts w:hint="eastAsia"/>
        </w:rPr>
        <w:t>），正准备去处理下一个</w:t>
      </w:r>
      <w:r w:rsidRPr="008455F2">
        <w:t>&lt;</w:t>
      </w:r>
      <w:r w:rsidRPr="008455F2">
        <w:rPr>
          <w:i/>
        </w:rPr>
        <w:t>k</w:t>
      </w:r>
      <w:r w:rsidRPr="008455F2">
        <w:t xml:space="preserve">, </w:t>
      </w:r>
      <w:r w:rsidRPr="008455F2">
        <w:rPr>
          <w:i/>
        </w:rPr>
        <w:t>list</w:t>
      </w:r>
      <w:r w:rsidRPr="008455F2">
        <w:t>(</w:t>
      </w:r>
      <w:r w:rsidRPr="008455F2">
        <w:rPr>
          <w:i/>
        </w:rPr>
        <w:t>v</w:t>
      </w:r>
      <w:r w:rsidRPr="008455F2">
        <w:t>)&gt;</w:t>
      </w:r>
      <w:r w:rsidRPr="008455F2">
        <w:rPr>
          <w:rFonts w:hint="eastAsia"/>
        </w:rPr>
        <w:t xml:space="preserve"> group</w:t>
      </w:r>
      <w:r w:rsidRPr="008455F2">
        <w:rPr>
          <w:rFonts w:hint="eastAsia"/>
        </w:rPr>
        <w:t>（</w:t>
      </w:r>
      <w:r w:rsidRPr="008455F2">
        <w:t>G</w:t>
      </w:r>
      <w:r w:rsidRPr="008455F2">
        <w:rPr>
          <w:i/>
          <w:vertAlign w:val="subscript"/>
        </w:rPr>
        <w:t>i+</w:t>
      </w:r>
      <w:r w:rsidRPr="008455F2">
        <w:rPr>
          <w:vertAlign w:val="subscript"/>
        </w:rPr>
        <w:t>1</w:t>
      </w:r>
      <w:r w:rsidRPr="008455F2">
        <w:rPr>
          <w:rFonts w:hint="eastAsia"/>
        </w:rPr>
        <w:t>）。为了提升效率，我们并不是在每个</w:t>
      </w:r>
      <w:r w:rsidRPr="008455F2">
        <w:t>R</w:t>
      </w:r>
      <w:r w:rsidRPr="008455F2">
        <w:rPr>
          <w:i/>
          <w:vertAlign w:val="subscript"/>
        </w:rPr>
        <w:t>i</w:t>
      </w:r>
      <w:r w:rsidRPr="008455F2">
        <w:rPr>
          <w:rFonts w:hint="eastAsia"/>
        </w:rPr>
        <w:t>和</w:t>
      </w:r>
      <w:r w:rsidRPr="008455F2">
        <w:rPr>
          <w:rFonts w:hint="eastAsia"/>
        </w:rPr>
        <w:t>G</w:t>
      </w:r>
      <w:r w:rsidRPr="008455F2">
        <w:rPr>
          <w:i/>
          <w:vertAlign w:val="subscript"/>
        </w:rPr>
        <w:t>i</w:t>
      </w:r>
      <w:r w:rsidRPr="008455F2">
        <w:rPr>
          <w:rFonts w:hint="eastAsia"/>
        </w:rPr>
        <w:t>处都进行监控（</w:t>
      </w:r>
      <w:r w:rsidRPr="008455F2">
        <w:rPr>
          <w:rFonts w:hint="eastAsia"/>
        </w:rPr>
        <w:t>GC</w:t>
      </w:r>
      <w:r w:rsidRPr="008455F2">
        <w:rPr>
          <w:rFonts w:hint="eastAsia"/>
        </w:rPr>
        <w:t>会有微秒级的</w:t>
      </w:r>
      <w:r w:rsidRPr="008455F2">
        <w:rPr>
          <w:rFonts w:hint="eastAsia"/>
        </w:rPr>
        <w:t>overhead</w:t>
      </w:r>
      <w:r w:rsidRPr="008455F2">
        <w:rPr>
          <w:rFonts w:hint="eastAsia"/>
        </w:rPr>
        <w:t>），而是隔一些</w:t>
      </w:r>
      <w:r w:rsidRPr="008455F2">
        <w:t>R</w:t>
      </w:r>
      <w:r w:rsidRPr="008455F2">
        <w:rPr>
          <w:i/>
          <w:vertAlign w:val="subscript"/>
        </w:rPr>
        <w:t>i</w:t>
      </w:r>
      <w:r w:rsidRPr="008455F2">
        <w:rPr>
          <w:rFonts w:hint="eastAsia"/>
        </w:rPr>
        <w:t>和</w:t>
      </w:r>
      <w:r w:rsidRPr="008455F2">
        <w:rPr>
          <w:rFonts w:hint="eastAsia"/>
        </w:rPr>
        <w:t>G</w:t>
      </w:r>
      <w:r w:rsidRPr="008455F2">
        <w:rPr>
          <w:i/>
          <w:vertAlign w:val="subscript"/>
        </w:rPr>
        <w:t>i</w:t>
      </w:r>
      <w:r w:rsidRPr="008455F2">
        <w:rPr>
          <w:rFonts w:hint="eastAsia"/>
        </w:rPr>
        <w:t>进行监控（如下图中的竖线所示）。对于</w:t>
      </w:r>
      <w:r w:rsidRPr="008455F2">
        <w:t>map-level user objects</w:t>
      </w:r>
      <w:r w:rsidRPr="008455F2">
        <w:rPr>
          <w:rFonts w:hint="eastAsia"/>
        </w:rPr>
        <w:t>，我们选择每隔</w:t>
      </w:r>
      <w:r w:rsidRPr="008455F2">
        <w:rPr>
          <w:i/>
        </w:rPr>
        <w:t>n</w:t>
      </w:r>
      <w:r w:rsidRPr="008455F2">
        <w:rPr>
          <w:rFonts w:hint="eastAsia"/>
        </w:rPr>
        <w:t>个</w:t>
      </w:r>
      <w:r w:rsidRPr="008455F2">
        <w:rPr>
          <w:rFonts w:hint="eastAsia"/>
        </w:rPr>
        <w:t>records</w:t>
      </w:r>
      <w:r w:rsidRPr="008455F2">
        <w:rPr>
          <w:rFonts w:hint="eastAsia"/>
        </w:rPr>
        <w:t>进行监控（我们提供了配置参数来设置）。对于</w:t>
      </w:r>
      <w:r w:rsidRPr="008455F2">
        <w:rPr>
          <w:rFonts w:hint="eastAsia"/>
        </w:rPr>
        <w:t>reduce</w:t>
      </w:r>
      <w:r w:rsidRPr="008455F2">
        <w:t>-level</w:t>
      </w:r>
      <w:r w:rsidRPr="008455F2">
        <w:rPr>
          <w:rFonts w:hint="eastAsia"/>
        </w:rPr>
        <w:t xml:space="preserve"> user objects</w:t>
      </w:r>
      <w:r w:rsidRPr="008455F2">
        <w:rPr>
          <w:rFonts w:hint="eastAsia"/>
        </w:rPr>
        <w:t>，我们选择每隔</w:t>
      </w:r>
      <w:r w:rsidRPr="008455F2">
        <w:rPr>
          <w:rFonts w:hint="eastAsia"/>
          <w:i/>
        </w:rPr>
        <w:t>n</w:t>
      </w:r>
      <w:r w:rsidRPr="008455F2">
        <w:rPr>
          <w:rFonts w:hint="eastAsia"/>
        </w:rPr>
        <w:t>个</w:t>
      </w:r>
      <w:r w:rsidRPr="008455F2">
        <w:t>&lt;</w:t>
      </w:r>
      <w:r w:rsidRPr="008455F2">
        <w:rPr>
          <w:i/>
        </w:rPr>
        <w:t>k</w:t>
      </w:r>
      <w:r w:rsidRPr="008455F2">
        <w:t xml:space="preserve">, </w:t>
      </w:r>
      <w:r w:rsidRPr="008455F2">
        <w:rPr>
          <w:i/>
        </w:rPr>
        <w:t>list</w:t>
      </w:r>
      <w:r w:rsidRPr="008455F2">
        <w:t>(</w:t>
      </w:r>
      <w:r w:rsidRPr="008455F2">
        <w:rPr>
          <w:i/>
        </w:rPr>
        <w:t>v</w:t>
      </w:r>
      <w:r w:rsidRPr="008455F2">
        <w:t>)&gt; group</w:t>
      </w:r>
      <w:r w:rsidRPr="008455F2">
        <w:rPr>
          <w:rFonts w:hint="eastAsia"/>
        </w:rPr>
        <w:t>进行监控。对于</w:t>
      </w:r>
      <w:r w:rsidRPr="008455F2">
        <w:rPr>
          <w:rFonts w:hint="eastAsia"/>
        </w:rPr>
        <w:t>group</w:t>
      </w:r>
      <w:r w:rsidRPr="008455F2">
        <w:t>-level</w:t>
      </w:r>
      <w:r w:rsidRPr="008455F2">
        <w:rPr>
          <w:rFonts w:hint="eastAsia"/>
        </w:rPr>
        <w:t xml:space="preserve"> user</w:t>
      </w:r>
      <w:r w:rsidRPr="008455F2">
        <w:t xml:space="preserve"> objects</w:t>
      </w:r>
      <w:r w:rsidRPr="008455F2">
        <w:rPr>
          <w:rFonts w:hint="eastAsia"/>
        </w:rPr>
        <w:t>，其内存监控策略与</w:t>
      </w:r>
      <w:r w:rsidRPr="008455F2">
        <w:rPr>
          <w:rFonts w:hint="eastAsia"/>
        </w:rPr>
        <w:t>map</w:t>
      </w:r>
      <w:r w:rsidRPr="008455F2">
        <w:t>-level user objects</w:t>
      </w:r>
      <w:r w:rsidRPr="008455F2">
        <w:rPr>
          <w:rFonts w:hint="eastAsia"/>
        </w:rPr>
        <w:t>的策略是一样的（即每隔</w:t>
      </w:r>
      <w:r w:rsidRPr="008455F2">
        <w:rPr>
          <w:i/>
        </w:rPr>
        <w:t>n</w:t>
      </w:r>
      <w:r w:rsidRPr="008455F2">
        <w:rPr>
          <w:rFonts w:hint="eastAsia"/>
        </w:rPr>
        <w:t>个</w:t>
      </w:r>
      <w:r w:rsidRPr="008455F2">
        <w:rPr>
          <w:rFonts w:hint="eastAsia"/>
        </w:rPr>
        <w:t>records</w:t>
      </w:r>
      <w:r w:rsidRPr="008455F2">
        <w:rPr>
          <w:rFonts w:hint="eastAsia"/>
        </w:rPr>
        <w:t>进行监控）。唯一区别是我们不知道</w:t>
      </w:r>
      <w:r w:rsidRPr="008455F2">
        <w:t>reduce()</w:t>
      </w:r>
      <w:r w:rsidRPr="008455F2">
        <w:rPr>
          <w:rFonts w:hint="eastAsia"/>
        </w:rPr>
        <w:t>会在处理哪个</w:t>
      </w:r>
      <w:r w:rsidRPr="008455F2">
        <w:rPr>
          <w:rFonts w:hint="eastAsia"/>
        </w:rPr>
        <w:t>group</w:t>
      </w:r>
      <w:r w:rsidRPr="008455F2">
        <w:rPr>
          <w:rFonts w:hint="eastAsia"/>
        </w:rPr>
        <w:t>时产生最大的</w:t>
      </w:r>
      <w:r w:rsidRPr="008455F2">
        <w:t>group-level user objec</w:t>
      </w:r>
      <w:r w:rsidRPr="008455F2">
        <w:rPr>
          <w:rFonts w:hint="eastAsia"/>
        </w:rPr>
        <w:t>ts</w:t>
      </w:r>
      <w:r w:rsidRPr="008455F2">
        <w:rPr>
          <w:rFonts w:hint="eastAsia"/>
        </w:rPr>
        <w:t>，因此监控策略会在多个</w:t>
      </w:r>
      <w:r w:rsidRPr="008455F2">
        <w:t>grou</w:t>
      </w:r>
      <w:r w:rsidRPr="008455F2">
        <w:rPr>
          <w:rFonts w:hint="eastAsia"/>
        </w:rPr>
        <w:t>ps</w:t>
      </w:r>
      <w:r w:rsidRPr="008455F2">
        <w:rPr>
          <w:rFonts w:hint="eastAsia"/>
        </w:rPr>
        <w:t>里面监控</w:t>
      </w:r>
      <w:r w:rsidRPr="008455F2">
        <w:t>group-level user objects</w:t>
      </w:r>
      <w:r w:rsidRPr="008455F2">
        <w:rPr>
          <w:rFonts w:hint="eastAsia"/>
        </w:rPr>
        <w:t>的变化，最后取变化斜率的平均值和最大值。在得到所有监控时间点上的</w:t>
      </w:r>
      <w:r w:rsidRPr="008455F2">
        <w:rPr>
          <w:rFonts w:hint="eastAsia"/>
        </w:rPr>
        <w:t>heap usage</w:t>
      </w:r>
      <w:r w:rsidRPr="008455F2">
        <w:rPr>
          <w:rFonts w:hint="eastAsia"/>
        </w:rPr>
        <w:t>后，我们就可以作出</w:t>
      </w:r>
      <w:r w:rsidRPr="008455F2">
        <w:t>map/group/reduce-level user objects</w:t>
      </w:r>
      <w:r w:rsidRPr="008455F2">
        <w:rPr>
          <w:rFonts w:hint="eastAsia"/>
        </w:rPr>
        <w:t>的大小趋势线。</w:t>
      </w:r>
      <w:r w:rsidRPr="008455F2">
        <w:t xml:space="preserve"> </w:t>
      </w:r>
    </w:p>
    <w:p w14:paraId="04E69391" w14:textId="32C4EF3E" w:rsidR="008455F2" w:rsidRDefault="008455F2" w:rsidP="008455F2">
      <w:pPr>
        <w:pStyle w:val="a"/>
      </w:pPr>
      <w:r>
        <w:rPr>
          <w:noProof/>
          <w:color w:val="000000" w:themeColor="text1"/>
          <w:szCs w:val="24"/>
          <w:lang w:eastAsia="en-US"/>
        </w:rPr>
        <w:drawing>
          <wp:inline distT="0" distB="0" distL="0" distR="0" wp14:anchorId="481AF94F" wp14:editId="4DDB3918">
            <wp:extent cx="4558815" cy="3276237"/>
            <wp:effectExtent l="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59772" cy="3276924"/>
                    </a:xfrm>
                    <a:prstGeom prst="rect">
                      <a:avLst/>
                    </a:prstGeom>
                    <a:noFill/>
                    <a:ln>
                      <a:noFill/>
                    </a:ln>
                  </pic:spPr>
                </pic:pic>
              </a:graphicData>
            </a:graphic>
          </wp:inline>
        </w:drawing>
      </w:r>
    </w:p>
    <w:p w14:paraId="6E2A2F0C" w14:textId="114917AE" w:rsidR="008455F2" w:rsidRPr="008455F2" w:rsidRDefault="008455F2" w:rsidP="008455F2">
      <w:pPr>
        <w:pStyle w:val="Caption"/>
        <w:rPr>
          <w:rFonts w:ascii="Times New Roman" w:hAnsi="Times New Roman" w:cs="Times New Roman"/>
          <w:szCs w:val="22"/>
        </w:rPr>
      </w:pPr>
      <w:bookmarkStart w:id="187" w:name="_Toc305878474"/>
      <w:r w:rsidRPr="008455F2">
        <w:rPr>
          <w:rFonts w:ascii="Times New Roman" w:hAnsi="Times New Roman" w:cs="Times New Roman"/>
        </w:rPr>
        <w:t>图</w:t>
      </w:r>
      <w:r w:rsidRPr="008455F2">
        <w:rPr>
          <w:rFonts w:ascii="Times New Roman" w:hAnsi="Times New Roman" w:cs="Times New Roman"/>
        </w:rPr>
        <w:t xml:space="preserve"> </w:t>
      </w:r>
      <w:r w:rsidRPr="008455F2">
        <w:rPr>
          <w:rFonts w:ascii="Times New Roman" w:hAnsi="Times New Roman" w:cs="Times New Roman"/>
        </w:rPr>
        <w:fldChar w:fldCharType="begin"/>
      </w:r>
      <w:r w:rsidRPr="008455F2">
        <w:rPr>
          <w:rFonts w:ascii="Times New Roman" w:hAnsi="Times New Roman" w:cs="Times New Roman"/>
        </w:rPr>
        <w:instrText xml:space="preserve"> SEQ </w:instrText>
      </w:r>
      <w:r w:rsidRPr="008455F2">
        <w:rPr>
          <w:rFonts w:ascii="Times New Roman" w:hAnsi="Times New Roman" w:cs="Times New Roman"/>
        </w:rPr>
        <w:instrText>图</w:instrText>
      </w:r>
      <w:r w:rsidRPr="008455F2">
        <w:rPr>
          <w:rFonts w:ascii="Times New Roman" w:hAnsi="Times New Roman" w:cs="Times New Roman"/>
        </w:rPr>
        <w:instrText xml:space="preserve"> \* ARABIC </w:instrText>
      </w:r>
      <w:r w:rsidRPr="008455F2">
        <w:rPr>
          <w:rFonts w:ascii="Times New Roman" w:hAnsi="Times New Roman" w:cs="Times New Roman"/>
        </w:rPr>
        <w:fldChar w:fldCharType="separate"/>
      </w:r>
      <w:r w:rsidR="00D4565C">
        <w:rPr>
          <w:rFonts w:ascii="Times New Roman" w:hAnsi="Times New Roman" w:cs="Times New Roman"/>
          <w:noProof/>
        </w:rPr>
        <w:t>16</w:t>
      </w:r>
      <w:r w:rsidRPr="008455F2">
        <w:rPr>
          <w:rFonts w:ascii="Times New Roman" w:hAnsi="Times New Roman" w:cs="Times New Roman"/>
        </w:rPr>
        <w:fldChar w:fldCharType="end"/>
      </w:r>
      <w:r w:rsidRPr="008455F2">
        <w:rPr>
          <w:rFonts w:ascii="Times New Roman" w:hAnsi="Times New Roman" w:cs="Times New Roman"/>
        </w:rPr>
        <w:t xml:space="preserve"> </w:t>
      </w:r>
      <w:r w:rsidRPr="008455F2">
        <w:rPr>
          <w:rFonts w:ascii="Times New Roman" w:hAnsi="Times New Roman" w:cs="Times New Roman"/>
        </w:rPr>
        <w:t>生命周期敏感的用户代码内存用量监控策略</w:t>
      </w:r>
      <w:bookmarkEnd w:id="187"/>
    </w:p>
    <w:p w14:paraId="5381BB5E" w14:textId="77777777" w:rsidR="008455F2" w:rsidRDefault="008455F2" w:rsidP="009D52B5">
      <w:pPr>
        <w:pStyle w:val="a"/>
      </w:pPr>
    </w:p>
    <w:p w14:paraId="13D38BDE" w14:textId="77777777" w:rsidR="008455F2" w:rsidRPr="008455F2" w:rsidRDefault="008455F2" w:rsidP="008455F2">
      <w:pPr>
        <w:pStyle w:val="a"/>
        <w:ind w:firstLine="520"/>
        <w:rPr>
          <w:b/>
        </w:rPr>
      </w:pPr>
      <w:r w:rsidRPr="008455F2">
        <w:rPr>
          <w:rFonts w:hint="eastAsia"/>
          <w:b/>
        </w:rPr>
        <w:t>监控</w:t>
      </w:r>
      <w:r w:rsidRPr="008455F2">
        <w:rPr>
          <w:b/>
        </w:rPr>
        <w:t>record-level user objects</w:t>
      </w:r>
      <w:r w:rsidRPr="008455F2">
        <w:rPr>
          <w:rFonts w:hint="eastAsia"/>
          <w:b/>
        </w:rPr>
        <w:t>的大小</w:t>
      </w:r>
    </w:p>
    <w:p w14:paraId="35A9806B" w14:textId="77777777" w:rsidR="008455F2" w:rsidRPr="008455F2" w:rsidRDefault="008455F2" w:rsidP="008455F2">
      <w:pPr>
        <w:pStyle w:val="a"/>
      </w:pPr>
      <w:r w:rsidRPr="008455F2">
        <w:rPr>
          <w:rFonts w:hint="eastAsia"/>
        </w:rPr>
        <w:t>因为</w:t>
      </w:r>
      <w:r w:rsidRPr="008455F2">
        <w:t>record-level user objec</w:t>
      </w:r>
      <w:r w:rsidRPr="008455F2">
        <w:rPr>
          <w:rFonts w:hint="eastAsia"/>
        </w:rPr>
        <w:t>ts</w:t>
      </w:r>
      <w:r w:rsidRPr="008455F2">
        <w:rPr>
          <w:rFonts w:hint="eastAsia"/>
        </w:rPr>
        <w:t>与当前被处理的</w:t>
      </w:r>
      <w:r w:rsidRPr="008455F2">
        <w:t>record</w:t>
      </w:r>
      <w:r w:rsidRPr="008455F2">
        <w:rPr>
          <w:rFonts w:hint="eastAsia"/>
        </w:rPr>
        <w:t>有关，所以我们选择的</w:t>
      </w:r>
      <w:r w:rsidRPr="008455F2">
        <w:rPr>
          <w:rFonts w:hint="eastAsia"/>
        </w:rPr>
        <w:lastRenderedPageBreak/>
        <w:t>监控时间点是：当</w:t>
      </w:r>
      <w:r w:rsidRPr="008455F2">
        <w:rPr>
          <w:rFonts w:hint="eastAsia"/>
        </w:rPr>
        <w:t>R</w:t>
      </w:r>
      <w:r w:rsidRPr="008455F2">
        <w:rPr>
          <w:i/>
          <w:vertAlign w:val="subscript"/>
        </w:rPr>
        <w:t>i</w:t>
      </w:r>
      <w:r w:rsidRPr="008455F2">
        <w:rPr>
          <w:rFonts w:hint="eastAsia"/>
        </w:rPr>
        <w:t>要被处理，</w:t>
      </w:r>
      <w:r w:rsidRPr="008455F2">
        <w:rPr>
          <w:rFonts w:hint="eastAsia"/>
        </w:rPr>
        <w:t>R</w:t>
      </w:r>
      <w:r w:rsidRPr="008455F2">
        <w:rPr>
          <w:i/>
          <w:vertAlign w:val="subscript"/>
        </w:rPr>
        <w:t>i</w:t>
      </w:r>
      <w:r w:rsidRPr="008455F2">
        <w:rPr>
          <w:rFonts w:hint="eastAsia"/>
        </w:rPr>
        <w:t>正在被处理（即将要调用</w:t>
      </w:r>
      <w:r w:rsidRPr="008455F2">
        <w:rPr>
          <w:rFonts w:hint="eastAsia"/>
        </w:rPr>
        <w:t>emit</w:t>
      </w:r>
      <w:r w:rsidRPr="008455F2">
        <w:t>(key,value)</w:t>
      </w:r>
      <w:r w:rsidRPr="008455F2">
        <w:rPr>
          <w:rFonts w:hint="eastAsia"/>
        </w:rPr>
        <w:t>输出新的</w:t>
      </w:r>
      <w:r w:rsidRPr="008455F2">
        <w:t>&lt;</w:t>
      </w:r>
      <w:r w:rsidRPr="008455F2">
        <w:rPr>
          <w:i/>
        </w:rPr>
        <w:t>k</w:t>
      </w:r>
      <w:r w:rsidRPr="008455F2">
        <w:t xml:space="preserve">, </w:t>
      </w:r>
      <w:r w:rsidRPr="008455F2">
        <w:rPr>
          <w:i/>
        </w:rPr>
        <w:t>v</w:t>
      </w:r>
      <w:r w:rsidRPr="008455F2">
        <w:t>&gt; record</w:t>
      </w:r>
      <w:r w:rsidRPr="008455F2">
        <w:rPr>
          <w:rFonts w:hint="eastAsia"/>
        </w:rPr>
        <w:t>）。这两个时间点的</w:t>
      </w:r>
      <w:r w:rsidRPr="008455F2">
        <w:rPr>
          <w:rFonts w:hint="eastAsia"/>
        </w:rPr>
        <w:t>heap</w:t>
      </w:r>
      <w:r w:rsidRPr="008455F2">
        <w:t xml:space="preserve"> usage</w:t>
      </w:r>
      <w:r w:rsidRPr="008455F2">
        <w:rPr>
          <w:rFonts w:hint="eastAsia"/>
        </w:rPr>
        <w:t>之差（比如上图中的②）可以被当作</w:t>
      </w:r>
      <w:r w:rsidRPr="008455F2">
        <w:rPr>
          <w:rFonts w:hint="eastAsia"/>
        </w:rPr>
        <w:t>record</w:t>
      </w:r>
      <w:r w:rsidRPr="008455F2">
        <w:t>-level user objects</w:t>
      </w:r>
      <w:r w:rsidRPr="008455F2">
        <w:rPr>
          <w:rFonts w:hint="eastAsia"/>
        </w:rPr>
        <w:t>的大小。由于我们不确定用户代码会在处理哪个</w:t>
      </w:r>
      <w:r w:rsidRPr="008455F2">
        <w:rPr>
          <w:rFonts w:hint="eastAsia"/>
        </w:rPr>
        <w:t>record</w:t>
      </w:r>
      <w:r w:rsidRPr="008455F2">
        <w:rPr>
          <w:rFonts w:hint="eastAsia"/>
        </w:rPr>
        <w:t>时产生最大的</w:t>
      </w:r>
      <w:r w:rsidRPr="008455F2">
        <w:t>record-level user objects</w:t>
      </w:r>
      <w:r w:rsidRPr="008455F2">
        <w:rPr>
          <w:rFonts w:hint="eastAsia"/>
        </w:rPr>
        <w:t>，我们选择在多个</w:t>
      </w:r>
      <w:r w:rsidRPr="008455F2">
        <w:rPr>
          <w:rFonts w:hint="eastAsia"/>
        </w:rPr>
        <w:t>R</w:t>
      </w:r>
      <w:r w:rsidRPr="008455F2">
        <w:rPr>
          <w:i/>
          <w:vertAlign w:val="subscript"/>
        </w:rPr>
        <w:t>i</w:t>
      </w:r>
      <w:r w:rsidRPr="008455F2">
        <w:rPr>
          <w:rFonts w:hint="eastAsia"/>
        </w:rPr>
        <w:t>处监控</w:t>
      </w:r>
      <w:r w:rsidRPr="008455F2">
        <w:t>heap usage</w:t>
      </w:r>
      <w:r w:rsidRPr="008455F2">
        <w:rPr>
          <w:rFonts w:hint="eastAsia"/>
        </w:rPr>
        <w:t>的变化，然后计算平均值和最大值。对于</w:t>
      </w:r>
      <w:r w:rsidRPr="008455F2">
        <w:t>map()</w:t>
      </w:r>
      <w:r w:rsidRPr="008455F2">
        <w:rPr>
          <w:rFonts w:hint="eastAsia"/>
        </w:rPr>
        <w:t>，假设已选择在</w:t>
      </w:r>
      <w:r w:rsidRPr="008455F2">
        <w:rPr>
          <w:rFonts w:hint="eastAsia"/>
        </w:rPr>
        <w:t>R</w:t>
      </w:r>
      <w:r w:rsidRPr="008455F2">
        <w:rPr>
          <w:i/>
          <w:vertAlign w:val="subscript"/>
        </w:rPr>
        <w:t>i</w:t>
      </w:r>
      <w:r w:rsidRPr="008455F2">
        <w:rPr>
          <w:rFonts w:hint="eastAsia"/>
        </w:rPr>
        <w:t>处监控</w:t>
      </w:r>
      <w:r w:rsidRPr="008455F2">
        <w:t>map-level user objects</w:t>
      </w:r>
      <w:r w:rsidRPr="008455F2">
        <w:rPr>
          <w:rFonts w:hint="eastAsia"/>
        </w:rPr>
        <w:t>，那么同时也会选择在</w:t>
      </w:r>
      <w:r w:rsidRPr="008455F2">
        <w:rPr>
          <w:rFonts w:hint="eastAsia"/>
        </w:rPr>
        <w:t>R</w:t>
      </w:r>
      <w:r w:rsidRPr="008455F2">
        <w:rPr>
          <w:i/>
          <w:vertAlign w:val="subscript"/>
        </w:rPr>
        <w:t>i</w:t>
      </w:r>
      <w:r w:rsidRPr="008455F2">
        <w:rPr>
          <w:rFonts w:hint="eastAsia"/>
        </w:rPr>
        <w:t>被处理时监控</w:t>
      </w:r>
      <w:r w:rsidRPr="008455F2">
        <w:t>record-level user objects</w:t>
      </w:r>
      <w:r w:rsidRPr="008455F2">
        <w:rPr>
          <w:rFonts w:hint="eastAsia"/>
        </w:rPr>
        <w:t>。如上图，在</w:t>
      </w:r>
      <w:r w:rsidRPr="008455F2">
        <w:rPr>
          <w:i/>
        </w:rPr>
        <w:t>K</w:t>
      </w:r>
      <w:r w:rsidRPr="008455F2">
        <w:rPr>
          <w:vertAlign w:val="subscript"/>
        </w:rPr>
        <w:t>16</w:t>
      </w:r>
      <w:r w:rsidRPr="008455F2">
        <w:rPr>
          <w:rFonts w:hint="eastAsia"/>
        </w:rPr>
        <w:t>要被处理时监控</w:t>
      </w:r>
      <w:r w:rsidRPr="008455F2">
        <w:t>map-level user object</w:t>
      </w:r>
      <w:r w:rsidRPr="008455F2">
        <w:rPr>
          <w:rFonts w:hint="eastAsia"/>
        </w:rPr>
        <w:t>大小，同时也会在</w:t>
      </w:r>
      <w:r w:rsidRPr="008455F2">
        <w:rPr>
          <w:i/>
        </w:rPr>
        <w:t>K</w:t>
      </w:r>
      <w:r w:rsidRPr="008455F2">
        <w:rPr>
          <w:vertAlign w:val="subscript"/>
        </w:rPr>
        <w:t>16</w:t>
      </w:r>
      <w:r w:rsidRPr="008455F2">
        <w:rPr>
          <w:rFonts w:hint="eastAsia"/>
        </w:rPr>
        <w:t>被处理时监控</w:t>
      </w:r>
      <w:r w:rsidRPr="008455F2">
        <w:t>record-level user objec</w:t>
      </w:r>
      <w:r w:rsidRPr="008455F2">
        <w:rPr>
          <w:rFonts w:hint="eastAsia"/>
        </w:rPr>
        <w:t>ts</w:t>
      </w:r>
      <w:r w:rsidRPr="008455F2">
        <w:rPr>
          <w:rFonts w:hint="eastAsia"/>
        </w:rPr>
        <w:t>大小。对于</w:t>
      </w:r>
      <w:r w:rsidRPr="008455F2">
        <w:rPr>
          <w:rFonts w:hint="eastAsia"/>
        </w:rPr>
        <w:t>reduce</w:t>
      </w:r>
      <w:r w:rsidRPr="008455F2">
        <w:t>()</w:t>
      </w:r>
      <w:r w:rsidRPr="008455F2">
        <w:rPr>
          <w:rFonts w:hint="eastAsia"/>
        </w:rPr>
        <w:t>，假设已选择在</w:t>
      </w:r>
      <w:r w:rsidRPr="008455F2">
        <w:rPr>
          <w:rFonts w:hint="eastAsia"/>
        </w:rPr>
        <w:t>G</w:t>
      </w:r>
      <w:r w:rsidRPr="008455F2">
        <w:rPr>
          <w:i/>
          <w:vertAlign w:val="subscript"/>
        </w:rPr>
        <w:t>i</w:t>
      </w:r>
      <w:r w:rsidRPr="008455F2">
        <w:rPr>
          <w:rFonts w:hint="eastAsia"/>
        </w:rPr>
        <w:t>中的</w:t>
      </w:r>
      <w:r w:rsidRPr="008455F2">
        <w:rPr>
          <w:rFonts w:hint="eastAsia"/>
        </w:rPr>
        <w:t>R</w:t>
      </w:r>
      <w:r w:rsidRPr="008455F2">
        <w:rPr>
          <w:rFonts w:hint="eastAsia"/>
          <w:i/>
          <w:vertAlign w:val="subscript"/>
        </w:rPr>
        <w:t>j</w:t>
      </w:r>
      <w:r w:rsidRPr="008455F2">
        <w:rPr>
          <w:rFonts w:hint="eastAsia"/>
        </w:rPr>
        <w:t>处监控</w:t>
      </w:r>
      <w:r w:rsidRPr="008455F2">
        <w:rPr>
          <w:rFonts w:hint="eastAsia"/>
        </w:rPr>
        <w:t>group</w:t>
      </w:r>
      <w:r w:rsidRPr="008455F2">
        <w:t>-level user objects</w:t>
      </w:r>
      <w:r w:rsidRPr="008455F2">
        <w:rPr>
          <w:rFonts w:hint="eastAsia"/>
        </w:rPr>
        <w:t>的大小，那么同时也会在</w:t>
      </w:r>
      <w:r w:rsidRPr="008455F2">
        <w:rPr>
          <w:rFonts w:hint="eastAsia"/>
        </w:rPr>
        <w:t>R</w:t>
      </w:r>
      <w:r w:rsidRPr="008455F2">
        <w:rPr>
          <w:rFonts w:hint="eastAsia"/>
          <w:i/>
          <w:vertAlign w:val="subscript"/>
        </w:rPr>
        <w:t>j</w:t>
      </w:r>
      <w:r w:rsidRPr="008455F2">
        <w:rPr>
          <w:rFonts w:hint="eastAsia"/>
        </w:rPr>
        <w:t>被处理时监控</w:t>
      </w:r>
      <w:r w:rsidRPr="008455F2">
        <w:t>record-level user objects</w:t>
      </w:r>
      <w:r w:rsidRPr="008455F2">
        <w:rPr>
          <w:rFonts w:hint="eastAsia"/>
        </w:rPr>
        <w:t>的大小，最后对多点监控得到的</w:t>
      </w:r>
      <w:r w:rsidRPr="008455F2">
        <w:rPr>
          <w:rFonts w:hint="eastAsia"/>
        </w:rPr>
        <w:t>heap usage</w:t>
      </w:r>
      <w:r w:rsidRPr="008455F2">
        <w:rPr>
          <w:rFonts w:hint="eastAsia"/>
        </w:rPr>
        <w:t>差变化取平均值和最大值。</w:t>
      </w:r>
    </w:p>
    <w:p w14:paraId="42B04843" w14:textId="77777777" w:rsidR="008455F2" w:rsidRPr="008455F2" w:rsidRDefault="008455F2" w:rsidP="008455F2">
      <w:pPr>
        <w:pStyle w:val="a"/>
        <w:ind w:firstLine="520"/>
        <w:rPr>
          <w:b/>
        </w:rPr>
      </w:pPr>
    </w:p>
    <w:p w14:paraId="7FD0FF70" w14:textId="77777777" w:rsidR="008455F2" w:rsidRPr="008455F2" w:rsidRDefault="008455F2" w:rsidP="008455F2">
      <w:pPr>
        <w:pStyle w:val="a"/>
        <w:rPr>
          <w:b/>
        </w:rPr>
      </w:pPr>
      <w:r w:rsidRPr="008455F2">
        <w:rPr>
          <w:rFonts w:hint="eastAsia"/>
        </w:rPr>
        <w:t>D</w:t>
      </w:r>
      <w:r w:rsidRPr="008455F2">
        <w:rPr>
          <w:b/>
        </w:rPr>
        <w:t xml:space="preserve">. </w:t>
      </w:r>
      <w:r w:rsidRPr="008455F2">
        <w:rPr>
          <w:rFonts w:hint="eastAsia"/>
          <w:b/>
        </w:rPr>
        <w:t>参数估计</w:t>
      </w:r>
    </w:p>
    <w:p w14:paraId="0FE4685F" w14:textId="77777777" w:rsidR="008455F2" w:rsidRDefault="008455F2" w:rsidP="008455F2">
      <w:pPr>
        <w:pStyle w:val="a"/>
      </w:pPr>
      <w:r w:rsidRPr="008455F2">
        <w:rPr>
          <w:rFonts w:hint="eastAsia"/>
        </w:rPr>
        <w:t>我们对监控得到的趋势使用线性</w:t>
      </w:r>
      <w:r w:rsidRPr="008455F2">
        <w:t>/</w:t>
      </w:r>
      <w:r w:rsidRPr="008455F2">
        <w:rPr>
          <w:rFonts w:hint="eastAsia"/>
        </w:rPr>
        <w:t>非线性回归来得到用户对象与输入数据的具体的函数关系</w:t>
      </w:r>
      <w:r w:rsidRPr="008455F2">
        <w:rPr>
          <w:i/>
        </w:rPr>
        <w:t>f</w:t>
      </w:r>
      <w:r w:rsidRPr="008455F2">
        <w:rPr>
          <w:rFonts w:hint="eastAsia"/>
        </w:rPr>
        <w:t xml:space="preserve"> </w:t>
      </w:r>
      <w:r w:rsidRPr="008455F2">
        <w:rPr>
          <w:rFonts w:hint="eastAsia"/>
        </w:rPr>
        <w:t>。比如，如果</w:t>
      </w:r>
      <w:r w:rsidRPr="008455F2">
        <w:t>map-level user objects</w:t>
      </w:r>
      <w:r w:rsidRPr="008455F2">
        <w:rPr>
          <w:rFonts w:hint="eastAsia"/>
        </w:rPr>
        <w:t>的内存使用曲线是线性的，</w:t>
      </w:r>
      <w:r w:rsidRPr="008455F2">
        <w:rPr>
          <w:rFonts w:hint="eastAsia"/>
        </w:rPr>
        <w:t xml:space="preserve"> </w:t>
      </w:r>
      <w:r w:rsidRPr="008455F2">
        <w:rPr>
          <w:rFonts w:hint="eastAsia"/>
        </w:rPr>
        <w:t>我们可以用线性回归来计算出具体的函数关系</w:t>
      </w:r>
      <w:r w:rsidRPr="008455F2">
        <w:rPr>
          <w:rFonts w:hint="eastAsia"/>
          <w:i/>
        </w:rPr>
        <w:t>f</w:t>
      </w:r>
      <w:r w:rsidRPr="008455F2">
        <w:rPr>
          <w:rFonts w:hint="eastAsia"/>
        </w:rPr>
        <w:t>，而且可以推断出</w:t>
      </w:r>
      <w:r w:rsidRPr="008455F2">
        <w:t xml:space="preserve"> map()</w:t>
      </w:r>
      <w:r w:rsidRPr="008455F2">
        <w:rPr>
          <w:rFonts w:hint="eastAsia"/>
        </w:rPr>
        <w:t>的空间复杂度是</w:t>
      </w:r>
      <w:r w:rsidRPr="008455F2">
        <w:t>O(</w:t>
      </w:r>
      <w:r w:rsidRPr="008455F2">
        <w:rPr>
          <w:i/>
        </w:rPr>
        <w:t>n</w:t>
      </w:r>
      <w:r w:rsidRPr="008455F2">
        <w:t>)</w:t>
      </w:r>
      <w:r w:rsidRPr="008455F2">
        <w:rPr>
          <w:rFonts w:hint="eastAsia"/>
        </w:rPr>
        <w:t>。如果</w:t>
      </w:r>
      <w:r w:rsidRPr="008455F2">
        <w:rPr>
          <w:rFonts w:hint="eastAsia"/>
        </w:rPr>
        <w:t>m</w:t>
      </w:r>
      <w:r w:rsidRPr="008455F2">
        <w:t>ap()</w:t>
      </w:r>
      <w:r w:rsidRPr="008455F2">
        <w:rPr>
          <w:rFonts w:hint="eastAsia"/>
        </w:rPr>
        <w:t>的内存使用曲线是二次的，那么我们可以使用多项式回归去计算出二次函数关系</w:t>
      </w:r>
      <w:r w:rsidRPr="008455F2">
        <w:rPr>
          <w:i/>
        </w:rPr>
        <w:t>f</w:t>
      </w:r>
      <w:r w:rsidRPr="008455F2">
        <w:rPr>
          <w:rFonts w:hint="eastAsia"/>
        </w:rPr>
        <w:t>，并推断出</w:t>
      </w:r>
      <w:r w:rsidRPr="008455F2">
        <w:rPr>
          <w:rFonts w:hint="eastAsia"/>
        </w:rPr>
        <w:t>map</w:t>
      </w:r>
      <w:r w:rsidRPr="008455F2">
        <w:t>()</w:t>
      </w:r>
      <w:r w:rsidRPr="008455F2">
        <w:rPr>
          <w:rFonts w:hint="eastAsia"/>
        </w:rPr>
        <w:t>的空间复杂度是</w:t>
      </w:r>
      <w:r w:rsidRPr="008455F2">
        <w:t>O(</w:t>
      </w:r>
      <w:r w:rsidRPr="008455F2">
        <w:rPr>
          <w:i/>
        </w:rPr>
        <w:t>n</w:t>
      </w:r>
      <w:r w:rsidRPr="008455F2">
        <w:rPr>
          <w:vertAlign w:val="superscript"/>
        </w:rPr>
        <w:t>2</w:t>
      </w:r>
      <w:r w:rsidRPr="008455F2">
        <w:t>)</w:t>
      </w:r>
      <w:r w:rsidRPr="008455F2">
        <w:rPr>
          <w:rFonts w:hint="eastAsia"/>
        </w:rPr>
        <w:t>。由于我们事先不知道趋势线是线性还是非线性的，我们只能尝试各种回归函数，然后选取最佳的回归函数（</w:t>
      </w:r>
      <w:r w:rsidRPr="008455F2">
        <w:rPr>
          <w:rFonts w:ascii="Cambria Math" w:hAnsi="Cambria Math" w:cs="Cambria Math"/>
          <w:i/>
        </w:rPr>
        <w:t>𝜀</w:t>
      </w:r>
      <w:r w:rsidRPr="008455F2">
        <w:rPr>
          <w:rFonts w:hint="eastAsia"/>
        </w:rPr>
        <w:t>最小），下表显示了常用的回归函数与对应的空间复杂度</w:t>
      </w:r>
      <w:r w:rsidRPr="008455F2">
        <w:t>O(log</w:t>
      </w:r>
      <w:r w:rsidRPr="008455F2">
        <w:rPr>
          <w:i/>
        </w:rPr>
        <w:t>n</w:t>
      </w:r>
      <w:r w:rsidRPr="008455F2">
        <w:t>), O(</w:t>
      </w:r>
      <w:r w:rsidRPr="008455F2">
        <w:rPr>
          <w:i/>
        </w:rPr>
        <w:t>n</w:t>
      </w:r>
      <w:r w:rsidRPr="008455F2">
        <w:t>), O(</w:t>
      </w:r>
      <w:r w:rsidRPr="008455F2">
        <w:rPr>
          <w:i/>
        </w:rPr>
        <w:t>n</w:t>
      </w:r>
      <w:r w:rsidRPr="008455F2">
        <w:t>log</w:t>
      </w:r>
      <w:r w:rsidRPr="008455F2">
        <w:rPr>
          <w:i/>
        </w:rPr>
        <w:t>n</w:t>
      </w:r>
      <w:r w:rsidRPr="008455F2">
        <w:t>), O(</w:t>
      </w:r>
      <w:r w:rsidRPr="008455F2">
        <w:rPr>
          <w:i/>
        </w:rPr>
        <w:t>n</w:t>
      </w:r>
      <w:r w:rsidRPr="008455F2">
        <w:rPr>
          <w:vertAlign w:val="superscript"/>
        </w:rPr>
        <w:t>2</w:t>
      </w:r>
      <w:r w:rsidRPr="008455F2">
        <w:t>), O(</w:t>
      </w:r>
      <w:r w:rsidRPr="008455F2">
        <w:rPr>
          <w:i/>
        </w:rPr>
        <w:t>n</w:t>
      </w:r>
      <w:r w:rsidRPr="008455F2">
        <w:rPr>
          <w:vertAlign w:val="superscript"/>
        </w:rPr>
        <w:t>3</w:t>
      </w:r>
      <w:r w:rsidRPr="008455F2">
        <w:t>)</w:t>
      </w:r>
      <w:r w:rsidRPr="008455F2">
        <w:rPr>
          <w:rFonts w:hint="eastAsia"/>
        </w:rPr>
        <w:t>。</w:t>
      </w:r>
    </w:p>
    <w:p w14:paraId="50C76B61" w14:textId="77777777" w:rsidR="008455F2" w:rsidRDefault="008455F2" w:rsidP="008455F2">
      <w:pPr>
        <w:pStyle w:val="a"/>
      </w:pPr>
    </w:p>
    <w:tbl>
      <w:tblPr>
        <w:tblStyle w:val="TableGrid"/>
        <w:tblW w:w="0" w:type="auto"/>
        <w:jc w:val="center"/>
        <w:tblLook w:val="04A0" w:firstRow="1" w:lastRow="0" w:firstColumn="1" w:lastColumn="0" w:noHBand="0" w:noVBand="1"/>
      </w:tblPr>
      <w:tblGrid>
        <w:gridCol w:w="3328"/>
        <w:gridCol w:w="1408"/>
      </w:tblGrid>
      <w:tr w:rsidR="008455F2" w:rsidRPr="0017130E" w14:paraId="245552C7" w14:textId="77777777" w:rsidTr="008455F2">
        <w:trPr>
          <w:jc w:val="center"/>
        </w:trPr>
        <w:tc>
          <w:tcPr>
            <w:tcW w:w="0" w:type="auto"/>
            <w:vAlign w:val="center"/>
          </w:tcPr>
          <w:p w14:paraId="180C6D40" w14:textId="77777777" w:rsidR="008455F2" w:rsidRPr="0017130E" w:rsidRDefault="008455F2" w:rsidP="00DC660A">
            <w:pPr>
              <w:jc w:val="left"/>
              <w:rPr>
                <w:b/>
                <w:sz w:val="22"/>
                <w:szCs w:val="22"/>
              </w:rPr>
            </w:pPr>
            <w:r>
              <w:rPr>
                <w:rFonts w:hint="eastAsia"/>
                <w:b/>
                <w:sz w:val="22"/>
                <w:szCs w:val="22"/>
              </w:rPr>
              <w:t>回归函数</w:t>
            </w:r>
            <w:r w:rsidRPr="00687122">
              <w:rPr>
                <w:b/>
                <w:i/>
                <w:sz w:val="22"/>
                <w:szCs w:val="22"/>
              </w:rPr>
              <w:t>f</w:t>
            </w:r>
          </w:p>
        </w:tc>
        <w:tc>
          <w:tcPr>
            <w:tcW w:w="0" w:type="auto"/>
            <w:vAlign w:val="center"/>
          </w:tcPr>
          <w:p w14:paraId="2FC7F02A" w14:textId="77777777" w:rsidR="008455F2" w:rsidRPr="00687122" w:rsidRDefault="008455F2" w:rsidP="00DC660A">
            <w:pPr>
              <w:jc w:val="left"/>
              <w:rPr>
                <w:b/>
                <w:sz w:val="22"/>
                <w:szCs w:val="22"/>
              </w:rPr>
            </w:pPr>
            <w:r w:rsidRPr="00687122">
              <w:rPr>
                <w:rFonts w:hint="eastAsia"/>
                <w:b/>
                <w:sz w:val="22"/>
                <w:szCs w:val="22"/>
              </w:rPr>
              <w:t>空间复杂度</w:t>
            </w:r>
          </w:p>
        </w:tc>
      </w:tr>
      <w:tr w:rsidR="008455F2" w:rsidRPr="0017130E" w14:paraId="1FB0B6F4" w14:textId="77777777" w:rsidTr="008455F2">
        <w:trPr>
          <w:jc w:val="center"/>
        </w:trPr>
        <w:tc>
          <w:tcPr>
            <w:tcW w:w="0" w:type="auto"/>
            <w:vAlign w:val="center"/>
          </w:tcPr>
          <w:p w14:paraId="785555C3" w14:textId="77777777" w:rsidR="008455F2" w:rsidRPr="00EF5A1D" w:rsidRDefault="008455F2" w:rsidP="00DC660A">
            <w:pPr>
              <w:jc w:val="left"/>
              <w:rPr>
                <w:sz w:val="22"/>
                <w:szCs w:val="22"/>
              </w:rPr>
            </w:pPr>
            <m:oMathPara>
              <m:oMathParaPr>
                <m:jc m:val="left"/>
              </m:oMathParaPr>
              <m:oMath>
                <m:r>
                  <w:rPr>
                    <w:rFonts w:ascii="Cambria Math" w:hAnsi="Cambria Math"/>
                    <w:sz w:val="22"/>
                    <w:szCs w:val="22"/>
                  </w:rPr>
                  <m:t>U=</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r>
                  <m:rPr>
                    <m:sty m:val="p"/>
                  </m:rPr>
                  <w:rPr>
                    <w:rFonts w:ascii="Cambria Math" w:hAnsi="Cambria Math"/>
                    <w:sz w:val="22"/>
                    <w:szCs w:val="22"/>
                  </w:rPr>
                  <m:t>log⁡</m:t>
                </m:r>
                <m:r>
                  <w:rPr>
                    <w:rFonts w:ascii="Cambria Math" w:hAnsi="Cambria Math"/>
                    <w:sz w:val="22"/>
                    <w:szCs w:val="22"/>
                  </w:rPr>
                  <m:t>(x)+ ε</m:t>
                </m:r>
              </m:oMath>
            </m:oMathPara>
          </w:p>
        </w:tc>
        <w:tc>
          <w:tcPr>
            <w:tcW w:w="0" w:type="auto"/>
            <w:vAlign w:val="center"/>
          </w:tcPr>
          <w:p w14:paraId="7CC7FFE4" w14:textId="77777777" w:rsidR="008455F2" w:rsidRPr="0017130E" w:rsidRDefault="008455F2" w:rsidP="00DC660A">
            <w:pPr>
              <w:widowControl/>
              <w:jc w:val="left"/>
              <w:rPr>
                <w:sz w:val="22"/>
                <w:szCs w:val="22"/>
              </w:rPr>
            </w:pPr>
            <w:r>
              <w:t>O(</w:t>
            </w:r>
            <w:r w:rsidRPr="009D1B4A">
              <w:t>log</w:t>
            </w:r>
            <w:r w:rsidRPr="009D1B4A">
              <w:rPr>
                <w:i/>
              </w:rPr>
              <w:t>n</w:t>
            </w:r>
            <w:r>
              <w:t>)</w:t>
            </w:r>
          </w:p>
        </w:tc>
      </w:tr>
      <w:tr w:rsidR="008455F2" w:rsidRPr="0017130E" w14:paraId="3CA56D32" w14:textId="77777777" w:rsidTr="008455F2">
        <w:trPr>
          <w:jc w:val="center"/>
        </w:trPr>
        <w:tc>
          <w:tcPr>
            <w:tcW w:w="0" w:type="auto"/>
            <w:vAlign w:val="center"/>
          </w:tcPr>
          <w:p w14:paraId="5967827C" w14:textId="77777777" w:rsidR="008455F2" w:rsidRPr="00EF5A1D" w:rsidRDefault="008455F2" w:rsidP="00DC660A">
            <w:pPr>
              <w:jc w:val="left"/>
              <w:rPr>
                <w:sz w:val="22"/>
                <w:szCs w:val="22"/>
              </w:rPr>
            </w:pPr>
            <m:oMathPara>
              <m:oMathParaPr>
                <m:jc m:val="left"/>
              </m:oMathParaPr>
              <m:oMath>
                <m:r>
                  <w:rPr>
                    <w:rFonts w:ascii="Cambria Math" w:hAnsi="Cambria Math"/>
                    <w:sz w:val="22"/>
                    <w:szCs w:val="22"/>
                  </w:rPr>
                  <m:t>U=</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r>
                  <w:rPr>
                    <w:rFonts w:ascii="Cambria Math" w:hAnsi="Cambria Math"/>
                    <w:sz w:val="22"/>
                    <w:szCs w:val="22"/>
                  </w:rPr>
                  <m:t>x+ ε</m:t>
                </m:r>
              </m:oMath>
            </m:oMathPara>
          </w:p>
        </w:tc>
        <w:tc>
          <w:tcPr>
            <w:tcW w:w="0" w:type="auto"/>
            <w:vAlign w:val="center"/>
          </w:tcPr>
          <w:p w14:paraId="7305B2B3" w14:textId="77777777" w:rsidR="008455F2" w:rsidRDefault="008455F2" w:rsidP="00DC660A">
            <w:pPr>
              <w:widowControl/>
              <w:jc w:val="left"/>
              <w:rPr>
                <w:sz w:val="22"/>
                <w:szCs w:val="22"/>
              </w:rPr>
            </w:pPr>
            <w:r>
              <w:t>O(</w:t>
            </w:r>
            <w:r w:rsidRPr="009D1B4A">
              <w:rPr>
                <w:i/>
              </w:rPr>
              <w:t>n</w:t>
            </w:r>
            <w:r>
              <w:t>)</w:t>
            </w:r>
          </w:p>
        </w:tc>
      </w:tr>
      <w:tr w:rsidR="008455F2" w:rsidRPr="0017130E" w14:paraId="775B2440" w14:textId="77777777" w:rsidTr="008455F2">
        <w:trPr>
          <w:jc w:val="center"/>
        </w:trPr>
        <w:tc>
          <w:tcPr>
            <w:tcW w:w="0" w:type="auto"/>
            <w:vAlign w:val="center"/>
          </w:tcPr>
          <w:p w14:paraId="315AEDDB" w14:textId="77777777" w:rsidR="008455F2" w:rsidRPr="00EF5A1D" w:rsidRDefault="008455F2" w:rsidP="00DC660A">
            <w:pPr>
              <w:jc w:val="left"/>
              <w:rPr>
                <w:sz w:val="22"/>
                <w:szCs w:val="22"/>
              </w:rPr>
            </w:pPr>
            <m:oMathPara>
              <m:oMathParaPr>
                <m:jc m:val="left"/>
              </m:oMathParaPr>
              <m:oMath>
                <m:r>
                  <w:rPr>
                    <w:rFonts w:ascii="Cambria Math" w:hAnsi="Cambria Math"/>
                    <w:sz w:val="22"/>
                    <w:szCs w:val="22"/>
                  </w:rPr>
                  <m:t>U=</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r>
                  <w:rPr>
                    <w:rFonts w:ascii="Cambria Math" w:hAnsi="Cambria Math"/>
                    <w:sz w:val="22"/>
                    <w:szCs w:val="22"/>
                  </w:rPr>
                  <m:t>xlog(x)+ ε</m:t>
                </m:r>
              </m:oMath>
            </m:oMathPara>
          </w:p>
        </w:tc>
        <w:tc>
          <w:tcPr>
            <w:tcW w:w="0" w:type="auto"/>
            <w:vAlign w:val="center"/>
          </w:tcPr>
          <w:p w14:paraId="0863CA78" w14:textId="77777777" w:rsidR="008455F2" w:rsidRPr="0017130E" w:rsidRDefault="008455F2" w:rsidP="00DC660A">
            <w:pPr>
              <w:jc w:val="left"/>
              <w:rPr>
                <w:sz w:val="22"/>
                <w:szCs w:val="22"/>
              </w:rPr>
            </w:pPr>
            <w:r>
              <w:t>O(</w:t>
            </w:r>
            <w:r w:rsidRPr="009D1B4A">
              <w:rPr>
                <w:i/>
              </w:rPr>
              <w:t>n</w:t>
            </w:r>
            <w:r>
              <w:t>log</w:t>
            </w:r>
            <w:r w:rsidRPr="009D1B4A">
              <w:rPr>
                <w:i/>
              </w:rPr>
              <w:t>n</w:t>
            </w:r>
            <w:r>
              <w:t>)</w:t>
            </w:r>
          </w:p>
        </w:tc>
      </w:tr>
      <w:tr w:rsidR="008455F2" w:rsidRPr="0017130E" w14:paraId="067694AE" w14:textId="77777777" w:rsidTr="008455F2">
        <w:trPr>
          <w:jc w:val="center"/>
        </w:trPr>
        <w:tc>
          <w:tcPr>
            <w:tcW w:w="0" w:type="auto"/>
            <w:vAlign w:val="center"/>
          </w:tcPr>
          <w:p w14:paraId="7E8A901A" w14:textId="77777777" w:rsidR="008455F2" w:rsidRPr="00EF5A1D" w:rsidRDefault="008455F2" w:rsidP="00DC660A">
            <w:pPr>
              <w:jc w:val="left"/>
              <w:rPr>
                <w:sz w:val="22"/>
                <w:szCs w:val="22"/>
              </w:rPr>
            </w:pPr>
            <m:oMathPara>
              <m:oMathParaPr>
                <m:jc m:val="left"/>
              </m:oMathParaPr>
              <m:oMath>
                <m:r>
                  <w:rPr>
                    <w:rFonts w:ascii="Cambria Math" w:hAnsi="Cambria Math"/>
                    <w:sz w:val="22"/>
                    <w:szCs w:val="22"/>
                  </w:rPr>
                  <m:t>U=</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2</m:t>
                    </m:r>
                  </m:sup>
                </m:sSup>
                <m:r>
                  <w:rPr>
                    <w:rFonts w:ascii="Cambria Math" w:hAnsi="Cambria Math"/>
                    <w:sz w:val="22"/>
                    <w:szCs w:val="22"/>
                  </w:rPr>
                  <m:t>+ ε</m:t>
                </m:r>
              </m:oMath>
            </m:oMathPara>
          </w:p>
        </w:tc>
        <w:tc>
          <w:tcPr>
            <w:tcW w:w="0" w:type="auto"/>
            <w:vAlign w:val="center"/>
          </w:tcPr>
          <w:p w14:paraId="24C7222B" w14:textId="77777777" w:rsidR="008455F2" w:rsidRDefault="008455F2" w:rsidP="00DC660A">
            <w:pPr>
              <w:jc w:val="left"/>
              <w:rPr>
                <w:sz w:val="22"/>
                <w:szCs w:val="22"/>
              </w:rPr>
            </w:pPr>
            <w:r>
              <w:t>O(</w:t>
            </w:r>
            <w:r w:rsidRPr="009D1B4A">
              <w:rPr>
                <w:i/>
              </w:rPr>
              <w:t>n</w:t>
            </w:r>
            <w:r w:rsidRPr="009D1B4A">
              <w:rPr>
                <w:vertAlign w:val="superscript"/>
              </w:rPr>
              <w:t>2</w:t>
            </w:r>
            <w:r>
              <w:t>)</w:t>
            </w:r>
          </w:p>
        </w:tc>
      </w:tr>
      <w:tr w:rsidR="008455F2" w:rsidRPr="0017130E" w14:paraId="2D3E797D" w14:textId="77777777" w:rsidTr="008455F2">
        <w:trPr>
          <w:jc w:val="center"/>
        </w:trPr>
        <w:tc>
          <w:tcPr>
            <w:tcW w:w="0" w:type="auto"/>
            <w:vAlign w:val="center"/>
          </w:tcPr>
          <w:p w14:paraId="0E328E83" w14:textId="77777777" w:rsidR="008455F2" w:rsidRPr="00EF5A1D" w:rsidRDefault="008455F2" w:rsidP="00DC660A">
            <w:pPr>
              <w:jc w:val="left"/>
              <w:rPr>
                <w:sz w:val="22"/>
                <w:szCs w:val="22"/>
              </w:rPr>
            </w:pPr>
            <m:oMathPara>
              <m:oMathParaPr>
                <m:jc m:val="left"/>
              </m:oMathParaPr>
              <m:oMath>
                <m:r>
                  <w:rPr>
                    <w:rFonts w:ascii="Cambria Math" w:hAnsi="Cambria Math"/>
                    <w:sz w:val="22"/>
                    <w:szCs w:val="22"/>
                  </w:rPr>
                  <m:t>U=</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3</m:t>
                    </m:r>
                  </m:sup>
                </m:sSup>
                <m:r>
                  <w:rPr>
                    <w:rFonts w:ascii="Cambria Math" w:hAnsi="Cambria Math"/>
                    <w:sz w:val="22"/>
                    <w:szCs w:val="22"/>
                  </w:rPr>
                  <m:t>+ ε</m:t>
                </m:r>
              </m:oMath>
            </m:oMathPara>
          </w:p>
        </w:tc>
        <w:tc>
          <w:tcPr>
            <w:tcW w:w="0" w:type="auto"/>
            <w:vAlign w:val="center"/>
          </w:tcPr>
          <w:p w14:paraId="4491ED04" w14:textId="77777777" w:rsidR="008455F2" w:rsidRDefault="008455F2" w:rsidP="00DC660A">
            <w:pPr>
              <w:jc w:val="left"/>
              <w:rPr>
                <w:sz w:val="22"/>
                <w:szCs w:val="22"/>
              </w:rPr>
            </w:pPr>
            <w:r>
              <w:t>O(</w:t>
            </w:r>
            <w:r w:rsidRPr="009D1B4A">
              <w:rPr>
                <w:i/>
              </w:rPr>
              <w:t>n</w:t>
            </w:r>
            <w:r w:rsidRPr="009D1B4A">
              <w:rPr>
                <w:vertAlign w:val="superscript"/>
              </w:rPr>
              <w:t>3</w:t>
            </w:r>
            <w:r>
              <w:t>)</w:t>
            </w:r>
          </w:p>
        </w:tc>
      </w:tr>
    </w:tbl>
    <w:p w14:paraId="756F8A40" w14:textId="77777777" w:rsidR="008455F2" w:rsidRPr="008455F2" w:rsidRDefault="008455F2" w:rsidP="008455F2">
      <w:pPr>
        <w:pStyle w:val="a"/>
      </w:pPr>
    </w:p>
    <w:bookmarkEnd w:id="184"/>
    <w:bookmarkEnd w:id="185"/>
    <w:p w14:paraId="2B1ABA0C" w14:textId="77777777" w:rsidR="008455F2" w:rsidRPr="008455F2" w:rsidRDefault="008455F2" w:rsidP="008455F2">
      <w:pPr>
        <w:pStyle w:val="a"/>
      </w:pPr>
      <w:r w:rsidRPr="008455F2">
        <w:rPr>
          <w:rFonts w:hint="eastAsia"/>
        </w:rPr>
        <w:t>其中，</w:t>
      </w:r>
      <w:r w:rsidRPr="008455F2">
        <w:rPr>
          <w:i/>
        </w:rPr>
        <w:t>U</w:t>
      </w:r>
      <w:r w:rsidRPr="008455F2">
        <w:rPr>
          <w:rFonts w:hint="eastAsia"/>
        </w:rPr>
        <w:t>是用户对象大小，</w:t>
      </w:r>
      <w:r w:rsidRPr="008455F2">
        <w:rPr>
          <w:i/>
        </w:rPr>
        <w:t>x</w:t>
      </w:r>
      <w:r w:rsidRPr="008455F2">
        <w:rPr>
          <w:rFonts w:hint="eastAsia"/>
        </w:rPr>
        <w:t>是被处理的</w:t>
      </w:r>
      <w:r w:rsidRPr="008455F2">
        <w:rPr>
          <w:rFonts w:hint="eastAsia"/>
        </w:rPr>
        <w:t>records</w:t>
      </w:r>
      <w:r w:rsidRPr="008455F2">
        <w:rPr>
          <w:rFonts w:hint="eastAsia"/>
        </w:rPr>
        <w:t>或</w:t>
      </w:r>
      <w:r w:rsidRPr="008455F2">
        <w:rPr>
          <w:rFonts w:hint="eastAsia"/>
        </w:rPr>
        <w:t>groups</w:t>
      </w:r>
      <w:r w:rsidRPr="008455F2">
        <w:rPr>
          <w:rFonts w:hint="eastAsia"/>
        </w:rPr>
        <w:t>数目（取决于用户对象是</w:t>
      </w:r>
      <w:r w:rsidRPr="008455F2">
        <w:t>map/group-level</w:t>
      </w:r>
      <w:r w:rsidRPr="008455F2">
        <w:rPr>
          <w:rFonts w:hint="eastAsia"/>
        </w:rPr>
        <w:t>还是</w:t>
      </w:r>
      <w:r w:rsidRPr="008455F2">
        <w:t>reduce-level</w:t>
      </w:r>
      <w:r w:rsidRPr="008455F2">
        <w:rPr>
          <w:rFonts w:hint="eastAsia"/>
        </w:rPr>
        <w:t>），</w:t>
      </w:r>
      <w:r w:rsidRPr="008455F2">
        <w:rPr>
          <w:rFonts w:ascii="Cambria Math" w:hAnsi="Cambria Math" w:cs="Cambria Math"/>
          <w:i/>
        </w:rPr>
        <w:t>𝛽</w:t>
      </w:r>
      <w:r w:rsidRPr="008455F2">
        <w:rPr>
          <w:rFonts w:hint="eastAsia"/>
        </w:rPr>
        <w:t>是回归参数，</w:t>
      </w:r>
      <w:r w:rsidRPr="008455F2">
        <w:rPr>
          <w:rFonts w:ascii="Cambria Math" w:hAnsi="Cambria Math" w:cs="Cambria Math"/>
          <w:i/>
        </w:rPr>
        <w:t>𝜀</w:t>
      </w:r>
      <w:r w:rsidRPr="008455F2">
        <w:rPr>
          <w:rFonts w:hint="eastAsia"/>
        </w:rPr>
        <w:t>是回归误差。由于我们会对多个</w:t>
      </w:r>
      <w:r w:rsidRPr="008455F2">
        <w:rPr>
          <w:rFonts w:hint="eastAsia"/>
        </w:rPr>
        <w:t>mapper</w:t>
      </w:r>
      <w:r w:rsidRPr="008455F2">
        <w:rPr>
          <w:rFonts w:hint="eastAsia"/>
        </w:rPr>
        <w:t>的</w:t>
      </w:r>
      <w:r w:rsidRPr="008455F2">
        <w:t>map()</w:t>
      </w:r>
      <w:r w:rsidRPr="008455F2">
        <w:rPr>
          <w:rFonts w:hint="eastAsia"/>
        </w:rPr>
        <w:t>和</w:t>
      </w:r>
      <w:r w:rsidRPr="008455F2">
        <w:rPr>
          <w:rFonts w:hint="eastAsia"/>
        </w:rPr>
        <w:t>reducer</w:t>
      </w:r>
      <w:r w:rsidRPr="008455F2">
        <w:rPr>
          <w:rFonts w:hint="eastAsia"/>
        </w:rPr>
        <w:t>的</w:t>
      </w:r>
      <w:r w:rsidRPr="008455F2">
        <w:rPr>
          <w:rFonts w:hint="eastAsia"/>
        </w:rPr>
        <w:t>reduce</w:t>
      </w:r>
      <w:r w:rsidRPr="008455F2">
        <w:t>()</w:t>
      </w:r>
      <w:r w:rsidRPr="008455F2">
        <w:rPr>
          <w:rFonts w:hint="eastAsia"/>
        </w:rPr>
        <w:t>进行监控，因此可以获取多组</w:t>
      </w:r>
      <w:r w:rsidRPr="008455F2">
        <w:t>map/group/reduce-leve</w:t>
      </w:r>
      <w:r w:rsidRPr="008455F2">
        <w:rPr>
          <w:rFonts w:hint="eastAsia"/>
        </w:rPr>
        <w:t xml:space="preserve">l </w:t>
      </w:r>
      <w:r w:rsidRPr="008455F2">
        <w:t>user objects</w:t>
      </w:r>
      <w:r w:rsidRPr="008455F2">
        <w:rPr>
          <w:rFonts w:hint="eastAsia"/>
        </w:rPr>
        <w:t>的监控结果（散列点），也可以获得多个</w:t>
      </w:r>
      <w:r w:rsidRPr="008455F2">
        <w:t>record-level user objects</w:t>
      </w:r>
      <w:r w:rsidRPr="008455F2">
        <w:rPr>
          <w:rFonts w:hint="eastAsia"/>
        </w:rPr>
        <w:t>的大小。对于前者，我们将同类型的用户对象的监控结果（散列点）放在一起进行回归，最终计算得到</w:t>
      </w:r>
      <w:r w:rsidRPr="008455F2">
        <w:rPr>
          <w:i/>
        </w:rPr>
        <w:t>f</w:t>
      </w:r>
      <w:r w:rsidRPr="008455F2">
        <w:rPr>
          <w:rFonts w:hint="eastAsia"/>
        </w:rPr>
        <w:t>和</w:t>
      </w:r>
      <w:r w:rsidRPr="008455F2">
        <w:rPr>
          <w:i/>
        </w:rPr>
        <w:t>g</w:t>
      </w:r>
      <w:r w:rsidRPr="008455F2">
        <w:rPr>
          <w:rFonts w:hint="eastAsia"/>
        </w:rPr>
        <w:t>。对于后者，我们取</w:t>
      </w:r>
      <w:r w:rsidRPr="008455F2">
        <w:t>record-level user objects</w:t>
      </w:r>
      <w:r w:rsidRPr="008455F2">
        <w:rPr>
          <w:rFonts w:hint="eastAsia"/>
        </w:rPr>
        <w:t>大小的中位数为其大小。</w:t>
      </w:r>
    </w:p>
    <w:p w14:paraId="3B601AD4" w14:textId="77777777" w:rsidR="008455F2" w:rsidRPr="008455F2" w:rsidRDefault="008455F2" w:rsidP="008455F2">
      <w:pPr>
        <w:pStyle w:val="a"/>
      </w:pPr>
    </w:p>
    <w:p w14:paraId="70F200E4" w14:textId="77777777" w:rsidR="008455F2" w:rsidRPr="008455F2" w:rsidRDefault="008455F2" w:rsidP="008455F2">
      <w:pPr>
        <w:pStyle w:val="a"/>
      </w:pPr>
      <w:r w:rsidRPr="008455F2">
        <w:rPr>
          <w:rFonts w:hint="eastAsia"/>
        </w:rPr>
        <w:t>最后，根据估计应用再大数据上运行时的用户代码对象大小，如下，</w:t>
      </w:r>
    </w:p>
    <w:p w14:paraId="0271B7E8" w14:textId="77777777" w:rsidR="008455F2" w:rsidRPr="008455F2" w:rsidRDefault="00DC660A" w:rsidP="008455F2">
      <w:pPr>
        <w:pStyle w:val="BodyText"/>
        <w:ind w:firstLine="480"/>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m</m:t>
              </m:r>
            </m:sub>
          </m:sSub>
          <m:r>
            <w:rPr>
              <w:rFonts w:ascii="Cambria Math" w:hAnsi="Cambria Math"/>
              <w:sz w:val="24"/>
              <w:szCs w:val="24"/>
            </w:rPr>
            <m:t xml:space="preserve"> = </m:t>
          </m:r>
          <m:r>
            <w:rPr>
              <w:rFonts w:ascii="Cambria Math" w:hAnsi="Cambria Math"/>
              <w:kern w:val="0"/>
              <w:sz w:val="24"/>
              <w:szCs w:val="24"/>
            </w:rPr>
            <m:t>U</m:t>
          </m:r>
          <m:d>
            <m:dPr>
              <m:ctrlPr>
                <w:rPr>
                  <w:rFonts w:ascii="Cambria Math" w:hAnsi="Cambria Math"/>
                  <w:i/>
                  <w:kern w:val="0"/>
                  <w:sz w:val="24"/>
                  <w:szCs w:val="24"/>
                </w:rPr>
              </m:ctrlPr>
            </m:dPr>
            <m:e>
              <m:r>
                <m:rPr>
                  <m:nor/>
                </m:rPr>
                <w:rPr>
                  <w:rFonts w:ascii="Cambria Math" w:hAnsi="Cambria Math"/>
                  <w:kern w:val="0"/>
                  <w:sz w:val="24"/>
                  <w:szCs w:val="24"/>
                </w:rPr>
                <m:t>map</m:t>
              </m:r>
              <m:r>
                <m:rPr>
                  <m:nor/>
                </m:rPr>
                <w:rPr>
                  <w:rFonts w:ascii="Cambria Math" w:hAnsi="Cambria Math"/>
                  <w:kern w:val="0"/>
                  <w:sz w:val="24"/>
                  <w:szCs w:val="24"/>
                </w:rPr>
                <w:softHyphen/>
                <m:t>-level objects</m:t>
              </m:r>
            </m:e>
          </m:d>
          <m:r>
            <w:rPr>
              <w:rFonts w:ascii="Cambria Math" w:hAnsi="Cambria Math"/>
              <w:kern w:val="0"/>
              <w:sz w:val="24"/>
              <w:szCs w:val="24"/>
            </w:rPr>
            <m:t>+ U</m:t>
          </m:r>
          <m:d>
            <m:dPr>
              <m:ctrlPr>
                <w:rPr>
                  <w:rFonts w:ascii="Cambria Math" w:hAnsi="Cambria Math"/>
                  <w:i/>
                  <w:kern w:val="0"/>
                  <w:sz w:val="24"/>
                  <w:szCs w:val="24"/>
                </w:rPr>
              </m:ctrlPr>
            </m:dPr>
            <m:e>
              <m:r>
                <m:rPr>
                  <m:nor/>
                </m:rPr>
                <w:rPr>
                  <w:rFonts w:ascii="Cambria Math" w:hAnsi="Cambria Math"/>
                  <w:kern w:val="0"/>
                  <w:sz w:val="24"/>
                  <w:szCs w:val="24"/>
                </w:rPr>
                <m:t>record-level objects</m:t>
              </m:r>
            </m:e>
          </m:d>
        </m:oMath>
      </m:oMathPara>
    </w:p>
    <w:p w14:paraId="5FA8DE60" w14:textId="77777777" w:rsidR="008455F2" w:rsidRPr="008455F2" w:rsidRDefault="008455F2" w:rsidP="008455F2">
      <w:pPr>
        <w:pStyle w:val="BodyText"/>
        <w:ind w:firstLine="480"/>
        <w:jc w:val="left"/>
        <w:rPr>
          <w:sz w:val="24"/>
          <w:szCs w:val="24"/>
        </w:rPr>
      </w:pPr>
      <w:r w:rsidRPr="008455F2">
        <w:rPr>
          <w:sz w:val="24"/>
          <w:szCs w:val="24"/>
        </w:rPr>
        <w:t xml:space="preserve"> </w:t>
      </w:r>
      <m:oMath>
        <m:r>
          <w:rPr>
            <w:rFonts w:ascii="Cambria Math" w:hAnsi="Cambria Math"/>
            <w:sz w:val="24"/>
            <w:szCs w:val="24"/>
          </w:rPr>
          <m:t>= f(avg(NewInputSpli</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k, v</m:t>
            </m:r>
          </m:e>
        </m:d>
        <m:r>
          <w:rPr>
            <w:rFonts w:ascii="Cambria Math" w:hAnsi="Cambria Math"/>
            <w:sz w:val="24"/>
            <w:szCs w:val="24"/>
          </w:rPr>
          <m:t>)</m:t>
        </m:r>
        <m:r>
          <w:rPr>
            <w:rFonts w:ascii="Cambria Math" w:hAnsi="Cambria Math" w:hint="eastAsia"/>
            <w:sz w:val="24"/>
            <w:szCs w:val="24"/>
          </w:rPr>
          <m:t xml:space="preserve"> </m:t>
        </m:r>
        <m:r>
          <w:rPr>
            <w:rFonts w:ascii="Cambria Math" w:hAnsi="Cambria Math"/>
            <w:sz w:val="24"/>
            <w:szCs w:val="24"/>
          </w:rPr>
          <m:t>+ avg(</m:t>
        </m:r>
        <m:r>
          <m:rPr>
            <m:nor/>
          </m:rPr>
          <w:rPr>
            <w:rFonts w:ascii="Cambria Math" w:hAnsi="Cambria Math"/>
            <w:sz w:val="24"/>
            <w:szCs w:val="24"/>
          </w:rPr>
          <m:t>record-level objects</m:t>
        </m:r>
        <m:r>
          <w:rPr>
            <w:rFonts w:ascii="Cambria Math" w:hAnsi="Cambria Math"/>
            <w:sz w:val="24"/>
            <w:szCs w:val="24"/>
          </w:rPr>
          <m:t>)</m:t>
        </m:r>
      </m:oMath>
    </w:p>
    <w:p w14:paraId="6C67F153" w14:textId="77777777" w:rsidR="008455F2" w:rsidRPr="008455F2" w:rsidRDefault="008455F2" w:rsidP="008455F2">
      <w:pPr>
        <w:pStyle w:val="BodyText"/>
        <w:ind w:firstLine="480"/>
        <w:rPr>
          <w:sz w:val="24"/>
          <w:szCs w:val="24"/>
        </w:rPr>
      </w:pPr>
    </w:p>
    <w:p w14:paraId="6AA1F5EF" w14:textId="77777777" w:rsidR="008455F2" w:rsidRPr="008455F2" w:rsidRDefault="00DC660A" w:rsidP="008455F2">
      <w:pPr>
        <w:pStyle w:val="BodyText"/>
        <w:ind w:firstLine="480"/>
        <w:rPr>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vertAlign w:val="subscript"/>
                </w:rPr>
                <m:t>r</m:t>
              </m:r>
            </m:sub>
          </m:sSub>
          <m:r>
            <w:rPr>
              <w:rFonts w:ascii="Cambria Math" w:hAnsi="Cambria Math"/>
              <w:sz w:val="24"/>
              <w:szCs w:val="24"/>
            </w:rPr>
            <m:t xml:space="preserve"> = </m:t>
          </m:r>
          <m:r>
            <w:rPr>
              <w:rFonts w:ascii="Cambria Math" w:hAnsi="Cambria Math"/>
              <w:kern w:val="0"/>
              <w:sz w:val="24"/>
              <w:szCs w:val="24"/>
            </w:rPr>
            <m:t>U</m:t>
          </m:r>
          <m:d>
            <m:dPr>
              <m:ctrlPr>
                <w:rPr>
                  <w:rFonts w:ascii="Cambria Math" w:hAnsi="Cambria Math"/>
                  <w:i/>
                  <w:kern w:val="0"/>
                  <w:sz w:val="24"/>
                  <w:szCs w:val="24"/>
                </w:rPr>
              </m:ctrlPr>
            </m:dPr>
            <m:e>
              <m:r>
                <m:rPr>
                  <m:nor/>
                </m:rPr>
                <w:rPr>
                  <w:rFonts w:ascii="Cambria Math" w:hAnsi="Cambria Math"/>
                  <w:kern w:val="0"/>
                  <w:sz w:val="24"/>
                  <w:szCs w:val="24"/>
                </w:rPr>
                <m:t>reduce-level objects</m:t>
              </m:r>
            </m:e>
          </m:d>
          <m:r>
            <w:rPr>
              <w:rFonts w:ascii="Cambria Math" w:hAnsi="Cambria Math"/>
              <w:kern w:val="0"/>
              <w:sz w:val="24"/>
              <w:szCs w:val="24"/>
            </w:rPr>
            <m:t>+ U</m:t>
          </m:r>
          <m:d>
            <m:dPr>
              <m:ctrlPr>
                <w:rPr>
                  <w:rFonts w:ascii="Cambria Math" w:hAnsi="Cambria Math"/>
                  <w:i/>
                  <w:kern w:val="0"/>
                  <w:sz w:val="24"/>
                  <w:szCs w:val="24"/>
                </w:rPr>
              </m:ctrlPr>
            </m:dPr>
            <m:e>
              <m:r>
                <m:rPr>
                  <m:nor/>
                </m:rPr>
                <w:rPr>
                  <w:rFonts w:ascii="Cambria Math" w:hAnsi="Cambria Math"/>
                  <w:kern w:val="0"/>
                  <w:sz w:val="24"/>
                  <w:szCs w:val="24"/>
                </w:rPr>
                <m:t>group-level objects</m:t>
              </m:r>
            </m:e>
          </m:d>
          <m:r>
            <w:rPr>
              <w:rFonts w:ascii="Cambria Math" w:hAnsi="Cambria Math"/>
              <w:kern w:val="0"/>
              <w:sz w:val="24"/>
              <w:szCs w:val="24"/>
            </w:rPr>
            <m:t>+ U</m:t>
          </m:r>
          <m:d>
            <m:dPr>
              <m:ctrlPr>
                <w:rPr>
                  <w:rFonts w:ascii="Cambria Math" w:hAnsi="Cambria Math"/>
                  <w:i/>
                  <w:kern w:val="0"/>
                  <w:sz w:val="24"/>
                  <w:szCs w:val="24"/>
                </w:rPr>
              </m:ctrlPr>
            </m:dPr>
            <m:e>
              <m:r>
                <m:rPr>
                  <m:nor/>
                </m:rPr>
                <w:rPr>
                  <w:rFonts w:ascii="Cambria Math" w:hAnsi="Cambria Math"/>
                  <w:kern w:val="0"/>
                  <w:sz w:val="24"/>
                  <w:szCs w:val="24"/>
                </w:rPr>
                <m:t>record-level objects</m:t>
              </m:r>
            </m:e>
          </m:d>
        </m:oMath>
      </m:oMathPara>
    </w:p>
    <w:p w14:paraId="6264CA88" w14:textId="77777777" w:rsidR="008455F2" w:rsidRPr="008455F2" w:rsidRDefault="008455F2" w:rsidP="008455F2">
      <w:pPr>
        <w:pStyle w:val="BodyText"/>
        <w:ind w:firstLine="480"/>
        <w:jc w:val="left"/>
        <w:rPr>
          <w:sz w:val="24"/>
          <w:szCs w:val="24"/>
        </w:rPr>
      </w:pP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avg</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g=1</m:t>
                    </m:r>
                  </m:sub>
                  <m:sup>
                    <m:sSub>
                      <m:sSubPr>
                        <m:ctrlPr>
                          <w:rPr>
                            <w:rFonts w:ascii="Cambria Math" w:hAnsi="Cambria Math"/>
                            <w:i/>
                            <w:sz w:val="24"/>
                            <w:szCs w:val="24"/>
                          </w:rPr>
                        </m:ctrlPr>
                      </m:sSubPr>
                      <m:e>
                        <m:r>
                          <w:rPr>
                            <w:rFonts w:ascii="Cambria Math" w:hAnsi="Cambria Math"/>
                            <w:sz w:val="24"/>
                            <w:szCs w:val="24"/>
                          </w:rPr>
                          <m:t>newN</m:t>
                        </m:r>
                      </m:e>
                      <m:sub>
                        <m:r>
                          <w:rPr>
                            <w:rFonts w:ascii="Cambria Math" w:hAnsi="Cambria Math"/>
                            <w:sz w:val="24"/>
                            <w:szCs w:val="24"/>
                          </w:rPr>
                          <m:t>k</m:t>
                        </m:r>
                      </m:sub>
                    </m:sSub>
                  </m:sup>
                  <m:e>
                    <m:r>
                      <w:rPr>
                        <w:rFonts w:ascii="Cambria Math" w:hAnsi="Cambria Math"/>
                        <w:sz w:val="24"/>
                        <w:szCs w:val="24"/>
                      </w:rPr>
                      <m:t>New</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g</m:t>
                        </m:r>
                      </m:sub>
                    </m:sSub>
                    <m:d>
                      <m:dPr>
                        <m:ctrlPr>
                          <w:rPr>
                            <w:rFonts w:ascii="Cambria Math" w:hAnsi="Cambria Math"/>
                            <w:i/>
                            <w:sz w:val="24"/>
                            <w:szCs w:val="24"/>
                          </w:rPr>
                        </m:ctrlPr>
                      </m:dPr>
                      <m:e>
                        <m:r>
                          <w:rPr>
                            <w:rFonts w:ascii="Cambria Math" w:hAnsi="Cambria Math"/>
                            <w:sz w:val="24"/>
                            <w:szCs w:val="24"/>
                          </w:rPr>
                          <m:t>k,list</m:t>
                        </m:r>
                        <m:d>
                          <m:dPr>
                            <m:ctrlPr>
                              <w:rPr>
                                <w:rFonts w:ascii="Cambria Math" w:hAnsi="Cambria Math"/>
                                <w:i/>
                                <w:sz w:val="24"/>
                                <w:szCs w:val="24"/>
                              </w:rPr>
                            </m:ctrlPr>
                          </m:dPr>
                          <m:e>
                            <m:r>
                              <w:rPr>
                                <w:rFonts w:ascii="Cambria Math" w:hAnsi="Cambria Math"/>
                                <w:sz w:val="24"/>
                                <w:szCs w:val="24"/>
                              </w:rPr>
                              <m:t>v</m:t>
                            </m:r>
                          </m:e>
                        </m:d>
                      </m:e>
                    </m:d>
                  </m:e>
                </m:nary>
              </m:e>
            </m:d>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avg</m:t>
            </m:r>
            <m:d>
              <m:dPr>
                <m:ctrlPr>
                  <w:rPr>
                    <w:rFonts w:ascii="Cambria Math" w:hAnsi="Cambria Math"/>
                    <w:i/>
                    <w:sz w:val="24"/>
                    <w:szCs w:val="24"/>
                  </w:rPr>
                </m:ctrlPr>
              </m:dPr>
              <m:e>
                <m:r>
                  <w:rPr>
                    <w:rFonts w:ascii="Cambria Math" w:hAnsi="Cambria Math"/>
                    <w:sz w:val="24"/>
                    <w:szCs w:val="24"/>
                  </w:rPr>
                  <m:t>New</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g</m:t>
                    </m:r>
                  </m:sub>
                </m:sSub>
                <m:r>
                  <w:rPr>
                    <w:rFonts w:ascii="Cambria Math" w:hAnsi="Cambria Math"/>
                    <w:sz w:val="24"/>
                    <w:szCs w:val="24"/>
                  </w:rPr>
                  <m:t>(k,list(v)</m:t>
                </m:r>
              </m:e>
            </m:d>
          </m:e>
        </m:d>
      </m:oMath>
      <w:r w:rsidRPr="008455F2">
        <w:rPr>
          <w:sz w:val="24"/>
          <w:szCs w:val="24"/>
        </w:rPr>
        <w:t xml:space="preserve"> </w:t>
      </w:r>
    </w:p>
    <w:p w14:paraId="4FBAB526" w14:textId="77777777" w:rsidR="008455F2" w:rsidRPr="008455F2" w:rsidRDefault="008455F2" w:rsidP="008455F2">
      <w:pPr>
        <w:pStyle w:val="BodyText"/>
        <w:ind w:firstLine="480"/>
        <w:jc w:val="left"/>
        <w:rPr>
          <w:sz w:val="24"/>
          <w:szCs w:val="24"/>
        </w:rPr>
      </w:pPr>
      <m:oMath>
        <m:r>
          <w:rPr>
            <w:rFonts w:ascii="Cambria Math" w:hAnsi="Cambria Math"/>
            <w:sz w:val="24"/>
            <w:szCs w:val="24"/>
          </w:rPr>
          <m:t>+ avg(</m:t>
        </m:r>
        <m:r>
          <m:rPr>
            <m:nor/>
          </m:rPr>
          <w:rPr>
            <w:rFonts w:ascii="Cambria Math" w:hAnsi="Cambria Math"/>
            <w:sz w:val="24"/>
            <w:szCs w:val="24"/>
          </w:rPr>
          <m:t>record-level objects</m:t>
        </m:r>
        <m:r>
          <w:rPr>
            <w:rFonts w:ascii="Cambria Math" w:hAnsi="Cambria Math"/>
            <w:sz w:val="24"/>
            <w:szCs w:val="24"/>
          </w:rPr>
          <m:t>)</m:t>
        </m:r>
      </m:oMath>
      <w:r w:rsidRPr="008455F2">
        <w:rPr>
          <w:sz w:val="24"/>
          <w:szCs w:val="24"/>
        </w:rPr>
        <w:t xml:space="preserve"> </w:t>
      </w:r>
    </w:p>
    <w:p w14:paraId="48C4424E" w14:textId="6D7E4665" w:rsidR="008455F2" w:rsidRDefault="008455F2" w:rsidP="008455F2">
      <w:pPr>
        <w:pStyle w:val="Heading3"/>
      </w:pPr>
      <w:bookmarkStart w:id="188" w:name="_Toc305878430"/>
      <w:r w:rsidRPr="008455F2">
        <w:rPr>
          <w:rFonts w:hint="eastAsia"/>
        </w:rPr>
        <w:t>模型总结</w:t>
      </w:r>
      <w:bookmarkEnd w:id="188"/>
    </w:p>
    <w:p w14:paraId="31486AA7" w14:textId="77777777" w:rsidR="008455F2" w:rsidRPr="008455F2" w:rsidRDefault="008455F2" w:rsidP="008455F2">
      <w:pPr>
        <w:pStyle w:val="a"/>
      </w:pPr>
      <w:r w:rsidRPr="008455F2">
        <w:rPr>
          <w:rFonts w:hint="eastAsia"/>
        </w:rPr>
        <w:t>根据以上几节的描述，整个应用内存用量模型可以简单表示如下：</w:t>
      </w:r>
    </w:p>
    <w:p w14:paraId="5542081F" w14:textId="77777777" w:rsidR="008455F2" w:rsidRPr="008455F2" w:rsidRDefault="008455F2" w:rsidP="008455F2">
      <w:pPr>
        <w:pStyle w:val="a"/>
      </w:pPr>
    </w:p>
    <w:tbl>
      <w:tblPr>
        <w:tblStyle w:val="TableGrid"/>
        <w:tblW w:w="5000" w:type="pct"/>
        <w:tblLook w:val="04A0" w:firstRow="1" w:lastRow="0" w:firstColumn="1" w:lastColumn="0" w:noHBand="0" w:noVBand="1"/>
      </w:tblPr>
      <w:tblGrid>
        <w:gridCol w:w="876"/>
        <w:gridCol w:w="4336"/>
        <w:gridCol w:w="3316"/>
      </w:tblGrid>
      <w:tr w:rsidR="008455F2" w:rsidRPr="00320C09" w14:paraId="49736E5A" w14:textId="77777777" w:rsidTr="008455F2">
        <w:tc>
          <w:tcPr>
            <w:tcW w:w="514" w:type="pct"/>
            <w:vAlign w:val="center"/>
          </w:tcPr>
          <w:p w14:paraId="02E9B6EA" w14:textId="77777777" w:rsidR="008455F2" w:rsidRPr="00320C09" w:rsidRDefault="008455F2" w:rsidP="00DC660A">
            <w:pPr>
              <w:jc w:val="left"/>
              <w:rPr>
                <w:b/>
                <w:sz w:val="22"/>
                <w:szCs w:val="22"/>
              </w:rPr>
            </w:pPr>
            <w:r w:rsidRPr="00320C09">
              <w:rPr>
                <w:b/>
                <w:sz w:val="22"/>
                <w:szCs w:val="22"/>
              </w:rPr>
              <w:t>阶段</w:t>
            </w:r>
          </w:p>
        </w:tc>
        <w:tc>
          <w:tcPr>
            <w:tcW w:w="2542" w:type="pct"/>
            <w:vAlign w:val="center"/>
          </w:tcPr>
          <w:p w14:paraId="5B1ACFE6" w14:textId="77777777" w:rsidR="008455F2" w:rsidRPr="00320C09" w:rsidRDefault="008455F2" w:rsidP="00DC660A">
            <w:pPr>
              <w:jc w:val="left"/>
              <w:rPr>
                <w:b/>
                <w:sz w:val="22"/>
                <w:szCs w:val="22"/>
              </w:rPr>
            </w:pPr>
            <w:r w:rsidRPr="00320C09">
              <w:rPr>
                <w:rFonts w:hint="eastAsia"/>
                <w:b/>
                <w:sz w:val="22"/>
                <w:szCs w:val="22"/>
              </w:rPr>
              <w:t>框架对象</w:t>
            </w:r>
          </w:p>
        </w:tc>
        <w:tc>
          <w:tcPr>
            <w:tcW w:w="1945" w:type="pct"/>
            <w:vAlign w:val="center"/>
          </w:tcPr>
          <w:p w14:paraId="2EA6A0CC" w14:textId="77777777" w:rsidR="008455F2" w:rsidRPr="00320C09" w:rsidRDefault="008455F2" w:rsidP="00DC660A">
            <w:pPr>
              <w:jc w:val="left"/>
              <w:rPr>
                <w:b/>
                <w:sz w:val="22"/>
                <w:szCs w:val="22"/>
              </w:rPr>
            </w:pPr>
            <w:r w:rsidRPr="00320C09">
              <w:rPr>
                <w:rFonts w:hint="eastAsia"/>
                <w:b/>
                <w:sz w:val="22"/>
                <w:szCs w:val="22"/>
              </w:rPr>
              <w:t>用户对象</w:t>
            </w:r>
          </w:p>
        </w:tc>
      </w:tr>
      <w:tr w:rsidR="008455F2" w:rsidRPr="00320C09" w14:paraId="1AB1C613" w14:textId="77777777" w:rsidTr="008455F2">
        <w:tc>
          <w:tcPr>
            <w:tcW w:w="514" w:type="pct"/>
            <w:vAlign w:val="center"/>
          </w:tcPr>
          <w:p w14:paraId="6C5D4E08" w14:textId="77777777" w:rsidR="008455F2" w:rsidRPr="00320C09" w:rsidRDefault="008455F2" w:rsidP="00DC660A">
            <w:pPr>
              <w:jc w:val="left"/>
              <w:rPr>
                <w:sz w:val="22"/>
                <w:szCs w:val="22"/>
              </w:rPr>
            </w:pPr>
            <w:r w:rsidRPr="00320C09">
              <w:rPr>
                <w:sz w:val="22"/>
                <w:szCs w:val="22"/>
              </w:rPr>
              <w:t>Map</w:t>
            </w:r>
          </w:p>
        </w:tc>
        <w:tc>
          <w:tcPr>
            <w:tcW w:w="2542" w:type="pct"/>
            <w:vAlign w:val="center"/>
          </w:tcPr>
          <w:p w14:paraId="528772DB" w14:textId="77777777" w:rsidR="008455F2" w:rsidRPr="00320C09" w:rsidRDefault="008455F2" w:rsidP="00DC660A">
            <w:pPr>
              <w:jc w:val="left"/>
              <w:rPr>
                <w:sz w:val="22"/>
                <w:szCs w:val="22"/>
              </w:rPr>
            </w:pPr>
            <w:r w:rsidRPr="00320C09">
              <w:rPr>
                <w:i/>
                <w:sz w:val="22"/>
                <w:szCs w:val="22"/>
              </w:rPr>
              <w:t>map buffer</w:t>
            </w:r>
            <w:r w:rsidRPr="00320C09">
              <w:rPr>
                <w:sz w:val="22"/>
                <w:szCs w:val="22"/>
              </w:rPr>
              <w:t xml:space="preserve"> = </w:t>
            </w:r>
            <w:r w:rsidRPr="00320C09">
              <w:rPr>
                <w:i/>
                <w:sz w:val="22"/>
                <w:szCs w:val="22"/>
              </w:rPr>
              <w:t>f</w:t>
            </w:r>
            <w:r w:rsidRPr="00320C09">
              <w:rPr>
                <w:sz w:val="22"/>
                <w:szCs w:val="22"/>
              </w:rPr>
              <w:t xml:space="preserve"> (</w:t>
            </w:r>
            <w:r w:rsidRPr="00320C09">
              <w:rPr>
                <w:i/>
                <w:sz w:val="22"/>
                <w:szCs w:val="22"/>
              </w:rPr>
              <w:t>confs</w:t>
            </w:r>
            <w:r w:rsidRPr="00320C09">
              <w:rPr>
                <w:sz w:val="22"/>
                <w:szCs w:val="22"/>
              </w:rPr>
              <w:t>)</w:t>
            </w:r>
          </w:p>
        </w:tc>
        <w:tc>
          <w:tcPr>
            <w:tcW w:w="1945" w:type="pct"/>
            <w:vAlign w:val="center"/>
          </w:tcPr>
          <w:p w14:paraId="314E0F68" w14:textId="77777777" w:rsidR="008455F2" w:rsidRPr="00B70E86" w:rsidRDefault="008455F2" w:rsidP="00DC660A">
            <w:pPr>
              <w:pStyle w:val="BodyText"/>
              <w:jc w:val="left"/>
              <w:rPr>
                <w:sz w:val="22"/>
                <w:szCs w:val="22"/>
              </w:rPr>
            </w:pPr>
            <w:r w:rsidRPr="00320C09">
              <w:rPr>
                <w:i/>
                <w:sz w:val="22"/>
                <w:szCs w:val="22"/>
              </w:rPr>
              <w:t>U</w:t>
            </w:r>
            <w:r w:rsidRPr="00320C09">
              <w:rPr>
                <w:i/>
                <w:sz w:val="22"/>
                <w:szCs w:val="22"/>
                <w:vertAlign w:val="subscript"/>
              </w:rPr>
              <w:t>map</w:t>
            </w:r>
            <w:r w:rsidRPr="00320C09">
              <w:rPr>
                <w:sz w:val="22"/>
                <w:szCs w:val="22"/>
              </w:rPr>
              <w:t xml:space="preserve"> = </w:t>
            </w:r>
            <w:r w:rsidRPr="00320C09">
              <w:rPr>
                <w:i/>
                <w:sz w:val="22"/>
                <w:szCs w:val="22"/>
              </w:rPr>
              <w:t>U</w:t>
            </w:r>
            <w:r w:rsidRPr="00320C09">
              <w:rPr>
                <w:sz w:val="22"/>
                <w:szCs w:val="22"/>
              </w:rPr>
              <w:t xml:space="preserve">(map-level objects) + </w:t>
            </w:r>
            <w:r w:rsidRPr="00320C09">
              <w:rPr>
                <w:i/>
                <w:sz w:val="22"/>
                <w:szCs w:val="22"/>
              </w:rPr>
              <w:t>U</w:t>
            </w:r>
            <w:r w:rsidRPr="00320C09">
              <w:rPr>
                <w:sz w:val="22"/>
                <w:szCs w:val="22"/>
              </w:rPr>
              <w:t>(record-level objects)</w:t>
            </w:r>
          </w:p>
        </w:tc>
      </w:tr>
      <w:tr w:rsidR="008455F2" w:rsidRPr="00320C09" w14:paraId="2BBBC3EC" w14:textId="77777777" w:rsidTr="008455F2">
        <w:tc>
          <w:tcPr>
            <w:tcW w:w="514" w:type="pct"/>
            <w:vAlign w:val="center"/>
          </w:tcPr>
          <w:p w14:paraId="310890B5" w14:textId="77777777" w:rsidR="008455F2" w:rsidRPr="00320C09" w:rsidRDefault="008455F2" w:rsidP="00DC660A">
            <w:pPr>
              <w:jc w:val="left"/>
              <w:rPr>
                <w:sz w:val="22"/>
                <w:szCs w:val="22"/>
              </w:rPr>
            </w:pPr>
            <w:r w:rsidRPr="00320C09">
              <w:rPr>
                <w:sz w:val="22"/>
                <w:szCs w:val="22"/>
              </w:rPr>
              <w:t>Shuffle</w:t>
            </w:r>
          </w:p>
        </w:tc>
        <w:tc>
          <w:tcPr>
            <w:tcW w:w="2542" w:type="pct"/>
            <w:vAlign w:val="center"/>
          </w:tcPr>
          <w:p w14:paraId="30A4465F" w14:textId="77777777" w:rsidR="008455F2" w:rsidRPr="00320C09" w:rsidRDefault="008455F2" w:rsidP="00DC660A">
            <w:pPr>
              <w:jc w:val="left"/>
              <w:rPr>
                <w:sz w:val="22"/>
                <w:szCs w:val="22"/>
              </w:rPr>
            </w:pPr>
            <w:r w:rsidRPr="00320C09">
              <w:rPr>
                <w:i/>
                <w:sz w:val="22"/>
                <w:szCs w:val="22"/>
              </w:rPr>
              <w:t>data in shuffle buffer</w:t>
            </w:r>
            <w:r w:rsidRPr="00320C09">
              <w:rPr>
                <w:sz w:val="22"/>
                <w:szCs w:val="22"/>
              </w:rPr>
              <w:t xml:space="preserve"> = </w:t>
            </w:r>
            <w:r w:rsidRPr="00320C09">
              <w:rPr>
                <w:i/>
                <w:sz w:val="22"/>
                <w:szCs w:val="22"/>
              </w:rPr>
              <w:t>f</w:t>
            </w:r>
            <w:r w:rsidRPr="00320C09">
              <w:rPr>
                <w:sz w:val="22"/>
                <w:szCs w:val="22"/>
              </w:rPr>
              <w:t xml:space="preserve"> (</w:t>
            </w:r>
            <w:r w:rsidRPr="00320C09">
              <w:rPr>
                <w:i/>
                <w:sz w:val="22"/>
                <w:szCs w:val="22"/>
              </w:rPr>
              <w:t>confs</w:t>
            </w:r>
            <w:r w:rsidRPr="00320C09">
              <w:rPr>
                <w:sz w:val="22"/>
                <w:szCs w:val="22"/>
              </w:rPr>
              <w:t xml:space="preserve">, </w:t>
            </w:r>
            <w:r w:rsidRPr="00320C09">
              <w:rPr>
                <w:i/>
                <w:sz w:val="22"/>
                <w:szCs w:val="22"/>
              </w:rPr>
              <w:t>shuffled data</w:t>
            </w:r>
            <w:r w:rsidRPr="00320C09">
              <w:rPr>
                <w:sz w:val="22"/>
                <w:szCs w:val="22"/>
              </w:rPr>
              <w:t>)</w:t>
            </w:r>
          </w:p>
        </w:tc>
        <w:tc>
          <w:tcPr>
            <w:tcW w:w="1945" w:type="pct"/>
            <w:vAlign w:val="center"/>
          </w:tcPr>
          <w:p w14:paraId="292C8374" w14:textId="77777777" w:rsidR="008455F2" w:rsidRPr="00320C09" w:rsidRDefault="008455F2" w:rsidP="00DC660A">
            <w:pPr>
              <w:jc w:val="left"/>
              <w:rPr>
                <w:sz w:val="22"/>
                <w:szCs w:val="22"/>
              </w:rPr>
            </w:pPr>
            <w:r w:rsidRPr="00320C09">
              <w:rPr>
                <w:i/>
                <w:sz w:val="22"/>
                <w:szCs w:val="22"/>
              </w:rPr>
              <w:t>U</w:t>
            </w:r>
            <w:r w:rsidRPr="00320C09">
              <w:rPr>
                <w:i/>
                <w:sz w:val="22"/>
                <w:szCs w:val="22"/>
                <w:vertAlign w:val="subscript"/>
              </w:rPr>
              <w:t>combine</w:t>
            </w:r>
            <w:r w:rsidRPr="00320C09">
              <w:rPr>
                <w:sz w:val="22"/>
                <w:szCs w:val="22"/>
              </w:rPr>
              <w:t xml:space="preserve"> = </w:t>
            </w:r>
            <w:r w:rsidRPr="00320C09">
              <w:rPr>
                <w:i/>
                <w:sz w:val="22"/>
                <w:szCs w:val="22"/>
              </w:rPr>
              <w:t>U</w:t>
            </w:r>
            <w:r w:rsidRPr="00320C09">
              <w:rPr>
                <w:sz w:val="22"/>
                <w:szCs w:val="22"/>
              </w:rPr>
              <w:t xml:space="preserve">(reduce-level objects) + </w:t>
            </w:r>
            <w:r w:rsidRPr="00320C09">
              <w:rPr>
                <w:i/>
                <w:sz w:val="22"/>
                <w:szCs w:val="22"/>
              </w:rPr>
              <w:t>U</w:t>
            </w:r>
            <w:r w:rsidRPr="00320C09">
              <w:rPr>
                <w:sz w:val="22"/>
                <w:szCs w:val="22"/>
              </w:rPr>
              <w:t xml:space="preserve">(group-level objects) + </w:t>
            </w:r>
            <w:r w:rsidRPr="00320C09">
              <w:rPr>
                <w:i/>
                <w:sz w:val="22"/>
                <w:szCs w:val="22"/>
              </w:rPr>
              <w:t>U</w:t>
            </w:r>
            <w:r w:rsidRPr="00320C09">
              <w:rPr>
                <w:sz w:val="22"/>
                <w:szCs w:val="22"/>
              </w:rPr>
              <w:t>(record-level objects)</w:t>
            </w:r>
          </w:p>
        </w:tc>
      </w:tr>
      <w:tr w:rsidR="008455F2" w:rsidRPr="00320C09" w14:paraId="17257173" w14:textId="77777777" w:rsidTr="008455F2">
        <w:tc>
          <w:tcPr>
            <w:tcW w:w="514" w:type="pct"/>
            <w:vAlign w:val="center"/>
          </w:tcPr>
          <w:p w14:paraId="5D57F2D9" w14:textId="77777777" w:rsidR="008455F2" w:rsidRPr="00320C09" w:rsidRDefault="008455F2" w:rsidP="00DC660A">
            <w:pPr>
              <w:jc w:val="left"/>
              <w:rPr>
                <w:sz w:val="22"/>
                <w:szCs w:val="22"/>
              </w:rPr>
            </w:pPr>
            <w:r w:rsidRPr="00320C09">
              <w:rPr>
                <w:sz w:val="22"/>
                <w:szCs w:val="22"/>
              </w:rPr>
              <w:t>Reduce</w:t>
            </w:r>
          </w:p>
        </w:tc>
        <w:tc>
          <w:tcPr>
            <w:tcW w:w="2542" w:type="pct"/>
            <w:vAlign w:val="center"/>
          </w:tcPr>
          <w:p w14:paraId="120C5EEE" w14:textId="77777777" w:rsidR="008455F2" w:rsidRPr="00320C09" w:rsidRDefault="008455F2" w:rsidP="00DC660A">
            <w:pPr>
              <w:jc w:val="left"/>
              <w:rPr>
                <w:sz w:val="22"/>
                <w:szCs w:val="22"/>
              </w:rPr>
            </w:pPr>
            <w:r w:rsidRPr="00320C09">
              <w:rPr>
                <w:i/>
                <w:sz w:val="22"/>
                <w:szCs w:val="22"/>
              </w:rPr>
              <w:t>data in reduce buffer</w:t>
            </w:r>
            <w:r w:rsidRPr="00320C09">
              <w:rPr>
                <w:sz w:val="22"/>
                <w:szCs w:val="22"/>
              </w:rPr>
              <w:t xml:space="preserve"> = </w:t>
            </w:r>
            <w:r w:rsidRPr="00320C09">
              <w:rPr>
                <w:i/>
                <w:sz w:val="22"/>
                <w:szCs w:val="22"/>
              </w:rPr>
              <w:t xml:space="preserve">f </w:t>
            </w:r>
            <w:r w:rsidRPr="00320C09">
              <w:rPr>
                <w:sz w:val="22"/>
                <w:szCs w:val="22"/>
              </w:rPr>
              <w:t>(</w:t>
            </w:r>
            <w:r w:rsidRPr="00320C09">
              <w:rPr>
                <w:i/>
                <w:sz w:val="22"/>
                <w:szCs w:val="22"/>
              </w:rPr>
              <w:t>confs</w:t>
            </w:r>
            <w:r w:rsidRPr="00320C09">
              <w:rPr>
                <w:sz w:val="22"/>
                <w:szCs w:val="22"/>
              </w:rPr>
              <w:t xml:space="preserve">, </w:t>
            </w:r>
            <w:r w:rsidRPr="00320C09">
              <w:rPr>
                <w:i/>
                <w:sz w:val="22"/>
                <w:szCs w:val="22"/>
              </w:rPr>
              <w:t>shuffled data</w:t>
            </w:r>
            <w:r w:rsidRPr="00320C09">
              <w:rPr>
                <w:sz w:val="22"/>
                <w:szCs w:val="22"/>
              </w:rPr>
              <w:t>)</w:t>
            </w:r>
          </w:p>
        </w:tc>
        <w:tc>
          <w:tcPr>
            <w:tcW w:w="1945" w:type="pct"/>
            <w:vAlign w:val="center"/>
          </w:tcPr>
          <w:p w14:paraId="7FA279BE" w14:textId="77777777" w:rsidR="008455F2" w:rsidRPr="00320C09" w:rsidRDefault="008455F2" w:rsidP="00DC660A">
            <w:pPr>
              <w:jc w:val="left"/>
              <w:rPr>
                <w:sz w:val="22"/>
                <w:szCs w:val="22"/>
              </w:rPr>
            </w:pPr>
            <w:r w:rsidRPr="00320C09">
              <w:rPr>
                <w:i/>
                <w:sz w:val="22"/>
                <w:szCs w:val="22"/>
              </w:rPr>
              <w:t>U</w:t>
            </w:r>
            <w:r w:rsidRPr="00320C09">
              <w:rPr>
                <w:i/>
                <w:sz w:val="22"/>
                <w:szCs w:val="22"/>
                <w:vertAlign w:val="subscript"/>
              </w:rPr>
              <w:t>reduce</w:t>
            </w:r>
            <w:r w:rsidRPr="00320C09">
              <w:rPr>
                <w:sz w:val="22"/>
                <w:szCs w:val="22"/>
              </w:rPr>
              <w:t xml:space="preserve"> = </w:t>
            </w:r>
            <w:r w:rsidRPr="00320C09">
              <w:rPr>
                <w:i/>
                <w:sz w:val="22"/>
                <w:szCs w:val="22"/>
              </w:rPr>
              <w:t>U</w:t>
            </w:r>
            <w:r w:rsidRPr="00320C09">
              <w:rPr>
                <w:sz w:val="22"/>
                <w:szCs w:val="22"/>
              </w:rPr>
              <w:t xml:space="preserve">(reduce-level objects) + </w:t>
            </w:r>
            <w:r w:rsidRPr="00320C09">
              <w:rPr>
                <w:i/>
                <w:sz w:val="22"/>
                <w:szCs w:val="22"/>
              </w:rPr>
              <w:t>U</w:t>
            </w:r>
            <w:r w:rsidRPr="00320C09">
              <w:rPr>
                <w:sz w:val="22"/>
                <w:szCs w:val="22"/>
              </w:rPr>
              <w:t xml:space="preserve">(group-level objects) + </w:t>
            </w:r>
            <w:r w:rsidRPr="00320C09">
              <w:rPr>
                <w:i/>
                <w:sz w:val="22"/>
                <w:szCs w:val="22"/>
              </w:rPr>
              <w:t>U</w:t>
            </w:r>
            <w:r w:rsidRPr="00320C09">
              <w:rPr>
                <w:sz w:val="22"/>
                <w:szCs w:val="22"/>
              </w:rPr>
              <w:t>(record-level objects)</w:t>
            </w:r>
          </w:p>
        </w:tc>
      </w:tr>
    </w:tbl>
    <w:p w14:paraId="269A884B" w14:textId="77777777" w:rsidR="008455F2" w:rsidRDefault="008455F2" w:rsidP="0056187B">
      <w:pPr>
        <w:pStyle w:val="a"/>
      </w:pPr>
    </w:p>
    <w:p w14:paraId="3EB1B4C4" w14:textId="77777777" w:rsidR="004C6A77" w:rsidRDefault="004C6A77" w:rsidP="004C6A77">
      <w:pPr>
        <w:pStyle w:val="a"/>
      </w:pPr>
      <w:r>
        <w:t>U(mapper) = U(map)</w:t>
      </w:r>
    </w:p>
    <w:p w14:paraId="4270A4D6" w14:textId="76707337" w:rsidR="004C6A77" w:rsidRDefault="004C6A77" w:rsidP="004C6A77">
      <w:pPr>
        <w:pStyle w:val="a"/>
      </w:pPr>
      <w:r>
        <w:t>U(reducer) = max(U(shuffle), U(reduce))</w:t>
      </w:r>
    </w:p>
    <w:p w14:paraId="4338A939" w14:textId="77777777" w:rsidR="00277228" w:rsidRDefault="00277228" w:rsidP="004C6A77">
      <w:pPr>
        <w:pStyle w:val="a"/>
      </w:pPr>
    </w:p>
    <w:p w14:paraId="200C89B2" w14:textId="5B1A232F" w:rsidR="00277228" w:rsidRDefault="00277228" w:rsidP="00277228">
      <w:pPr>
        <w:pStyle w:val="Heading2"/>
      </w:pPr>
      <w:bookmarkStart w:id="189" w:name="_Toc305878431"/>
      <w:r>
        <w:rPr>
          <w:rFonts w:hint="eastAsia"/>
        </w:rPr>
        <w:t>实验评价</w:t>
      </w:r>
      <w:bookmarkEnd w:id="189"/>
    </w:p>
    <w:p w14:paraId="1BC96C9A" w14:textId="1503F0C7" w:rsidR="00277228" w:rsidRDefault="00277228" w:rsidP="00277228">
      <w:pPr>
        <w:pStyle w:val="Heading3"/>
      </w:pPr>
      <w:bookmarkStart w:id="190" w:name="_Toc305878432"/>
      <w:r>
        <w:rPr>
          <w:rFonts w:hint="eastAsia"/>
        </w:rPr>
        <w:t>实验环境与实验数据</w:t>
      </w:r>
      <w:bookmarkEnd w:id="190"/>
    </w:p>
    <w:p w14:paraId="2C4DD17C" w14:textId="77777777" w:rsidR="00277228" w:rsidRPr="00277228" w:rsidRDefault="00277228" w:rsidP="00277228">
      <w:pPr>
        <w:pStyle w:val="a"/>
      </w:pPr>
      <w:r w:rsidRPr="00277228">
        <w:rPr>
          <w:rFonts w:hint="eastAsia"/>
        </w:rPr>
        <w:t>我们搭建了</w:t>
      </w:r>
      <w:r w:rsidRPr="00277228">
        <w:rPr>
          <w:rFonts w:hint="eastAsia"/>
        </w:rPr>
        <w:t>10</w:t>
      </w:r>
      <w:r w:rsidRPr="00277228">
        <w:rPr>
          <w:rFonts w:hint="eastAsia"/>
        </w:rPr>
        <w:t>个节点的</w:t>
      </w:r>
      <w:r w:rsidRPr="00277228">
        <w:rPr>
          <w:rFonts w:hint="eastAsia"/>
        </w:rPr>
        <w:t xml:space="preserve"> Hadoop</w:t>
      </w:r>
      <w:r w:rsidRPr="00277228">
        <w:rPr>
          <w:rFonts w:hint="eastAsia"/>
        </w:rPr>
        <w:t>集群（</w:t>
      </w:r>
      <w:r w:rsidRPr="00277228">
        <w:rPr>
          <w:rFonts w:hint="eastAsia"/>
        </w:rPr>
        <w:t>1</w:t>
      </w:r>
      <w:r w:rsidRPr="00277228">
        <w:rPr>
          <w:rFonts w:hint="eastAsia"/>
        </w:rPr>
        <w:t>个</w:t>
      </w:r>
      <w:r w:rsidRPr="00277228">
        <w:rPr>
          <w:rFonts w:hint="eastAsia"/>
        </w:rPr>
        <w:t>master</w:t>
      </w:r>
      <w:r w:rsidRPr="00277228">
        <w:rPr>
          <w:rFonts w:hint="eastAsia"/>
        </w:rPr>
        <w:t>节点，</w:t>
      </w:r>
      <w:r w:rsidRPr="00277228">
        <w:rPr>
          <w:rFonts w:hint="eastAsia"/>
        </w:rPr>
        <w:t>9</w:t>
      </w:r>
      <w:r w:rsidRPr="00277228">
        <w:rPr>
          <w:rFonts w:hint="eastAsia"/>
        </w:rPr>
        <w:t>个</w:t>
      </w:r>
      <w:r w:rsidRPr="00277228">
        <w:rPr>
          <w:rFonts w:hint="eastAsia"/>
        </w:rPr>
        <w:t>slave</w:t>
      </w:r>
      <w:r w:rsidRPr="00277228">
        <w:rPr>
          <w:rFonts w:hint="eastAsia"/>
        </w:rPr>
        <w:t>节点），版本为</w:t>
      </w:r>
      <w:r w:rsidRPr="00277228">
        <w:t xml:space="preserve">Hadoop </w:t>
      </w:r>
      <w:r w:rsidRPr="00277228">
        <w:rPr>
          <w:rFonts w:hint="eastAsia"/>
        </w:rPr>
        <w:t>1.0</w:t>
      </w:r>
      <w:r w:rsidRPr="00277228">
        <w:rPr>
          <w:rFonts w:hint="eastAsia"/>
        </w:rPr>
        <w:t>。每个节点拥有</w:t>
      </w:r>
      <w:r w:rsidRPr="00277228">
        <w:rPr>
          <w:rFonts w:hint="eastAsia"/>
        </w:rPr>
        <w:t>4</w:t>
      </w:r>
      <w:r w:rsidRPr="00277228">
        <w:rPr>
          <w:rFonts w:hint="eastAsia"/>
        </w:rPr>
        <w:t>核</w:t>
      </w:r>
      <w:r w:rsidRPr="00277228">
        <w:rPr>
          <w:rFonts w:hint="eastAsia"/>
        </w:rPr>
        <w:t>CPU</w:t>
      </w:r>
      <w:r w:rsidRPr="00277228">
        <w:rPr>
          <w:rFonts w:hint="eastAsia"/>
        </w:rPr>
        <w:t>，</w:t>
      </w:r>
      <w:r w:rsidRPr="00277228">
        <w:rPr>
          <w:rFonts w:hint="eastAsia"/>
        </w:rPr>
        <w:t>16GB</w:t>
      </w:r>
      <w:r w:rsidRPr="00277228">
        <w:rPr>
          <w:rFonts w:hint="eastAsia"/>
        </w:rPr>
        <w:t>的内存，</w:t>
      </w:r>
      <w:r w:rsidRPr="00277228">
        <w:rPr>
          <w:rFonts w:hint="eastAsia"/>
        </w:rPr>
        <w:t>2TB</w:t>
      </w:r>
      <w:r w:rsidRPr="00277228">
        <w:rPr>
          <w:rFonts w:hint="eastAsia"/>
        </w:rPr>
        <w:t>的硬盘。操作系统是</w:t>
      </w:r>
      <w:r w:rsidRPr="00277228">
        <w:t>Ubuntu-11.04 x86_64</w:t>
      </w:r>
      <w:r w:rsidRPr="00277228">
        <w:rPr>
          <w:rFonts w:hint="eastAsia"/>
        </w:rPr>
        <w:t>，</w:t>
      </w:r>
      <w:r w:rsidRPr="00277228">
        <w:rPr>
          <w:rFonts w:hint="eastAsia"/>
        </w:rPr>
        <w:t>JDK</w:t>
      </w:r>
      <w:r w:rsidRPr="00277228">
        <w:rPr>
          <w:rFonts w:hint="eastAsia"/>
        </w:rPr>
        <w:t>版本为</w:t>
      </w:r>
      <w:r w:rsidRPr="00277228">
        <w:t>Hotspot 64-bit Server VM (build 1.6.0_27-b07)</w:t>
      </w:r>
      <w:r w:rsidRPr="00277228">
        <w:rPr>
          <w:rFonts w:hint="eastAsia"/>
        </w:rPr>
        <w:t>。每个</w:t>
      </w:r>
      <w:r w:rsidRPr="00277228">
        <w:rPr>
          <w:rFonts w:hint="eastAsia"/>
        </w:rPr>
        <w:t>salve</w:t>
      </w:r>
      <w:r w:rsidRPr="00277228">
        <w:rPr>
          <w:rFonts w:hint="eastAsia"/>
        </w:rPr>
        <w:t>节点配置</w:t>
      </w:r>
      <w:r w:rsidRPr="00277228">
        <w:rPr>
          <w:rFonts w:hint="eastAsia"/>
        </w:rPr>
        <w:t>4</w:t>
      </w:r>
      <w:r w:rsidRPr="00277228">
        <w:rPr>
          <w:rFonts w:hint="eastAsia"/>
        </w:rPr>
        <w:t>个</w:t>
      </w:r>
      <w:r w:rsidRPr="00277228">
        <w:rPr>
          <w:rFonts w:hint="eastAsia"/>
        </w:rPr>
        <w:t>map slot</w:t>
      </w:r>
      <w:r w:rsidRPr="00277228">
        <w:rPr>
          <w:rFonts w:hint="eastAsia"/>
        </w:rPr>
        <w:t>（可以同时运行</w:t>
      </w:r>
      <w:r w:rsidRPr="00277228">
        <w:rPr>
          <w:rFonts w:hint="eastAsia"/>
        </w:rPr>
        <w:t>4</w:t>
      </w:r>
      <w:r w:rsidRPr="00277228">
        <w:rPr>
          <w:rFonts w:hint="eastAsia"/>
        </w:rPr>
        <w:t>个</w:t>
      </w:r>
      <w:r w:rsidRPr="00277228">
        <w:rPr>
          <w:rFonts w:hint="eastAsia"/>
        </w:rPr>
        <w:t>mapper</w:t>
      </w:r>
      <w:r w:rsidRPr="00277228">
        <w:rPr>
          <w:rFonts w:hint="eastAsia"/>
        </w:rPr>
        <w:t>）和</w:t>
      </w:r>
      <w:r w:rsidRPr="00277228">
        <w:rPr>
          <w:rFonts w:hint="eastAsia"/>
        </w:rPr>
        <w:t>2</w:t>
      </w:r>
      <w:r w:rsidRPr="00277228">
        <w:rPr>
          <w:rFonts w:hint="eastAsia"/>
        </w:rPr>
        <w:t>个</w:t>
      </w:r>
      <w:r w:rsidRPr="00277228">
        <w:rPr>
          <w:rFonts w:hint="eastAsia"/>
        </w:rPr>
        <w:t>reduce slot</w:t>
      </w:r>
      <w:r w:rsidRPr="00277228">
        <w:rPr>
          <w:rFonts w:hint="eastAsia"/>
        </w:rPr>
        <w:t>（可以同时运行</w:t>
      </w:r>
      <w:r w:rsidRPr="00277228">
        <w:rPr>
          <w:rFonts w:hint="eastAsia"/>
        </w:rPr>
        <w:t>2</w:t>
      </w:r>
      <w:r w:rsidRPr="00277228">
        <w:rPr>
          <w:rFonts w:hint="eastAsia"/>
        </w:rPr>
        <w:t>个</w:t>
      </w:r>
      <w:r w:rsidRPr="00277228">
        <w:rPr>
          <w:rFonts w:hint="eastAsia"/>
        </w:rPr>
        <w:t>reducer</w:t>
      </w:r>
      <w:r w:rsidRPr="00277228">
        <w:rPr>
          <w:rFonts w:hint="eastAsia"/>
        </w:rPr>
        <w:t>）。</w:t>
      </w:r>
    </w:p>
    <w:p w14:paraId="406A519F" w14:textId="77777777" w:rsidR="00277228" w:rsidRPr="00277228" w:rsidRDefault="00277228" w:rsidP="00277228">
      <w:pPr>
        <w:pStyle w:val="a"/>
      </w:pPr>
      <w:r w:rsidRPr="00277228">
        <w:rPr>
          <w:rFonts w:hint="eastAsia"/>
        </w:rPr>
        <w:t>我们选取了</w:t>
      </w:r>
      <w:r w:rsidRPr="00277228">
        <w:rPr>
          <w:rFonts w:hint="eastAsia"/>
        </w:rPr>
        <w:t>5</w:t>
      </w:r>
      <w:r w:rsidRPr="00277228">
        <w:rPr>
          <w:rFonts w:hint="eastAsia"/>
        </w:rPr>
        <w:t>个常见的</w:t>
      </w:r>
      <w:r w:rsidRPr="00277228">
        <w:rPr>
          <w:rFonts w:hint="eastAsia"/>
        </w:rPr>
        <w:t>MapReduce</w:t>
      </w:r>
      <w:r w:rsidRPr="00277228">
        <w:rPr>
          <w:rFonts w:hint="eastAsia"/>
        </w:rPr>
        <w:t>应用来评测内存用量模型和内存用量估算方法。这</w:t>
      </w:r>
      <w:r w:rsidRPr="00277228">
        <w:rPr>
          <w:rFonts w:hint="eastAsia"/>
        </w:rPr>
        <w:t>5</w:t>
      </w:r>
      <w:r w:rsidRPr="00277228">
        <w:rPr>
          <w:rFonts w:hint="eastAsia"/>
        </w:rPr>
        <w:t>个应用来自于</w:t>
      </w:r>
      <w:r w:rsidRPr="00277228">
        <w:rPr>
          <w:rFonts w:hint="eastAsia"/>
        </w:rPr>
        <w:t>MapReduce Benchmark</w:t>
      </w:r>
      <w:r w:rsidRPr="00277228">
        <w:rPr>
          <w:rFonts w:hint="eastAsia"/>
        </w:rPr>
        <w:t>或者论文中常见的应用，具</w:t>
      </w:r>
      <w:r w:rsidRPr="00277228">
        <w:rPr>
          <w:rFonts w:hint="eastAsia"/>
        </w:rPr>
        <w:lastRenderedPageBreak/>
        <w:t>体如下：</w:t>
      </w:r>
    </w:p>
    <w:p w14:paraId="49CA16DB" w14:textId="77777777" w:rsidR="00277228" w:rsidRPr="00277228" w:rsidRDefault="00277228" w:rsidP="00277228">
      <w:pPr>
        <w:pStyle w:val="a"/>
      </w:pPr>
      <w:r w:rsidRPr="00277228">
        <w:rPr>
          <w:rFonts w:hint="eastAsia"/>
        </w:rPr>
        <w:t>1. WikiWordCount</w:t>
      </w:r>
      <w:r w:rsidRPr="00277228">
        <w:rPr>
          <w:rFonts w:hint="eastAsia"/>
        </w:rPr>
        <w:t>：这个应用逻辑与</w:t>
      </w:r>
      <w:r w:rsidRPr="00277228">
        <w:rPr>
          <w:rFonts w:hint="eastAsia"/>
        </w:rPr>
        <w:t>Google MapReduce</w:t>
      </w:r>
      <w:r w:rsidRPr="00277228">
        <w:rPr>
          <w:rFonts w:hint="eastAsia"/>
        </w:rPr>
        <w:t>论文中的</w:t>
      </w:r>
      <w:r w:rsidRPr="00277228">
        <w:rPr>
          <w:rFonts w:hint="eastAsia"/>
        </w:rPr>
        <w:t>WordCount</w:t>
      </w:r>
      <w:r w:rsidRPr="00277228">
        <w:rPr>
          <w:rFonts w:hint="eastAsia"/>
        </w:rPr>
        <w:t>应用逻辑一样，都是统计文本中的词出现的次数。源代码来源于</w:t>
      </w:r>
      <w:r w:rsidRPr="00277228">
        <w:rPr>
          <w:rFonts w:hint="eastAsia"/>
        </w:rPr>
        <w:t>Hadoop</w:t>
      </w:r>
      <w:r w:rsidRPr="00277228">
        <w:rPr>
          <w:rFonts w:hint="eastAsia"/>
        </w:rPr>
        <w:t>的</w:t>
      </w:r>
      <w:r w:rsidRPr="00277228">
        <w:rPr>
          <w:rFonts w:hint="eastAsia"/>
        </w:rPr>
        <w:t>examples</w:t>
      </w:r>
      <w:r w:rsidRPr="00277228">
        <w:rPr>
          <w:rFonts w:hint="eastAsia"/>
        </w:rPr>
        <w:t>包，数据来源于英文版</w:t>
      </w:r>
      <w:r w:rsidRPr="00277228">
        <w:rPr>
          <w:rFonts w:hint="eastAsia"/>
        </w:rPr>
        <w:t>Wikipedia</w:t>
      </w:r>
      <w:r w:rsidRPr="00277228">
        <w:rPr>
          <w:rFonts w:hint="eastAsia"/>
        </w:rPr>
        <w:t>（</w:t>
      </w:r>
      <w:r w:rsidRPr="00277228">
        <w:t>enwiki-20110405-pages.articles.xml</w:t>
      </w:r>
      <w:r w:rsidRPr="00277228">
        <w:rPr>
          <w:rFonts w:hint="eastAsia"/>
        </w:rPr>
        <w:t>），大小为</w:t>
      </w:r>
      <w:r w:rsidRPr="00277228">
        <w:rPr>
          <w:rFonts w:hint="eastAsia"/>
        </w:rPr>
        <w:t>9</w:t>
      </w:r>
      <w:r w:rsidRPr="00277228">
        <w:t>.4GB</w:t>
      </w:r>
      <w:r w:rsidRPr="00277228">
        <w:rPr>
          <w:rFonts w:hint="eastAsia"/>
        </w:rPr>
        <w:t>。</w:t>
      </w:r>
    </w:p>
    <w:p w14:paraId="68DB9E15" w14:textId="77777777" w:rsidR="00277228" w:rsidRPr="00277228" w:rsidRDefault="00277228" w:rsidP="00277228">
      <w:pPr>
        <w:pStyle w:val="a"/>
      </w:pPr>
      <w:r w:rsidRPr="00277228">
        <w:rPr>
          <w:rFonts w:hint="eastAsia"/>
        </w:rPr>
        <w:t xml:space="preserve">2. </w:t>
      </w:r>
      <w:r w:rsidRPr="00277228">
        <w:t>BuildInvertedIndex</w:t>
      </w:r>
      <w:r w:rsidRPr="00277228">
        <w:rPr>
          <w:rFonts w:hint="eastAsia"/>
        </w:rPr>
        <w:t>：这个应用逻辑是建立</w:t>
      </w:r>
      <w:r w:rsidRPr="00277228">
        <w:rPr>
          <w:rFonts w:hint="eastAsia"/>
        </w:rPr>
        <w:t>Wikipedia</w:t>
      </w:r>
      <w:r w:rsidRPr="00277228">
        <w:rPr>
          <w:rFonts w:hint="eastAsia"/>
        </w:rPr>
        <w:t>的倒排索引。对网页建立倒排索引是搜索引擎的日常任务。该应用源代码来源于马里兰大学开发的</w:t>
      </w:r>
      <w:r w:rsidRPr="00277228">
        <w:rPr>
          <w:rFonts w:hint="eastAsia"/>
        </w:rPr>
        <w:t>Hadoop</w:t>
      </w:r>
      <w:r w:rsidRPr="00277228">
        <w:rPr>
          <w:rFonts w:hint="eastAsia"/>
        </w:rPr>
        <w:t>套件</w:t>
      </w:r>
      <w:r w:rsidRPr="00277228">
        <w:rPr>
          <w:rFonts w:hint="eastAsia"/>
        </w:rPr>
        <w:t>Cloud9</w:t>
      </w:r>
      <w:r w:rsidRPr="00277228">
        <w:t>[]</w:t>
      </w:r>
      <w:r w:rsidRPr="00277228">
        <w:rPr>
          <w:rFonts w:hint="eastAsia"/>
        </w:rPr>
        <w:t>，数据也是英文版的</w:t>
      </w:r>
      <w:r w:rsidRPr="00277228">
        <w:rPr>
          <w:rFonts w:hint="eastAsia"/>
        </w:rPr>
        <w:t>Wikipedia</w:t>
      </w:r>
      <w:r w:rsidRPr="00277228">
        <w:rPr>
          <w:rFonts w:hint="eastAsia"/>
        </w:rPr>
        <w:t>，大小为</w:t>
      </w:r>
      <w:r w:rsidRPr="00277228">
        <w:rPr>
          <w:rFonts w:hint="eastAsia"/>
        </w:rPr>
        <w:t>9</w:t>
      </w:r>
      <w:r w:rsidRPr="00277228">
        <w:t>.4GB</w:t>
      </w:r>
      <w:r w:rsidRPr="00277228">
        <w:rPr>
          <w:rFonts w:hint="eastAsia"/>
        </w:rPr>
        <w:t>。</w:t>
      </w:r>
    </w:p>
    <w:p w14:paraId="4C4C7341" w14:textId="77777777" w:rsidR="00277228" w:rsidRPr="00277228" w:rsidRDefault="00277228" w:rsidP="00277228">
      <w:pPr>
        <w:pStyle w:val="a"/>
      </w:pPr>
      <w:r w:rsidRPr="00277228">
        <w:rPr>
          <w:rFonts w:hint="eastAsia"/>
        </w:rPr>
        <w:t>3. Pig</w:t>
      </w:r>
      <w:r w:rsidRPr="00277228">
        <w:t>-UserVisitAggr</w:t>
      </w:r>
      <w:r w:rsidRPr="00277228">
        <w:rPr>
          <w:rFonts w:hint="eastAsia"/>
        </w:rPr>
        <w:t>：这个应用由</w:t>
      </w:r>
      <w:r w:rsidRPr="00277228">
        <w:rPr>
          <w:rFonts w:hint="eastAsia"/>
        </w:rPr>
        <w:t>Pig</w:t>
      </w:r>
      <w:r w:rsidRPr="00277228">
        <w:rPr>
          <w:rFonts w:hint="eastAsia"/>
        </w:rPr>
        <w:t>脚本生成，目的是分析网站的用户访问日志，脚本来源于一个常用的</w:t>
      </w:r>
      <w:r w:rsidRPr="00277228">
        <w:rPr>
          <w:rFonts w:hint="eastAsia"/>
        </w:rPr>
        <w:t>Benchmark</w:t>
      </w:r>
      <w:r w:rsidRPr="00277228">
        <w:t xml:space="preserve"> [Bench]</w:t>
      </w:r>
      <w:r w:rsidRPr="00277228">
        <w:rPr>
          <w:rFonts w:hint="eastAsia"/>
        </w:rPr>
        <w:t>。这个</w:t>
      </w:r>
      <w:r w:rsidRPr="00277228">
        <w:rPr>
          <w:rFonts w:hint="eastAsia"/>
        </w:rPr>
        <w:t>pig</w:t>
      </w:r>
      <w:r w:rsidRPr="00277228">
        <w:rPr>
          <w:rFonts w:hint="eastAsia"/>
        </w:rPr>
        <w:t>脚本主要包含一个</w:t>
      </w:r>
      <w:r w:rsidRPr="00277228">
        <w:rPr>
          <w:rFonts w:hint="eastAsia"/>
        </w:rPr>
        <w:t>Group by</w:t>
      </w:r>
      <w:r w:rsidRPr="00277228">
        <w:rPr>
          <w:rFonts w:hint="eastAsia"/>
        </w:rPr>
        <w:t>操作，数据集也是由该</w:t>
      </w:r>
      <w:r w:rsidRPr="00277228">
        <w:rPr>
          <w:rFonts w:hint="eastAsia"/>
        </w:rPr>
        <w:t>Benchmark</w:t>
      </w:r>
      <w:r w:rsidRPr="00277228">
        <w:rPr>
          <w:rFonts w:hint="eastAsia"/>
        </w:rPr>
        <w:t>中的脚本生成，数据大小为</w:t>
      </w:r>
      <w:r w:rsidRPr="00277228">
        <w:rPr>
          <w:rFonts w:hint="eastAsia"/>
        </w:rPr>
        <w:t>75GB</w:t>
      </w:r>
      <w:r w:rsidRPr="00277228">
        <w:rPr>
          <w:rFonts w:hint="eastAsia"/>
        </w:rPr>
        <w:t>。</w:t>
      </w:r>
    </w:p>
    <w:p w14:paraId="2BEE6679" w14:textId="77777777" w:rsidR="00277228" w:rsidRPr="00277228" w:rsidRDefault="00277228" w:rsidP="00277228">
      <w:pPr>
        <w:pStyle w:val="a"/>
      </w:pPr>
      <w:r w:rsidRPr="00277228">
        <w:rPr>
          <w:rFonts w:hint="eastAsia"/>
        </w:rPr>
        <w:t>4. Twitter</w:t>
      </w:r>
      <w:r w:rsidRPr="00277228">
        <w:t>BiEdgeCount</w:t>
      </w:r>
      <w:r w:rsidRPr="00277228">
        <w:rPr>
          <w:rFonts w:hint="eastAsia"/>
        </w:rPr>
        <w:t>：这个应用逻辑是统计</w:t>
      </w:r>
      <w:r w:rsidRPr="00277228">
        <w:rPr>
          <w:rFonts w:hint="eastAsia"/>
        </w:rPr>
        <w:t>Twitter</w:t>
      </w:r>
      <w:r w:rsidRPr="00277228">
        <w:rPr>
          <w:rFonts w:hint="eastAsia"/>
        </w:rPr>
        <w:t>图中的双向边个数。</w:t>
      </w:r>
      <w:r w:rsidRPr="00277228">
        <w:rPr>
          <w:rFonts w:hint="eastAsia"/>
        </w:rPr>
        <w:t>Twitter</w:t>
      </w:r>
      <w:r w:rsidRPr="00277228">
        <w:rPr>
          <w:rFonts w:hint="eastAsia"/>
        </w:rPr>
        <w:t>图的数据来源于</w:t>
      </w:r>
      <w:r w:rsidRPr="00277228">
        <w:t>[]</w:t>
      </w:r>
      <w:r w:rsidRPr="00277228">
        <w:rPr>
          <w:rFonts w:hint="eastAsia"/>
        </w:rPr>
        <w:t>，一共包含</w:t>
      </w:r>
      <w:r w:rsidRPr="00277228">
        <w:rPr>
          <w:rFonts w:hint="eastAsia"/>
        </w:rPr>
        <w:t>4</w:t>
      </w:r>
      <w:r w:rsidRPr="00277228">
        <w:rPr>
          <w:rFonts w:hint="eastAsia"/>
        </w:rPr>
        <w:t>千万个节点和</w:t>
      </w:r>
      <w:r w:rsidRPr="00277228">
        <w:rPr>
          <w:rFonts w:hint="eastAsia"/>
        </w:rPr>
        <w:t>15</w:t>
      </w:r>
      <w:r w:rsidRPr="00277228">
        <w:rPr>
          <w:rFonts w:hint="eastAsia"/>
        </w:rPr>
        <w:t>亿条边。</w:t>
      </w:r>
    </w:p>
    <w:p w14:paraId="73DDEBF9" w14:textId="77777777" w:rsidR="00277228" w:rsidRPr="00277228" w:rsidRDefault="00277228" w:rsidP="00277228">
      <w:pPr>
        <w:pStyle w:val="a"/>
      </w:pPr>
      <w:r w:rsidRPr="00277228">
        <w:rPr>
          <w:rFonts w:hint="eastAsia"/>
        </w:rPr>
        <w:t>5. TeraSort</w:t>
      </w:r>
      <w:r w:rsidRPr="00277228">
        <w:rPr>
          <w:rFonts w:hint="eastAsia"/>
        </w:rPr>
        <w:t>：该应用逻辑是对大规模字符串进行排序，使用标准的</w:t>
      </w:r>
      <w:r w:rsidRPr="00277228">
        <w:t>TeraSort</w:t>
      </w:r>
      <w:r w:rsidRPr="00277228">
        <w:rPr>
          <w:rFonts w:hint="eastAsia"/>
        </w:rPr>
        <w:t>程序，源代码来源于</w:t>
      </w:r>
      <w:r w:rsidRPr="00277228">
        <w:rPr>
          <w:rFonts w:hint="eastAsia"/>
        </w:rPr>
        <w:t>Hadoop</w:t>
      </w:r>
      <w:r w:rsidRPr="00277228">
        <w:rPr>
          <w:rFonts w:hint="eastAsia"/>
        </w:rPr>
        <w:t>的</w:t>
      </w:r>
      <w:r w:rsidRPr="00277228">
        <w:rPr>
          <w:rFonts w:hint="eastAsia"/>
        </w:rPr>
        <w:t>examples</w:t>
      </w:r>
      <w:r w:rsidRPr="00277228">
        <w:rPr>
          <w:rFonts w:hint="eastAsia"/>
        </w:rPr>
        <w:t>包，数据也是有该包中的数据生成程序产生，总大小为</w:t>
      </w:r>
      <w:r w:rsidRPr="00277228">
        <w:rPr>
          <w:rFonts w:hint="eastAsia"/>
        </w:rPr>
        <w:t>36GB</w:t>
      </w:r>
      <w:r w:rsidRPr="00277228">
        <w:rPr>
          <w:rFonts w:hint="eastAsia"/>
        </w:rPr>
        <w:t>。需要注意的是这个应用的用户代码并不包含任何有效的数据处理逻辑，</w:t>
      </w:r>
      <w:r w:rsidRPr="00277228">
        <w:rPr>
          <w:rFonts w:hint="eastAsia"/>
        </w:rPr>
        <w:t>map</w:t>
      </w:r>
      <w:r w:rsidRPr="00277228">
        <w:t>()</w:t>
      </w:r>
      <w:r w:rsidRPr="00277228">
        <w:rPr>
          <w:rFonts w:hint="eastAsia"/>
        </w:rPr>
        <w:t>和</w:t>
      </w:r>
      <w:r w:rsidRPr="00277228">
        <w:rPr>
          <w:rFonts w:hint="eastAsia"/>
        </w:rPr>
        <w:t>reduce</w:t>
      </w:r>
      <w:r w:rsidRPr="00277228">
        <w:t>()</w:t>
      </w:r>
      <w:r w:rsidRPr="00277228">
        <w:rPr>
          <w:rFonts w:hint="eastAsia"/>
        </w:rPr>
        <w:t>只是将读入的</w:t>
      </w:r>
      <w:r w:rsidRPr="00277228">
        <w:t>&lt;</w:t>
      </w:r>
      <w:r w:rsidRPr="00277228">
        <w:rPr>
          <w:i/>
        </w:rPr>
        <w:t>k</w:t>
      </w:r>
      <w:r w:rsidRPr="00277228">
        <w:t xml:space="preserve">, </w:t>
      </w:r>
      <w:r w:rsidRPr="00277228">
        <w:rPr>
          <w:i/>
        </w:rPr>
        <w:t>v</w:t>
      </w:r>
      <w:r w:rsidRPr="00277228">
        <w:t>&gt; records</w:t>
      </w:r>
      <w:r w:rsidRPr="00277228">
        <w:rPr>
          <w:rFonts w:hint="eastAsia"/>
        </w:rPr>
        <w:t>直接输出。</w:t>
      </w:r>
    </w:p>
    <w:p w14:paraId="23B29C41" w14:textId="77777777" w:rsidR="00277228" w:rsidRDefault="00277228" w:rsidP="00277228">
      <w:pPr>
        <w:pStyle w:val="a"/>
      </w:pPr>
      <w:r w:rsidRPr="00277228">
        <w:rPr>
          <w:rFonts w:hint="eastAsia"/>
        </w:rPr>
        <w:t>对于</w:t>
      </w:r>
      <w:r w:rsidRPr="00277228">
        <w:rPr>
          <w:rFonts w:hint="eastAsia"/>
        </w:rPr>
        <w:t>job (data, configurations, user code)</w:t>
      </w:r>
      <w:r w:rsidRPr="00277228">
        <w:rPr>
          <w:rFonts w:hint="eastAsia"/>
        </w:rPr>
        <w:t>后，首先对</w:t>
      </w:r>
      <w:r w:rsidRPr="00277228">
        <w:rPr>
          <w:rFonts w:hint="eastAsia"/>
        </w:rPr>
        <w:t>data</w:t>
      </w:r>
      <w:r w:rsidRPr="00277228">
        <w:rPr>
          <w:rFonts w:hint="eastAsia"/>
        </w:rPr>
        <w:t>进行随机抽样（比如从</w:t>
      </w:r>
      <w:r w:rsidRPr="00277228">
        <w:rPr>
          <w:rFonts w:hint="eastAsia"/>
        </w:rPr>
        <w:t>100GB</w:t>
      </w:r>
      <w:r w:rsidRPr="00277228">
        <w:rPr>
          <w:rFonts w:hint="eastAsia"/>
        </w:rPr>
        <w:t>的</w:t>
      </w:r>
      <w:r w:rsidRPr="00277228">
        <w:rPr>
          <w:rFonts w:hint="eastAsia"/>
        </w:rPr>
        <w:t>data</w:t>
      </w:r>
      <w:r w:rsidRPr="00277228">
        <w:rPr>
          <w:rFonts w:hint="eastAsia"/>
        </w:rPr>
        <w:t>中随机抽取出</w:t>
      </w:r>
      <w:r w:rsidRPr="00277228">
        <w:rPr>
          <w:rFonts w:hint="eastAsia"/>
        </w:rPr>
        <w:t>1GB</w:t>
      </w:r>
      <w:r w:rsidRPr="00277228">
        <w:rPr>
          <w:rFonts w:hint="eastAsia"/>
        </w:rPr>
        <w:t>的</w:t>
      </w:r>
      <w:r w:rsidRPr="00277228">
        <w:rPr>
          <w:rFonts w:hint="eastAsia"/>
        </w:rPr>
        <w:t>sample data</w:t>
      </w:r>
      <w:r w:rsidRPr="00277228">
        <w:rPr>
          <w:rFonts w:hint="eastAsia"/>
        </w:rPr>
        <w:t>），然后在</w:t>
      </w:r>
      <w:r w:rsidRPr="00277228">
        <w:rPr>
          <w:rFonts w:hint="eastAsia"/>
        </w:rPr>
        <w:t>sample data</w:t>
      </w:r>
      <w:r w:rsidRPr="00277228">
        <w:rPr>
          <w:rFonts w:hint="eastAsia"/>
        </w:rPr>
        <w:t>上运行</w:t>
      </w:r>
      <w:r w:rsidRPr="00277228">
        <w:rPr>
          <w:rFonts w:hint="eastAsia"/>
        </w:rPr>
        <w:t>job</w:t>
      </w:r>
      <w:r w:rsidRPr="00277228">
        <w:rPr>
          <w:rFonts w:hint="eastAsia"/>
        </w:rPr>
        <w:t>，获取数据流与用户代码内存使用信息，从这些信息中抽取并估算出内存用量模型中的参数，然后将参数带入模型，得出</w:t>
      </w:r>
      <w:r w:rsidRPr="00277228">
        <w:rPr>
          <w:rFonts w:hint="eastAsia"/>
        </w:rPr>
        <w:t>job</w:t>
      </w:r>
      <w:r w:rsidRPr="00277228">
        <w:rPr>
          <w:rFonts w:hint="eastAsia"/>
        </w:rPr>
        <w:t>在原始</w:t>
      </w:r>
      <w:r w:rsidRPr="00277228">
        <w:rPr>
          <w:rFonts w:hint="eastAsia"/>
        </w:rPr>
        <w:t>data</w:t>
      </w:r>
      <w:r w:rsidRPr="00277228">
        <w:rPr>
          <w:rFonts w:hint="eastAsia"/>
        </w:rPr>
        <w:t>上的内存用量。最后在原始</w:t>
      </w:r>
      <w:r w:rsidRPr="00277228">
        <w:rPr>
          <w:rFonts w:hint="eastAsia"/>
        </w:rPr>
        <w:t>data</w:t>
      </w:r>
      <w:r w:rsidRPr="00277228">
        <w:rPr>
          <w:rFonts w:hint="eastAsia"/>
        </w:rPr>
        <w:t>上实际运行</w:t>
      </w:r>
      <w:r w:rsidRPr="00277228">
        <w:rPr>
          <w:rFonts w:hint="eastAsia"/>
        </w:rPr>
        <w:t>job</w:t>
      </w:r>
      <w:r w:rsidRPr="00277228">
        <w:rPr>
          <w:rFonts w:hint="eastAsia"/>
        </w:rPr>
        <w:t>，对比估算的内存用量与实际内存用量之间的误差。</w:t>
      </w:r>
    </w:p>
    <w:p w14:paraId="508B953F" w14:textId="77777777" w:rsidR="00277228" w:rsidRDefault="00277228" w:rsidP="00277228">
      <w:pPr>
        <w:pStyle w:val="a"/>
      </w:pPr>
    </w:p>
    <w:p w14:paraId="5338CF8B" w14:textId="0FEEA062" w:rsidR="00277228" w:rsidRPr="003C5A8D" w:rsidRDefault="00277228" w:rsidP="00277228">
      <w:pPr>
        <w:pStyle w:val="Caption"/>
        <w:rPr>
          <w:rFonts w:ascii="Times New Roman" w:hAnsi="Times New Roman" w:cs="Times New Roman"/>
          <w:szCs w:val="22"/>
        </w:rPr>
      </w:pPr>
      <w:bookmarkStart w:id="191" w:name="_Toc305878488"/>
      <w:r w:rsidRPr="003C5A8D">
        <w:rPr>
          <w:rFonts w:ascii="Times New Roman" w:hAnsi="Times New Roman" w:cs="Times New Roman"/>
        </w:rPr>
        <w:t>表</w:t>
      </w:r>
      <w:r w:rsidRPr="003C5A8D">
        <w:rPr>
          <w:rFonts w:ascii="Times New Roman" w:hAnsi="Times New Roman" w:cs="Times New Roman"/>
        </w:rPr>
        <w:t xml:space="preserve"> </w:t>
      </w:r>
      <w:r w:rsidRPr="003C5A8D">
        <w:rPr>
          <w:rFonts w:ascii="Times New Roman" w:hAnsi="Times New Roman" w:cs="Times New Roman"/>
        </w:rPr>
        <w:fldChar w:fldCharType="begin"/>
      </w:r>
      <w:r w:rsidRPr="003C5A8D">
        <w:rPr>
          <w:rFonts w:ascii="Times New Roman" w:hAnsi="Times New Roman" w:cs="Times New Roman"/>
        </w:rPr>
        <w:instrText xml:space="preserve"> SEQ </w:instrText>
      </w:r>
      <w:r w:rsidRPr="003C5A8D">
        <w:rPr>
          <w:rFonts w:ascii="Times New Roman" w:hAnsi="Times New Roman" w:cs="Times New Roman"/>
        </w:rPr>
        <w:instrText>表</w:instrText>
      </w:r>
      <w:r w:rsidRPr="003C5A8D">
        <w:rPr>
          <w:rFonts w:ascii="Times New Roman" w:hAnsi="Times New Roman" w:cs="Times New Roman"/>
        </w:rPr>
        <w:instrText xml:space="preserve"> \* ARABIC </w:instrText>
      </w:r>
      <w:r w:rsidRPr="003C5A8D">
        <w:rPr>
          <w:rFonts w:ascii="Times New Roman" w:hAnsi="Times New Roman" w:cs="Times New Roman"/>
        </w:rPr>
        <w:fldChar w:fldCharType="separate"/>
      </w:r>
      <w:r w:rsidR="00D4565C">
        <w:rPr>
          <w:rFonts w:ascii="Times New Roman" w:hAnsi="Times New Roman" w:cs="Times New Roman"/>
          <w:noProof/>
        </w:rPr>
        <w:t>9</w:t>
      </w:r>
      <w:r w:rsidRPr="003C5A8D">
        <w:rPr>
          <w:rFonts w:ascii="Times New Roman" w:hAnsi="Times New Roman" w:cs="Times New Roman"/>
        </w:rPr>
        <w:fldChar w:fldCharType="end"/>
      </w:r>
      <w:r w:rsidRPr="003C5A8D">
        <w:rPr>
          <w:rFonts w:ascii="Times New Roman" w:hAnsi="Times New Roman" w:cs="Times New Roman"/>
        </w:rPr>
        <w:t xml:space="preserve"> </w:t>
      </w:r>
      <w:r w:rsidRPr="003C5A8D">
        <w:rPr>
          <w:rFonts w:ascii="Times New Roman" w:hAnsi="Times New Roman" w:cs="Times New Roman"/>
        </w:rPr>
        <w:t>实验评价所用的</w:t>
      </w:r>
      <w:r w:rsidRPr="003C5A8D">
        <w:rPr>
          <w:rFonts w:ascii="Times New Roman" w:hAnsi="Times New Roman" w:cs="Times New Roman"/>
        </w:rPr>
        <w:t>5</w:t>
      </w:r>
      <w:r w:rsidRPr="003C5A8D">
        <w:rPr>
          <w:rFonts w:ascii="Times New Roman" w:hAnsi="Times New Roman" w:cs="Times New Roman"/>
        </w:rPr>
        <w:t>个典型</w:t>
      </w:r>
      <w:r w:rsidRPr="003C5A8D">
        <w:rPr>
          <w:rFonts w:ascii="Times New Roman" w:hAnsi="Times New Roman" w:cs="Times New Roman"/>
        </w:rPr>
        <w:t xml:space="preserve">MapReduce </w:t>
      </w:r>
      <w:r w:rsidRPr="003C5A8D">
        <w:rPr>
          <w:rFonts w:ascii="Times New Roman" w:hAnsi="Times New Roman" w:cs="Times New Roman"/>
        </w:rPr>
        <w:t>应用</w:t>
      </w:r>
      <w:bookmarkEnd w:id="191"/>
    </w:p>
    <w:tbl>
      <w:tblPr>
        <w:tblW w:w="5000" w:type="pct"/>
        <w:tblCellMar>
          <w:left w:w="0" w:type="dxa"/>
          <w:right w:w="0" w:type="dxa"/>
        </w:tblCellMar>
        <w:tblLook w:val="0420" w:firstRow="1" w:lastRow="0" w:firstColumn="0" w:lastColumn="0" w:noHBand="0" w:noVBand="1"/>
      </w:tblPr>
      <w:tblGrid>
        <w:gridCol w:w="1970"/>
        <w:gridCol w:w="1577"/>
        <w:gridCol w:w="1699"/>
        <w:gridCol w:w="1839"/>
        <w:gridCol w:w="1515"/>
      </w:tblGrid>
      <w:tr w:rsidR="00277228" w:rsidRPr="00F727A8" w14:paraId="5635AD94" w14:textId="77777777" w:rsidTr="00DC660A">
        <w:trPr>
          <w:trHeight w:val="311"/>
        </w:trPr>
        <w:tc>
          <w:tcPr>
            <w:tcW w:w="1145"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458491B0" w14:textId="77777777" w:rsidR="00277228" w:rsidRPr="008F64C1" w:rsidRDefault="00277228" w:rsidP="00DC660A">
            <w:pPr>
              <w:pStyle w:val="BodyText"/>
              <w:rPr>
                <w:color w:val="000000" w:themeColor="text1"/>
                <w:sz w:val="20"/>
              </w:rPr>
            </w:pPr>
            <w:r>
              <w:rPr>
                <w:b/>
                <w:bCs/>
                <w:color w:val="000000" w:themeColor="text1"/>
                <w:sz w:val="20"/>
              </w:rPr>
              <w:t>MapReduce</w:t>
            </w:r>
            <w:r>
              <w:rPr>
                <w:rFonts w:hint="eastAsia"/>
                <w:b/>
                <w:bCs/>
                <w:color w:val="000000" w:themeColor="text1"/>
                <w:sz w:val="20"/>
              </w:rPr>
              <w:t>应用</w:t>
            </w:r>
          </w:p>
        </w:tc>
        <w:tc>
          <w:tcPr>
            <w:tcW w:w="916"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vAlign w:val="center"/>
            <w:hideMark/>
          </w:tcPr>
          <w:p w14:paraId="09D5F0BF" w14:textId="77777777" w:rsidR="00277228" w:rsidRPr="008F64C1" w:rsidRDefault="00277228" w:rsidP="00DC660A">
            <w:pPr>
              <w:pStyle w:val="BodyText"/>
              <w:rPr>
                <w:color w:val="000000" w:themeColor="text1"/>
                <w:sz w:val="20"/>
              </w:rPr>
            </w:pPr>
            <w:r w:rsidRPr="008F64C1">
              <w:rPr>
                <w:rFonts w:hint="eastAsia"/>
                <w:b/>
                <w:bCs/>
                <w:color w:val="000000" w:themeColor="text1"/>
                <w:sz w:val="20"/>
              </w:rPr>
              <w:t>数据集大小</w:t>
            </w:r>
          </w:p>
        </w:tc>
        <w:tc>
          <w:tcPr>
            <w:tcW w:w="2938"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F8180C3" w14:textId="77777777" w:rsidR="00277228" w:rsidRPr="008F64C1" w:rsidRDefault="00277228" w:rsidP="00DC660A">
            <w:pPr>
              <w:pStyle w:val="BodyText"/>
              <w:jc w:val="center"/>
              <w:rPr>
                <w:color w:val="000000" w:themeColor="text1"/>
                <w:sz w:val="20"/>
              </w:rPr>
            </w:pPr>
            <w:r w:rsidRPr="008F64C1">
              <w:rPr>
                <w:rFonts w:hint="eastAsia"/>
                <w:b/>
                <w:bCs/>
                <w:color w:val="000000" w:themeColor="text1"/>
                <w:sz w:val="20"/>
              </w:rPr>
              <w:t>配置参数</w:t>
            </w:r>
          </w:p>
        </w:tc>
      </w:tr>
      <w:tr w:rsidR="00277228" w:rsidRPr="00F727A8" w14:paraId="2A682EDD" w14:textId="77777777" w:rsidTr="00DC660A">
        <w:trPr>
          <w:trHeight w:val="311"/>
        </w:trPr>
        <w:tc>
          <w:tcPr>
            <w:tcW w:w="1145" w:type="pct"/>
            <w:vMerge/>
            <w:tcBorders>
              <w:top w:val="single" w:sz="8" w:space="0" w:color="000000"/>
              <w:left w:val="single" w:sz="8" w:space="0" w:color="000000"/>
              <w:bottom w:val="single" w:sz="8" w:space="0" w:color="000000"/>
              <w:right w:val="single" w:sz="8" w:space="0" w:color="000000"/>
            </w:tcBorders>
            <w:vAlign w:val="center"/>
            <w:hideMark/>
          </w:tcPr>
          <w:p w14:paraId="6450E09A" w14:textId="77777777" w:rsidR="00277228" w:rsidRPr="008F64C1" w:rsidRDefault="00277228" w:rsidP="00DC660A">
            <w:pPr>
              <w:pStyle w:val="BodyText"/>
              <w:ind w:firstLine="400"/>
              <w:rPr>
                <w:color w:val="000000" w:themeColor="text1"/>
                <w:sz w:val="20"/>
              </w:rPr>
            </w:pPr>
          </w:p>
        </w:tc>
        <w:tc>
          <w:tcPr>
            <w:tcW w:w="916" w:type="pct"/>
            <w:vMerge/>
            <w:tcBorders>
              <w:top w:val="single" w:sz="8" w:space="0" w:color="000000"/>
              <w:left w:val="single" w:sz="8" w:space="0" w:color="000000"/>
              <w:bottom w:val="single" w:sz="8" w:space="0" w:color="000000"/>
              <w:right w:val="single" w:sz="8" w:space="0" w:color="000000"/>
            </w:tcBorders>
            <w:vAlign w:val="center"/>
            <w:hideMark/>
          </w:tcPr>
          <w:p w14:paraId="0DC56BFC" w14:textId="77777777" w:rsidR="00277228" w:rsidRPr="008F64C1" w:rsidRDefault="00277228" w:rsidP="00DC660A">
            <w:pPr>
              <w:pStyle w:val="BodyText"/>
              <w:ind w:firstLine="400"/>
              <w:rPr>
                <w:color w:val="000000" w:themeColor="text1"/>
                <w:sz w:val="20"/>
              </w:rPr>
            </w:pPr>
          </w:p>
        </w:tc>
        <w:tc>
          <w:tcPr>
            <w:tcW w:w="988"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9CC5592" w14:textId="77777777" w:rsidR="00277228" w:rsidRDefault="00277228" w:rsidP="00DC660A">
            <w:pPr>
              <w:pStyle w:val="BodyText"/>
              <w:jc w:val="left"/>
              <w:rPr>
                <w:b/>
                <w:bCs/>
                <w:color w:val="000000" w:themeColor="text1"/>
                <w:sz w:val="20"/>
              </w:rPr>
            </w:pPr>
            <w:r w:rsidRPr="008F64C1">
              <w:rPr>
                <w:b/>
                <w:bCs/>
                <w:color w:val="000000" w:themeColor="text1"/>
                <w:sz w:val="20"/>
              </w:rPr>
              <w:t>Input split size</w:t>
            </w:r>
          </w:p>
          <w:p w14:paraId="5EFBB6A0" w14:textId="77777777" w:rsidR="00277228" w:rsidRPr="008F64C1" w:rsidRDefault="00277228" w:rsidP="00DC660A">
            <w:pPr>
              <w:pStyle w:val="BodyText"/>
              <w:jc w:val="left"/>
              <w:rPr>
                <w:color w:val="000000" w:themeColor="text1"/>
                <w:sz w:val="20"/>
              </w:rPr>
            </w:pPr>
            <w:r w:rsidRPr="008F64C1">
              <w:rPr>
                <w:b/>
                <w:bCs/>
                <w:color w:val="000000" w:themeColor="text1"/>
                <w:sz w:val="20"/>
              </w:rPr>
              <w:t>(MB)</w:t>
            </w:r>
          </w:p>
        </w:tc>
        <w:tc>
          <w:tcPr>
            <w:tcW w:w="1069"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799A0A3D" w14:textId="77777777" w:rsidR="00277228" w:rsidRPr="008F64C1" w:rsidRDefault="00277228" w:rsidP="00DC660A">
            <w:pPr>
              <w:pStyle w:val="BodyText"/>
              <w:rPr>
                <w:color w:val="000000" w:themeColor="text1"/>
                <w:sz w:val="20"/>
              </w:rPr>
            </w:pPr>
            <w:r>
              <w:rPr>
                <w:b/>
                <w:bCs/>
                <w:color w:val="000000" w:themeColor="text1"/>
                <w:sz w:val="20"/>
              </w:rPr>
              <w:t>P</w:t>
            </w:r>
            <w:r>
              <w:rPr>
                <w:rFonts w:hint="eastAsia"/>
                <w:b/>
                <w:bCs/>
                <w:color w:val="000000" w:themeColor="text1"/>
                <w:sz w:val="20"/>
              </w:rPr>
              <w:t xml:space="preserve">artition </w:t>
            </w:r>
            <w:r>
              <w:rPr>
                <w:b/>
                <w:bCs/>
                <w:color w:val="000000" w:themeColor="text1"/>
                <w:sz w:val="20"/>
              </w:rPr>
              <w:t>(reduce)</w:t>
            </w:r>
            <w:r w:rsidRPr="008F64C1">
              <w:rPr>
                <w:b/>
                <w:bCs/>
                <w:color w:val="000000" w:themeColor="text1"/>
                <w:sz w:val="20"/>
              </w:rPr>
              <w:t xml:space="preserve"> number</w:t>
            </w:r>
          </w:p>
        </w:tc>
        <w:tc>
          <w:tcPr>
            <w:tcW w:w="881"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2587B881" w14:textId="77777777" w:rsidR="00277228" w:rsidRDefault="00277228" w:rsidP="00DC660A">
            <w:pPr>
              <w:pStyle w:val="BodyText"/>
              <w:rPr>
                <w:b/>
                <w:bCs/>
                <w:color w:val="000000" w:themeColor="text1"/>
                <w:sz w:val="20"/>
              </w:rPr>
            </w:pPr>
            <w:r w:rsidRPr="008F64C1">
              <w:rPr>
                <w:b/>
                <w:bCs/>
                <w:color w:val="000000" w:themeColor="text1"/>
                <w:sz w:val="20"/>
              </w:rPr>
              <w:t xml:space="preserve">Buffer size </w:t>
            </w:r>
          </w:p>
          <w:p w14:paraId="62BDE788" w14:textId="77777777" w:rsidR="00277228" w:rsidRPr="008F64C1" w:rsidRDefault="00277228" w:rsidP="00DC660A">
            <w:pPr>
              <w:pStyle w:val="BodyText"/>
              <w:rPr>
                <w:color w:val="000000" w:themeColor="text1"/>
                <w:sz w:val="20"/>
              </w:rPr>
            </w:pPr>
            <w:r w:rsidRPr="008F64C1">
              <w:rPr>
                <w:b/>
                <w:bCs/>
                <w:color w:val="000000" w:themeColor="text1"/>
                <w:sz w:val="20"/>
              </w:rPr>
              <w:t>(MB)</w:t>
            </w:r>
          </w:p>
        </w:tc>
      </w:tr>
      <w:tr w:rsidR="00277228" w:rsidRPr="00F727A8" w14:paraId="4C2505FA" w14:textId="77777777" w:rsidTr="00DC660A">
        <w:trPr>
          <w:trHeight w:val="311"/>
        </w:trPr>
        <w:tc>
          <w:tcPr>
            <w:tcW w:w="1145"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79DAA1AF" w14:textId="77777777" w:rsidR="00277228" w:rsidRPr="008F64C1" w:rsidRDefault="00277228" w:rsidP="00DC660A">
            <w:pPr>
              <w:pStyle w:val="BodyText"/>
              <w:rPr>
                <w:color w:val="000000" w:themeColor="text1"/>
                <w:sz w:val="20"/>
              </w:rPr>
            </w:pPr>
            <w:r w:rsidRPr="008F64C1">
              <w:rPr>
                <w:color w:val="000000" w:themeColor="text1"/>
                <w:sz w:val="20"/>
              </w:rPr>
              <w:t>WikiWordCount</w:t>
            </w:r>
          </w:p>
        </w:tc>
        <w:tc>
          <w:tcPr>
            <w:tcW w:w="916"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5379A8C4" w14:textId="77777777" w:rsidR="00277228" w:rsidRPr="008F64C1" w:rsidRDefault="00277228" w:rsidP="00DC660A">
            <w:pPr>
              <w:pStyle w:val="BodyText"/>
              <w:rPr>
                <w:color w:val="000000" w:themeColor="text1"/>
                <w:sz w:val="20"/>
              </w:rPr>
            </w:pPr>
            <w:r w:rsidRPr="008F64C1">
              <w:rPr>
                <w:color w:val="000000" w:themeColor="text1"/>
                <w:sz w:val="20"/>
              </w:rPr>
              <w:t>9.4 GB</w:t>
            </w:r>
          </w:p>
        </w:tc>
        <w:tc>
          <w:tcPr>
            <w:tcW w:w="988"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7D4C3A25" w14:textId="77777777" w:rsidR="00277228" w:rsidRPr="008F64C1" w:rsidRDefault="00277228" w:rsidP="00DC660A">
            <w:pPr>
              <w:pStyle w:val="BodyText"/>
              <w:rPr>
                <w:color w:val="000000" w:themeColor="text1"/>
                <w:sz w:val="20"/>
              </w:rPr>
            </w:pPr>
            <w:r w:rsidRPr="008F64C1">
              <w:rPr>
                <w:color w:val="000000" w:themeColor="text1"/>
                <w:sz w:val="20"/>
              </w:rPr>
              <w:t>64, 128, 256</w:t>
            </w:r>
          </w:p>
        </w:tc>
        <w:tc>
          <w:tcPr>
            <w:tcW w:w="1069"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705FA090" w14:textId="77777777" w:rsidR="00277228" w:rsidRPr="008F64C1" w:rsidRDefault="00277228" w:rsidP="00DC660A">
            <w:pPr>
              <w:pStyle w:val="BodyText"/>
              <w:rPr>
                <w:color w:val="000000" w:themeColor="text1"/>
                <w:sz w:val="20"/>
              </w:rPr>
            </w:pPr>
            <w:r w:rsidRPr="008F64C1">
              <w:rPr>
                <w:color w:val="000000" w:themeColor="text1"/>
                <w:sz w:val="20"/>
              </w:rPr>
              <w:t>9, 18, 36</w:t>
            </w:r>
          </w:p>
        </w:tc>
        <w:tc>
          <w:tcPr>
            <w:tcW w:w="881"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F9FAFB9" w14:textId="77777777" w:rsidR="00277228" w:rsidRPr="008F64C1" w:rsidRDefault="00277228" w:rsidP="00DC660A">
            <w:pPr>
              <w:pStyle w:val="BodyText"/>
              <w:rPr>
                <w:color w:val="000000" w:themeColor="text1"/>
                <w:sz w:val="20"/>
              </w:rPr>
            </w:pPr>
            <w:r w:rsidRPr="008F64C1">
              <w:rPr>
                <w:color w:val="000000" w:themeColor="text1"/>
                <w:sz w:val="20"/>
              </w:rPr>
              <w:t>200, 400</w:t>
            </w:r>
          </w:p>
        </w:tc>
      </w:tr>
      <w:tr w:rsidR="00277228" w:rsidRPr="00F727A8" w14:paraId="57E83D4F" w14:textId="77777777" w:rsidTr="00DC660A">
        <w:trPr>
          <w:trHeight w:val="311"/>
        </w:trPr>
        <w:tc>
          <w:tcPr>
            <w:tcW w:w="1145"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3632362" w14:textId="77777777" w:rsidR="00277228" w:rsidRPr="008F64C1" w:rsidRDefault="00277228" w:rsidP="00DC660A">
            <w:pPr>
              <w:pStyle w:val="BodyText"/>
              <w:rPr>
                <w:color w:val="000000" w:themeColor="text1"/>
                <w:sz w:val="20"/>
              </w:rPr>
            </w:pPr>
            <w:r w:rsidRPr="008F64C1">
              <w:rPr>
                <w:color w:val="000000" w:themeColor="text1"/>
                <w:sz w:val="20"/>
              </w:rPr>
              <w:t>BuildInvertedIndex</w:t>
            </w:r>
          </w:p>
        </w:tc>
        <w:tc>
          <w:tcPr>
            <w:tcW w:w="916"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D513F17" w14:textId="77777777" w:rsidR="00277228" w:rsidRPr="008F64C1" w:rsidRDefault="00277228" w:rsidP="00DC660A">
            <w:pPr>
              <w:pStyle w:val="BodyText"/>
              <w:rPr>
                <w:color w:val="000000" w:themeColor="text1"/>
                <w:sz w:val="20"/>
              </w:rPr>
            </w:pPr>
            <w:r w:rsidRPr="008F64C1">
              <w:rPr>
                <w:color w:val="000000" w:themeColor="text1"/>
                <w:sz w:val="20"/>
              </w:rPr>
              <w:t>9.4 GB</w:t>
            </w:r>
          </w:p>
        </w:tc>
        <w:tc>
          <w:tcPr>
            <w:tcW w:w="988"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0EE430D" w14:textId="77777777" w:rsidR="00277228" w:rsidRPr="008F64C1" w:rsidRDefault="00277228" w:rsidP="00DC660A">
            <w:pPr>
              <w:pStyle w:val="BodyText"/>
              <w:rPr>
                <w:color w:val="000000" w:themeColor="text1"/>
                <w:sz w:val="20"/>
              </w:rPr>
            </w:pPr>
            <w:r w:rsidRPr="008F64C1">
              <w:rPr>
                <w:color w:val="000000" w:themeColor="text1"/>
                <w:sz w:val="20"/>
              </w:rPr>
              <w:t>64, 128, 256</w:t>
            </w:r>
          </w:p>
        </w:tc>
        <w:tc>
          <w:tcPr>
            <w:tcW w:w="1069"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0F8F2091" w14:textId="77777777" w:rsidR="00277228" w:rsidRPr="008F64C1" w:rsidRDefault="00277228" w:rsidP="00DC660A">
            <w:pPr>
              <w:pStyle w:val="BodyText"/>
              <w:rPr>
                <w:color w:val="000000" w:themeColor="text1"/>
                <w:sz w:val="20"/>
              </w:rPr>
            </w:pPr>
            <w:r w:rsidRPr="008F64C1">
              <w:rPr>
                <w:color w:val="000000" w:themeColor="text1"/>
                <w:sz w:val="20"/>
              </w:rPr>
              <w:t>9, 18, 36</w:t>
            </w:r>
          </w:p>
        </w:tc>
        <w:tc>
          <w:tcPr>
            <w:tcW w:w="881"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00E12229" w14:textId="77777777" w:rsidR="00277228" w:rsidRPr="008F64C1" w:rsidRDefault="00277228" w:rsidP="00DC660A">
            <w:pPr>
              <w:pStyle w:val="BodyText"/>
              <w:rPr>
                <w:color w:val="000000" w:themeColor="text1"/>
                <w:sz w:val="20"/>
              </w:rPr>
            </w:pPr>
            <w:r w:rsidRPr="008F64C1">
              <w:rPr>
                <w:color w:val="000000" w:themeColor="text1"/>
                <w:sz w:val="20"/>
              </w:rPr>
              <w:t>200, 400</w:t>
            </w:r>
          </w:p>
        </w:tc>
      </w:tr>
      <w:tr w:rsidR="00277228" w:rsidRPr="00F727A8" w14:paraId="71BE7187" w14:textId="77777777" w:rsidTr="00DC660A">
        <w:trPr>
          <w:trHeight w:val="311"/>
        </w:trPr>
        <w:tc>
          <w:tcPr>
            <w:tcW w:w="1145"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0384E54F" w14:textId="77777777" w:rsidR="00277228" w:rsidRPr="008F64C1" w:rsidRDefault="00277228" w:rsidP="00DC660A">
            <w:pPr>
              <w:pStyle w:val="BodyText"/>
              <w:rPr>
                <w:color w:val="000000" w:themeColor="text1"/>
                <w:sz w:val="20"/>
              </w:rPr>
            </w:pPr>
            <w:r w:rsidRPr="008F64C1">
              <w:rPr>
                <w:color w:val="000000" w:themeColor="text1"/>
                <w:sz w:val="20"/>
              </w:rPr>
              <w:t>Pig-UserVisitAggr</w:t>
            </w:r>
          </w:p>
        </w:tc>
        <w:tc>
          <w:tcPr>
            <w:tcW w:w="916"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C5DABF8" w14:textId="77777777" w:rsidR="00277228" w:rsidRPr="008F64C1" w:rsidRDefault="00277228" w:rsidP="00DC660A">
            <w:pPr>
              <w:pStyle w:val="BodyText"/>
              <w:rPr>
                <w:color w:val="000000" w:themeColor="text1"/>
                <w:sz w:val="20"/>
              </w:rPr>
            </w:pPr>
            <w:r w:rsidRPr="008F64C1">
              <w:rPr>
                <w:color w:val="000000" w:themeColor="text1"/>
                <w:sz w:val="20"/>
              </w:rPr>
              <w:t>75 GB</w:t>
            </w:r>
          </w:p>
        </w:tc>
        <w:tc>
          <w:tcPr>
            <w:tcW w:w="988"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509AF946" w14:textId="77777777" w:rsidR="00277228" w:rsidRPr="008F64C1" w:rsidRDefault="00277228" w:rsidP="00DC660A">
            <w:pPr>
              <w:pStyle w:val="BodyText"/>
              <w:rPr>
                <w:color w:val="000000" w:themeColor="text1"/>
                <w:sz w:val="20"/>
              </w:rPr>
            </w:pPr>
            <w:r w:rsidRPr="008F64C1">
              <w:rPr>
                <w:color w:val="000000" w:themeColor="text1"/>
                <w:sz w:val="20"/>
              </w:rPr>
              <w:t>64, 128, 256</w:t>
            </w:r>
          </w:p>
        </w:tc>
        <w:tc>
          <w:tcPr>
            <w:tcW w:w="1069"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459C466" w14:textId="77777777" w:rsidR="00277228" w:rsidRPr="008F64C1" w:rsidRDefault="00277228" w:rsidP="00DC660A">
            <w:pPr>
              <w:pStyle w:val="BodyText"/>
              <w:rPr>
                <w:color w:val="000000" w:themeColor="text1"/>
                <w:sz w:val="20"/>
              </w:rPr>
            </w:pPr>
            <w:r w:rsidRPr="008F64C1">
              <w:rPr>
                <w:color w:val="000000" w:themeColor="text1"/>
                <w:sz w:val="20"/>
              </w:rPr>
              <w:t>9, 18, 36</w:t>
            </w:r>
          </w:p>
        </w:tc>
        <w:tc>
          <w:tcPr>
            <w:tcW w:w="881"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2D07251" w14:textId="77777777" w:rsidR="00277228" w:rsidRPr="008F64C1" w:rsidRDefault="00277228" w:rsidP="00DC660A">
            <w:pPr>
              <w:pStyle w:val="BodyText"/>
              <w:rPr>
                <w:color w:val="000000" w:themeColor="text1"/>
                <w:sz w:val="20"/>
              </w:rPr>
            </w:pPr>
            <w:r w:rsidRPr="008F64C1">
              <w:rPr>
                <w:color w:val="000000" w:themeColor="text1"/>
                <w:sz w:val="20"/>
              </w:rPr>
              <w:t>200, 400</w:t>
            </w:r>
          </w:p>
        </w:tc>
      </w:tr>
      <w:tr w:rsidR="00277228" w:rsidRPr="00F727A8" w14:paraId="36620A6B" w14:textId="77777777" w:rsidTr="00DC660A">
        <w:trPr>
          <w:trHeight w:val="311"/>
        </w:trPr>
        <w:tc>
          <w:tcPr>
            <w:tcW w:w="1145"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32163BA9" w14:textId="77777777" w:rsidR="00277228" w:rsidRPr="008F64C1" w:rsidRDefault="00277228" w:rsidP="00DC660A">
            <w:pPr>
              <w:pStyle w:val="BodyText"/>
              <w:rPr>
                <w:color w:val="000000" w:themeColor="text1"/>
                <w:sz w:val="20"/>
              </w:rPr>
            </w:pPr>
            <w:r w:rsidRPr="008F64C1">
              <w:rPr>
                <w:color w:val="000000" w:themeColor="text1"/>
                <w:sz w:val="20"/>
              </w:rPr>
              <w:t>TwitterBiEdgeCount</w:t>
            </w:r>
          </w:p>
        </w:tc>
        <w:tc>
          <w:tcPr>
            <w:tcW w:w="916"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19FB805D" w14:textId="77777777" w:rsidR="00277228" w:rsidRPr="008F64C1" w:rsidRDefault="00277228" w:rsidP="00DC660A">
            <w:pPr>
              <w:pStyle w:val="BodyText"/>
              <w:rPr>
                <w:color w:val="000000" w:themeColor="text1"/>
                <w:sz w:val="20"/>
              </w:rPr>
            </w:pPr>
            <w:r w:rsidRPr="008F64C1">
              <w:rPr>
                <w:color w:val="000000" w:themeColor="text1"/>
                <w:sz w:val="20"/>
              </w:rPr>
              <w:t>24.4 GB</w:t>
            </w:r>
          </w:p>
        </w:tc>
        <w:tc>
          <w:tcPr>
            <w:tcW w:w="988"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0782B94" w14:textId="77777777" w:rsidR="00277228" w:rsidRPr="008F64C1" w:rsidRDefault="00277228" w:rsidP="00DC660A">
            <w:pPr>
              <w:pStyle w:val="BodyText"/>
              <w:rPr>
                <w:color w:val="000000" w:themeColor="text1"/>
                <w:sz w:val="20"/>
              </w:rPr>
            </w:pPr>
            <w:r w:rsidRPr="008F64C1">
              <w:rPr>
                <w:color w:val="000000" w:themeColor="text1"/>
                <w:sz w:val="20"/>
              </w:rPr>
              <w:t>64, 128, 256</w:t>
            </w:r>
          </w:p>
        </w:tc>
        <w:tc>
          <w:tcPr>
            <w:tcW w:w="1069"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7D2CA4A7" w14:textId="77777777" w:rsidR="00277228" w:rsidRPr="008F64C1" w:rsidRDefault="00277228" w:rsidP="00DC660A">
            <w:pPr>
              <w:pStyle w:val="BodyText"/>
              <w:rPr>
                <w:color w:val="000000" w:themeColor="text1"/>
                <w:sz w:val="20"/>
              </w:rPr>
            </w:pPr>
            <w:r w:rsidRPr="008F64C1">
              <w:rPr>
                <w:color w:val="000000" w:themeColor="text1"/>
                <w:sz w:val="20"/>
              </w:rPr>
              <w:t>9, 18, 36</w:t>
            </w:r>
          </w:p>
        </w:tc>
        <w:tc>
          <w:tcPr>
            <w:tcW w:w="881"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34B59D58" w14:textId="77777777" w:rsidR="00277228" w:rsidRPr="008F64C1" w:rsidRDefault="00277228" w:rsidP="00DC660A">
            <w:pPr>
              <w:pStyle w:val="BodyText"/>
              <w:rPr>
                <w:color w:val="000000" w:themeColor="text1"/>
                <w:sz w:val="20"/>
              </w:rPr>
            </w:pPr>
            <w:r w:rsidRPr="008F64C1">
              <w:rPr>
                <w:color w:val="000000" w:themeColor="text1"/>
                <w:sz w:val="20"/>
              </w:rPr>
              <w:t>200, 400</w:t>
            </w:r>
          </w:p>
        </w:tc>
      </w:tr>
      <w:tr w:rsidR="00277228" w:rsidRPr="00F727A8" w14:paraId="0B25FD2A" w14:textId="77777777" w:rsidTr="00DC660A">
        <w:trPr>
          <w:trHeight w:val="311"/>
        </w:trPr>
        <w:tc>
          <w:tcPr>
            <w:tcW w:w="1145"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A366F5A" w14:textId="77777777" w:rsidR="00277228" w:rsidRPr="008F64C1" w:rsidRDefault="00277228" w:rsidP="00DC660A">
            <w:pPr>
              <w:pStyle w:val="BodyText"/>
              <w:rPr>
                <w:color w:val="000000" w:themeColor="text1"/>
                <w:sz w:val="20"/>
              </w:rPr>
            </w:pPr>
            <w:r w:rsidRPr="008F64C1">
              <w:rPr>
                <w:color w:val="000000" w:themeColor="text1"/>
                <w:sz w:val="20"/>
              </w:rPr>
              <w:t>TeraSort</w:t>
            </w:r>
          </w:p>
        </w:tc>
        <w:tc>
          <w:tcPr>
            <w:tcW w:w="916"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55AD0A6" w14:textId="77777777" w:rsidR="00277228" w:rsidRPr="008F64C1" w:rsidRDefault="00277228" w:rsidP="00DC660A">
            <w:pPr>
              <w:pStyle w:val="BodyText"/>
              <w:rPr>
                <w:color w:val="000000" w:themeColor="text1"/>
                <w:sz w:val="20"/>
              </w:rPr>
            </w:pPr>
            <w:r w:rsidRPr="008F64C1">
              <w:rPr>
                <w:color w:val="000000" w:themeColor="text1"/>
                <w:sz w:val="20"/>
              </w:rPr>
              <w:t>36 GB</w:t>
            </w:r>
          </w:p>
        </w:tc>
        <w:tc>
          <w:tcPr>
            <w:tcW w:w="988"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48033AEF" w14:textId="77777777" w:rsidR="00277228" w:rsidRPr="008F64C1" w:rsidRDefault="00277228" w:rsidP="00DC660A">
            <w:pPr>
              <w:pStyle w:val="BodyText"/>
              <w:rPr>
                <w:color w:val="000000" w:themeColor="text1"/>
                <w:sz w:val="20"/>
              </w:rPr>
            </w:pPr>
            <w:r w:rsidRPr="008F64C1">
              <w:rPr>
                <w:color w:val="000000" w:themeColor="text1"/>
                <w:sz w:val="20"/>
              </w:rPr>
              <w:t>64, 128, 256</w:t>
            </w:r>
          </w:p>
        </w:tc>
        <w:tc>
          <w:tcPr>
            <w:tcW w:w="1069"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3EF8B95E" w14:textId="77777777" w:rsidR="00277228" w:rsidRPr="008F64C1" w:rsidRDefault="00277228" w:rsidP="00DC660A">
            <w:pPr>
              <w:pStyle w:val="BodyText"/>
              <w:rPr>
                <w:color w:val="000000" w:themeColor="text1"/>
                <w:sz w:val="20"/>
              </w:rPr>
            </w:pPr>
            <w:r w:rsidRPr="008F64C1">
              <w:rPr>
                <w:color w:val="000000" w:themeColor="text1"/>
                <w:sz w:val="20"/>
              </w:rPr>
              <w:t>9, 18, 36</w:t>
            </w:r>
          </w:p>
        </w:tc>
        <w:tc>
          <w:tcPr>
            <w:tcW w:w="881" w:type="pct"/>
            <w:tcBorders>
              <w:top w:val="single" w:sz="8" w:space="0" w:color="000000"/>
              <w:left w:val="single" w:sz="8" w:space="0" w:color="000000"/>
              <w:bottom w:val="single" w:sz="8" w:space="0" w:color="000000"/>
              <w:right w:val="single" w:sz="8" w:space="0" w:color="000000"/>
            </w:tcBorders>
            <w:shd w:val="clear" w:color="auto" w:fill="auto"/>
            <w:tcMar>
              <w:top w:w="15" w:type="dxa"/>
              <w:left w:w="144" w:type="dxa"/>
              <w:bottom w:w="0" w:type="dxa"/>
              <w:right w:w="144" w:type="dxa"/>
            </w:tcMar>
            <w:hideMark/>
          </w:tcPr>
          <w:p w14:paraId="66EC1D1E" w14:textId="77777777" w:rsidR="00277228" w:rsidRPr="008F64C1" w:rsidRDefault="00277228" w:rsidP="00DC660A">
            <w:pPr>
              <w:pStyle w:val="BodyText"/>
              <w:rPr>
                <w:color w:val="000000" w:themeColor="text1"/>
                <w:sz w:val="20"/>
              </w:rPr>
            </w:pPr>
            <w:r w:rsidRPr="008F64C1">
              <w:rPr>
                <w:color w:val="000000" w:themeColor="text1"/>
                <w:sz w:val="20"/>
              </w:rPr>
              <w:t>200, 400</w:t>
            </w:r>
          </w:p>
        </w:tc>
      </w:tr>
    </w:tbl>
    <w:p w14:paraId="1815EA47" w14:textId="77777777" w:rsidR="00277228" w:rsidRPr="00277228" w:rsidRDefault="00277228" w:rsidP="00277228">
      <w:pPr>
        <w:pStyle w:val="a"/>
      </w:pPr>
    </w:p>
    <w:p w14:paraId="4662DA4D" w14:textId="74327649" w:rsidR="00EA31FA" w:rsidRDefault="00EA31FA" w:rsidP="00EA31FA">
      <w:pPr>
        <w:pStyle w:val="Heading3"/>
      </w:pPr>
      <w:bookmarkStart w:id="192" w:name="_Toc305878433"/>
      <w:r>
        <w:rPr>
          <w:rFonts w:hint="eastAsia"/>
        </w:rPr>
        <w:t>实验步骤</w:t>
      </w:r>
      <w:bookmarkEnd w:id="192"/>
    </w:p>
    <w:p w14:paraId="41C22421" w14:textId="77777777" w:rsidR="00EA31FA" w:rsidRPr="00EA31FA" w:rsidRDefault="00EA31FA" w:rsidP="00EA31FA">
      <w:pPr>
        <w:pStyle w:val="a"/>
      </w:pPr>
      <w:r w:rsidRPr="00EA31FA">
        <w:rPr>
          <w:rFonts w:hint="eastAsia"/>
        </w:rPr>
        <w:t>对于每一个</w:t>
      </w:r>
      <w:r w:rsidRPr="00EA31FA">
        <w:t>MapReduce</w:t>
      </w:r>
      <w:r w:rsidRPr="00EA31FA">
        <w:rPr>
          <w:rFonts w:hint="eastAsia"/>
        </w:rPr>
        <w:t>应用，也就是</w:t>
      </w:r>
      <w:r w:rsidRPr="00EA31FA">
        <w:rPr>
          <w:rFonts w:hint="eastAsia"/>
        </w:rPr>
        <w:t xml:space="preserve"> job &lt;data, configurations, user code&gt;</w:t>
      </w:r>
      <w:r w:rsidRPr="00EA31FA">
        <w:rPr>
          <w:rFonts w:hint="eastAsia"/>
        </w:rPr>
        <w:t>，</w:t>
      </w:r>
      <w:r w:rsidRPr="00EA31FA">
        <w:rPr>
          <w:rFonts w:hint="eastAsia"/>
        </w:rPr>
        <w:lastRenderedPageBreak/>
        <w:t>我们先在抽样数据（</w:t>
      </w:r>
      <w:r w:rsidRPr="00EA31FA">
        <w:t>1GB</w:t>
      </w:r>
      <w:r w:rsidRPr="00EA31FA">
        <w:rPr>
          <w:rFonts w:hint="eastAsia"/>
        </w:rPr>
        <w:t>和</w:t>
      </w:r>
      <w:r w:rsidRPr="00EA31FA">
        <w:rPr>
          <w:rFonts w:hint="eastAsia"/>
        </w:rPr>
        <w:t>5GB</w:t>
      </w:r>
      <w:r w:rsidRPr="00EA31FA">
        <w:rPr>
          <w:rFonts w:hint="eastAsia"/>
        </w:rPr>
        <w:t>）上运行应用，获取必要的信息，然后通过模型估算应用运行在大数据上的内存用量，具体步骤如下：</w:t>
      </w:r>
    </w:p>
    <w:p w14:paraId="4FF0E2AD" w14:textId="01CAFAA6" w:rsidR="00EA31FA" w:rsidRPr="00EA31FA" w:rsidRDefault="00EA31FA" w:rsidP="0085785A">
      <w:pPr>
        <w:pStyle w:val="a"/>
        <w:numPr>
          <w:ilvl w:val="0"/>
          <w:numId w:val="5"/>
        </w:numPr>
        <w:ind w:firstLineChars="0"/>
      </w:pPr>
      <w:r w:rsidRPr="00EA31FA">
        <w:rPr>
          <w:rFonts w:hint="eastAsia"/>
        </w:rPr>
        <w:t>对每个大数据集进行随机抽样（使用一个</w:t>
      </w:r>
      <w:r w:rsidRPr="00EA31FA">
        <w:rPr>
          <w:rFonts w:hint="eastAsia"/>
        </w:rPr>
        <w:t>MapReduce job</w:t>
      </w:r>
      <w:r w:rsidRPr="00EA31FA">
        <w:rPr>
          <w:rFonts w:hint="eastAsia"/>
        </w:rPr>
        <w:t>），每个数据集分别抽取出</w:t>
      </w:r>
      <w:r w:rsidRPr="00EA31FA">
        <w:rPr>
          <w:rFonts w:hint="eastAsia"/>
        </w:rPr>
        <w:t>1GB</w:t>
      </w:r>
      <w:r w:rsidRPr="00EA31FA">
        <w:rPr>
          <w:rFonts w:hint="eastAsia"/>
        </w:rPr>
        <w:t>和</w:t>
      </w:r>
      <w:r w:rsidRPr="00EA31FA">
        <w:rPr>
          <w:rFonts w:hint="eastAsia"/>
        </w:rPr>
        <w:t>5GB</w:t>
      </w:r>
      <w:r w:rsidRPr="00EA31FA">
        <w:rPr>
          <w:rFonts w:hint="eastAsia"/>
        </w:rPr>
        <w:t>作为抽样数据。</w:t>
      </w:r>
    </w:p>
    <w:p w14:paraId="6734D4C5" w14:textId="5B8B662B" w:rsidR="00EA31FA" w:rsidRPr="00EA31FA" w:rsidRDefault="00EA31FA" w:rsidP="0085785A">
      <w:pPr>
        <w:pStyle w:val="a"/>
        <w:numPr>
          <w:ilvl w:val="0"/>
          <w:numId w:val="5"/>
        </w:numPr>
        <w:ind w:firstLineChars="0"/>
      </w:pPr>
      <w:r w:rsidRPr="00EA31FA">
        <w:rPr>
          <w:rFonts w:hint="eastAsia"/>
        </w:rPr>
        <w:t>选取一组配置参数（实验中使用</w:t>
      </w:r>
      <w:r w:rsidRPr="00EA31FA">
        <w:rPr>
          <w:i/>
        </w:rPr>
        <w:t>input split size</w:t>
      </w:r>
      <w:r w:rsidRPr="00EA31FA">
        <w:t xml:space="preserve"> = 128MB, </w:t>
      </w:r>
      <w:r w:rsidRPr="00EA31FA">
        <w:rPr>
          <w:i/>
        </w:rPr>
        <w:t>partition number</w:t>
      </w:r>
      <w:r w:rsidRPr="00EA31FA">
        <w:t xml:space="preserve"> = 9, </w:t>
      </w:r>
      <w:r w:rsidRPr="00EA31FA">
        <w:rPr>
          <w:i/>
        </w:rPr>
        <w:t>buffer size</w:t>
      </w:r>
      <w:r w:rsidRPr="00EA31FA">
        <w:t xml:space="preserve"> = 200</w:t>
      </w:r>
      <w:r w:rsidRPr="00EA31FA">
        <w:rPr>
          <w:rFonts w:hint="eastAsia"/>
        </w:rPr>
        <w:t>MB</w:t>
      </w:r>
      <w:r w:rsidRPr="00EA31FA">
        <w:rPr>
          <w:rFonts w:hint="eastAsia"/>
        </w:rPr>
        <w:t>）后，在小数据集上运行应用，获得应用运行时的数据流信息和用户代码内存用量信息。</w:t>
      </w:r>
    </w:p>
    <w:p w14:paraId="70D3862B" w14:textId="006EAEB3" w:rsidR="00EA31FA" w:rsidRPr="00EA31FA" w:rsidRDefault="00EA31FA" w:rsidP="0085785A">
      <w:pPr>
        <w:pStyle w:val="a"/>
        <w:numPr>
          <w:ilvl w:val="0"/>
          <w:numId w:val="5"/>
        </w:numPr>
        <w:ind w:firstLineChars="0"/>
      </w:pPr>
      <w:r w:rsidRPr="00EA31FA">
        <w:rPr>
          <w:rFonts w:hint="eastAsia"/>
        </w:rPr>
        <w:t>建立应用在大数据集上的内存用量模型：数据流模型，框架内存对象模型和用户代码对象模型。</w:t>
      </w:r>
    </w:p>
    <w:p w14:paraId="7DCF2271" w14:textId="75DD01A8" w:rsidR="00EA31FA" w:rsidRPr="00EA31FA" w:rsidRDefault="00EA31FA" w:rsidP="0085785A">
      <w:pPr>
        <w:pStyle w:val="a"/>
        <w:numPr>
          <w:ilvl w:val="0"/>
          <w:numId w:val="5"/>
        </w:numPr>
        <w:ind w:firstLineChars="0"/>
      </w:pPr>
      <w:r w:rsidRPr="00EA31FA">
        <w:rPr>
          <w:rFonts w:hint="eastAsia"/>
        </w:rPr>
        <w:t>对于应用的每一组配置参数（每个应用有</w:t>
      </w:r>
      <w:r w:rsidRPr="00EA31FA">
        <w:rPr>
          <w:rFonts w:hint="eastAsia"/>
        </w:rPr>
        <w:t>3*3*2=18</w:t>
      </w:r>
      <w:r w:rsidRPr="00EA31FA">
        <w:rPr>
          <w:rFonts w:hint="eastAsia"/>
        </w:rPr>
        <w:t>组不同的配置参数），根据模型提供的参数估计方法和小数据集上的运行信息估算模型参数，得到应用在该配置下运行在大数据集上时的内存用量。</w:t>
      </w:r>
    </w:p>
    <w:p w14:paraId="0E694EF3" w14:textId="7CCDCDF0" w:rsidR="00EA31FA" w:rsidRPr="00EA31FA" w:rsidRDefault="00EA31FA" w:rsidP="0085785A">
      <w:pPr>
        <w:pStyle w:val="a"/>
        <w:numPr>
          <w:ilvl w:val="0"/>
          <w:numId w:val="5"/>
        </w:numPr>
        <w:ind w:firstLineChars="0"/>
      </w:pPr>
      <w:r w:rsidRPr="00EA31FA">
        <w:rPr>
          <w:rFonts w:hint="eastAsia"/>
        </w:rPr>
        <w:t>对于应用的每一组配置参数，我们在大数据集上实际运行该应用，获取真实的</w:t>
      </w:r>
      <w:r w:rsidRPr="00EA31FA">
        <w:t>map/reduce task</w:t>
      </w:r>
      <w:r w:rsidRPr="00EA31FA">
        <w:rPr>
          <w:rFonts w:hint="eastAsia"/>
        </w:rPr>
        <w:t>的内存用量。</w:t>
      </w:r>
    </w:p>
    <w:p w14:paraId="79068A87" w14:textId="31CAD795" w:rsidR="00EA31FA" w:rsidRPr="00EA31FA" w:rsidRDefault="00EA31FA" w:rsidP="0085785A">
      <w:pPr>
        <w:pStyle w:val="a"/>
        <w:numPr>
          <w:ilvl w:val="0"/>
          <w:numId w:val="5"/>
        </w:numPr>
        <w:ind w:firstLineChars="0"/>
      </w:pPr>
      <w:r w:rsidRPr="00EA31FA">
        <w:rPr>
          <w:rFonts w:hint="eastAsia"/>
        </w:rPr>
        <w:t>计算估算相对误差，误差计算方法如下：</w:t>
      </w:r>
    </w:p>
    <w:p w14:paraId="286CEB49" w14:textId="6FD378B7" w:rsidR="00EA31FA" w:rsidRPr="003222E2" w:rsidRDefault="00EA31FA" w:rsidP="00BE5B4A">
      <w:pPr>
        <w:pStyle w:val="a"/>
      </w:pPr>
      <m:oMathPara>
        <m:oMath>
          <m:r>
            <m:rPr>
              <m:sty m:val="p"/>
            </m:rPr>
            <w:rPr>
              <w:rFonts w:ascii="Cambria Math" w:hAnsi="Cambria Math"/>
            </w:rPr>
            <m:t>估算相</m:t>
          </m:r>
          <m:r>
            <m:rPr>
              <m:sty m:val="p"/>
            </m:rPr>
            <w:rPr>
              <w:rFonts w:ascii="Cambria Math" w:hAnsi="Cambria Math" w:cs="宋体" w:hint="eastAsia"/>
            </w:rPr>
            <m:t>对误</m:t>
          </m:r>
          <m:r>
            <m:rPr>
              <m:sty m:val="p"/>
            </m:rPr>
            <w:rPr>
              <w:rFonts w:ascii="Cambria Math" w:hAnsi="Cambria Math"/>
            </w:rPr>
            <m:t>差</m:t>
          </m:r>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cs="宋体"/>
                    </w:rPr>
                    <m:t>估算得到的</m:t>
                  </m:r>
                  <m:r>
                    <m:rPr>
                      <m:sty m:val="p"/>
                    </m:rPr>
                    <w:rPr>
                      <w:rFonts w:ascii="Cambria Math" w:hAnsi="Cambria Math"/>
                    </w:rPr>
                    <m:t>内存用量</m:t>
                  </m:r>
                  <m:r>
                    <m:rPr>
                      <m:sty m:val="p"/>
                    </m:rPr>
                    <w:rPr>
                      <w:rFonts w:ascii="Cambria Math" w:hAnsi="Cambria Math"/>
                    </w:rPr>
                    <m:t>-</m:t>
                  </m:r>
                  <m:r>
                    <m:rPr>
                      <m:sty m:val="p"/>
                    </m:rPr>
                    <w:rPr>
                      <w:rFonts w:ascii="Cambria Math" w:hAnsi="Cambria Math" w:cs="宋体" w:hint="eastAsia"/>
                    </w:rPr>
                    <m:t>实际</m:t>
                  </m:r>
                  <m:r>
                    <m:rPr>
                      <m:sty m:val="p"/>
                    </m:rPr>
                    <w:rPr>
                      <w:rFonts w:ascii="Cambria Math" w:hAnsi="Cambria Math"/>
                    </w:rPr>
                    <m:t>内存用量</m:t>
                  </m:r>
                </m:num>
                <m:den>
                  <m:r>
                    <m:rPr>
                      <m:sty m:val="p"/>
                    </m:rPr>
                    <w:rPr>
                      <w:rFonts w:ascii="Cambria Math" w:hAnsi="Cambria Math" w:cs="宋体"/>
                    </w:rPr>
                    <m:t>实际</m:t>
                  </m:r>
                  <m:r>
                    <m:rPr>
                      <m:sty m:val="p"/>
                    </m:rPr>
                    <w:rPr>
                      <w:rFonts w:ascii="Cambria Math" w:hAnsi="Cambria Math"/>
                    </w:rPr>
                    <m:t>内存用量</m:t>
                  </m:r>
                </m:den>
              </m:f>
            </m:e>
          </m:d>
          <m:r>
            <m:rPr>
              <m:sty m:val="p"/>
            </m:rPr>
            <w:rPr>
              <w:rFonts w:ascii="Cambria Math" w:hAnsi="Cambria Math"/>
            </w:rPr>
            <m:t>×100%</m:t>
          </m:r>
        </m:oMath>
      </m:oMathPara>
    </w:p>
    <w:p w14:paraId="35F7552D" w14:textId="27FBEF55" w:rsidR="003222E2" w:rsidRDefault="003222E2" w:rsidP="003222E2">
      <w:pPr>
        <w:pStyle w:val="Heading3"/>
        <w:rPr>
          <w:rFonts w:hint="eastAsia"/>
        </w:rPr>
      </w:pPr>
      <w:bookmarkStart w:id="193" w:name="_Toc305878434"/>
      <w:r>
        <w:rPr>
          <w:rFonts w:hint="eastAsia"/>
        </w:rPr>
        <w:t>实验结果</w:t>
      </w:r>
      <w:bookmarkEnd w:id="193"/>
    </w:p>
    <w:p w14:paraId="1EDD6892" w14:textId="77777777" w:rsidR="003222E2" w:rsidRDefault="003222E2" w:rsidP="003222E2">
      <w:pPr>
        <w:pStyle w:val="a"/>
        <w:rPr>
          <w:rFonts w:hint="eastAsia"/>
        </w:rPr>
      </w:pPr>
      <w:r w:rsidRPr="003222E2">
        <w:rPr>
          <w:rFonts w:hint="eastAsia"/>
        </w:rPr>
        <w:t>每个应用在每个抽样数据上有</w:t>
      </w:r>
      <w:r w:rsidRPr="003222E2">
        <w:rPr>
          <w:rFonts w:hint="eastAsia"/>
        </w:rPr>
        <w:t>18</w:t>
      </w:r>
      <w:r w:rsidRPr="003222E2">
        <w:rPr>
          <w:rFonts w:hint="eastAsia"/>
        </w:rPr>
        <w:t>组估算结果（</w:t>
      </w:r>
      <w:r w:rsidRPr="003222E2">
        <w:rPr>
          <w:rFonts w:hint="eastAsia"/>
        </w:rPr>
        <w:t>18</w:t>
      </w:r>
      <w:r w:rsidRPr="003222E2">
        <w:rPr>
          <w:rFonts w:hint="eastAsia"/>
        </w:rPr>
        <w:t>个相对误差），为了显示方便，我们计算了这</w:t>
      </w:r>
      <w:r w:rsidRPr="003222E2">
        <w:rPr>
          <w:rFonts w:hint="eastAsia"/>
        </w:rPr>
        <w:t>18</w:t>
      </w:r>
      <w:r w:rsidRPr="003222E2">
        <w:rPr>
          <w:rFonts w:hint="eastAsia"/>
        </w:rPr>
        <w:t>个相对误差的平均值与标准差。图</w:t>
      </w:r>
      <w:r w:rsidRPr="003222E2">
        <w:rPr>
          <w:rFonts w:hint="eastAsia"/>
        </w:rPr>
        <w:t>1</w:t>
      </w:r>
      <w:r w:rsidRPr="003222E2">
        <w:rPr>
          <w:rFonts w:hint="eastAsia"/>
        </w:rPr>
        <w:t>显示了使用</w:t>
      </w:r>
      <w:r w:rsidRPr="003222E2">
        <w:rPr>
          <w:rFonts w:hint="eastAsia"/>
        </w:rPr>
        <w:t>1GB</w:t>
      </w:r>
      <w:r w:rsidRPr="003222E2">
        <w:rPr>
          <w:rFonts w:hint="eastAsia"/>
        </w:rPr>
        <w:t>抽样数据的估算结果，图</w:t>
      </w:r>
      <w:r w:rsidRPr="003222E2">
        <w:rPr>
          <w:rFonts w:hint="eastAsia"/>
        </w:rPr>
        <w:t>2</w:t>
      </w:r>
      <w:r w:rsidRPr="003222E2">
        <w:rPr>
          <w:rFonts w:hint="eastAsia"/>
        </w:rPr>
        <w:t>显示了使用</w:t>
      </w:r>
      <w:r w:rsidRPr="003222E2">
        <w:rPr>
          <w:rFonts w:hint="eastAsia"/>
        </w:rPr>
        <w:t>5GB</w:t>
      </w:r>
      <w:r w:rsidRPr="003222E2">
        <w:rPr>
          <w:rFonts w:hint="eastAsia"/>
        </w:rPr>
        <w:t>抽样数据的估算结果。使用</w:t>
      </w:r>
      <w:r w:rsidRPr="003222E2">
        <w:rPr>
          <w:rFonts w:hint="eastAsia"/>
        </w:rPr>
        <w:t>1GB</w:t>
      </w:r>
      <w:r w:rsidRPr="003222E2">
        <w:rPr>
          <w:rFonts w:hint="eastAsia"/>
        </w:rPr>
        <w:t>抽样数据时，估算结果的平均相对误差在</w:t>
      </w:r>
      <w:r w:rsidRPr="003222E2">
        <w:rPr>
          <w:rFonts w:hint="eastAsia"/>
        </w:rPr>
        <w:t>20</w:t>
      </w:r>
      <w:r w:rsidRPr="003222E2">
        <w:t>%</w:t>
      </w:r>
      <w:r w:rsidRPr="003222E2">
        <w:rPr>
          <w:rFonts w:hint="eastAsia"/>
        </w:rPr>
        <w:t>以内，标准差在</w:t>
      </w:r>
      <w:r w:rsidRPr="003222E2">
        <w:rPr>
          <w:rFonts w:hint="eastAsia"/>
        </w:rPr>
        <w:t>4</w:t>
      </w:r>
      <w:r w:rsidRPr="003222E2">
        <w:rPr>
          <w:rFonts w:hint="eastAsia"/>
        </w:rPr>
        <w:t>％以内。误差来源主要是抽样比例，当把抽样数据提高到</w:t>
      </w:r>
      <w:r w:rsidRPr="003222E2">
        <w:rPr>
          <w:rFonts w:hint="eastAsia"/>
        </w:rPr>
        <w:t>5GB</w:t>
      </w:r>
      <w:r w:rsidRPr="003222E2">
        <w:rPr>
          <w:rFonts w:hint="eastAsia"/>
        </w:rPr>
        <w:t>时，估算结果的平均相对误差在</w:t>
      </w:r>
      <w:r w:rsidRPr="003222E2">
        <w:rPr>
          <w:rFonts w:hint="eastAsia"/>
        </w:rPr>
        <w:t>13%</w:t>
      </w:r>
      <w:r w:rsidRPr="003222E2">
        <w:rPr>
          <w:rFonts w:hint="eastAsia"/>
        </w:rPr>
        <w:t>以内，标准差在</w:t>
      </w:r>
      <w:r w:rsidRPr="003222E2">
        <w:rPr>
          <w:rFonts w:hint="eastAsia"/>
        </w:rPr>
        <w:t>3%</w:t>
      </w:r>
      <w:r w:rsidRPr="003222E2">
        <w:rPr>
          <w:rFonts w:hint="eastAsia"/>
        </w:rPr>
        <w:t>以内。误差第二个来源是数据倾斜，比如在</w:t>
      </w:r>
      <w:r w:rsidRPr="003222E2">
        <w:rPr>
          <w:rFonts w:hint="eastAsia"/>
        </w:rPr>
        <w:t>WikiWordCount</w:t>
      </w:r>
      <w:r w:rsidRPr="003222E2">
        <w:rPr>
          <w:rFonts w:hint="eastAsia"/>
        </w:rPr>
        <w:t>和</w:t>
      </w:r>
      <w:r w:rsidRPr="003222E2">
        <w:t>BuildInvertedIndex</w:t>
      </w:r>
      <w:r w:rsidRPr="003222E2">
        <w:rPr>
          <w:rFonts w:hint="eastAsia"/>
        </w:rPr>
        <w:t>中处理的是</w:t>
      </w:r>
      <w:r w:rsidRPr="003222E2">
        <w:rPr>
          <w:rFonts w:hint="eastAsia"/>
        </w:rPr>
        <w:t>Wikipedia</w:t>
      </w:r>
      <w:r w:rsidRPr="003222E2">
        <w:rPr>
          <w:rFonts w:hint="eastAsia"/>
        </w:rPr>
        <w:t>，而</w:t>
      </w:r>
      <w:r w:rsidRPr="003222E2">
        <w:rPr>
          <w:rFonts w:hint="eastAsia"/>
        </w:rPr>
        <w:t>Wikipedia</w:t>
      </w:r>
      <w:r w:rsidRPr="003222E2">
        <w:rPr>
          <w:rFonts w:hint="eastAsia"/>
        </w:rPr>
        <w:t>中某些常用词</w:t>
      </w:r>
      <w:r w:rsidRPr="003222E2">
        <w:rPr>
          <w:rFonts w:hint="eastAsia"/>
        </w:rPr>
        <w:t>word</w:t>
      </w:r>
      <w:r w:rsidRPr="003222E2">
        <w:rPr>
          <w:rFonts w:hint="eastAsia"/>
        </w:rPr>
        <w:t>（如</w:t>
      </w:r>
      <w:r w:rsidRPr="003222E2">
        <w:rPr>
          <w:rFonts w:hint="eastAsia"/>
        </w:rPr>
        <w:t>and</w:t>
      </w:r>
      <w:r w:rsidRPr="003222E2">
        <w:t>, of</w:t>
      </w:r>
      <w:r w:rsidRPr="003222E2">
        <w:rPr>
          <w:rFonts w:hint="eastAsia"/>
        </w:rPr>
        <w:t>等），出现的频率要远高于其他词，因此会导致最终估算结果有偏差。</w:t>
      </w:r>
      <w:r w:rsidRPr="003222E2">
        <w:rPr>
          <w:rFonts w:hint="eastAsia"/>
        </w:rPr>
        <w:t>TwitterBiEdgeCount</w:t>
      </w:r>
      <w:r w:rsidRPr="003222E2">
        <w:rPr>
          <w:rFonts w:hint="eastAsia"/>
        </w:rPr>
        <w:t>也是如此，该应用处理的是</w:t>
      </w:r>
      <w:r w:rsidRPr="003222E2">
        <w:rPr>
          <w:rFonts w:hint="eastAsia"/>
        </w:rPr>
        <w:t>Twitter</w:t>
      </w:r>
      <w:r w:rsidRPr="003222E2">
        <w:rPr>
          <w:rFonts w:hint="eastAsia"/>
        </w:rPr>
        <w:t>中的用户关系图，某些节点连接的边个数要远远大于其他节点，因此平均相对误差略高于其他两个应用</w:t>
      </w:r>
      <w:r w:rsidRPr="003222E2">
        <w:t>Pig-UserVisitAggr</w:t>
      </w:r>
      <w:r w:rsidRPr="003222E2">
        <w:rPr>
          <w:rFonts w:hint="eastAsia"/>
        </w:rPr>
        <w:t>和</w:t>
      </w:r>
      <w:r w:rsidRPr="003222E2">
        <w:rPr>
          <w:rFonts w:hint="eastAsia"/>
        </w:rPr>
        <w:t>TeraSort</w:t>
      </w:r>
      <w:r w:rsidRPr="003222E2">
        <w:rPr>
          <w:rFonts w:hint="eastAsia"/>
        </w:rPr>
        <w:t>（这两个应用处理的数据分布比较均匀）。</w:t>
      </w:r>
    </w:p>
    <w:p w14:paraId="65E49BFB" w14:textId="57E7B315" w:rsidR="003222E2" w:rsidRDefault="003222E2" w:rsidP="003222E2">
      <w:pPr>
        <w:pStyle w:val="a"/>
        <w:ind w:firstLineChars="0" w:firstLine="0"/>
        <w:rPr>
          <w:rFonts w:hint="eastAsia"/>
        </w:rPr>
      </w:pPr>
      <w:r>
        <w:rPr>
          <w:noProof/>
          <w:lang w:eastAsia="en-US"/>
        </w:rPr>
        <w:lastRenderedPageBreak/>
        <w:drawing>
          <wp:inline distT="0" distB="0" distL="0" distR="0" wp14:anchorId="6ECE02DE" wp14:editId="70510178">
            <wp:extent cx="5278120" cy="2812553"/>
            <wp:effectExtent l="0" t="0" r="5080" b="698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F11BE41" w14:textId="7651EF66" w:rsidR="003222E2" w:rsidRDefault="003222E2" w:rsidP="003222E2">
      <w:pPr>
        <w:pStyle w:val="Caption"/>
        <w:rPr>
          <w:rFonts w:ascii="Times New Roman" w:hAnsi="Times New Roman" w:cs="Times New Roman" w:hint="eastAsia"/>
        </w:rPr>
      </w:pPr>
      <w:bookmarkStart w:id="194" w:name="_Toc305878475"/>
      <w:r w:rsidRPr="003222E2">
        <w:rPr>
          <w:rFonts w:ascii="Times New Roman" w:hAnsi="Times New Roman" w:cs="Times New Roman"/>
        </w:rPr>
        <w:t>图</w:t>
      </w:r>
      <w:r w:rsidRPr="003222E2">
        <w:rPr>
          <w:rFonts w:ascii="Times New Roman" w:hAnsi="Times New Roman" w:cs="Times New Roman"/>
        </w:rPr>
        <w:t xml:space="preserve"> </w:t>
      </w:r>
      <w:r w:rsidRPr="003222E2">
        <w:rPr>
          <w:rFonts w:ascii="Times New Roman" w:hAnsi="Times New Roman" w:cs="Times New Roman"/>
        </w:rPr>
        <w:fldChar w:fldCharType="begin"/>
      </w:r>
      <w:r w:rsidRPr="003222E2">
        <w:rPr>
          <w:rFonts w:ascii="Times New Roman" w:hAnsi="Times New Roman" w:cs="Times New Roman"/>
        </w:rPr>
        <w:instrText xml:space="preserve"> SEQ </w:instrText>
      </w:r>
      <w:r w:rsidRPr="003222E2">
        <w:rPr>
          <w:rFonts w:ascii="Times New Roman" w:hAnsi="Times New Roman" w:cs="Times New Roman"/>
        </w:rPr>
        <w:instrText>图</w:instrText>
      </w:r>
      <w:r w:rsidRPr="003222E2">
        <w:rPr>
          <w:rFonts w:ascii="Times New Roman" w:hAnsi="Times New Roman" w:cs="Times New Roman"/>
        </w:rPr>
        <w:instrText xml:space="preserve"> \* ARABIC </w:instrText>
      </w:r>
      <w:r w:rsidRPr="003222E2">
        <w:rPr>
          <w:rFonts w:ascii="Times New Roman" w:hAnsi="Times New Roman" w:cs="Times New Roman"/>
        </w:rPr>
        <w:fldChar w:fldCharType="separate"/>
      </w:r>
      <w:r w:rsidR="00D4565C">
        <w:rPr>
          <w:rFonts w:ascii="Times New Roman" w:hAnsi="Times New Roman" w:cs="Times New Roman"/>
          <w:noProof/>
        </w:rPr>
        <w:t>17</w:t>
      </w:r>
      <w:r w:rsidRPr="003222E2">
        <w:rPr>
          <w:rFonts w:ascii="Times New Roman" w:hAnsi="Times New Roman" w:cs="Times New Roman"/>
        </w:rPr>
        <w:fldChar w:fldCharType="end"/>
      </w:r>
      <w:r w:rsidRPr="003222E2">
        <w:rPr>
          <w:rFonts w:ascii="Times New Roman" w:hAnsi="Times New Roman" w:cs="Times New Roman"/>
        </w:rPr>
        <w:t xml:space="preserve"> Map/reduce task</w:t>
      </w:r>
      <w:r w:rsidRPr="003222E2">
        <w:rPr>
          <w:rFonts w:ascii="Times New Roman" w:hAnsi="Times New Roman" w:cs="Times New Roman"/>
        </w:rPr>
        <w:t>的内存用量估算相对误差（抽样数据为</w:t>
      </w:r>
      <w:r w:rsidRPr="003222E2">
        <w:rPr>
          <w:rFonts w:ascii="Times New Roman" w:hAnsi="Times New Roman" w:cs="Times New Roman"/>
        </w:rPr>
        <w:t>1GB</w:t>
      </w:r>
      <w:r w:rsidRPr="003222E2">
        <w:rPr>
          <w:rFonts w:ascii="Times New Roman" w:hAnsi="Times New Roman" w:cs="Times New Roman"/>
        </w:rPr>
        <w:t>）</w:t>
      </w:r>
      <w:bookmarkEnd w:id="194"/>
    </w:p>
    <w:p w14:paraId="405A21F4" w14:textId="77777777" w:rsidR="003222E2" w:rsidRDefault="003222E2" w:rsidP="003222E2">
      <w:pPr>
        <w:rPr>
          <w:rFonts w:hint="eastAsia"/>
        </w:rPr>
      </w:pPr>
    </w:p>
    <w:p w14:paraId="5CD557E5" w14:textId="63AF8438" w:rsidR="003222E2" w:rsidRDefault="003222E2" w:rsidP="003222E2">
      <w:pPr>
        <w:rPr>
          <w:rFonts w:hint="eastAsia"/>
        </w:rPr>
      </w:pPr>
      <w:r>
        <w:rPr>
          <w:rFonts w:hint="eastAsia"/>
        </w:rPr>
        <w:t xml:space="preserve">  </w:t>
      </w:r>
      <w:r>
        <w:rPr>
          <w:noProof/>
          <w:lang w:eastAsia="en-US"/>
        </w:rPr>
        <w:drawing>
          <wp:inline distT="0" distB="0" distL="0" distR="0" wp14:anchorId="6A154355" wp14:editId="4CC4F6DC">
            <wp:extent cx="5278120" cy="2789127"/>
            <wp:effectExtent l="0" t="0" r="508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A629D31" w14:textId="614D386F" w:rsidR="003222E2" w:rsidRPr="003222E2" w:rsidRDefault="003222E2" w:rsidP="003222E2">
      <w:pPr>
        <w:pStyle w:val="Caption"/>
        <w:rPr>
          <w:rFonts w:ascii="Times New Roman" w:hAnsi="Times New Roman" w:cs="Times New Roman"/>
        </w:rPr>
      </w:pPr>
      <w:bookmarkStart w:id="195" w:name="_Toc305878476"/>
      <w:r w:rsidRPr="003222E2">
        <w:rPr>
          <w:rFonts w:ascii="Times New Roman" w:hAnsi="Times New Roman" w:cs="Times New Roman"/>
        </w:rPr>
        <w:t>图</w:t>
      </w:r>
      <w:r w:rsidRPr="003222E2">
        <w:rPr>
          <w:rFonts w:ascii="Times New Roman" w:hAnsi="Times New Roman" w:cs="Times New Roman"/>
        </w:rPr>
        <w:t xml:space="preserve"> </w:t>
      </w:r>
      <w:r w:rsidRPr="003222E2">
        <w:rPr>
          <w:rFonts w:ascii="Times New Roman" w:hAnsi="Times New Roman" w:cs="Times New Roman"/>
        </w:rPr>
        <w:fldChar w:fldCharType="begin"/>
      </w:r>
      <w:r w:rsidRPr="003222E2">
        <w:rPr>
          <w:rFonts w:ascii="Times New Roman" w:hAnsi="Times New Roman" w:cs="Times New Roman"/>
        </w:rPr>
        <w:instrText xml:space="preserve"> SEQ </w:instrText>
      </w:r>
      <w:r w:rsidRPr="003222E2">
        <w:rPr>
          <w:rFonts w:ascii="Times New Roman" w:hAnsi="Times New Roman" w:cs="Times New Roman"/>
        </w:rPr>
        <w:instrText>图</w:instrText>
      </w:r>
      <w:r w:rsidRPr="003222E2">
        <w:rPr>
          <w:rFonts w:ascii="Times New Roman" w:hAnsi="Times New Roman" w:cs="Times New Roman"/>
        </w:rPr>
        <w:instrText xml:space="preserve"> \* ARABIC </w:instrText>
      </w:r>
      <w:r w:rsidRPr="003222E2">
        <w:rPr>
          <w:rFonts w:ascii="Times New Roman" w:hAnsi="Times New Roman" w:cs="Times New Roman"/>
        </w:rPr>
        <w:fldChar w:fldCharType="separate"/>
      </w:r>
      <w:r w:rsidR="00D4565C">
        <w:rPr>
          <w:rFonts w:ascii="Times New Roman" w:hAnsi="Times New Roman" w:cs="Times New Roman"/>
          <w:noProof/>
        </w:rPr>
        <w:t>18</w:t>
      </w:r>
      <w:r w:rsidRPr="003222E2">
        <w:rPr>
          <w:rFonts w:ascii="Times New Roman" w:hAnsi="Times New Roman" w:cs="Times New Roman"/>
        </w:rPr>
        <w:fldChar w:fldCharType="end"/>
      </w:r>
      <w:r w:rsidRPr="003222E2">
        <w:rPr>
          <w:rFonts w:ascii="Times New Roman" w:hAnsi="Times New Roman" w:cs="Times New Roman"/>
        </w:rPr>
        <w:t xml:space="preserve"> Map/reduce task</w:t>
      </w:r>
      <w:r w:rsidRPr="003222E2">
        <w:rPr>
          <w:rFonts w:ascii="Times New Roman" w:hAnsi="Times New Roman" w:cs="Times New Roman"/>
        </w:rPr>
        <w:t>的内存用量估算相对误差（抽样数据为</w:t>
      </w:r>
      <w:r w:rsidRPr="003222E2">
        <w:rPr>
          <w:rFonts w:ascii="Times New Roman" w:hAnsi="Times New Roman" w:cs="Times New Roman"/>
        </w:rPr>
        <w:t>5GB</w:t>
      </w:r>
      <w:r w:rsidRPr="003222E2">
        <w:rPr>
          <w:rFonts w:ascii="Times New Roman" w:hAnsi="Times New Roman" w:cs="Times New Roman"/>
        </w:rPr>
        <w:t>）</w:t>
      </w:r>
      <w:bookmarkEnd w:id="195"/>
    </w:p>
    <w:p w14:paraId="3B3F2DBD" w14:textId="77777777" w:rsidR="003222E2" w:rsidRPr="003222E2" w:rsidRDefault="003222E2" w:rsidP="003222E2">
      <w:pPr>
        <w:rPr>
          <w:rFonts w:hint="eastAsia"/>
        </w:rPr>
      </w:pPr>
    </w:p>
    <w:p w14:paraId="311F9B0D" w14:textId="6A7AF308" w:rsidR="00E30A99" w:rsidRDefault="003222E2" w:rsidP="009E1B9D">
      <w:pPr>
        <w:pStyle w:val="Heading2"/>
      </w:pPr>
      <w:bookmarkStart w:id="196" w:name="_Toc415059784"/>
      <w:bookmarkStart w:id="197" w:name="_Ref416102027"/>
      <w:bookmarkStart w:id="198" w:name="_Toc305878435"/>
      <w:r>
        <w:rPr>
          <w:rFonts w:hint="eastAsia"/>
        </w:rPr>
        <w:t>进一步</w:t>
      </w:r>
      <w:r w:rsidR="0098421A">
        <w:rPr>
          <w:rFonts w:hint="eastAsia"/>
        </w:rPr>
        <w:t>讨论</w:t>
      </w:r>
      <w:bookmarkEnd w:id="196"/>
      <w:bookmarkEnd w:id="197"/>
      <w:bookmarkEnd w:id="198"/>
    </w:p>
    <w:p w14:paraId="78711C9C" w14:textId="77777777" w:rsidR="00494E6B" w:rsidRPr="00494E6B" w:rsidRDefault="00494E6B" w:rsidP="00494E6B">
      <w:pPr>
        <w:pStyle w:val="a"/>
        <w:ind w:firstLine="520"/>
      </w:pPr>
      <w:r w:rsidRPr="00494E6B">
        <w:rPr>
          <w:rFonts w:hint="eastAsia"/>
          <w:b/>
        </w:rPr>
        <w:t>在线预测问题：</w:t>
      </w:r>
      <w:r w:rsidRPr="00494E6B">
        <w:rPr>
          <w:rFonts w:hint="eastAsia"/>
        </w:rPr>
        <w:t>由于内存用量模型中的一些参数（如用户代码的复杂度）需要在运行后才能确定，因此我们采用在小数据集上运行应用来获得相关信息，从而能够计算这些参数。在没有历史数据的情况下，难以在线预测。</w:t>
      </w:r>
    </w:p>
    <w:p w14:paraId="26638DED" w14:textId="77777777" w:rsidR="00494E6B" w:rsidRPr="00494E6B" w:rsidRDefault="00494E6B" w:rsidP="00494E6B">
      <w:pPr>
        <w:pStyle w:val="a"/>
        <w:ind w:firstLine="520"/>
      </w:pPr>
      <w:r w:rsidRPr="00494E6B">
        <w:rPr>
          <w:rFonts w:hint="eastAsia"/>
          <w:b/>
        </w:rPr>
        <w:t>Garbage C</w:t>
      </w:r>
      <w:r w:rsidRPr="00494E6B">
        <w:rPr>
          <w:b/>
        </w:rPr>
        <w:t>ollection</w:t>
      </w:r>
      <w:r w:rsidRPr="00494E6B">
        <w:rPr>
          <w:rFonts w:hint="eastAsia"/>
          <w:b/>
        </w:rPr>
        <w:t>对内存用量的影响问题：</w:t>
      </w:r>
      <w:r w:rsidRPr="00494E6B">
        <w:rPr>
          <w:rFonts w:hint="eastAsia"/>
        </w:rPr>
        <w:t>由于</w:t>
      </w:r>
      <w:r w:rsidRPr="00494E6B">
        <w:rPr>
          <w:rFonts w:hint="eastAsia"/>
        </w:rPr>
        <w:t>JVM</w:t>
      </w:r>
      <w:r w:rsidRPr="00494E6B">
        <w:rPr>
          <w:rFonts w:hint="eastAsia"/>
        </w:rPr>
        <w:t>在</w:t>
      </w:r>
      <w:r w:rsidRPr="00494E6B">
        <w:rPr>
          <w:rFonts w:hint="eastAsia"/>
        </w:rPr>
        <w:t>GC</w:t>
      </w:r>
      <w:r w:rsidRPr="00494E6B">
        <w:rPr>
          <w:rFonts w:hint="eastAsia"/>
        </w:rPr>
        <w:t>之前不会清除已经不再被引用的对象，因此直接监控得到的内存用量可能会大于实际的内存</w:t>
      </w:r>
      <w:r w:rsidRPr="00494E6B">
        <w:rPr>
          <w:rFonts w:hint="eastAsia"/>
        </w:rPr>
        <w:lastRenderedPageBreak/>
        <w:t>用量。为了避免这种情况的发生，我们在</w:t>
      </w:r>
      <w:r w:rsidRPr="00494E6B">
        <w:rPr>
          <w:rFonts w:hint="eastAsia"/>
          <w:i/>
        </w:rPr>
        <w:t>t</w:t>
      </w:r>
      <w:r w:rsidRPr="00494E6B">
        <w:rPr>
          <w:rFonts w:hint="eastAsia"/>
        </w:rPr>
        <w:t>时刻监控内存时，会先让</w:t>
      </w:r>
      <w:r w:rsidRPr="00494E6B">
        <w:rPr>
          <w:rFonts w:hint="eastAsia"/>
        </w:rPr>
        <w:t>JVM</w:t>
      </w:r>
      <w:r w:rsidRPr="00494E6B">
        <w:rPr>
          <w:rFonts w:hint="eastAsia"/>
        </w:rPr>
        <w:t>进行一次</w:t>
      </w:r>
      <w:r w:rsidRPr="00494E6B">
        <w:rPr>
          <w:rFonts w:hint="eastAsia"/>
        </w:rPr>
        <w:t>GC</w:t>
      </w:r>
      <w:r w:rsidRPr="00494E6B">
        <w:rPr>
          <w:rFonts w:hint="eastAsia"/>
        </w:rPr>
        <w:t>。</w:t>
      </w:r>
    </w:p>
    <w:p w14:paraId="54487D4F" w14:textId="77777777" w:rsidR="00494E6B" w:rsidRPr="00494E6B" w:rsidRDefault="00494E6B" w:rsidP="00494E6B">
      <w:pPr>
        <w:pStyle w:val="a"/>
        <w:ind w:firstLine="520"/>
      </w:pPr>
      <w:r w:rsidRPr="00494E6B">
        <w:rPr>
          <w:rFonts w:hint="eastAsia"/>
          <w:b/>
        </w:rPr>
        <w:t>多个应用同时运行时对内存用量的影响问题：</w:t>
      </w:r>
      <w:r w:rsidRPr="00494E6B">
        <w:rPr>
          <w:rFonts w:hint="eastAsia"/>
        </w:rPr>
        <w:t>集群中同时运行的应用个数和类型对某个应用的内存用量来说没有影响。因为在</w:t>
      </w:r>
      <w:r w:rsidRPr="00494E6B">
        <w:rPr>
          <w:rFonts w:hint="eastAsia"/>
        </w:rPr>
        <w:t>Hadoop MapReduce</w:t>
      </w:r>
      <w:r w:rsidRPr="00494E6B">
        <w:rPr>
          <w:rFonts w:hint="eastAsia"/>
        </w:rPr>
        <w:t>中，每个应用的</w:t>
      </w:r>
      <w:r w:rsidRPr="00494E6B">
        <w:rPr>
          <w:rFonts w:hint="eastAsia"/>
        </w:rPr>
        <w:t>task</w:t>
      </w:r>
      <w:r w:rsidRPr="00494E6B">
        <w:rPr>
          <w:rFonts w:hint="eastAsia"/>
        </w:rPr>
        <w:t>是一个独立进程（</w:t>
      </w:r>
      <w:r w:rsidRPr="00494E6B">
        <w:rPr>
          <w:rFonts w:hint="eastAsia"/>
        </w:rPr>
        <w:t>JVM</w:t>
      </w:r>
      <w:r w:rsidRPr="00494E6B">
        <w:rPr>
          <w:rFonts w:hint="eastAsia"/>
        </w:rPr>
        <w:t>），进程和进程之间的内存空间隔离，不存在影响。只有当集群内存资源非常有限，而且过多的</w:t>
      </w:r>
      <w:r w:rsidRPr="00494E6B">
        <w:rPr>
          <w:rFonts w:hint="eastAsia"/>
        </w:rPr>
        <w:t>task</w:t>
      </w:r>
      <w:r w:rsidRPr="00494E6B">
        <w:rPr>
          <w:rFonts w:hint="eastAsia"/>
        </w:rPr>
        <w:t>在同时运行的话，每个</w:t>
      </w:r>
      <w:r w:rsidRPr="00494E6B">
        <w:rPr>
          <w:rFonts w:hint="eastAsia"/>
        </w:rPr>
        <w:t>task</w:t>
      </w:r>
      <w:r w:rsidRPr="00494E6B">
        <w:rPr>
          <w:rFonts w:hint="eastAsia"/>
        </w:rPr>
        <w:t>可用的内存空间会变小，容易产生内存溢出错误。</w:t>
      </w:r>
    </w:p>
    <w:p w14:paraId="6517F461" w14:textId="080AEE65" w:rsidR="00E30A99" w:rsidRDefault="00494E6B" w:rsidP="009E1B9D">
      <w:pPr>
        <w:pStyle w:val="Heading2"/>
      </w:pPr>
      <w:bookmarkStart w:id="199" w:name="_Toc415059785"/>
      <w:bookmarkStart w:id="200" w:name="_Ref416102008"/>
      <w:bookmarkStart w:id="201" w:name="_Toc305878436"/>
      <w:r>
        <w:rPr>
          <w:rFonts w:hint="eastAsia"/>
        </w:rPr>
        <w:t>相关工作比较</w:t>
      </w:r>
      <w:bookmarkEnd w:id="199"/>
      <w:bookmarkEnd w:id="200"/>
      <w:bookmarkEnd w:id="201"/>
    </w:p>
    <w:p w14:paraId="095D54A8" w14:textId="77777777" w:rsidR="00494E6B" w:rsidRPr="00494E6B" w:rsidRDefault="00494E6B" w:rsidP="00494E6B">
      <w:pPr>
        <w:pStyle w:val="a"/>
      </w:pPr>
      <w:r w:rsidRPr="00494E6B">
        <w:rPr>
          <w:rFonts w:hint="eastAsia"/>
        </w:rPr>
        <w:t>由于</w:t>
      </w:r>
      <w:r w:rsidRPr="00494E6B">
        <w:rPr>
          <w:rFonts w:hint="eastAsia"/>
        </w:rPr>
        <w:t>MapReduce</w:t>
      </w:r>
      <w:r w:rsidRPr="00494E6B">
        <w:rPr>
          <w:rFonts w:hint="eastAsia"/>
        </w:rPr>
        <w:t>框架不提供性能模型和性能预测工具，很多研究人员研究了</w:t>
      </w:r>
      <w:r w:rsidRPr="00494E6B">
        <w:rPr>
          <w:rFonts w:hint="eastAsia"/>
        </w:rPr>
        <w:t>MapReduce</w:t>
      </w:r>
      <w:r w:rsidRPr="00494E6B">
        <w:rPr>
          <w:rFonts w:hint="eastAsia"/>
        </w:rPr>
        <w:t>应用性能模型及应用性能优化方法。</w:t>
      </w:r>
    </w:p>
    <w:p w14:paraId="5C856734" w14:textId="77777777" w:rsidR="00494E6B" w:rsidRPr="00494E6B" w:rsidRDefault="00494E6B" w:rsidP="00494E6B">
      <w:pPr>
        <w:pStyle w:val="a"/>
        <w:ind w:firstLine="520"/>
      </w:pPr>
      <w:r w:rsidRPr="00494E6B">
        <w:rPr>
          <w:rFonts w:hint="eastAsia"/>
          <w:b/>
        </w:rPr>
        <w:t>MapReduce</w:t>
      </w:r>
      <w:r w:rsidRPr="00494E6B">
        <w:rPr>
          <w:rFonts w:hint="eastAsia"/>
          <w:b/>
        </w:rPr>
        <w:t>执行时间估算与最优资源分配：</w:t>
      </w:r>
      <w:r w:rsidRPr="00494E6B">
        <w:rPr>
          <w:rFonts w:hint="eastAsia"/>
        </w:rPr>
        <w:t>Morton</w:t>
      </w:r>
      <w:r w:rsidRPr="00494E6B">
        <w:rPr>
          <w:rFonts w:hint="eastAsia"/>
        </w:rPr>
        <w:t>等人提出了一个在线的启发式方法来预测</w:t>
      </w:r>
      <w:r w:rsidRPr="00494E6B">
        <w:rPr>
          <w:rFonts w:hint="eastAsia"/>
        </w:rPr>
        <w:t>MapReduce job</w:t>
      </w:r>
      <w:r w:rsidRPr="00494E6B">
        <w:rPr>
          <w:rFonts w:hint="eastAsia"/>
        </w:rPr>
        <w:t>的</w:t>
      </w:r>
      <w:r w:rsidRPr="00494E6B">
        <w:rPr>
          <w:rFonts w:hint="eastAsia"/>
        </w:rPr>
        <w:t>pipeline</w:t>
      </w:r>
      <w:r w:rsidRPr="00494E6B">
        <w:rPr>
          <w:rFonts w:hint="eastAsia"/>
        </w:rPr>
        <w:t>执行时间，这个方法借鉴了数据库中的</w:t>
      </w:r>
      <w:r w:rsidRPr="00494E6B">
        <w:rPr>
          <w:rFonts w:hint="eastAsia"/>
        </w:rPr>
        <w:t>SQL</w:t>
      </w:r>
      <w:r w:rsidRPr="00494E6B">
        <w:rPr>
          <w:rFonts w:hint="eastAsia"/>
        </w:rPr>
        <w:t>查询进度估计器。</w:t>
      </w:r>
      <w:r w:rsidRPr="00494E6B">
        <w:rPr>
          <w:rFonts w:hint="eastAsia"/>
        </w:rPr>
        <w:t>Verma</w:t>
      </w:r>
      <w:r w:rsidRPr="00494E6B">
        <w:rPr>
          <w:rFonts w:hint="eastAsia"/>
        </w:rPr>
        <w:t>等人提出了一个具有理论界限的时间模型来分析</w:t>
      </w:r>
      <w:r w:rsidRPr="00494E6B">
        <w:rPr>
          <w:rFonts w:hint="eastAsia"/>
        </w:rPr>
        <w:t>MapReduce</w:t>
      </w:r>
      <w:r w:rsidRPr="00494E6B">
        <w:rPr>
          <w:rFonts w:hint="eastAsia"/>
        </w:rPr>
        <w:t>的执行时间。他们也讨论如何为</w:t>
      </w:r>
      <w:r w:rsidRPr="00494E6B">
        <w:rPr>
          <w:rFonts w:hint="eastAsia"/>
        </w:rPr>
        <w:t>MapReduce job</w:t>
      </w:r>
      <w:r w:rsidRPr="00494E6B">
        <w:rPr>
          <w:rFonts w:hint="eastAsia"/>
        </w:rPr>
        <w:t>分配最佳的资源（</w:t>
      </w:r>
      <w:r w:rsidRPr="00494E6B">
        <w:rPr>
          <w:rFonts w:hint="eastAsia"/>
        </w:rPr>
        <w:t>map</w:t>
      </w:r>
      <w:r w:rsidRPr="00494E6B">
        <w:t>/reduce slot</w:t>
      </w:r>
      <w:r w:rsidRPr="00494E6B">
        <w:rPr>
          <w:rFonts w:hint="eastAsia"/>
        </w:rPr>
        <w:t>）来保证</w:t>
      </w:r>
      <w:r w:rsidRPr="00494E6B">
        <w:rPr>
          <w:rFonts w:hint="eastAsia"/>
        </w:rPr>
        <w:t>MapReduce job</w:t>
      </w:r>
      <w:r w:rsidRPr="00494E6B">
        <w:rPr>
          <w:rFonts w:hint="eastAsia"/>
        </w:rPr>
        <w:t>能够按时完成。</w:t>
      </w:r>
      <w:r w:rsidRPr="00494E6B">
        <w:rPr>
          <w:rFonts w:hint="eastAsia"/>
        </w:rPr>
        <w:t>Ganapathi</w:t>
      </w:r>
      <w:r w:rsidRPr="00494E6B">
        <w:rPr>
          <w:rFonts w:hint="eastAsia"/>
        </w:rPr>
        <w:t>使用机器学习方法（</w:t>
      </w:r>
      <w:r w:rsidRPr="00494E6B">
        <w:rPr>
          <w:rFonts w:hint="eastAsia"/>
        </w:rPr>
        <w:t>Kernal Canonical Correlation Analysis</w:t>
      </w:r>
      <w:r w:rsidRPr="00494E6B">
        <w:rPr>
          <w:rFonts w:hint="eastAsia"/>
        </w:rPr>
        <w:t>）来构建</w:t>
      </w:r>
      <w:r w:rsidRPr="00494E6B">
        <w:rPr>
          <w:rFonts w:hint="eastAsia"/>
        </w:rPr>
        <w:t>Hive query</w:t>
      </w:r>
      <w:r w:rsidRPr="00494E6B">
        <w:rPr>
          <w:rFonts w:hint="eastAsia"/>
        </w:rPr>
        <w:t>特征和</w:t>
      </w:r>
      <w:r w:rsidRPr="00494E6B">
        <w:rPr>
          <w:rFonts w:hint="eastAsia"/>
        </w:rPr>
        <w:t>query</w:t>
      </w:r>
      <w:r w:rsidRPr="00494E6B">
        <w:rPr>
          <w:rFonts w:hint="eastAsia"/>
        </w:rPr>
        <w:t>执行时间之间的关系。</w:t>
      </w:r>
      <w:r w:rsidRPr="00494E6B">
        <w:rPr>
          <w:rFonts w:hint="eastAsia"/>
        </w:rPr>
        <w:t>Starfish</w:t>
      </w:r>
      <w:r w:rsidRPr="00494E6B">
        <w:rPr>
          <w:rFonts w:hint="eastAsia"/>
        </w:rPr>
        <w:t>提供了一个</w:t>
      </w:r>
      <w:r w:rsidRPr="00494E6B">
        <w:rPr>
          <w:rFonts w:hint="eastAsia"/>
        </w:rPr>
        <w:t>cost</w:t>
      </w:r>
      <w:r w:rsidRPr="00494E6B">
        <w:t>-based</w:t>
      </w:r>
      <w:r w:rsidRPr="00494E6B">
        <w:rPr>
          <w:rFonts w:hint="eastAsia"/>
        </w:rPr>
        <w:t>的优化器来寻找</w:t>
      </w:r>
      <w:r w:rsidRPr="00494E6B">
        <w:rPr>
          <w:rFonts w:hint="eastAsia"/>
        </w:rPr>
        <w:t>job</w:t>
      </w:r>
      <w:r w:rsidRPr="00494E6B">
        <w:rPr>
          <w:rFonts w:hint="eastAsia"/>
        </w:rPr>
        <w:t>运行时的最佳配置参数。</w:t>
      </w:r>
      <w:r w:rsidRPr="00494E6B">
        <w:rPr>
          <w:rFonts w:hint="eastAsia"/>
        </w:rPr>
        <w:t>Starfish</w:t>
      </w:r>
      <w:r w:rsidRPr="00494E6B">
        <w:rPr>
          <w:rFonts w:hint="eastAsia"/>
        </w:rPr>
        <w:t>包含一个</w:t>
      </w:r>
      <w:r w:rsidRPr="00494E6B">
        <w:rPr>
          <w:rFonts w:hint="eastAsia"/>
        </w:rPr>
        <w:t>what</w:t>
      </w:r>
      <w:r w:rsidRPr="00494E6B">
        <w:t>-if</w:t>
      </w:r>
      <w:r w:rsidRPr="00494E6B">
        <w:rPr>
          <w:rFonts w:hint="eastAsia"/>
        </w:rPr>
        <w:t>引擎可以预测</w:t>
      </w:r>
      <w:r w:rsidRPr="00494E6B">
        <w:rPr>
          <w:rFonts w:hint="eastAsia"/>
        </w:rPr>
        <w:t>job</w:t>
      </w:r>
      <w:r w:rsidRPr="00494E6B">
        <w:rPr>
          <w:rFonts w:hint="eastAsia"/>
        </w:rPr>
        <w:t>在不同配置参数下的性能（主要是执行时间）。</w:t>
      </w:r>
      <w:r w:rsidRPr="00494E6B">
        <w:rPr>
          <w:rFonts w:hint="eastAsia"/>
        </w:rPr>
        <w:t>Starfish</w:t>
      </w:r>
      <w:r w:rsidRPr="00494E6B">
        <w:rPr>
          <w:rFonts w:hint="eastAsia"/>
        </w:rPr>
        <w:t>也包含一个数据流模型，但没有涉及内存用量的估算。</w:t>
      </w:r>
      <w:r w:rsidRPr="00494E6B">
        <w:rPr>
          <w:rFonts w:hint="eastAsia"/>
        </w:rPr>
        <w:t>PerfXplain</w:t>
      </w:r>
      <w:r w:rsidRPr="00494E6B">
        <w:rPr>
          <w:rFonts w:hint="eastAsia"/>
        </w:rPr>
        <w:t>提出了一个查询语言来解释为什么</w:t>
      </w:r>
      <w:r w:rsidRPr="00494E6B">
        <w:rPr>
          <w:rFonts w:hint="eastAsia"/>
        </w:rPr>
        <w:t>job</w:t>
      </w:r>
      <w:r w:rsidRPr="00494E6B">
        <w:rPr>
          <w:rFonts w:hint="eastAsia"/>
        </w:rPr>
        <w:t>运行性能与用户观察或者期望的性能有区别。</w:t>
      </w:r>
      <w:r w:rsidRPr="00494E6B">
        <w:rPr>
          <w:rFonts w:hint="eastAsia"/>
        </w:rPr>
        <w:t>PerfXplain</w:t>
      </w:r>
      <w:r w:rsidRPr="00494E6B">
        <w:rPr>
          <w:rFonts w:hint="eastAsia"/>
        </w:rPr>
        <w:t>通过成对</w:t>
      </w:r>
      <w:r w:rsidRPr="00494E6B">
        <w:rPr>
          <w:rFonts w:hint="eastAsia"/>
        </w:rPr>
        <w:t>jobs</w:t>
      </w:r>
      <w:r w:rsidRPr="00494E6B">
        <w:rPr>
          <w:rFonts w:hint="eastAsia"/>
        </w:rPr>
        <w:t>的特征对比来回答用户提出的</w:t>
      </w:r>
      <w:r w:rsidRPr="00494E6B">
        <w:rPr>
          <w:rFonts w:hint="eastAsia"/>
        </w:rPr>
        <w:t>job</w:t>
      </w:r>
      <w:r w:rsidRPr="00494E6B">
        <w:rPr>
          <w:rFonts w:hint="eastAsia"/>
        </w:rPr>
        <w:t>性能差异问题。</w:t>
      </w:r>
    </w:p>
    <w:p w14:paraId="04D51C3F" w14:textId="77777777" w:rsidR="00494E6B" w:rsidRPr="00494E6B" w:rsidRDefault="00494E6B" w:rsidP="00494E6B">
      <w:pPr>
        <w:pStyle w:val="a"/>
      </w:pPr>
      <w:r w:rsidRPr="00494E6B">
        <w:rPr>
          <w:rFonts w:hint="eastAsia"/>
        </w:rPr>
        <w:t>很少有工作关注</w:t>
      </w:r>
      <w:r w:rsidRPr="00494E6B">
        <w:rPr>
          <w:rFonts w:hint="eastAsia"/>
        </w:rPr>
        <w:t>MapReduce</w:t>
      </w:r>
      <w:r w:rsidRPr="00494E6B">
        <w:rPr>
          <w:rFonts w:hint="eastAsia"/>
        </w:rPr>
        <w:t>的内存使用情况，</w:t>
      </w:r>
      <w:r w:rsidRPr="00494E6B">
        <w:rPr>
          <w:rFonts w:hint="eastAsia"/>
        </w:rPr>
        <w:t>Singer</w:t>
      </w:r>
      <w:r w:rsidRPr="00494E6B">
        <w:rPr>
          <w:rFonts w:hint="eastAsia"/>
        </w:rPr>
        <w:t>等人为单机多核环境设计了一个</w:t>
      </w:r>
      <w:r w:rsidRPr="00494E6B">
        <w:rPr>
          <w:rFonts w:hint="eastAsia"/>
        </w:rPr>
        <w:t>fork</w:t>
      </w:r>
      <w:r w:rsidRPr="00494E6B">
        <w:t>-jo</w:t>
      </w:r>
      <w:r w:rsidRPr="00494E6B">
        <w:rPr>
          <w:rFonts w:hint="eastAsia"/>
        </w:rPr>
        <w:t>in</w:t>
      </w:r>
      <w:r w:rsidRPr="00494E6B">
        <w:rPr>
          <w:rFonts w:hint="eastAsia"/>
        </w:rPr>
        <w:t>风格的</w:t>
      </w:r>
      <w:r w:rsidRPr="00494E6B">
        <w:rPr>
          <w:rFonts w:hint="eastAsia"/>
        </w:rPr>
        <w:t>MapReduce</w:t>
      </w:r>
      <w:r w:rsidRPr="00494E6B">
        <w:rPr>
          <w:rFonts w:hint="eastAsia"/>
        </w:rPr>
        <w:t>框架，在该框架中，他们使用机器学习方法来寻找最合适的垃圾回收算法（</w:t>
      </w:r>
      <w:r w:rsidRPr="00494E6B">
        <w:rPr>
          <w:rFonts w:hint="eastAsia"/>
        </w:rPr>
        <w:t>GC policy</w:t>
      </w:r>
      <w:r w:rsidRPr="00494E6B">
        <w:rPr>
          <w:rFonts w:hint="eastAsia"/>
        </w:rPr>
        <w:t>）。但方法不涉及内存用量的分析和估算，也不是针对分布式的</w:t>
      </w:r>
      <w:r w:rsidRPr="00494E6B">
        <w:rPr>
          <w:rFonts w:hint="eastAsia"/>
        </w:rPr>
        <w:t>MapReduce</w:t>
      </w:r>
      <w:r w:rsidRPr="00494E6B">
        <w:rPr>
          <w:rFonts w:hint="eastAsia"/>
        </w:rPr>
        <w:t>框架。</w:t>
      </w:r>
    </w:p>
    <w:p w14:paraId="34F87E81" w14:textId="331D26EE" w:rsidR="00494E6B" w:rsidRDefault="00494E6B" w:rsidP="00494E6B">
      <w:pPr>
        <w:pStyle w:val="Heading2"/>
      </w:pPr>
      <w:bookmarkStart w:id="202" w:name="_Toc305878437"/>
      <w:r>
        <w:rPr>
          <w:rFonts w:hint="eastAsia"/>
        </w:rPr>
        <w:t>本章小结</w:t>
      </w:r>
      <w:bookmarkEnd w:id="202"/>
    </w:p>
    <w:p w14:paraId="7ADDEEBD" w14:textId="77777777" w:rsidR="00494E6B" w:rsidRPr="00494E6B" w:rsidRDefault="00494E6B" w:rsidP="00494E6B">
      <w:pPr>
        <w:pStyle w:val="a"/>
        <w:sectPr w:rsidR="00494E6B" w:rsidRPr="00494E6B" w:rsidSect="00DC660A">
          <w:headerReference w:type="default" r:id="rId45"/>
          <w:footnotePr>
            <w:numRestart w:val="eachPage"/>
          </w:footnotePr>
          <w:type w:val="oddPage"/>
          <w:pgSz w:w="11906" w:h="16838" w:code="9"/>
          <w:pgMar w:top="1440" w:right="1797" w:bottom="1440" w:left="1797" w:header="851" w:footer="992" w:gutter="0"/>
          <w:cols w:space="425"/>
          <w:docGrid w:type="lines" w:linePitch="312"/>
        </w:sectPr>
      </w:pPr>
      <w:r w:rsidRPr="00494E6B">
        <w:rPr>
          <w:rFonts w:hint="eastAsia"/>
        </w:rPr>
        <w:t>为了帮助用户分析、估算应用的内存用量，我们以</w:t>
      </w:r>
      <w:r w:rsidRPr="00494E6B">
        <w:rPr>
          <w:rFonts w:hint="eastAsia"/>
        </w:rPr>
        <w:t>MapReduce</w:t>
      </w:r>
      <w:r w:rsidRPr="00494E6B">
        <w:rPr>
          <w:rFonts w:hint="eastAsia"/>
        </w:rPr>
        <w:t>框架为基础，研究了</w:t>
      </w:r>
      <w:r w:rsidRPr="00494E6B">
        <w:rPr>
          <w:rFonts w:hint="eastAsia"/>
        </w:rPr>
        <w:t>MapReduce</w:t>
      </w:r>
      <w:r w:rsidRPr="00494E6B">
        <w:rPr>
          <w:rFonts w:hint="eastAsia"/>
        </w:rPr>
        <w:t>应用的内存用量模型构建方法，该方法以数据流为中心构建应用内存用量模型，量化配置－数据流－内存用量之间的映射关系。关于内存用量估算，我们基于从抽样数据上的信息来估算大数据上的内存用量的方法。我们在常见的</w:t>
      </w:r>
      <w:r w:rsidRPr="00494E6B">
        <w:rPr>
          <w:rFonts w:hint="eastAsia"/>
        </w:rPr>
        <w:t>MapReduce</w:t>
      </w:r>
      <w:r w:rsidRPr="00494E6B">
        <w:rPr>
          <w:rFonts w:hint="eastAsia"/>
        </w:rPr>
        <w:t>应用上做了评估，实验发现在抽样数据为</w:t>
      </w:r>
      <w:r w:rsidRPr="00494E6B">
        <w:rPr>
          <w:rFonts w:hint="eastAsia"/>
        </w:rPr>
        <w:t>1GB</w:t>
      </w:r>
      <w:r w:rsidRPr="00494E6B">
        <w:rPr>
          <w:rFonts w:hint="eastAsia"/>
        </w:rPr>
        <w:t>时，平均误差小于</w:t>
      </w:r>
      <w:r w:rsidRPr="00494E6B">
        <w:rPr>
          <w:rFonts w:hint="eastAsia"/>
        </w:rPr>
        <w:t>20%</w:t>
      </w:r>
      <w:r w:rsidRPr="00494E6B">
        <w:rPr>
          <w:rFonts w:hint="eastAsia"/>
        </w:rPr>
        <w:t>，当抽样数据为</w:t>
      </w:r>
      <w:r w:rsidRPr="00494E6B">
        <w:rPr>
          <w:rFonts w:hint="eastAsia"/>
        </w:rPr>
        <w:t>5GB</w:t>
      </w:r>
      <w:r w:rsidRPr="00494E6B">
        <w:rPr>
          <w:rFonts w:hint="eastAsia"/>
        </w:rPr>
        <w:t>时，平均误差小于</w:t>
      </w:r>
      <w:r w:rsidRPr="00494E6B">
        <w:rPr>
          <w:rFonts w:hint="eastAsia"/>
        </w:rPr>
        <w:t>13%</w:t>
      </w:r>
      <w:r w:rsidRPr="00494E6B">
        <w:rPr>
          <w:rFonts w:hint="eastAsia"/>
        </w:rPr>
        <w:t>。</w:t>
      </w:r>
    </w:p>
    <w:p w14:paraId="7D79D082" w14:textId="77777777" w:rsidR="005371AA" w:rsidRDefault="005371AA" w:rsidP="000070AB">
      <w:pPr>
        <w:pStyle w:val="a"/>
        <w:sectPr w:rsidR="005371AA" w:rsidSect="00CA5544">
          <w:headerReference w:type="default" r:id="rId46"/>
          <w:type w:val="oddPage"/>
          <w:pgSz w:w="11906" w:h="16838"/>
          <w:pgMar w:top="1418" w:right="1361" w:bottom="1134" w:left="1418" w:header="1417" w:footer="992" w:gutter="0"/>
          <w:cols w:space="425"/>
          <w:docGrid w:type="lines" w:linePitch="312"/>
        </w:sectPr>
      </w:pPr>
    </w:p>
    <w:p w14:paraId="4541146C" w14:textId="77777777" w:rsidR="00E71C79" w:rsidRPr="00DD0A7F" w:rsidRDefault="00E71C79" w:rsidP="00DD0A7F">
      <w:pPr>
        <w:rPr>
          <w:sz w:val="32"/>
          <w:szCs w:val="32"/>
        </w:rPr>
      </w:pPr>
      <w:bookmarkStart w:id="203" w:name="_Ref413112379"/>
      <w:bookmarkStart w:id="204" w:name="_Ref413112383"/>
      <w:bookmarkStart w:id="205" w:name="_Ref413112414"/>
      <w:bookmarkStart w:id="206" w:name="_Toc415059786"/>
    </w:p>
    <w:p w14:paraId="6CB93D30" w14:textId="44007E62" w:rsidR="00A107AC" w:rsidRDefault="007B06D5" w:rsidP="00F10AC1">
      <w:pPr>
        <w:pStyle w:val="Heading1"/>
      </w:pPr>
      <w:bookmarkStart w:id="207" w:name="_Ref415229073"/>
      <w:bookmarkStart w:id="208" w:name="_Ref416253234"/>
      <w:bookmarkStart w:id="209" w:name="_Ref416253272"/>
      <w:bookmarkStart w:id="210" w:name="_Toc305439877"/>
      <w:bookmarkStart w:id="211" w:name="_Toc305878438"/>
      <w:r w:rsidRPr="007B06D5">
        <w:rPr>
          <w:rFonts w:hint="eastAsia"/>
        </w:rPr>
        <w:t>应用内存溢出错误诊断方法</w:t>
      </w:r>
      <w:bookmarkEnd w:id="210"/>
      <w:r w:rsidRPr="007B06D5">
        <w:rPr>
          <w:rFonts w:hint="eastAsia"/>
        </w:rPr>
        <w:t>及工具</w:t>
      </w:r>
      <w:bookmarkEnd w:id="203"/>
      <w:bookmarkEnd w:id="204"/>
      <w:bookmarkEnd w:id="205"/>
      <w:bookmarkEnd w:id="206"/>
      <w:bookmarkEnd w:id="207"/>
      <w:bookmarkEnd w:id="208"/>
      <w:bookmarkEnd w:id="209"/>
      <w:bookmarkEnd w:id="211"/>
      <w:r>
        <w:t xml:space="preserve"> </w:t>
      </w:r>
    </w:p>
    <w:p w14:paraId="196D3EFE" w14:textId="77777777" w:rsidR="007B37DC" w:rsidRPr="007B37DC" w:rsidRDefault="007B37DC" w:rsidP="0056187B">
      <w:pPr>
        <w:pStyle w:val="a"/>
      </w:pPr>
    </w:p>
    <w:p w14:paraId="4F932668" w14:textId="26139CB8" w:rsidR="007B06D5" w:rsidRPr="007B06D5" w:rsidRDefault="007B06D5" w:rsidP="007B06D5">
      <w:pPr>
        <w:pStyle w:val="a0"/>
      </w:pPr>
      <w:r w:rsidRPr="007B06D5">
        <w:rPr>
          <w:rFonts w:hint="eastAsia"/>
        </w:rPr>
        <w:t>本章主要讨论如何设计分布式数据并行应用的内存溢出错误诊断方法及工具。</w:t>
      </w:r>
    </w:p>
    <w:p w14:paraId="0F166720" w14:textId="77777777" w:rsidR="001335D0" w:rsidRDefault="001335D0" w:rsidP="004D4E4B">
      <w:pPr>
        <w:pStyle w:val="a0"/>
      </w:pPr>
    </w:p>
    <w:p w14:paraId="697EE9B9" w14:textId="77777777" w:rsidR="00DD3057" w:rsidRDefault="00DD3057" w:rsidP="009E1B9D">
      <w:pPr>
        <w:pStyle w:val="Heading2"/>
      </w:pPr>
      <w:bookmarkStart w:id="212" w:name="_Toc366246567"/>
      <w:bookmarkStart w:id="213" w:name="_Toc415059787"/>
      <w:bookmarkStart w:id="214" w:name="_Ref415544225"/>
      <w:bookmarkStart w:id="215" w:name="_Toc305878439"/>
      <w:r w:rsidRPr="00DD3057">
        <w:rPr>
          <w:rFonts w:hint="eastAsia"/>
        </w:rPr>
        <w:t>概述</w:t>
      </w:r>
      <w:bookmarkEnd w:id="212"/>
      <w:bookmarkEnd w:id="213"/>
      <w:bookmarkEnd w:id="214"/>
      <w:bookmarkEnd w:id="215"/>
    </w:p>
    <w:p w14:paraId="78E5D9B8" w14:textId="77777777" w:rsidR="00BF4C28" w:rsidRPr="00BF4C28" w:rsidRDefault="00BF4C28" w:rsidP="00BF4C28">
      <w:pPr>
        <w:pStyle w:val="a"/>
      </w:pPr>
      <w:r w:rsidRPr="00BF4C28">
        <w:rPr>
          <w:rFonts w:hint="eastAsia"/>
        </w:rPr>
        <w:t>虽然内存溢出错误的原因及修复方法已经在第三章中分析过，但当某个应用出现内存用量过高或者内存溢出错误时，用户仍然难以定位出错误原因。为此，我们希望设计一套面向</w:t>
      </w:r>
      <w:r w:rsidRPr="00BF4C28">
        <w:rPr>
          <w:rFonts w:hint="eastAsia"/>
        </w:rPr>
        <w:t>MapReduce</w:t>
      </w:r>
      <w:r w:rsidRPr="00BF4C28">
        <w:rPr>
          <w:rFonts w:hint="eastAsia"/>
        </w:rPr>
        <w:t>应用的内存溢出错误的诊断方法及工具。</w:t>
      </w:r>
    </w:p>
    <w:p w14:paraId="24DE735D" w14:textId="77777777" w:rsidR="00BF4C28" w:rsidRPr="00BF4C28" w:rsidRDefault="00BF4C28" w:rsidP="00BF4C28">
      <w:pPr>
        <w:pStyle w:val="a"/>
      </w:pPr>
      <w:r w:rsidRPr="00BF4C28">
        <w:rPr>
          <w:rFonts w:hint="eastAsia"/>
        </w:rPr>
        <w:t>当前的内存分析工具和内存泄漏检测方法不能直接用于内存溢出错误诊断，因为它们只能分析出内存中有哪些对象及哪些对象本应该释放却没有释放，不能分析出这些对象的来源及对象占用空间大的原因。</w:t>
      </w:r>
    </w:p>
    <w:p w14:paraId="07CDB001" w14:textId="04FC72A8" w:rsidR="00BF4C28" w:rsidRDefault="00BF4C28" w:rsidP="00BF4C28">
      <w:pPr>
        <w:pStyle w:val="a"/>
      </w:pPr>
      <w:r w:rsidRPr="00BF4C28">
        <w:rPr>
          <w:rFonts w:hint="eastAsia"/>
        </w:rPr>
        <w:t>在第三章中，我们研究发现不恰当的配置参数、数据倾斜、内存使用密集的用户代码都可以导致应用的内存消耗量过大。在本章中，我们基于上一章构建的内存用量模型，设计了一个内存分析与诊断工具，叫做</w:t>
      </w:r>
      <w:r w:rsidRPr="00BF4C28">
        <w:rPr>
          <w:rFonts w:hint="eastAsia"/>
        </w:rPr>
        <w:t>Mprof</w:t>
      </w:r>
      <w:r w:rsidRPr="00BF4C28">
        <w:rPr>
          <w:rFonts w:hint="eastAsia"/>
        </w:rPr>
        <w:t>。</w:t>
      </w:r>
      <w:r w:rsidRPr="00BF4C28">
        <w:rPr>
          <w:rFonts w:hint="eastAsia"/>
        </w:rPr>
        <w:t xml:space="preserve"> Mprof</w:t>
      </w:r>
      <w:r w:rsidRPr="00BF4C28">
        <w:rPr>
          <w:rFonts w:hint="eastAsia"/>
        </w:rPr>
        <w:t>可以自动建立</w:t>
      </w:r>
      <w:r w:rsidRPr="00BF4C28">
        <w:rPr>
          <w:rFonts w:hint="eastAsia"/>
        </w:rPr>
        <w:t>MapReduce</w:t>
      </w:r>
      <w:r w:rsidRPr="00BF4C28">
        <w:rPr>
          <w:rFonts w:hint="eastAsia"/>
        </w:rPr>
        <w:t>应用内存用量与应用静态因素之间的关系，也就是“静态配置－数据流－内存用量”之间的关系。</w:t>
      </w:r>
      <w:r w:rsidRPr="00BF4C28">
        <w:rPr>
          <w:rFonts w:hint="eastAsia"/>
        </w:rPr>
        <w:t>Mprof</w:t>
      </w:r>
      <w:r w:rsidRPr="00BF4C28">
        <w:rPr>
          <w:rFonts w:hint="eastAsia"/>
        </w:rPr>
        <w:t>采用的方法是重建数据流，重建用户代码内存使用历史信息，并对两者进行关联分析。</w:t>
      </w:r>
      <w:r w:rsidRPr="00BF4C28">
        <w:rPr>
          <w:rFonts w:hint="eastAsia"/>
        </w:rPr>
        <w:t>Mprof</w:t>
      </w:r>
      <w:r w:rsidRPr="00BF4C28">
        <w:rPr>
          <w:rFonts w:hint="eastAsia"/>
        </w:rPr>
        <w:t>也包含一些定量诊断规则，这些规则根据“静态配置－数据流－内存用量”定量关系来定位内存溢出错误相关的代码，错误相关的数据，及不恰当的配置参数。</w:t>
      </w:r>
      <w:r w:rsidRPr="00BF4C28">
        <w:rPr>
          <w:rFonts w:hint="eastAsia"/>
        </w:rPr>
        <w:t>Mprof</w:t>
      </w:r>
      <w:r w:rsidRPr="00BF4C28">
        <w:rPr>
          <w:rFonts w:hint="eastAsia"/>
        </w:rPr>
        <w:t>仅仅依赖于</w:t>
      </w:r>
      <w:r w:rsidRPr="00BF4C28">
        <w:rPr>
          <w:rFonts w:hint="eastAsia"/>
        </w:rPr>
        <w:t>task</w:t>
      </w:r>
      <w:r w:rsidRPr="00BF4C28">
        <w:rPr>
          <w:rFonts w:hint="eastAsia"/>
        </w:rPr>
        <w:t>的运行日志，数据流计数器和</w:t>
      </w:r>
      <w:r w:rsidRPr="00BF4C28">
        <w:rPr>
          <w:rFonts w:hint="eastAsia"/>
        </w:rPr>
        <w:t>heap dumps</w:t>
      </w:r>
      <w:r w:rsidRPr="00BF4C28">
        <w:rPr>
          <w:rFonts w:hint="eastAsia"/>
        </w:rPr>
        <w:t>，不需要对用户代码进行修改。</w:t>
      </w:r>
    </w:p>
    <w:p w14:paraId="43FDCD52" w14:textId="62BA8B91" w:rsidR="00115C6F" w:rsidRPr="00115C6F" w:rsidRDefault="00BF4C28" w:rsidP="009E1B9D">
      <w:pPr>
        <w:pStyle w:val="Heading2"/>
      </w:pPr>
      <w:bookmarkStart w:id="216" w:name="_Toc305878440"/>
      <w:r>
        <w:rPr>
          <w:rFonts w:hint="eastAsia"/>
        </w:rPr>
        <w:t>问题分析</w:t>
      </w:r>
      <w:bookmarkEnd w:id="216"/>
    </w:p>
    <w:p w14:paraId="58A2BBDB" w14:textId="77777777" w:rsidR="00BF4C28" w:rsidRPr="00BF4C28" w:rsidRDefault="00BF4C28" w:rsidP="00BF4C28">
      <w:pPr>
        <w:pStyle w:val="a"/>
      </w:pPr>
      <w:r w:rsidRPr="00BF4C28">
        <w:rPr>
          <w:rFonts w:hint="eastAsia"/>
        </w:rPr>
        <w:t>对用户来说，当</w:t>
      </w:r>
      <w:r w:rsidRPr="00BF4C28">
        <w:rPr>
          <w:rFonts w:hint="eastAsia"/>
        </w:rPr>
        <w:t>map</w:t>
      </w:r>
      <w:r w:rsidRPr="00BF4C28">
        <w:t>/reduce</w:t>
      </w:r>
      <w:r w:rsidRPr="00BF4C28">
        <w:rPr>
          <w:rFonts w:hint="eastAsia"/>
        </w:rPr>
        <w:t xml:space="preserve"> task</w:t>
      </w:r>
      <w:r w:rsidRPr="00BF4C28">
        <w:rPr>
          <w:rFonts w:hint="eastAsia"/>
        </w:rPr>
        <w:t>出现内存溢出错误时，只能从错误栈中查看到正在运行的函数（方法），无法直接定位出错误原因。对我们来说，设计内存溢出错误诊断方法和工具有两个挑战性：</w:t>
      </w:r>
      <w:r w:rsidRPr="00BF4C28">
        <w:t xml:space="preserve">(1) </w:t>
      </w:r>
      <w:r w:rsidRPr="00BF4C28">
        <w:rPr>
          <w:rFonts w:hint="eastAsia"/>
        </w:rPr>
        <w:t>静态配置不直接影响分布运行的</w:t>
      </w:r>
      <w:r w:rsidRPr="00BF4C28">
        <w:rPr>
          <w:rFonts w:hint="eastAsia"/>
        </w:rPr>
        <w:t>map</w:t>
      </w:r>
      <w:r w:rsidRPr="00BF4C28">
        <w:t>/reduce</w:t>
      </w:r>
      <w:r w:rsidRPr="00BF4C28">
        <w:rPr>
          <w:rFonts w:hint="eastAsia"/>
        </w:rPr>
        <w:t xml:space="preserve"> task</w:t>
      </w:r>
      <w:r w:rsidRPr="00BF4C28">
        <w:rPr>
          <w:rFonts w:hint="eastAsia"/>
        </w:rPr>
        <w:t>的内存用量。</w:t>
      </w:r>
      <w:r w:rsidRPr="00BF4C28">
        <w:t xml:space="preserve">(2) </w:t>
      </w:r>
      <w:r w:rsidRPr="00BF4C28">
        <w:rPr>
          <w:rFonts w:hint="eastAsia"/>
        </w:rPr>
        <w:t>用户代码可以被任意书写，也可以由高层语言（比如类</w:t>
      </w:r>
      <w:r w:rsidRPr="00BF4C28">
        <w:rPr>
          <w:rFonts w:hint="eastAsia"/>
        </w:rPr>
        <w:t>SQL</w:t>
      </w:r>
      <w:r w:rsidRPr="00BF4C28">
        <w:rPr>
          <w:rFonts w:hint="eastAsia"/>
        </w:rPr>
        <w:t>的</w:t>
      </w:r>
      <w:r w:rsidRPr="00BF4C28">
        <w:rPr>
          <w:rFonts w:hint="eastAsia"/>
        </w:rPr>
        <w:t>Pig</w:t>
      </w:r>
      <w:r w:rsidRPr="00BF4C28">
        <w:rPr>
          <w:rFonts w:hint="eastAsia"/>
        </w:rPr>
        <w:t>脚本）或高层库（比如</w:t>
      </w:r>
      <w:r w:rsidRPr="00BF4C28">
        <w:rPr>
          <w:rFonts w:hint="eastAsia"/>
        </w:rPr>
        <w:t>Mahout</w:t>
      </w:r>
      <w:r w:rsidRPr="00BF4C28">
        <w:rPr>
          <w:rFonts w:hint="eastAsia"/>
        </w:rPr>
        <w:t>）产生。这样，对诊断来说，用户代码相当于黑盒。</w:t>
      </w:r>
    </w:p>
    <w:p w14:paraId="760D9F7D" w14:textId="77777777" w:rsidR="00BF4C28" w:rsidRPr="00BF4C28" w:rsidRDefault="00BF4C28" w:rsidP="00BF4C28">
      <w:pPr>
        <w:pStyle w:val="a"/>
      </w:pPr>
      <w:r w:rsidRPr="00BF4C28">
        <w:rPr>
          <w:rFonts w:hint="eastAsia"/>
        </w:rPr>
        <w:t>当前的内存分析工具，比如</w:t>
      </w:r>
      <w:r w:rsidRPr="00BF4C28">
        <w:rPr>
          <w:rFonts w:hint="eastAsia"/>
        </w:rPr>
        <w:t>Eclipse MAT</w:t>
      </w:r>
      <w:r w:rsidRPr="00BF4C28">
        <w:t xml:space="preserve"> [MAT]</w:t>
      </w:r>
      <w:r w:rsidRPr="00BF4C28">
        <w:rPr>
          <w:rFonts w:hint="eastAsia"/>
        </w:rPr>
        <w:t>，</w:t>
      </w:r>
      <w:r w:rsidRPr="00BF4C28">
        <w:rPr>
          <w:rFonts w:hint="eastAsia"/>
        </w:rPr>
        <w:t>JProfiler</w:t>
      </w:r>
      <w:r w:rsidRPr="00BF4C28">
        <w:t xml:space="preserve"> [JProfiler]</w:t>
      </w:r>
      <w:r w:rsidRPr="00BF4C28">
        <w:rPr>
          <w:rFonts w:hint="eastAsia"/>
        </w:rPr>
        <w:t>，只能分析当前内存（</w:t>
      </w:r>
      <w:r w:rsidRPr="00BF4C28">
        <w:rPr>
          <w:rFonts w:hint="eastAsia"/>
        </w:rPr>
        <w:t>heap</w:t>
      </w:r>
      <w:r w:rsidRPr="00BF4C28">
        <w:rPr>
          <w:rFonts w:hint="eastAsia"/>
        </w:rPr>
        <w:t>）里面有哪些对象及对象的特征（如大小，引用关系）。静态和动态的内存泄漏诊断方法，如</w:t>
      </w:r>
      <w:r w:rsidRPr="00BF4C28">
        <w:t>[][]</w:t>
      </w:r>
      <w:r w:rsidRPr="00BF4C28">
        <w:rPr>
          <w:rFonts w:hint="eastAsia"/>
        </w:rPr>
        <w:t>，可以诊断出哪些对象（可能）没有被释放。但不管是内存分析工具还是内存泄漏诊断工具都不能分析出内存对象的来源及对象占用空间大的原因。而且，内存溢出错误的主要原因是内存消耗过大，而非内存泄漏。</w:t>
      </w:r>
    </w:p>
    <w:p w14:paraId="03AC83F0" w14:textId="77777777" w:rsidR="00BF4C28" w:rsidRPr="00BF4C28" w:rsidRDefault="00BF4C28" w:rsidP="00BF4C28">
      <w:pPr>
        <w:pStyle w:val="a"/>
      </w:pPr>
      <w:r w:rsidRPr="00BF4C28">
        <w:rPr>
          <w:rFonts w:hint="eastAsia"/>
        </w:rPr>
        <w:lastRenderedPageBreak/>
        <w:t>不同于单机程序，</w:t>
      </w:r>
      <w:r w:rsidRPr="00BF4C28">
        <w:rPr>
          <w:rFonts w:hint="eastAsia"/>
        </w:rPr>
        <w:t>MapReduce</w:t>
      </w:r>
      <w:r w:rsidRPr="00BF4C28">
        <w:rPr>
          <w:rFonts w:hint="eastAsia"/>
        </w:rPr>
        <w:t>应用有三大特点，这些特点可以帮助我们诊断内存溢出错误。这三个特点是：</w:t>
      </w:r>
      <w:r w:rsidRPr="00BF4C28">
        <w:t xml:space="preserve">(1) </w:t>
      </w:r>
      <w:r w:rsidRPr="00BF4C28">
        <w:rPr>
          <w:rFonts w:hint="eastAsia"/>
        </w:rPr>
        <w:t>用户需要配置大小合适的框架缓冲区来平衡框架和用户代码的内存消耗。</w:t>
      </w:r>
      <w:r w:rsidRPr="00BF4C28">
        <w:t xml:space="preserve">(2) </w:t>
      </w:r>
      <w:r w:rsidRPr="00BF4C28">
        <w:rPr>
          <w:rFonts w:hint="eastAsia"/>
        </w:rPr>
        <w:t>MapReduce</w:t>
      </w:r>
      <w:r w:rsidRPr="00BF4C28">
        <w:rPr>
          <w:rFonts w:hint="eastAsia"/>
        </w:rPr>
        <w:t>框架分布处理</w:t>
      </w:r>
      <w:r w:rsidRPr="00BF4C28">
        <w:t>&lt;</w:t>
      </w:r>
      <w:r w:rsidRPr="00BF4C28">
        <w:rPr>
          <w:i/>
        </w:rPr>
        <w:t>k</w:t>
      </w:r>
      <w:r w:rsidRPr="00BF4C28">
        <w:t xml:space="preserve">, </w:t>
      </w:r>
      <w:r w:rsidRPr="00BF4C28">
        <w:rPr>
          <w:i/>
        </w:rPr>
        <w:t>v</w:t>
      </w:r>
      <w:r w:rsidRPr="00BF4C28">
        <w:t>&gt; records</w:t>
      </w:r>
      <w:r w:rsidRPr="00BF4C28">
        <w:rPr>
          <w:rFonts w:hint="eastAsia"/>
        </w:rPr>
        <w:t>，并在运行时对</w:t>
      </w:r>
      <w:r w:rsidRPr="00BF4C28">
        <w:t>&lt;</w:t>
      </w:r>
      <w:r w:rsidRPr="00BF4C28">
        <w:rPr>
          <w:i/>
        </w:rPr>
        <w:t>k</w:t>
      </w:r>
      <w:r w:rsidRPr="00BF4C28">
        <w:t xml:space="preserve">, </w:t>
      </w:r>
      <w:r w:rsidRPr="00BF4C28">
        <w:rPr>
          <w:i/>
        </w:rPr>
        <w:t>v</w:t>
      </w:r>
      <w:r w:rsidRPr="00BF4C28">
        <w:t>&gt; records</w:t>
      </w:r>
      <w:r w:rsidRPr="00BF4C28">
        <w:rPr>
          <w:rFonts w:hint="eastAsia"/>
        </w:rPr>
        <w:t>进行划分（</w:t>
      </w:r>
      <w:r w:rsidRPr="00BF4C28">
        <w:rPr>
          <w:rFonts w:hint="eastAsia"/>
        </w:rPr>
        <w:t>partition</w:t>
      </w:r>
      <w:r w:rsidRPr="00BF4C28">
        <w:rPr>
          <w:rFonts w:hint="eastAsia"/>
        </w:rPr>
        <w:t>）和聚合（</w:t>
      </w:r>
      <w:r w:rsidRPr="00BF4C28">
        <w:rPr>
          <w:rFonts w:hint="eastAsia"/>
        </w:rPr>
        <w:t>aggregation</w:t>
      </w:r>
      <w:r w:rsidRPr="00BF4C28">
        <w:rPr>
          <w:rFonts w:hint="eastAsia"/>
        </w:rPr>
        <w:t>）。</w:t>
      </w:r>
      <w:r w:rsidRPr="00BF4C28">
        <w:t xml:space="preserve">(3) </w:t>
      </w:r>
      <w:r w:rsidRPr="00BF4C28">
        <w:rPr>
          <w:rFonts w:hint="eastAsia"/>
        </w:rPr>
        <w:t>用户代码以</w:t>
      </w:r>
      <w:r w:rsidRPr="00BF4C28">
        <w:rPr>
          <w:rFonts w:hint="eastAsia"/>
        </w:rPr>
        <w:t>streaming</w:t>
      </w:r>
      <w:r w:rsidRPr="00BF4C28">
        <w:t>-style</w:t>
      </w:r>
      <w:r w:rsidRPr="00BF4C28">
        <w:rPr>
          <w:rFonts w:hint="eastAsia"/>
        </w:rPr>
        <w:t>的方式读入、处理、输出</w:t>
      </w:r>
      <w:r w:rsidRPr="00BF4C28">
        <w:t>&lt;</w:t>
      </w:r>
      <w:r w:rsidRPr="00BF4C28">
        <w:rPr>
          <w:i/>
        </w:rPr>
        <w:t>k</w:t>
      </w:r>
      <w:r w:rsidRPr="00BF4C28">
        <w:t xml:space="preserve">, </w:t>
      </w:r>
      <w:r w:rsidRPr="00BF4C28">
        <w:rPr>
          <w:i/>
        </w:rPr>
        <w:t>v</w:t>
      </w:r>
      <w:r w:rsidRPr="00BF4C28">
        <w:t>&gt; records</w:t>
      </w:r>
      <w:r w:rsidRPr="00BF4C28">
        <w:rPr>
          <w:rFonts w:hint="eastAsia"/>
        </w:rPr>
        <w:t>。</w:t>
      </w:r>
    </w:p>
    <w:p w14:paraId="0C4E35AE" w14:textId="77777777" w:rsidR="00BF4C28" w:rsidRPr="00BF4C28" w:rsidRDefault="00BF4C28" w:rsidP="00BF4C28">
      <w:pPr>
        <w:pStyle w:val="a"/>
      </w:pPr>
      <w:r w:rsidRPr="00BF4C28">
        <w:rPr>
          <w:rFonts w:hint="eastAsia"/>
        </w:rPr>
        <w:t>回顾第三章的研究发现，我们总结出的三个内存溢出的原因是：</w:t>
      </w:r>
      <w:r w:rsidRPr="00BF4C28">
        <w:t xml:space="preserve">(1) </w:t>
      </w:r>
      <w:r w:rsidRPr="00BF4C28">
        <w:rPr>
          <w:rFonts w:hint="eastAsia"/>
        </w:rPr>
        <w:t>不合适的配置参数可以导致框架暂存过多的中间数据。</w:t>
      </w:r>
      <w:r w:rsidRPr="00BF4C28">
        <w:t xml:space="preserve">(2) </w:t>
      </w:r>
      <w:r w:rsidRPr="00BF4C28">
        <w:rPr>
          <w:rFonts w:hint="eastAsia"/>
        </w:rPr>
        <w:t>数据流异常（数据倾斜）可以导致运行时产生中间数据过大。</w:t>
      </w:r>
      <w:r w:rsidRPr="00BF4C28">
        <w:t xml:space="preserve">(3) </w:t>
      </w:r>
      <w:r w:rsidRPr="00BF4C28">
        <w:rPr>
          <w:rFonts w:hint="eastAsia"/>
        </w:rPr>
        <w:t>内存使用密集的用户代码可以导致用户代码在处理数据时内存消耗过大。因为内存溢出错误与配置、数据流和用户代码都相关，我们诊断内存溢出错误的思路是先建立应用内存用量与静态信息（配置和用户代码）之间的关系，然后设计定量规则来将内存溢出错误归因到错误相关的代码、数据和配置参数。</w:t>
      </w:r>
    </w:p>
    <w:p w14:paraId="2F6DFD20" w14:textId="77777777" w:rsidR="00BF4C28" w:rsidRPr="00BF4C28" w:rsidRDefault="00BF4C28" w:rsidP="00BF4C28">
      <w:pPr>
        <w:pStyle w:val="a"/>
      </w:pPr>
      <w:r w:rsidRPr="00BF4C28">
        <w:rPr>
          <w:rFonts w:hint="eastAsia"/>
        </w:rPr>
        <w:t>基于以上思路，我们可以设计一个内存分析工具。该工具首先自动化地构建</w:t>
      </w:r>
      <w:r w:rsidRPr="00BF4C28">
        <w:rPr>
          <w:rFonts w:hint="eastAsia"/>
        </w:rPr>
        <w:t>task</w:t>
      </w:r>
      <w:r w:rsidRPr="00BF4C28">
        <w:rPr>
          <w:rFonts w:hint="eastAsia"/>
        </w:rPr>
        <w:t>的内存用量与</w:t>
      </w:r>
      <w:r w:rsidRPr="00BF4C28">
        <w:rPr>
          <w:rFonts w:hint="eastAsia"/>
        </w:rPr>
        <w:t>job</w:t>
      </w:r>
      <w:r w:rsidRPr="00BF4C28">
        <w:rPr>
          <w:rFonts w:hint="eastAsia"/>
        </w:rPr>
        <w:t>静态信息之间的关系。构建方法是基于上一章提到的内存用量模型来重建</w:t>
      </w:r>
      <w:r w:rsidRPr="00BF4C28">
        <w:rPr>
          <w:rFonts w:hint="eastAsia"/>
        </w:rPr>
        <w:t>job</w:t>
      </w:r>
      <w:r w:rsidRPr="00BF4C28">
        <w:rPr>
          <w:rFonts w:hint="eastAsia"/>
        </w:rPr>
        <w:t>的数据流，重建用户代码的内存历史使用信息，然后对两者进行关联分析量化“静态配置－数据流－内存用量”之间的关系。之后，我们可以设计一些定量的诊断规则，利用规则将内存溢出错误归因到错误相关的用户代码、数据及静态配置参数。整个工具可以只依赖增强过的</w:t>
      </w:r>
      <w:r w:rsidRPr="00BF4C28">
        <w:rPr>
          <w:rFonts w:hint="eastAsia"/>
        </w:rPr>
        <w:t>task</w:t>
      </w:r>
      <w:r w:rsidRPr="00BF4C28">
        <w:rPr>
          <w:rFonts w:hint="eastAsia"/>
        </w:rPr>
        <w:t>的日志、数据流计数器和</w:t>
      </w:r>
      <w:r w:rsidRPr="00BF4C28">
        <w:rPr>
          <w:rFonts w:hint="eastAsia"/>
        </w:rPr>
        <w:t>heap dumps</w:t>
      </w:r>
      <w:r w:rsidRPr="00BF4C28">
        <w:rPr>
          <w:rFonts w:hint="eastAsia"/>
        </w:rPr>
        <w:t>，不需要对用户代码进行修改。</w:t>
      </w:r>
    </w:p>
    <w:p w14:paraId="52FD365A" w14:textId="667C20BB" w:rsidR="00BF4C28" w:rsidRPr="00BF4C28" w:rsidRDefault="00BF4C28" w:rsidP="00BF4C28">
      <w:pPr>
        <w:pStyle w:val="Heading3"/>
        <w:rPr>
          <w:b/>
        </w:rPr>
      </w:pPr>
      <w:bookmarkStart w:id="217" w:name="_Toc305439880"/>
      <w:bookmarkStart w:id="218" w:name="_Toc305878441"/>
      <w:r w:rsidRPr="00BF4C28">
        <w:rPr>
          <w:rFonts w:hint="eastAsia"/>
          <w:b/>
        </w:rPr>
        <w:t>内存分析与内存溢出诊断工具Mprof的设计与实现</w:t>
      </w:r>
      <w:bookmarkEnd w:id="217"/>
      <w:bookmarkEnd w:id="218"/>
    </w:p>
    <w:p w14:paraId="6193CD61" w14:textId="77777777" w:rsidR="00BF4C28" w:rsidRPr="00BF4C28" w:rsidRDefault="00BF4C28" w:rsidP="00BF4C28">
      <w:pPr>
        <w:pStyle w:val="a"/>
      </w:pPr>
      <w:r w:rsidRPr="00BF4C28">
        <w:rPr>
          <w:rFonts w:hint="eastAsia"/>
        </w:rPr>
        <w:t>基于上节的问题分析，我们设计并实现了内存分析与内存溢出诊断工具</w:t>
      </w:r>
      <w:r w:rsidRPr="00BF4C28">
        <w:rPr>
          <w:rFonts w:hint="eastAsia"/>
        </w:rPr>
        <w:t>Mprof</w:t>
      </w:r>
      <w:r w:rsidRPr="00BF4C28">
        <w:rPr>
          <w:rFonts w:hint="eastAsia"/>
        </w:rPr>
        <w:t>。</w:t>
      </w:r>
      <w:r w:rsidRPr="00BF4C28">
        <w:rPr>
          <w:rFonts w:hint="eastAsia"/>
        </w:rPr>
        <w:t>Mprof</w:t>
      </w:r>
      <w:r w:rsidRPr="00BF4C28">
        <w:rPr>
          <w:rFonts w:hint="eastAsia"/>
        </w:rPr>
        <w:t>主要包括三个部分：</w:t>
      </w:r>
      <w:r w:rsidRPr="00BF4C28">
        <w:t>(1)</w:t>
      </w:r>
      <w:r w:rsidRPr="00BF4C28">
        <w:rPr>
          <w:rFonts w:hint="eastAsia"/>
        </w:rPr>
        <w:t xml:space="preserve"> </w:t>
      </w:r>
      <w:r w:rsidRPr="00BF4C28">
        <w:rPr>
          <w:rFonts w:hint="eastAsia"/>
        </w:rPr>
        <w:t>数据流分析器（</w:t>
      </w:r>
      <w:r w:rsidRPr="00BF4C28">
        <w:rPr>
          <w:rFonts w:hint="eastAsia"/>
        </w:rPr>
        <w:t>dataflow profiler</w:t>
      </w:r>
      <w:r w:rsidRPr="00BF4C28">
        <w:rPr>
          <w:rFonts w:hint="eastAsia"/>
        </w:rPr>
        <w:t>）。该分析器目的是重建数据流，也就是量化运行过的</w:t>
      </w:r>
      <w:r w:rsidRPr="00BF4C28">
        <w:rPr>
          <w:rFonts w:hint="eastAsia"/>
        </w:rPr>
        <w:t>tasks</w:t>
      </w:r>
      <w:r w:rsidRPr="00BF4C28">
        <w:rPr>
          <w:rFonts w:hint="eastAsia"/>
        </w:rPr>
        <w:t>中的输入</w:t>
      </w:r>
      <w:r w:rsidRPr="00BF4C28">
        <w:t>/</w:t>
      </w:r>
      <w:r w:rsidRPr="00BF4C28">
        <w:rPr>
          <w:rFonts w:hint="eastAsia"/>
        </w:rPr>
        <w:t>输出</w:t>
      </w:r>
      <w:r w:rsidRPr="00BF4C28">
        <w:t>/</w:t>
      </w:r>
      <w:r w:rsidRPr="00BF4C28">
        <w:rPr>
          <w:rFonts w:hint="eastAsia"/>
        </w:rPr>
        <w:t>中间数据。该分析器首先构造上一章提到的数据流模型，然后通过采集</w:t>
      </w:r>
      <w:r w:rsidRPr="00BF4C28">
        <w:rPr>
          <w:rFonts w:hint="eastAsia"/>
        </w:rPr>
        <w:t>task</w:t>
      </w:r>
      <w:r w:rsidRPr="00BF4C28">
        <w:rPr>
          <w:rFonts w:hint="eastAsia"/>
        </w:rPr>
        <w:t>的日志和数据流计数器中的数据流信息，重建并量化</w:t>
      </w:r>
      <w:r w:rsidRPr="00BF4C28">
        <w:rPr>
          <w:rFonts w:hint="eastAsia"/>
        </w:rPr>
        <w:t>MapReduce</w:t>
      </w:r>
      <w:r w:rsidRPr="00BF4C28">
        <w:rPr>
          <w:rFonts w:hint="eastAsia"/>
        </w:rPr>
        <w:t>数据处理过程中的基本数据依赖关系。</w:t>
      </w:r>
      <w:r w:rsidRPr="00BF4C28">
        <w:t>(2)</w:t>
      </w:r>
      <w:r w:rsidRPr="00BF4C28">
        <w:rPr>
          <w:rFonts w:hint="eastAsia"/>
        </w:rPr>
        <w:t xml:space="preserve"> </w:t>
      </w:r>
      <w:r w:rsidRPr="00BF4C28">
        <w:rPr>
          <w:rFonts w:hint="eastAsia"/>
        </w:rPr>
        <w:t>用户代码内存分析器（</w:t>
      </w:r>
      <w:r w:rsidRPr="00BF4C28">
        <w:t>user code memory profiler</w:t>
      </w:r>
      <w:r w:rsidRPr="00BF4C28">
        <w:rPr>
          <w:rFonts w:hint="eastAsia"/>
        </w:rPr>
        <w:t>）。该分析器目的是构建运行过的</w:t>
      </w:r>
      <w:r w:rsidRPr="00BF4C28">
        <w:rPr>
          <w:rFonts w:hint="eastAsia"/>
        </w:rPr>
        <w:t>tasks</w:t>
      </w:r>
      <w:r w:rsidRPr="00BF4C28">
        <w:rPr>
          <w:rFonts w:hint="eastAsia"/>
        </w:rPr>
        <w:t>（特别是出现内存溢出错误的</w:t>
      </w:r>
      <w:r w:rsidRPr="00BF4C28">
        <w:rPr>
          <w:rFonts w:hint="eastAsia"/>
        </w:rPr>
        <w:t>tasks</w:t>
      </w:r>
      <w:r w:rsidRPr="00BF4C28">
        <w:rPr>
          <w:rFonts w:hint="eastAsia"/>
        </w:rPr>
        <w:t>）的用户代码内存历史使用信息。与构建内存用量模型一样，这里最主要的挑战是去量化用户代码产生的中间结果（用户对象）与用户代码输入数据之间的关系。在上一章中，我们发现用户对象有不同但是固定的生命周期，也设计了一个生命周期敏感的内存监控策略（</w:t>
      </w:r>
      <w:r w:rsidRPr="00BF4C28">
        <w:t>lifecycle-aware memory monitoring strategy</w:t>
      </w:r>
      <w:r w:rsidRPr="00BF4C28">
        <w:rPr>
          <w:rFonts w:hint="eastAsia"/>
        </w:rPr>
        <w:t>），但使用的是粗略的监控方法。在</w:t>
      </w:r>
      <w:r w:rsidRPr="00BF4C28">
        <w:rPr>
          <w:rFonts w:hint="eastAsia"/>
        </w:rPr>
        <w:t>Mprof</w:t>
      </w:r>
      <w:r w:rsidRPr="00BF4C28">
        <w:rPr>
          <w:rFonts w:hint="eastAsia"/>
        </w:rPr>
        <w:t>中，我们仍然采取这个监控策略，但使用的是基于</w:t>
      </w:r>
      <w:r w:rsidRPr="00BF4C28">
        <w:rPr>
          <w:rFonts w:hint="eastAsia"/>
        </w:rPr>
        <w:t>heap dump</w:t>
      </w:r>
      <w:r w:rsidRPr="00BF4C28">
        <w:rPr>
          <w:rFonts w:hint="eastAsia"/>
        </w:rPr>
        <w:t>的精确监控方法。通过使用这个策略，</w:t>
      </w:r>
      <w:r w:rsidRPr="00BF4C28">
        <w:rPr>
          <w:rFonts w:hint="eastAsia"/>
        </w:rPr>
        <w:t>Mprof</w:t>
      </w:r>
      <w:r w:rsidRPr="00BF4C28">
        <w:rPr>
          <w:rFonts w:hint="eastAsia"/>
        </w:rPr>
        <w:t>可以直接量化用户代码产生的不同生命周期对象与其对应数据之间的关系，还能识别出内存使用模式。</w:t>
      </w:r>
      <w:r w:rsidRPr="00BF4C28">
        <w:t>(3)</w:t>
      </w:r>
      <w:r w:rsidRPr="00BF4C28">
        <w:rPr>
          <w:rFonts w:hint="eastAsia"/>
        </w:rPr>
        <w:t xml:space="preserve"> </w:t>
      </w:r>
      <w:r w:rsidRPr="00BF4C28">
        <w:rPr>
          <w:rFonts w:hint="eastAsia"/>
        </w:rPr>
        <w:t>两种定量的诊断规则（</w:t>
      </w:r>
      <w:r w:rsidRPr="00BF4C28">
        <w:rPr>
          <w:rFonts w:hint="eastAsia"/>
        </w:rPr>
        <w:t>rules</w:t>
      </w:r>
      <w:r w:rsidRPr="00BF4C28">
        <w:rPr>
          <w:rFonts w:hint="eastAsia"/>
        </w:rPr>
        <w:t>）。这两种定量规则用来定位错误相关的代码、数据和配置参数：</w:t>
      </w:r>
      <w:r w:rsidRPr="00BF4C28">
        <w:t xml:space="preserve">(a) </w:t>
      </w:r>
      <w:r w:rsidRPr="00BF4C28">
        <w:rPr>
          <w:rFonts w:hint="eastAsia"/>
        </w:rPr>
        <w:t>面向用户代码的规则（</w:t>
      </w:r>
      <w:r w:rsidRPr="00BF4C28">
        <w:rPr>
          <w:rFonts w:hint="eastAsia"/>
        </w:rPr>
        <w:t>rules for user code</w:t>
      </w:r>
      <w:r w:rsidRPr="00BF4C28">
        <w:rPr>
          <w:rFonts w:hint="eastAsia"/>
        </w:rPr>
        <w:t>），可以定位出用户代码中的错误类型和错误相关的输入数据。</w:t>
      </w:r>
      <w:r w:rsidRPr="00BF4C28">
        <w:t xml:space="preserve">(b) </w:t>
      </w:r>
      <w:r w:rsidRPr="00BF4C28">
        <w:rPr>
          <w:rFonts w:hint="eastAsia"/>
        </w:rPr>
        <w:t>面向数据流</w:t>
      </w:r>
      <w:r w:rsidRPr="00BF4C28">
        <w:rPr>
          <w:rFonts w:hint="eastAsia"/>
        </w:rPr>
        <w:lastRenderedPageBreak/>
        <w:t>的规则（</w:t>
      </w:r>
      <w:r w:rsidRPr="00BF4C28">
        <w:rPr>
          <w:rFonts w:hint="eastAsia"/>
        </w:rPr>
        <w:t xml:space="preserve">rules for </w:t>
      </w:r>
      <w:r w:rsidRPr="00BF4C28">
        <w:t>dataflow</w:t>
      </w:r>
      <w:r w:rsidRPr="00BF4C28">
        <w:rPr>
          <w:rFonts w:hint="eastAsia"/>
        </w:rPr>
        <w:t>），该类规则基于数据流模型（包含对数据倾斜的度量），可以定位出具体出现异常的数据及不恰当的配置参数。</w:t>
      </w:r>
    </w:p>
    <w:p w14:paraId="714E158D" w14:textId="5DE8049E" w:rsidR="00BF4C28" w:rsidRDefault="00BF4C28" w:rsidP="00BF4C28">
      <w:pPr>
        <w:pStyle w:val="Heading3"/>
        <w:rPr>
          <w:rFonts w:hint="eastAsia"/>
        </w:rPr>
      </w:pPr>
      <w:bookmarkStart w:id="219" w:name="_Toc305878442"/>
      <w:r>
        <w:rPr>
          <w:rFonts w:hint="eastAsia"/>
        </w:rPr>
        <w:t>数据流分析器</w:t>
      </w:r>
      <w:bookmarkEnd w:id="219"/>
    </w:p>
    <w:p w14:paraId="48363681" w14:textId="77777777" w:rsidR="003226DC" w:rsidRDefault="003226DC" w:rsidP="003226DC">
      <w:pPr>
        <w:pStyle w:val="a"/>
        <w:rPr>
          <w:rFonts w:hint="eastAsia"/>
        </w:rPr>
      </w:pPr>
      <w:r w:rsidRPr="003226DC">
        <w:rPr>
          <w:rFonts w:hint="eastAsia"/>
        </w:rPr>
        <w:t>数据流分析器的目的是重建数据流，具体包含下面三个步骤：</w:t>
      </w:r>
      <w:r w:rsidRPr="003226DC">
        <w:t xml:space="preserve">(1) </w:t>
      </w:r>
      <w:r w:rsidRPr="003226DC">
        <w:rPr>
          <w:rFonts w:hint="eastAsia"/>
        </w:rPr>
        <w:t>构建数据流模型，模型与</w:t>
      </w:r>
      <w:r w:rsidRPr="003226DC">
        <w:rPr>
          <w:rFonts w:hint="eastAsia"/>
        </w:rPr>
        <w:t>4.5.1</w:t>
      </w:r>
      <w:r w:rsidRPr="003226DC">
        <w:rPr>
          <w:rFonts w:hint="eastAsia"/>
        </w:rPr>
        <w:t>小节的数据流模型一致。</w:t>
      </w:r>
      <w:r w:rsidRPr="003226DC">
        <w:t xml:space="preserve">(2) </w:t>
      </w:r>
      <w:r w:rsidRPr="003226DC">
        <w:rPr>
          <w:rFonts w:hint="eastAsia"/>
        </w:rPr>
        <w:t>获取模型参数。上一章中获取参数的方法是先在小数据集上运行</w:t>
      </w:r>
      <w:r w:rsidRPr="003226DC">
        <w:rPr>
          <w:rFonts w:hint="eastAsia"/>
        </w:rPr>
        <w:t>job</w:t>
      </w:r>
      <w:r w:rsidRPr="003226DC">
        <w:rPr>
          <w:rFonts w:hint="eastAsia"/>
        </w:rPr>
        <w:t>，然后从</w:t>
      </w:r>
      <w:r w:rsidRPr="003226DC">
        <w:rPr>
          <w:rFonts w:hint="eastAsia"/>
        </w:rPr>
        <w:t>task</w:t>
      </w:r>
      <w:r w:rsidRPr="003226DC">
        <w:rPr>
          <w:rFonts w:hint="eastAsia"/>
        </w:rPr>
        <w:t>的增强日志，数据流计数器中获取数据流信息，最后估算</w:t>
      </w:r>
      <w:r w:rsidRPr="003226DC">
        <w:rPr>
          <w:rFonts w:hint="eastAsia"/>
        </w:rPr>
        <w:t>job</w:t>
      </w:r>
      <w:r w:rsidRPr="003226DC">
        <w:rPr>
          <w:rFonts w:hint="eastAsia"/>
        </w:rPr>
        <w:t>在大数据集上运行时的数据流参数。不同的是这里不需要进行参数估计，直接将获取到的数据流参数填入模型中即可。</w:t>
      </w:r>
      <w:r w:rsidRPr="003226DC">
        <w:t>(3)</w:t>
      </w:r>
      <w:r w:rsidRPr="003226DC">
        <w:rPr>
          <w:rFonts w:hint="eastAsia"/>
        </w:rPr>
        <w:t>对数据流进行异常检测，检测目的是衡量数据流是否异常，比如数据划分是否均衡（</w:t>
      </w:r>
      <w:r w:rsidRPr="003226DC">
        <w:rPr>
          <w:rFonts w:hint="eastAsia"/>
        </w:rPr>
        <w:t xml:space="preserve">partition </w:t>
      </w:r>
      <w:r w:rsidRPr="003226DC">
        <w:t>unbalanceness</w:t>
      </w:r>
      <w:r w:rsidRPr="003226DC">
        <w:rPr>
          <w:rFonts w:hint="eastAsia"/>
        </w:rPr>
        <w:t>），是否有异常大的</w:t>
      </w:r>
      <w:r w:rsidRPr="003226DC">
        <w:t>&lt;</w:t>
      </w:r>
      <w:r w:rsidRPr="003226DC">
        <w:rPr>
          <w:i/>
        </w:rPr>
        <w:t>k</w:t>
      </w:r>
      <w:r w:rsidRPr="003226DC">
        <w:t xml:space="preserve">, </w:t>
      </w:r>
      <w:r w:rsidRPr="003226DC">
        <w:rPr>
          <w:i/>
        </w:rPr>
        <w:t>list</w:t>
      </w:r>
      <w:r w:rsidRPr="003226DC">
        <w:t>(</w:t>
      </w:r>
      <w:r w:rsidRPr="003226DC">
        <w:rPr>
          <w:i/>
        </w:rPr>
        <w:t>v</w:t>
      </w:r>
      <w:r w:rsidRPr="003226DC">
        <w:t>)&gt; group</w:t>
      </w:r>
      <w:r w:rsidRPr="003226DC">
        <w:rPr>
          <w:rFonts w:hint="eastAsia"/>
        </w:rPr>
        <w:t>（</w:t>
      </w:r>
      <w:r w:rsidRPr="003226DC">
        <w:rPr>
          <w:rFonts w:hint="eastAsia"/>
        </w:rPr>
        <w:t>o</w:t>
      </w:r>
      <w:r w:rsidRPr="003226DC">
        <w:t xml:space="preserve">utlier group in aggregated partition </w:t>
      </w:r>
      <w:r w:rsidRPr="003226DC">
        <w:rPr>
          <w:i/>
        </w:rPr>
        <w:t>P</w:t>
      </w:r>
      <w:r w:rsidRPr="003226DC">
        <w:rPr>
          <w:i/>
          <w:vertAlign w:val="subscript"/>
        </w:rPr>
        <w:t>i</w:t>
      </w:r>
      <w:r w:rsidRPr="003226DC">
        <w:rPr>
          <w:rFonts w:hint="eastAsia"/>
        </w:rPr>
        <w:t>）和异常大的单一</w:t>
      </w:r>
      <w:r w:rsidRPr="003226DC">
        <w:t>&lt;</w:t>
      </w:r>
      <w:r w:rsidRPr="003226DC">
        <w:rPr>
          <w:i/>
        </w:rPr>
        <w:t>k</w:t>
      </w:r>
      <w:r w:rsidRPr="003226DC">
        <w:t xml:space="preserve">, </w:t>
      </w:r>
      <w:r w:rsidRPr="003226DC">
        <w:rPr>
          <w:i/>
        </w:rPr>
        <w:t>v</w:t>
      </w:r>
      <w:r w:rsidRPr="003226DC">
        <w:t>&gt; record</w:t>
      </w:r>
      <w:r w:rsidRPr="003226DC">
        <w:rPr>
          <w:rFonts w:hint="eastAsia"/>
        </w:rPr>
        <w:t>（</w:t>
      </w:r>
      <w:r w:rsidRPr="003226DC">
        <w:rPr>
          <w:rFonts w:hint="eastAsia"/>
        </w:rPr>
        <w:t xml:space="preserve">outlier record in </w:t>
      </w:r>
      <w:r w:rsidRPr="003226DC">
        <w:rPr>
          <w:rFonts w:hint="eastAsia"/>
          <w:i/>
        </w:rPr>
        <w:t>G</w:t>
      </w:r>
      <w:r w:rsidRPr="003226DC">
        <w:rPr>
          <w:rFonts w:hint="eastAsia"/>
          <w:i/>
          <w:vertAlign w:val="subscript"/>
        </w:rPr>
        <w:t>i</w:t>
      </w:r>
      <w:r w:rsidRPr="003226DC">
        <w:rPr>
          <w:rFonts w:hint="eastAsia"/>
        </w:rPr>
        <w:t>），具体如下：</w:t>
      </w:r>
    </w:p>
    <w:p w14:paraId="35DC24D5" w14:textId="39FB31E0" w:rsidR="003226DC" w:rsidRPr="00A90C11" w:rsidRDefault="00A90C11" w:rsidP="00A90C11">
      <w:pPr>
        <w:pStyle w:val="Caption"/>
        <w:rPr>
          <w:rFonts w:ascii="Times New Roman" w:hAnsi="Times New Roman" w:cs="Times New Roman"/>
        </w:rPr>
      </w:pPr>
      <w:bookmarkStart w:id="220" w:name="_Toc305878489"/>
      <w:r w:rsidRPr="00A90C11">
        <w:rPr>
          <w:rFonts w:ascii="Times New Roman" w:hAnsi="Times New Roman" w:cs="Times New Roman"/>
        </w:rPr>
        <w:t>表</w:t>
      </w:r>
      <w:r w:rsidRPr="00A90C11">
        <w:rPr>
          <w:rFonts w:ascii="Times New Roman" w:hAnsi="Times New Roman" w:cs="Times New Roman"/>
        </w:rPr>
        <w:t xml:space="preserve"> </w:t>
      </w:r>
      <w:r w:rsidRPr="00A90C11">
        <w:rPr>
          <w:rFonts w:ascii="Times New Roman" w:hAnsi="Times New Roman" w:cs="Times New Roman"/>
        </w:rPr>
        <w:fldChar w:fldCharType="begin"/>
      </w:r>
      <w:r w:rsidRPr="00A90C11">
        <w:rPr>
          <w:rFonts w:ascii="Times New Roman" w:hAnsi="Times New Roman" w:cs="Times New Roman"/>
        </w:rPr>
        <w:instrText xml:space="preserve"> SEQ </w:instrText>
      </w:r>
      <w:r w:rsidRPr="00A90C11">
        <w:rPr>
          <w:rFonts w:ascii="Times New Roman" w:hAnsi="Times New Roman" w:cs="Times New Roman"/>
        </w:rPr>
        <w:instrText>表</w:instrText>
      </w:r>
      <w:r w:rsidRPr="00A90C11">
        <w:rPr>
          <w:rFonts w:ascii="Times New Roman" w:hAnsi="Times New Roman" w:cs="Times New Roman"/>
        </w:rPr>
        <w:instrText xml:space="preserve"> \* ARABIC </w:instrText>
      </w:r>
      <w:r w:rsidRPr="00A90C11">
        <w:rPr>
          <w:rFonts w:ascii="Times New Roman" w:hAnsi="Times New Roman" w:cs="Times New Roman"/>
        </w:rPr>
        <w:fldChar w:fldCharType="separate"/>
      </w:r>
      <w:r w:rsidR="00D4565C">
        <w:rPr>
          <w:rFonts w:ascii="Times New Roman" w:hAnsi="Times New Roman" w:cs="Times New Roman"/>
          <w:noProof/>
        </w:rPr>
        <w:t>10</w:t>
      </w:r>
      <w:r w:rsidRPr="00A90C11">
        <w:rPr>
          <w:rFonts w:ascii="Times New Roman" w:hAnsi="Times New Roman" w:cs="Times New Roman"/>
        </w:rPr>
        <w:fldChar w:fldCharType="end"/>
      </w:r>
      <w:r w:rsidRPr="00A90C11">
        <w:rPr>
          <w:rFonts w:ascii="Times New Roman" w:hAnsi="Times New Roman" w:cs="Times New Roman"/>
        </w:rPr>
        <w:t xml:space="preserve"> </w:t>
      </w:r>
      <w:r w:rsidRPr="00A90C11">
        <w:rPr>
          <w:rFonts w:ascii="Times New Roman" w:hAnsi="Times New Roman" w:cs="Times New Roman"/>
        </w:rPr>
        <w:t>数据流异常模型</w:t>
      </w:r>
      <w:bookmarkEnd w:id="220"/>
    </w:p>
    <w:tbl>
      <w:tblPr>
        <w:tblStyle w:val="TableGrid"/>
        <w:tblW w:w="0" w:type="auto"/>
        <w:jc w:val="center"/>
        <w:tblLook w:val="04A0" w:firstRow="1" w:lastRow="0" w:firstColumn="1" w:lastColumn="0" w:noHBand="0" w:noVBand="1"/>
      </w:tblPr>
      <w:tblGrid>
        <w:gridCol w:w="2361"/>
        <w:gridCol w:w="4490"/>
      </w:tblGrid>
      <w:tr w:rsidR="003226DC" w:rsidRPr="00562177" w14:paraId="5BD92C85" w14:textId="77777777" w:rsidTr="00DC660A">
        <w:trPr>
          <w:jc w:val="center"/>
        </w:trPr>
        <w:tc>
          <w:tcPr>
            <w:tcW w:w="0" w:type="auto"/>
            <w:tcBorders>
              <w:left w:val="nil"/>
              <w:bottom w:val="single" w:sz="4" w:space="0" w:color="auto"/>
              <w:right w:val="nil"/>
            </w:tcBorders>
          </w:tcPr>
          <w:p w14:paraId="0FB9BF19" w14:textId="77777777" w:rsidR="003226DC" w:rsidRPr="00562177" w:rsidRDefault="003226DC" w:rsidP="00DC660A">
            <w:pPr>
              <w:rPr>
                <w:b/>
                <w:sz w:val="22"/>
              </w:rPr>
            </w:pPr>
            <w:r>
              <w:rPr>
                <w:rFonts w:hint="eastAsia"/>
                <w:b/>
                <w:sz w:val="22"/>
              </w:rPr>
              <w:t>数据流异常检测指标</w:t>
            </w:r>
          </w:p>
        </w:tc>
        <w:tc>
          <w:tcPr>
            <w:tcW w:w="0" w:type="auto"/>
            <w:tcBorders>
              <w:left w:val="nil"/>
              <w:bottom w:val="single" w:sz="4" w:space="0" w:color="auto"/>
              <w:right w:val="nil"/>
            </w:tcBorders>
          </w:tcPr>
          <w:p w14:paraId="63E4CEAA" w14:textId="77777777" w:rsidR="003226DC" w:rsidRPr="00562177" w:rsidRDefault="003226DC" w:rsidP="00DC660A">
            <w:pPr>
              <w:rPr>
                <w:b/>
                <w:sz w:val="22"/>
              </w:rPr>
            </w:pPr>
            <w:r>
              <w:rPr>
                <w:rFonts w:hint="eastAsia"/>
                <w:b/>
                <w:sz w:val="22"/>
              </w:rPr>
              <w:t>衡量标准</w:t>
            </w:r>
          </w:p>
        </w:tc>
      </w:tr>
      <w:tr w:rsidR="003226DC" w:rsidRPr="00562177" w14:paraId="3FA5CB7F" w14:textId="77777777" w:rsidTr="00DC660A">
        <w:trPr>
          <w:jc w:val="center"/>
        </w:trPr>
        <w:tc>
          <w:tcPr>
            <w:tcW w:w="0" w:type="auto"/>
            <w:tcBorders>
              <w:left w:val="nil"/>
              <w:bottom w:val="nil"/>
              <w:right w:val="nil"/>
            </w:tcBorders>
            <w:vAlign w:val="center"/>
          </w:tcPr>
          <w:p w14:paraId="358DBF36" w14:textId="77777777" w:rsidR="003226DC" w:rsidRPr="00562177" w:rsidRDefault="003226DC" w:rsidP="00DC660A">
            <w:pPr>
              <w:jc w:val="left"/>
              <w:rPr>
                <w:sz w:val="22"/>
              </w:rPr>
            </w:pPr>
            <w:r>
              <w:rPr>
                <w:sz w:val="22"/>
              </w:rPr>
              <w:t>Partition unbalanceness</w:t>
            </w:r>
          </w:p>
        </w:tc>
        <w:tc>
          <w:tcPr>
            <w:tcW w:w="0" w:type="auto"/>
            <w:tcBorders>
              <w:left w:val="nil"/>
              <w:bottom w:val="nil"/>
              <w:right w:val="nil"/>
            </w:tcBorders>
          </w:tcPr>
          <w:p w14:paraId="19ED4CBE" w14:textId="77777777" w:rsidR="003226DC" w:rsidRPr="00E93CE1" w:rsidRDefault="003226DC" w:rsidP="00DC660A">
            <w:pPr>
              <w:jc w:val="left"/>
              <w:rPr>
                <w:sz w:val="22"/>
                <w:szCs w:val="22"/>
              </w:rPr>
            </w:pPr>
            <m:oMath>
              <m:r>
                <w:rPr>
                  <w:rFonts w:ascii="Cambria Math" w:hAnsi="Cambria Math"/>
                  <w:sz w:val="22"/>
                  <w:szCs w:val="22"/>
                </w:rPr>
                <m:t>Gini</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r</m:t>
                      </m:r>
                    </m:sub>
                  </m:sSub>
                </m:e>
              </m:d>
              <m:r>
                <w:rPr>
                  <w:rFonts w:ascii="Cambria Math" w:hAnsi="Cambria Math"/>
                  <w:sz w:val="22"/>
                  <w:szCs w:val="22"/>
                </w:rPr>
                <m:t>&gt;0.4</m:t>
              </m:r>
            </m:oMath>
            <w:r w:rsidRPr="00E93CE1">
              <w:rPr>
                <w:sz w:val="22"/>
                <w:szCs w:val="22"/>
              </w:rPr>
              <w:t xml:space="preserv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m=1</m:t>
                  </m:r>
                </m:sub>
                <m:sup>
                  <m:r>
                    <w:rPr>
                      <w:rFonts w:ascii="Cambria Math" w:hAnsi="Cambria Math"/>
                      <w:sz w:val="22"/>
                      <w:szCs w:val="22"/>
                    </w:rPr>
                    <m:t>M</m:t>
                  </m:r>
                </m:sup>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mi</m:t>
                      </m:r>
                    </m:sub>
                  </m:sSub>
                  <m:r>
                    <w:rPr>
                      <w:rFonts w:ascii="Cambria Math" w:hAnsi="Cambria Math"/>
                      <w:sz w:val="22"/>
                      <w:szCs w:val="22"/>
                    </w:rPr>
                    <m:t>(k,v)</m:t>
                  </m:r>
                </m:e>
              </m:nary>
            </m:oMath>
          </w:p>
        </w:tc>
      </w:tr>
      <w:tr w:rsidR="003226DC" w:rsidRPr="00562177" w14:paraId="5E7AAE36" w14:textId="77777777" w:rsidTr="00DC660A">
        <w:trPr>
          <w:trHeight w:val="409"/>
          <w:jc w:val="center"/>
        </w:trPr>
        <w:tc>
          <w:tcPr>
            <w:tcW w:w="0" w:type="auto"/>
            <w:tcBorders>
              <w:top w:val="nil"/>
              <w:left w:val="nil"/>
              <w:bottom w:val="nil"/>
              <w:right w:val="nil"/>
            </w:tcBorders>
            <w:vAlign w:val="center"/>
          </w:tcPr>
          <w:p w14:paraId="567CA2FF" w14:textId="77777777" w:rsidR="003226DC" w:rsidRPr="00562177" w:rsidRDefault="003226DC" w:rsidP="00DC660A">
            <w:pPr>
              <w:jc w:val="left"/>
              <w:rPr>
                <w:sz w:val="22"/>
              </w:rPr>
            </w:pPr>
            <w:r>
              <w:rPr>
                <w:sz w:val="22"/>
              </w:rPr>
              <w:t xml:space="preserve">Outlier group in </w:t>
            </w:r>
            <m:oMath>
              <m:sSub>
                <m:sSubPr>
                  <m:ctrlPr>
                    <w:rPr>
                      <w:rFonts w:ascii="Cambria Math" w:hAnsi="Cambria Math"/>
                      <w:i/>
                      <w:sz w:val="22"/>
                    </w:rPr>
                  </m:ctrlPr>
                </m:sSubPr>
                <m:e>
                  <m:r>
                    <w:rPr>
                      <w:rFonts w:ascii="Cambria Math" w:hAnsi="Cambria Math"/>
                      <w:sz w:val="22"/>
                    </w:rPr>
                    <m:t>P</m:t>
                  </m:r>
                </m:e>
                <m:sub>
                  <m:r>
                    <w:rPr>
                      <w:rFonts w:ascii="Cambria Math" w:hAnsi="Cambria Math"/>
                      <w:sz w:val="22"/>
                    </w:rPr>
                    <m:t>i</m:t>
                  </m:r>
                </m:sub>
              </m:sSub>
            </m:oMath>
          </w:p>
        </w:tc>
        <w:tc>
          <w:tcPr>
            <w:tcW w:w="0" w:type="auto"/>
            <w:tcBorders>
              <w:top w:val="nil"/>
              <w:left w:val="nil"/>
              <w:bottom w:val="nil"/>
              <w:right w:val="nil"/>
            </w:tcBorders>
          </w:tcPr>
          <w:p w14:paraId="06860501" w14:textId="77777777" w:rsidR="003226DC" w:rsidRPr="00E93CE1" w:rsidRDefault="003226DC" w:rsidP="00DC660A">
            <w:pPr>
              <w:jc w:val="left"/>
              <w:rPr>
                <w:sz w:val="22"/>
                <w:szCs w:val="22"/>
              </w:rPr>
            </w:pP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hint="eastAsia"/>
                  <w:sz w:val="22"/>
                  <w:szCs w:val="22"/>
                </w:rPr>
                <m:t>≥</m:t>
              </m:r>
              <m:r>
                <w:rPr>
                  <w:rFonts w:ascii="Cambria Math" w:hAnsi="Cambria Math"/>
                  <w:sz w:val="22"/>
                  <w:szCs w:val="22"/>
                </w:rPr>
                <m:t>UpperInnerFence(</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n</m:t>
                  </m:r>
                </m:sub>
              </m:sSub>
              <m:r>
                <w:rPr>
                  <w:rFonts w:ascii="Cambria Math" w:hAnsi="Cambria Math"/>
                  <w:sz w:val="22"/>
                  <w:szCs w:val="22"/>
                </w:rPr>
                <m:t>)</m:t>
              </m:r>
            </m:oMath>
            <w:r w:rsidRPr="00E93CE1">
              <w:rPr>
                <w:sz w:val="22"/>
                <w:szCs w:val="22"/>
              </w:rPr>
              <w:t xml:space="preserve"> </w:t>
            </w:r>
          </w:p>
        </w:tc>
      </w:tr>
      <w:tr w:rsidR="003226DC" w:rsidRPr="00562177" w14:paraId="7BA9A2EC" w14:textId="77777777" w:rsidTr="00DC660A">
        <w:trPr>
          <w:jc w:val="center"/>
        </w:trPr>
        <w:tc>
          <w:tcPr>
            <w:tcW w:w="0" w:type="auto"/>
            <w:tcBorders>
              <w:top w:val="nil"/>
              <w:left w:val="nil"/>
              <w:right w:val="nil"/>
            </w:tcBorders>
            <w:vAlign w:val="center"/>
          </w:tcPr>
          <w:p w14:paraId="237A25F6" w14:textId="77777777" w:rsidR="003226DC" w:rsidRPr="00562177" w:rsidRDefault="003226DC" w:rsidP="00DC660A">
            <w:pPr>
              <w:jc w:val="left"/>
              <w:rPr>
                <w:sz w:val="22"/>
              </w:rPr>
            </w:pPr>
            <w:r>
              <w:rPr>
                <w:sz w:val="22"/>
              </w:rPr>
              <w:t xml:space="preserve">Outlier record in </w:t>
            </w:r>
            <m:oMath>
              <m:sSub>
                <m:sSubPr>
                  <m:ctrlPr>
                    <w:rPr>
                      <w:rFonts w:ascii="Cambria Math" w:hAnsi="Cambria Math"/>
                      <w:i/>
                      <w:sz w:val="22"/>
                    </w:rPr>
                  </m:ctrlPr>
                </m:sSubPr>
                <m:e>
                  <m:r>
                    <w:rPr>
                      <w:rFonts w:ascii="Cambria Math" w:hAnsi="Cambria Math"/>
                      <w:sz w:val="22"/>
                    </w:rPr>
                    <m:t>G</m:t>
                  </m:r>
                </m:e>
                <m:sub>
                  <m:r>
                    <w:rPr>
                      <w:rFonts w:ascii="Cambria Math" w:hAnsi="Cambria Math"/>
                      <w:sz w:val="22"/>
                    </w:rPr>
                    <m:t>i</m:t>
                  </m:r>
                </m:sub>
              </m:sSub>
            </m:oMath>
          </w:p>
        </w:tc>
        <w:tc>
          <w:tcPr>
            <w:tcW w:w="0" w:type="auto"/>
            <w:tcBorders>
              <w:top w:val="nil"/>
              <w:left w:val="nil"/>
              <w:right w:val="nil"/>
            </w:tcBorders>
          </w:tcPr>
          <w:p w14:paraId="200F07C4" w14:textId="77777777" w:rsidR="003226DC" w:rsidRPr="008E404F" w:rsidRDefault="003226DC" w:rsidP="00DC660A">
            <w:pPr>
              <w:jc w:val="left"/>
              <w:rPr>
                <w:sz w:val="22"/>
                <w:szCs w:val="22"/>
              </w:rPr>
            </w:pPr>
            <m:oMathPara>
              <m:oMathParaPr>
                <m:jc m:val="left"/>
              </m:oMathParaP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hint="eastAsia"/>
                    <w:sz w:val="22"/>
                    <w:szCs w:val="22"/>
                  </w:rPr>
                  <m:t>≥</m:t>
                </m:r>
                <m:r>
                  <w:rPr>
                    <w:rFonts w:ascii="Cambria Math" w:hAnsi="Cambria Math"/>
                    <w:sz w:val="22"/>
                    <w:szCs w:val="22"/>
                  </w:rPr>
                  <m:t>UpperInnerFence(</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n</m:t>
                    </m:r>
                  </m:sub>
                </m:sSub>
                <m:r>
                  <w:rPr>
                    <w:rFonts w:ascii="Cambria Math" w:hAnsi="Cambria Math"/>
                    <w:sz w:val="22"/>
                    <w:szCs w:val="22"/>
                  </w:rPr>
                  <m:t>)</m:t>
                </m:r>
              </m:oMath>
            </m:oMathPara>
          </w:p>
        </w:tc>
      </w:tr>
    </w:tbl>
    <w:p w14:paraId="469D36B6" w14:textId="77777777" w:rsidR="003226DC" w:rsidRPr="003226DC" w:rsidRDefault="003226DC" w:rsidP="0085785A">
      <w:pPr>
        <w:numPr>
          <w:ilvl w:val="0"/>
          <w:numId w:val="6"/>
        </w:numPr>
        <w:tabs>
          <w:tab w:val="left" w:pos="357"/>
        </w:tabs>
        <w:suppressAutoHyphens/>
        <w:overflowPunct w:val="0"/>
        <w:spacing w:before="120"/>
        <w:rPr>
          <w:sz w:val="18"/>
          <w:szCs w:val="18"/>
        </w:rPr>
      </w:pPr>
      <w:r w:rsidRPr="003226DC">
        <w:rPr>
          <w:sz w:val="18"/>
          <w:szCs w:val="18"/>
        </w:rPr>
        <w:t>UpperInnerFence(</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2</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n</m:t>
            </m:r>
          </m:sub>
        </m:sSub>
      </m:oMath>
      <w:r w:rsidRPr="003226DC">
        <w:rPr>
          <w:sz w:val="18"/>
          <w:szCs w:val="18"/>
        </w:rPr>
        <w:t>) = Q3[</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2</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n</m:t>
            </m:r>
          </m:sub>
        </m:sSub>
        <m:r>
          <w:rPr>
            <w:rFonts w:ascii="Cambria Math" w:hAnsi="Cambria Math"/>
            <w:sz w:val="18"/>
            <w:szCs w:val="18"/>
          </w:rPr>
          <m:t>]</m:t>
        </m:r>
      </m:oMath>
      <w:r w:rsidRPr="003226DC">
        <w:rPr>
          <w:sz w:val="18"/>
          <w:szCs w:val="18"/>
        </w:rPr>
        <w:t xml:space="preserve"> + 1.5 * IQ[</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2</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n</m:t>
            </m:r>
          </m:sub>
        </m:sSub>
        <m:r>
          <w:rPr>
            <w:rFonts w:ascii="Cambria Math" w:hAnsi="Cambria Math"/>
            <w:sz w:val="18"/>
            <w:szCs w:val="18"/>
          </w:rPr>
          <m:t>]</m:t>
        </m:r>
      </m:oMath>
      <w:r w:rsidRPr="003226DC">
        <w:rPr>
          <w:sz w:val="18"/>
          <w:szCs w:val="18"/>
        </w:rPr>
        <w:t>.</w:t>
      </w:r>
      <m:oMath>
        <m:r>
          <w:rPr>
            <w:rFonts w:ascii="Cambria Math" w:hAnsi="Cambria Math"/>
            <w:sz w:val="18"/>
            <w:szCs w:val="18"/>
          </w:rPr>
          <m:t xml:space="preserve"> </m:t>
        </m:r>
      </m:oMath>
      <w:r w:rsidRPr="003226DC">
        <w:rPr>
          <w:rFonts w:hint="eastAsia"/>
          <w:sz w:val="18"/>
          <w:szCs w:val="18"/>
        </w:rPr>
        <w:t>如果</w:t>
      </w:r>
      <w:r w:rsidRPr="003226DC">
        <w:rPr>
          <w:sz w:val="18"/>
          <w:szCs w:val="18"/>
        </w:rPr>
        <w:t xml:space="preserve"> </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hint="eastAsia"/>
            <w:sz w:val="18"/>
            <w:szCs w:val="18"/>
          </w:rPr>
          <m:t>≥</m:t>
        </m:r>
      </m:oMath>
      <w:r w:rsidRPr="003226DC">
        <w:rPr>
          <w:sz w:val="18"/>
          <w:szCs w:val="18"/>
        </w:rPr>
        <w:t xml:space="preserve">  UpperInnerFence, </w:t>
      </w:r>
      <w:r w:rsidRPr="003226DC">
        <w:rPr>
          <w:rFonts w:hint="eastAsia"/>
          <w:sz w:val="18"/>
          <w:szCs w:val="18"/>
        </w:rPr>
        <w:t>那么</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oMath>
      <w:r w:rsidRPr="003226DC">
        <w:rPr>
          <w:rFonts w:hint="eastAsia"/>
          <w:sz w:val="18"/>
          <w:szCs w:val="18"/>
        </w:rPr>
        <w:t>被认为是</w:t>
      </w:r>
      <w:r w:rsidRPr="003226DC">
        <w:rPr>
          <w:rFonts w:hint="eastAsia"/>
          <w:sz w:val="18"/>
          <w:szCs w:val="18"/>
        </w:rPr>
        <w:t>outlier</w:t>
      </w:r>
      <w:r w:rsidRPr="003226DC">
        <w:rPr>
          <w:sz w:val="18"/>
          <w:szCs w:val="18"/>
        </w:rPr>
        <w:t>. Q3 is the third quartile, while IQ is the interquartile.</w:t>
      </w:r>
    </w:p>
    <w:p w14:paraId="524A8413" w14:textId="77777777" w:rsidR="003226DC" w:rsidRPr="003226DC" w:rsidRDefault="003226DC" w:rsidP="003226DC">
      <w:pPr>
        <w:pStyle w:val="a"/>
      </w:pPr>
    </w:p>
    <w:p w14:paraId="31A49B6F" w14:textId="77777777" w:rsidR="003C7A4C" w:rsidRDefault="003C7A4C" w:rsidP="003C7A4C">
      <w:pPr>
        <w:pStyle w:val="a"/>
        <w:rPr>
          <w:rFonts w:hint="eastAsia"/>
        </w:rPr>
      </w:pPr>
      <w:r w:rsidRPr="003C7A4C">
        <w:rPr>
          <w:rFonts w:hint="eastAsia"/>
        </w:rPr>
        <w:t>数据流异常检测指标将会被应用于下一节的诊断规则。</w:t>
      </w:r>
      <w:r w:rsidRPr="003C7A4C">
        <w:rPr>
          <w:rFonts w:hint="eastAsia"/>
        </w:rPr>
        <w:t>Gini</w:t>
      </w:r>
      <w:r w:rsidRPr="003C7A4C">
        <w:rPr>
          <w:rFonts w:hint="eastAsia"/>
        </w:rPr>
        <w:t>系数在经济学中广泛被应用于度量收入是否均衡。这里，我们使用</w:t>
      </w:r>
      <w:r w:rsidRPr="003C7A4C">
        <w:rPr>
          <w:rFonts w:hint="eastAsia"/>
        </w:rPr>
        <w:t>Gini</w:t>
      </w:r>
      <w:r w:rsidRPr="003C7A4C">
        <w:rPr>
          <w:rFonts w:hint="eastAsia"/>
        </w:rPr>
        <w:t>系数来度量数据划分</w:t>
      </w:r>
      <w:r w:rsidRPr="003C7A4C">
        <w:rPr>
          <w:rFonts w:hint="eastAsia"/>
        </w:rPr>
        <w:t>partition</w:t>
      </w:r>
      <w:r w:rsidRPr="003C7A4C">
        <w:rPr>
          <w:rFonts w:hint="eastAsia"/>
        </w:rPr>
        <w:t>是否均衡，一般</w:t>
      </w:r>
      <w:r w:rsidRPr="003C7A4C">
        <w:rPr>
          <w:rFonts w:hint="eastAsia"/>
        </w:rPr>
        <w:t>Gini</w:t>
      </w:r>
      <w:r w:rsidRPr="003C7A4C">
        <w:rPr>
          <w:rFonts w:hint="eastAsia"/>
        </w:rPr>
        <w:t>系数大于</w:t>
      </w:r>
      <w:r w:rsidRPr="003C7A4C">
        <w:rPr>
          <w:rFonts w:hint="eastAsia"/>
        </w:rPr>
        <w:t>0.4</w:t>
      </w:r>
      <w:r w:rsidRPr="003C7A4C">
        <w:rPr>
          <w:rFonts w:hint="eastAsia"/>
        </w:rPr>
        <w:t>就被视为不均衡。为了度量是否存在异常大的</w:t>
      </w:r>
      <w:r w:rsidRPr="003C7A4C">
        <w:t>&lt;k, list(v)&gt; group</w:t>
      </w:r>
      <w:r w:rsidRPr="003C7A4C">
        <w:rPr>
          <w:rFonts w:hint="eastAsia"/>
        </w:rPr>
        <w:t>和异常大的单一</w:t>
      </w:r>
      <w:r w:rsidRPr="003C7A4C">
        <w:rPr>
          <w:rFonts w:hint="eastAsia"/>
        </w:rPr>
        <w:t>record</w:t>
      </w:r>
      <w:r w:rsidRPr="003C7A4C">
        <w:rPr>
          <w:rFonts w:hint="eastAsia"/>
        </w:rPr>
        <w:t>，我们采用统计学中常用的</w:t>
      </w:r>
      <w:r w:rsidRPr="003C7A4C">
        <w:rPr>
          <w:rFonts w:hint="eastAsia"/>
        </w:rPr>
        <w:t>outlier</w:t>
      </w:r>
      <w:r w:rsidRPr="003C7A4C">
        <w:rPr>
          <w:rFonts w:hint="eastAsia"/>
        </w:rPr>
        <w:t>算法。该算法在给定一组数字</w:t>
      </w:r>
      <w:r w:rsidRPr="003C7A4C">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oMath>
      <w:r w:rsidRPr="003C7A4C">
        <w:t>)</w:t>
      </w:r>
      <w:r w:rsidRPr="003C7A4C">
        <w:rPr>
          <w:rFonts w:hint="eastAsia"/>
        </w:rPr>
        <w:t>后，首先计算该组数字的</w:t>
      </w:r>
      <w:r w:rsidRPr="003C7A4C">
        <w:rPr>
          <w:rFonts w:hint="eastAsia"/>
        </w:rPr>
        <w:t>upper inner fence</w:t>
      </w:r>
      <w:r w:rsidRPr="003C7A4C">
        <w:rPr>
          <w:rFonts w:hint="eastAsia"/>
        </w:rPr>
        <w:t>，具体计算公式见上表，</w:t>
      </w:r>
      <w:r w:rsidRPr="003C7A4C">
        <w:rPr>
          <w:rFonts w:hint="eastAsia"/>
        </w:rPr>
        <w:t>Q3</w:t>
      </w:r>
      <w:r w:rsidRPr="003C7A4C">
        <w:rPr>
          <w:rFonts w:hint="eastAsia"/>
        </w:rPr>
        <w:t>是三分位数，</w:t>
      </w:r>
      <w:r w:rsidRPr="003C7A4C">
        <w:rPr>
          <w:rFonts w:hint="eastAsia"/>
        </w:rPr>
        <w:t>IQ</w:t>
      </w:r>
      <w:r w:rsidRPr="003C7A4C">
        <w:rPr>
          <w:rFonts w:hint="eastAsia"/>
        </w:rPr>
        <w:t>是中位数。然后，如果</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Pr="003C7A4C">
        <w:rPr>
          <w:rFonts w:hint="eastAsia"/>
        </w:rPr>
        <w:t>大于</w:t>
      </w:r>
      <w:r w:rsidRPr="003C7A4C">
        <w:t>upper inner fence</w:t>
      </w:r>
      <w:r w:rsidRPr="003C7A4C">
        <w:rPr>
          <w:rFonts w:hint="eastAsia"/>
        </w:rPr>
        <w:t>，那么</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Pr="003C7A4C">
        <w:rPr>
          <w:rFonts w:hint="eastAsia"/>
        </w:rPr>
        <w:t>会被视为</w:t>
      </w:r>
      <w:r w:rsidRPr="003C7A4C">
        <w:t>outlier</w:t>
      </w:r>
      <w:r w:rsidRPr="003C7A4C">
        <w:rPr>
          <w:rFonts w:hint="eastAsia"/>
        </w:rPr>
        <w:t>。这里，如果</w:t>
      </w:r>
      <w:r w:rsidRPr="003C7A4C">
        <w:rPr>
          <w:rFonts w:hint="eastAsia"/>
        </w:rPr>
        <w:t>aggregated partition i</w:t>
      </w:r>
      <w:r w:rsidRPr="003C7A4C">
        <w:rPr>
          <w:rFonts w:hint="eastAsia"/>
        </w:rPr>
        <w:t>中的第</w:t>
      </w:r>
      <w:r w:rsidRPr="003C7A4C">
        <w:rPr>
          <w:rFonts w:hint="eastAsia"/>
        </w:rPr>
        <w:t>j</w:t>
      </w:r>
      <w:r w:rsidRPr="003C7A4C">
        <w:rPr>
          <w:rFonts w:hint="eastAsia"/>
        </w:rPr>
        <w:t>个</w:t>
      </w:r>
      <w:r w:rsidRPr="003C7A4C">
        <w:t>&lt;k, list(v)&gt; group</w:t>
      </w:r>
      <w:r w:rsidRPr="003C7A4C">
        <w:rPr>
          <w:rFonts w:hint="eastAsia"/>
        </w:rPr>
        <w:t>（也就是</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ij</m:t>
            </m:r>
          </m:sub>
        </m:sSub>
      </m:oMath>
      <w:r w:rsidRPr="003C7A4C">
        <w:rPr>
          <w:rFonts w:hint="eastAsia"/>
        </w:rPr>
        <w:t>）中包含的</w:t>
      </w:r>
      <w:r w:rsidRPr="003C7A4C">
        <w:rPr>
          <w:rFonts w:hint="eastAsia"/>
        </w:rPr>
        <w:t>records</w:t>
      </w:r>
      <w:r w:rsidRPr="003C7A4C">
        <w:rPr>
          <w:rFonts w:hint="eastAsia"/>
        </w:rPr>
        <w:t>个数大于或等于</w:t>
      </w:r>
      <m:oMath>
        <m:r>
          <m:rPr>
            <m:sty m:val="p"/>
          </m:rPr>
          <w:rPr>
            <w:rFonts w:ascii="Cambria Math" w:hAnsi="Cambria Math"/>
          </w:rPr>
          <m:t>UpperInnerF</m:t>
        </m:r>
        <m:r>
          <w:rPr>
            <w:rFonts w:ascii="Cambria Math" w:hAnsi="Cambria Math"/>
          </w:rPr>
          <m:t>e</m:t>
        </m:r>
        <m:r>
          <m:rPr>
            <m:sty m:val="p"/>
          </m:rPr>
          <w:rPr>
            <w:rFonts w:ascii="Cambria Math" w:hAnsi="Cambria Math"/>
          </w:rPr>
          <m:t>nce</m:t>
        </m:r>
        <m:r>
          <m:rPr>
            <m:sty m:val="p"/>
          </m:rPr>
          <w:rPr>
            <w:rFonts w:asci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n</m:t>
            </m:r>
          </m:sub>
        </m:sSub>
        <m:r>
          <m:rPr>
            <m:sty m:val="p"/>
          </m:rPr>
          <w:rPr>
            <w:rFonts w:ascii="Cambria Math" w:hAnsi="Cambria Math"/>
          </w:rPr>
          <m:t>)</m:t>
        </m:r>
      </m:oMath>
      <w:r w:rsidRPr="003C7A4C">
        <w:rPr>
          <w:rFonts w:hint="eastAsia"/>
        </w:rPr>
        <w:t>，那么</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ij</m:t>
            </m:r>
          </m:sub>
        </m:sSub>
      </m:oMath>
      <w:r w:rsidRPr="003C7A4C">
        <w:rPr>
          <w:rFonts w:hint="eastAsia"/>
        </w:rPr>
        <w:t>被视为是异常大的</w:t>
      </w:r>
      <w:r w:rsidRPr="003C7A4C">
        <w:t>&lt;k, list(v)&gt; group</w:t>
      </w:r>
      <w:r w:rsidRPr="003C7A4C">
        <w:rPr>
          <w:rFonts w:hint="eastAsia"/>
        </w:rPr>
        <w:t>。</w:t>
      </w:r>
    </w:p>
    <w:p w14:paraId="6ACB03D6" w14:textId="467CA788" w:rsidR="001B16BC" w:rsidRPr="001B16BC" w:rsidRDefault="005800EF" w:rsidP="003C7A4C">
      <w:pPr>
        <w:pStyle w:val="Heading3"/>
      </w:pPr>
      <w:bookmarkStart w:id="221" w:name="_Ref415252810"/>
      <w:bookmarkStart w:id="222" w:name="_Toc305878443"/>
      <w:r>
        <w:rPr>
          <w:rFonts w:hint="eastAsia"/>
        </w:rPr>
        <w:t>用户代码内存分析器</w:t>
      </w:r>
      <w:bookmarkEnd w:id="221"/>
      <w:bookmarkEnd w:id="222"/>
      <w:r w:rsidRPr="001B16BC">
        <w:t xml:space="preserve"> </w:t>
      </w:r>
    </w:p>
    <w:p w14:paraId="5F3CB7BA" w14:textId="72F984B7" w:rsidR="005800EF" w:rsidRDefault="005800EF" w:rsidP="0056187B">
      <w:pPr>
        <w:pStyle w:val="a"/>
        <w:rPr>
          <w:rFonts w:hint="eastAsia"/>
        </w:rPr>
      </w:pPr>
      <w:r w:rsidRPr="005800EF">
        <w:rPr>
          <w:rFonts w:hint="eastAsia"/>
        </w:rPr>
        <w:t>用户代码内存分析器目的是去构建和量化用户代码内存消耗与其输入数据之间的关系，并识别出内存使用模式。在上一章中，我们发现用户对象有不同的生命周期，</w:t>
      </w:r>
      <w:r w:rsidRPr="005800EF">
        <w:rPr>
          <w:rFonts w:hint="eastAsia"/>
        </w:rPr>
        <w:t>map</w:t>
      </w:r>
      <w:r w:rsidRPr="005800EF">
        <w:t>/group/reduce-level</w:t>
      </w:r>
      <w:r w:rsidRPr="005800EF">
        <w:rPr>
          <w:rFonts w:hint="eastAsia"/>
        </w:rPr>
        <w:t xml:space="preserve"> user objects</w:t>
      </w:r>
      <w:r w:rsidRPr="005800EF">
        <w:rPr>
          <w:rFonts w:hint="eastAsia"/>
        </w:rPr>
        <w:t>属于累积计算结果（</w:t>
      </w:r>
      <w:r w:rsidRPr="005800EF">
        <w:t>accumulated resul</w:t>
      </w:r>
      <w:r w:rsidRPr="005800EF">
        <w:rPr>
          <w:rFonts w:hint="eastAsia"/>
        </w:rPr>
        <w:t>t</w:t>
      </w:r>
      <w:r w:rsidRPr="005800EF">
        <w:t>s</w:t>
      </w:r>
      <w:r w:rsidRPr="005800EF">
        <w:rPr>
          <w:rFonts w:hint="eastAsia"/>
        </w:rPr>
        <w:t>），而</w:t>
      </w:r>
      <w:r w:rsidRPr="005800EF">
        <w:lastRenderedPageBreak/>
        <w:t>record-level user objects</w:t>
      </w:r>
      <w:r w:rsidRPr="005800EF">
        <w:rPr>
          <w:rFonts w:hint="eastAsia"/>
        </w:rPr>
        <w:t>属于暂时性的中间计算结果（</w:t>
      </w:r>
      <w:r w:rsidRPr="005800EF">
        <w:rPr>
          <w:rFonts w:hint="eastAsia"/>
        </w:rPr>
        <w:t xml:space="preserve">intermediate </w:t>
      </w:r>
      <w:r w:rsidRPr="005800EF">
        <w:t>results</w:t>
      </w:r>
      <w:r w:rsidRPr="005800EF">
        <w:rPr>
          <w:rFonts w:hint="eastAsia"/>
        </w:rPr>
        <w:t>）。基于此特性，我们也设计了一个生命周期敏感的内存监控策略（</w:t>
      </w:r>
      <w:r w:rsidRPr="005800EF">
        <w:t>lifecycle-aware memory monitoring strategy</w:t>
      </w:r>
      <w:r w:rsidRPr="005800EF">
        <w:rPr>
          <w:rFonts w:hint="eastAsia"/>
        </w:rPr>
        <w:t>）。通过这个策略，我们可以重建用户代码内存使用历史信息，识别出内存使用模式（</w:t>
      </w:r>
      <w:r w:rsidRPr="005800EF">
        <w:t>memory usage patterns</w:t>
      </w:r>
      <w:r w:rsidRPr="005800EF">
        <w:rPr>
          <w:rFonts w:hint="eastAsia"/>
        </w:rPr>
        <w:t>）。</w:t>
      </w:r>
    </w:p>
    <w:p w14:paraId="580B05D9" w14:textId="77777777" w:rsidR="00307F7A" w:rsidRDefault="00307F7A" w:rsidP="0056187B">
      <w:pPr>
        <w:pStyle w:val="a"/>
        <w:rPr>
          <w:rFonts w:hint="eastAsia"/>
        </w:rPr>
      </w:pPr>
    </w:p>
    <w:p w14:paraId="197EFDC8" w14:textId="77777777" w:rsidR="00307F7A" w:rsidRDefault="00307F7A" w:rsidP="00307F7A">
      <w:pPr>
        <w:pStyle w:val="a"/>
        <w:ind w:firstLineChars="0" w:firstLine="0"/>
        <w:rPr>
          <w:rFonts w:hint="eastAsia"/>
          <w:b/>
          <w:bCs/>
        </w:rPr>
      </w:pPr>
      <w:bookmarkStart w:id="223" w:name="_Toc305439883"/>
      <w:r w:rsidRPr="00307F7A">
        <w:rPr>
          <w:rFonts w:hint="eastAsia"/>
          <w:b/>
          <w:bCs/>
        </w:rPr>
        <w:t>生命周期敏感的内存用量监控策略（使用</w:t>
      </w:r>
      <w:r w:rsidRPr="00307F7A">
        <w:rPr>
          <w:rFonts w:hint="eastAsia"/>
          <w:b/>
          <w:bCs/>
        </w:rPr>
        <w:t>heap dump</w:t>
      </w:r>
      <w:r w:rsidRPr="00307F7A">
        <w:rPr>
          <w:rFonts w:hint="eastAsia"/>
          <w:b/>
          <w:bCs/>
        </w:rPr>
        <w:t>精确监控）</w:t>
      </w:r>
      <w:bookmarkEnd w:id="223"/>
    </w:p>
    <w:p w14:paraId="42ABA4D5" w14:textId="77777777" w:rsidR="00307F7A" w:rsidRPr="00307F7A" w:rsidRDefault="00307F7A" w:rsidP="00307F7A">
      <w:pPr>
        <w:pStyle w:val="a"/>
      </w:pPr>
      <w:r w:rsidRPr="00307F7A">
        <w:rPr>
          <w:rFonts w:hint="eastAsia"/>
        </w:rPr>
        <w:t>在内存溢出错误发生的时候，</w:t>
      </w:r>
      <w:r w:rsidRPr="00307F7A">
        <w:rPr>
          <w:rFonts w:hint="eastAsia"/>
        </w:rPr>
        <w:t>task</w:t>
      </w:r>
      <w:r w:rsidRPr="00307F7A">
        <w:rPr>
          <w:rFonts w:hint="eastAsia"/>
        </w:rPr>
        <w:t>中的用户对象由累积计算结果（</w:t>
      </w:r>
      <w:r w:rsidRPr="00307F7A">
        <w:t>map-level</w:t>
      </w:r>
      <w:r w:rsidRPr="00307F7A">
        <w:rPr>
          <w:rFonts w:hint="eastAsia"/>
        </w:rPr>
        <w:t>，</w:t>
      </w:r>
      <w:r w:rsidRPr="00307F7A">
        <w:rPr>
          <w:rFonts w:hint="eastAsia"/>
        </w:rPr>
        <w:t>group-level</w:t>
      </w:r>
      <w:r w:rsidRPr="00307F7A">
        <w:rPr>
          <w:rFonts w:hint="eastAsia"/>
        </w:rPr>
        <w:t>或</w:t>
      </w:r>
      <w:r w:rsidRPr="00307F7A">
        <w:rPr>
          <w:rFonts w:hint="eastAsia"/>
        </w:rPr>
        <w:t>reduce</w:t>
      </w:r>
      <w:r w:rsidRPr="00307F7A">
        <w:t>-level</w:t>
      </w:r>
      <w:r w:rsidRPr="00307F7A">
        <w:rPr>
          <w:rFonts w:hint="eastAsia"/>
        </w:rPr>
        <w:t xml:space="preserve"> u</w:t>
      </w:r>
      <w:r w:rsidRPr="00307F7A">
        <w:t>ser objects</w:t>
      </w:r>
      <w:r w:rsidRPr="00307F7A">
        <w:rPr>
          <w:rFonts w:hint="eastAsia"/>
        </w:rPr>
        <w:t>）和暂时性的中间计算结果（</w:t>
      </w:r>
      <w:r w:rsidRPr="00307F7A">
        <w:rPr>
          <w:rFonts w:hint="eastAsia"/>
        </w:rPr>
        <w:t>record</w:t>
      </w:r>
      <w:r w:rsidRPr="00307F7A">
        <w:t>-level user objects</w:t>
      </w:r>
      <w:r w:rsidRPr="00307F7A">
        <w:rPr>
          <w:rFonts w:hint="eastAsia"/>
        </w:rPr>
        <w:t>）组成。这些计算结果有固定的生命周期，而且不同的生命周期的计算结果与输入数据中的不同部分紧密相关，因此我们可以将大问题（还原并量化用户对象与输入数据之间的关系）化成小问题（分别量化累积计算结果和中间计算结果与其相应的输入数据之间的关系），具体方法与上一章中的监控策略基本一致，不同的是这里使用基于</w:t>
      </w:r>
      <w:r w:rsidRPr="00307F7A">
        <w:rPr>
          <w:rFonts w:hint="eastAsia"/>
        </w:rPr>
        <w:t>heap dump</w:t>
      </w:r>
      <w:r w:rsidRPr="00307F7A">
        <w:rPr>
          <w:rFonts w:hint="eastAsia"/>
        </w:rPr>
        <w:t>的精确监控方法。这样，监控结果不仅精确，而且可以辅助定位出错误相关的代码段。</w:t>
      </w:r>
    </w:p>
    <w:p w14:paraId="4DDF45D0" w14:textId="77777777" w:rsidR="00307F7A" w:rsidRPr="00307F7A" w:rsidRDefault="00307F7A" w:rsidP="00307F7A">
      <w:pPr>
        <w:pStyle w:val="a"/>
        <w:ind w:firstLine="520"/>
        <w:rPr>
          <w:b/>
        </w:rPr>
      </w:pPr>
    </w:p>
    <w:p w14:paraId="09860C84" w14:textId="77777777" w:rsidR="00307F7A" w:rsidRPr="00307F7A" w:rsidRDefault="00307F7A" w:rsidP="00307F7A">
      <w:pPr>
        <w:pStyle w:val="a"/>
        <w:ind w:firstLine="520"/>
        <w:rPr>
          <w:b/>
        </w:rPr>
      </w:pPr>
      <w:r w:rsidRPr="00307F7A">
        <w:rPr>
          <w:rFonts w:hint="eastAsia"/>
          <w:b/>
        </w:rPr>
        <w:t>A</w:t>
      </w:r>
      <w:r w:rsidRPr="00307F7A">
        <w:rPr>
          <w:b/>
        </w:rPr>
        <w:t xml:space="preserve">. </w:t>
      </w:r>
      <w:r w:rsidRPr="00307F7A">
        <w:rPr>
          <w:rFonts w:hint="eastAsia"/>
          <w:b/>
        </w:rPr>
        <w:t>还原并量化累积计算结果与其输入数据之间的关系</w:t>
      </w:r>
    </w:p>
    <w:p w14:paraId="769AD028" w14:textId="77777777" w:rsidR="00307F7A" w:rsidRDefault="00307F7A" w:rsidP="00307F7A">
      <w:pPr>
        <w:pStyle w:val="a"/>
        <w:rPr>
          <w:rFonts w:hint="eastAsia"/>
        </w:rPr>
      </w:pPr>
      <w:r w:rsidRPr="00307F7A">
        <w:rPr>
          <w:rFonts w:hint="eastAsia"/>
        </w:rPr>
        <w:t>为了还原出累积计算结果的累积趋势，及其输入数据之间的关系，我们选择在一些特殊的时间点进行</w:t>
      </w:r>
      <w:r w:rsidRPr="00307F7A">
        <w:rPr>
          <w:rFonts w:hint="eastAsia"/>
        </w:rPr>
        <w:t>heap dump</w:t>
      </w:r>
      <w:r w:rsidRPr="00307F7A">
        <w:rPr>
          <w:rFonts w:hint="eastAsia"/>
        </w:rPr>
        <w:t>（将当前时间点的</w:t>
      </w:r>
      <w:r w:rsidRPr="00307F7A">
        <w:rPr>
          <w:rFonts w:hint="eastAsia"/>
        </w:rPr>
        <w:t>JVM heap</w:t>
      </w:r>
      <w:r w:rsidRPr="00307F7A">
        <w:rPr>
          <w:rFonts w:hint="eastAsia"/>
        </w:rPr>
        <w:t>进行快照，并将快照存放到磁盘）。对于</w:t>
      </w:r>
      <w:r w:rsidRPr="00307F7A">
        <w:t>map-level</w:t>
      </w:r>
      <w:r w:rsidRPr="00307F7A">
        <w:rPr>
          <w:rFonts w:hint="eastAsia"/>
        </w:rPr>
        <w:t>的累积计算结果，可选的时间点是当用户代码刚刚完成当前的</w:t>
      </w:r>
      <w:r w:rsidRPr="00307F7A">
        <w:rPr>
          <w:rFonts w:hint="eastAsia"/>
        </w:rPr>
        <w:t>record</w:t>
      </w:r>
      <w:r w:rsidRPr="00307F7A">
        <w:rPr>
          <w:rFonts w:hint="eastAsia"/>
        </w:rPr>
        <w:t>处理（</w:t>
      </w:r>
      <w:r w:rsidRPr="00307F7A">
        <w:t>R</w:t>
      </w:r>
      <w:r w:rsidRPr="00307F7A">
        <w:rPr>
          <w:i/>
          <w:vertAlign w:val="subscript"/>
        </w:rPr>
        <w:t>i</w:t>
      </w:r>
      <w:r w:rsidRPr="00307F7A">
        <w:rPr>
          <w:rFonts w:hint="eastAsia"/>
        </w:rPr>
        <w:t>），并将去处理下一个</w:t>
      </w:r>
      <w:r w:rsidRPr="00307F7A">
        <w:rPr>
          <w:rFonts w:hint="eastAsia"/>
        </w:rPr>
        <w:t>record</w:t>
      </w:r>
      <w:r w:rsidRPr="00307F7A">
        <w:rPr>
          <w:rFonts w:hint="eastAsia"/>
        </w:rPr>
        <w:t>（</w:t>
      </w:r>
      <w:r w:rsidRPr="00307F7A">
        <w:t>R</w:t>
      </w:r>
      <w:r w:rsidRPr="00307F7A">
        <w:rPr>
          <w:i/>
          <w:vertAlign w:val="subscript"/>
        </w:rPr>
        <w:t>i</w:t>
      </w:r>
      <w:r w:rsidRPr="00307F7A">
        <w:rPr>
          <w:vertAlign w:val="subscript"/>
        </w:rPr>
        <w:t>+1</w:t>
      </w:r>
      <w:r w:rsidRPr="00307F7A">
        <w:rPr>
          <w:rFonts w:hint="eastAsia"/>
        </w:rPr>
        <w:t>）。在这些时间点，</w:t>
      </w:r>
      <w:r w:rsidRPr="00307F7A">
        <w:rPr>
          <w:rFonts w:hint="eastAsia"/>
        </w:rPr>
        <w:t>record</w:t>
      </w:r>
      <w:r w:rsidRPr="00307F7A">
        <w:t>-level</w:t>
      </w:r>
      <w:r w:rsidRPr="00307F7A">
        <w:rPr>
          <w:rFonts w:hint="eastAsia"/>
        </w:rPr>
        <w:t>的中间结果已经被清理，所以当前</w:t>
      </w:r>
      <w:r w:rsidRPr="00307F7A">
        <w:rPr>
          <w:rFonts w:hint="eastAsia"/>
        </w:rPr>
        <w:t>heap</w:t>
      </w:r>
      <w:r w:rsidRPr="00307F7A">
        <w:rPr>
          <w:rFonts w:hint="eastAsia"/>
        </w:rPr>
        <w:t>中的用户对象大小即是当前累积结果的大小。对于</w:t>
      </w:r>
      <w:r w:rsidRPr="00307F7A">
        <w:t>reduce-level</w:t>
      </w:r>
      <w:r w:rsidRPr="00307F7A">
        <w:rPr>
          <w:rFonts w:hint="eastAsia"/>
        </w:rPr>
        <w:t>的累积结果来说，可选的时间点是用户刚刚处理当前的</w:t>
      </w:r>
      <w:r w:rsidRPr="00307F7A">
        <w:t>&lt;</w:t>
      </w:r>
      <w:r w:rsidRPr="00307F7A">
        <w:rPr>
          <w:i/>
        </w:rPr>
        <w:t>k</w:t>
      </w:r>
      <w:r w:rsidRPr="00307F7A">
        <w:t>,</w:t>
      </w:r>
      <w:r w:rsidRPr="00307F7A">
        <w:rPr>
          <w:rFonts w:hint="eastAsia"/>
        </w:rPr>
        <w:t xml:space="preserve"> </w:t>
      </w:r>
      <w:r w:rsidRPr="00307F7A">
        <w:rPr>
          <w:i/>
        </w:rPr>
        <w:t>list</w:t>
      </w:r>
      <w:r w:rsidRPr="00307F7A">
        <w:t>(</w:t>
      </w:r>
      <w:r w:rsidRPr="00307F7A">
        <w:rPr>
          <w:i/>
        </w:rPr>
        <w:t>v</w:t>
      </w:r>
      <w:r w:rsidRPr="00307F7A">
        <w:t>)&gt;</w:t>
      </w:r>
      <w:r w:rsidRPr="00307F7A">
        <w:rPr>
          <w:rFonts w:hint="eastAsia"/>
        </w:rPr>
        <w:t>组（</w:t>
      </w:r>
      <w:r w:rsidRPr="00307F7A">
        <w:rPr>
          <w:rFonts w:hint="eastAsia"/>
        </w:rPr>
        <w:t>G</w:t>
      </w:r>
      <w:r w:rsidRPr="00307F7A">
        <w:rPr>
          <w:i/>
          <w:vertAlign w:val="subscript"/>
        </w:rPr>
        <w:t>i</w:t>
      </w:r>
      <w:r w:rsidRPr="00307F7A">
        <w:rPr>
          <w:rFonts w:hint="eastAsia"/>
        </w:rPr>
        <w:t>），正准备去处理下一个</w:t>
      </w:r>
      <w:r w:rsidRPr="00307F7A">
        <w:t>&lt;</w:t>
      </w:r>
      <w:r w:rsidRPr="00307F7A">
        <w:rPr>
          <w:i/>
        </w:rPr>
        <w:t>k</w:t>
      </w:r>
      <w:r w:rsidRPr="00307F7A">
        <w:t>,</w:t>
      </w:r>
      <w:r w:rsidRPr="00307F7A">
        <w:rPr>
          <w:rFonts w:hint="eastAsia"/>
        </w:rPr>
        <w:t xml:space="preserve"> </w:t>
      </w:r>
      <w:r w:rsidRPr="00307F7A">
        <w:rPr>
          <w:i/>
        </w:rPr>
        <w:t>list</w:t>
      </w:r>
      <w:r w:rsidRPr="00307F7A">
        <w:t>(</w:t>
      </w:r>
      <w:r w:rsidRPr="00307F7A">
        <w:rPr>
          <w:i/>
        </w:rPr>
        <w:t>v</w:t>
      </w:r>
      <w:r w:rsidRPr="00307F7A">
        <w:t>)&gt;</w:t>
      </w:r>
      <w:r w:rsidRPr="00307F7A">
        <w:rPr>
          <w:rFonts w:hint="eastAsia"/>
        </w:rPr>
        <w:t>组</w:t>
      </w:r>
      <w:r w:rsidRPr="00307F7A">
        <w:t>(G</w:t>
      </w:r>
      <w:r w:rsidRPr="00307F7A">
        <w:rPr>
          <w:i/>
          <w:vertAlign w:val="subscript"/>
        </w:rPr>
        <w:t>i+</w:t>
      </w:r>
      <w:r w:rsidRPr="00307F7A">
        <w:rPr>
          <w:vertAlign w:val="subscript"/>
        </w:rPr>
        <w:t>1</w:t>
      </w:r>
      <w:r w:rsidRPr="00307F7A">
        <w:t>)</w:t>
      </w:r>
      <w:r w:rsidRPr="00307F7A">
        <w:rPr>
          <w:rFonts w:hint="eastAsia"/>
        </w:rPr>
        <w:t>。为了效率，我们并不是在每个</w:t>
      </w:r>
      <w:r w:rsidRPr="00307F7A">
        <w:t>R</w:t>
      </w:r>
      <w:r w:rsidRPr="00307F7A">
        <w:rPr>
          <w:i/>
          <w:vertAlign w:val="subscript"/>
        </w:rPr>
        <w:t>i</w:t>
      </w:r>
      <w:r w:rsidRPr="00307F7A">
        <w:rPr>
          <w:rFonts w:hint="eastAsia"/>
        </w:rPr>
        <w:t>和</w:t>
      </w:r>
      <w:r w:rsidRPr="00307F7A">
        <w:rPr>
          <w:rFonts w:hint="eastAsia"/>
        </w:rPr>
        <w:t>G</w:t>
      </w:r>
      <w:r w:rsidRPr="00307F7A">
        <w:rPr>
          <w:i/>
          <w:vertAlign w:val="subscript"/>
        </w:rPr>
        <w:t>i</w:t>
      </w:r>
      <w:r w:rsidRPr="00307F7A">
        <w:rPr>
          <w:rFonts w:hint="eastAsia"/>
        </w:rPr>
        <w:t>处都进行</w:t>
      </w:r>
      <w:r w:rsidRPr="00307F7A">
        <w:rPr>
          <w:rFonts w:hint="eastAsia"/>
        </w:rPr>
        <w:t>heap dump</w:t>
      </w:r>
      <w:r w:rsidRPr="00307F7A">
        <w:rPr>
          <w:rFonts w:hint="eastAsia"/>
        </w:rPr>
        <w:t>，而是隔一些</w:t>
      </w:r>
      <w:r w:rsidRPr="00307F7A">
        <w:t>R</w:t>
      </w:r>
      <w:r w:rsidRPr="00307F7A">
        <w:rPr>
          <w:i/>
          <w:vertAlign w:val="subscript"/>
        </w:rPr>
        <w:t>i</w:t>
      </w:r>
      <w:r w:rsidRPr="00307F7A">
        <w:rPr>
          <w:rFonts w:hint="eastAsia"/>
        </w:rPr>
        <w:t>和</w:t>
      </w:r>
      <w:r w:rsidRPr="00307F7A">
        <w:rPr>
          <w:rFonts w:hint="eastAsia"/>
        </w:rPr>
        <w:t>G</w:t>
      </w:r>
      <w:r w:rsidRPr="00307F7A">
        <w:rPr>
          <w:i/>
          <w:vertAlign w:val="subscript"/>
        </w:rPr>
        <w:t>i</w:t>
      </w:r>
      <w:r w:rsidRPr="00307F7A">
        <w:rPr>
          <w:rFonts w:hint="eastAsia"/>
        </w:rPr>
        <w:t>进行</w:t>
      </w:r>
      <w:r w:rsidRPr="00307F7A">
        <w:rPr>
          <w:rFonts w:hint="eastAsia"/>
        </w:rPr>
        <w:t>heap dump</w:t>
      </w:r>
      <w:r w:rsidRPr="00307F7A">
        <w:rPr>
          <w:rFonts w:hint="eastAsia"/>
        </w:rPr>
        <w:t>（如下图中的竖线所示）。对于</w:t>
      </w:r>
      <w:r w:rsidRPr="00307F7A">
        <w:t>map-level</w:t>
      </w:r>
      <w:r w:rsidRPr="00307F7A">
        <w:rPr>
          <w:rFonts w:hint="eastAsia"/>
        </w:rPr>
        <w:t>的累积结果，我们选择每隔</w:t>
      </w:r>
      <w:r w:rsidRPr="00307F7A">
        <w:t xml:space="preserve"> (</w:t>
      </w:r>
      <w:r w:rsidRPr="00307F7A">
        <w:rPr>
          <w:i/>
        </w:rPr>
        <w:t>n</w:t>
      </w:r>
      <w:r w:rsidRPr="00307F7A">
        <w:t>-1)/</w:t>
      </w:r>
      <w:r w:rsidRPr="00307F7A">
        <w:rPr>
          <w:i/>
        </w:rPr>
        <w:t>m</w:t>
      </w:r>
      <w:r w:rsidRPr="00307F7A">
        <w:rPr>
          <w:rFonts w:hint="eastAsia"/>
        </w:rPr>
        <w:t>个</w:t>
      </w:r>
      <w:r w:rsidRPr="00307F7A">
        <w:rPr>
          <w:rFonts w:hint="eastAsia"/>
        </w:rPr>
        <w:t>records</w:t>
      </w:r>
      <w:r w:rsidRPr="00307F7A">
        <w:rPr>
          <w:rFonts w:hint="eastAsia"/>
        </w:rPr>
        <w:t>进行</w:t>
      </w:r>
      <w:r w:rsidRPr="00307F7A">
        <w:rPr>
          <w:rFonts w:hint="eastAsia"/>
        </w:rPr>
        <w:t>heap dump</w:t>
      </w:r>
      <w:r w:rsidRPr="00307F7A">
        <w:rPr>
          <w:rFonts w:hint="eastAsia"/>
        </w:rPr>
        <w:t>，</w:t>
      </w:r>
      <w:r w:rsidRPr="00307F7A">
        <w:rPr>
          <w:rFonts w:hint="eastAsia"/>
          <w:i/>
        </w:rPr>
        <w:t>n</w:t>
      </w:r>
      <w:r w:rsidRPr="00307F7A">
        <w:rPr>
          <w:rFonts w:hint="eastAsia"/>
        </w:rPr>
        <w:t>是内存溢出发生时已经被处理过的</w:t>
      </w:r>
      <w:r w:rsidRPr="00307F7A">
        <w:rPr>
          <w:rFonts w:hint="eastAsia"/>
        </w:rPr>
        <w:t>records</w:t>
      </w:r>
      <w:r w:rsidRPr="00307F7A">
        <w:rPr>
          <w:rFonts w:hint="eastAsia"/>
        </w:rPr>
        <w:t>个数，而</w:t>
      </w:r>
      <w:r w:rsidRPr="00307F7A">
        <w:rPr>
          <w:rFonts w:hint="eastAsia"/>
          <w:i/>
        </w:rPr>
        <w:t>m</w:t>
      </w:r>
      <w:r w:rsidRPr="00307F7A">
        <w:rPr>
          <w:rFonts w:hint="eastAsia"/>
        </w:rPr>
        <w:t>是想要的</w:t>
      </w:r>
      <w:r w:rsidRPr="00307F7A">
        <w:rPr>
          <w:rFonts w:hint="eastAsia"/>
        </w:rPr>
        <w:t>heap dump</w:t>
      </w:r>
      <w:r w:rsidRPr="00307F7A">
        <w:rPr>
          <w:rFonts w:hint="eastAsia"/>
        </w:rPr>
        <w:t>个数（默认是是</w:t>
      </w:r>
      <w:r w:rsidRPr="00307F7A">
        <w:rPr>
          <w:rFonts w:hint="eastAsia"/>
        </w:rPr>
        <w:t>10</w:t>
      </w:r>
      <w:r w:rsidRPr="00307F7A">
        <w:rPr>
          <w:rFonts w:hint="eastAsia"/>
        </w:rPr>
        <w:t>，也可以由用户设置）。对于</w:t>
      </w:r>
      <w:r w:rsidRPr="00307F7A">
        <w:rPr>
          <w:rFonts w:hint="eastAsia"/>
        </w:rPr>
        <w:t>reduce</w:t>
      </w:r>
      <w:r w:rsidRPr="00307F7A">
        <w:t>-level</w:t>
      </w:r>
      <w:r w:rsidRPr="00307F7A">
        <w:rPr>
          <w:rFonts w:hint="eastAsia"/>
        </w:rPr>
        <w:t>的累积结果来说，</w:t>
      </w:r>
      <w:r w:rsidRPr="00307F7A">
        <w:rPr>
          <w:rFonts w:hint="eastAsia"/>
          <w:i/>
        </w:rPr>
        <w:t>n</w:t>
      </w:r>
      <w:r w:rsidRPr="00307F7A">
        <w:rPr>
          <w:rFonts w:hint="eastAsia"/>
        </w:rPr>
        <w:t>是内存溢出错误发生时已经被处理过的</w:t>
      </w:r>
      <w:r w:rsidRPr="00307F7A">
        <w:t>&lt;</w:t>
      </w:r>
      <w:r w:rsidRPr="00307F7A">
        <w:rPr>
          <w:i/>
        </w:rPr>
        <w:t>k</w:t>
      </w:r>
      <w:r w:rsidRPr="00307F7A">
        <w:t xml:space="preserve">, </w:t>
      </w:r>
      <w:r w:rsidRPr="00307F7A">
        <w:rPr>
          <w:i/>
        </w:rPr>
        <w:t>list</w:t>
      </w:r>
      <w:r w:rsidRPr="00307F7A">
        <w:t>(</w:t>
      </w:r>
      <w:r w:rsidRPr="00307F7A">
        <w:rPr>
          <w:i/>
        </w:rPr>
        <w:t>v</w:t>
      </w:r>
      <w:r w:rsidRPr="00307F7A">
        <w:t>)&gt;</w:t>
      </w:r>
      <w:r w:rsidRPr="00307F7A">
        <w:rPr>
          <w:rFonts w:hint="eastAsia"/>
        </w:rPr>
        <w:t>组个数。对于</w:t>
      </w:r>
      <w:r w:rsidRPr="00307F7A">
        <w:rPr>
          <w:rFonts w:hint="eastAsia"/>
        </w:rPr>
        <w:t>group</w:t>
      </w:r>
      <w:r w:rsidRPr="00307F7A">
        <w:t>-level</w:t>
      </w:r>
      <w:r w:rsidRPr="00307F7A">
        <w:rPr>
          <w:rFonts w:hint="eastAsia"/>
        </w:rPr>
        <w:t>累积结果来说（我们只关心在最后一个</w:t>
      </w:r>
      <w:r w:rsidRPr="00307F7A">
        <w:t>&lt;</w:t>
      </w:r>
      <w:r w:rsidRPr="00307F7A">
        <w:rPr>
          <w:i/>
        </w:rPr>
        <w:t>k</w:t>
      </w:r>
      <w:r w:rsidRPr="00307F7A">
        <w:t>,</w:t>
      </w:r>
      <w:r w:rsidRPr="00307F7A">
        <w:rPr>
          <w:rFonts w:hint="eastAsia"/>
        </w:rPr>
        <w:t xml:space="preserve"> </w:t>
      </w:r>
      <w:r w:rsidRPr="00307F7A">
        <w:rPr>
          <w:i/>
        </w:rPr>
        <w:t>list</w:t>
      </w:r>
      <w:r w:rsidRPr="00307F7A">
        <w:t>(</w:t>
      </w:r>
      <w:r w:rsidRPr="00307F7A">
        <w:rPr>
          <w:i/>
        </w:rPr>
        <w:t>v</w:t>
      </w:r>
      <w:r w:rsidRPr="00307F7A">
        <w:t>)&gt;</w:t>
      </w:r>
      <w:r w:rsidRPr="00307F7A">
        <w:rPr>
          <w:rFonts w:hint="eastAsia"/>
        </w:rPr>
        <w:t>组里面的</w:t>
      </w:r>
      <w:r w:rsidRPr="00307F7A">
        <w:rPr>
          <w:rFonts w:hint="eastAsia"/>
        </w:rPr>
        <w:t>group</w:t>
      </w:r>
      <w:r w:rsidRPr="00307F7A">
        <w:t>-level</w:t>
      </w:r>
      <w:r w:rsidRPr="00307F7A">
        <w:rPr>
          <w:rFonts w:hint="eastAsia"/>
        </w:rPr>
        <w:t>累积结果），内存用量监控策略与</w:t>
      </w:r>
      <w:r w:rsidRPr="00307F7A">
        <w:t>map()</w:t>
      </w:r>
      <w:r w:rsidRPr="00307F7A">
        <w:rPr>
          <w:rFonts w:hint="eastAsia"/>
        </w:rPr>
        <w:t>中的策略是一样的。最后我们抽取并计算每个</w:t>
      </w:r>
      <w:r w:rsidRPr="00307F7A">
        <w:rPr>
          <w:rFonts w:hint="eastAsia"/>
        </w:rPr>
        <w:t>heap</w:t>
      </w:r>
      <w:r w:rsidRPr="00307F7A">
        <w:rPr>
          <w:rFonts w:hint="eastAsia"/>
        </w:rPr>
        <w:t>中的用户对象大小，然后将这些对象大小连接起来作出累积结果的内存使用趋势线。图中</w:t>
      </w:r>
      <w:r w:rsidRPr="00307F7A">
        <w:rPr>
          <w:i/>
        </w:rPr>
        <w:t>M</w:t>
      </w:r>
      <w:r w:rsidRPr="00307F7A">
        <w:rPr>
          <w:i/>
          <w:vertAlign w:val="subscript"/>
        </w:rPr>
        <w:t>i</w:t>
      </w:r>
      <w:r w:rsidRPr="00307F7A">
        <w:rPr>
          <w:rFonts w:hint="eastAsia"/>
        </w:rPr>
        <w:t>和</w:t>
      </w:r>
      <w:r w:rsidRPr="00307F7A">
        <w:rPr>
          <w:i/>
        </w:rPr>
        <w:t>S</w:t>
      </w:r>
      <w:r w:rsidRPr="00307F7A">
        <w:rPr>
          <w:i/>
          <w:vertAlign w:val="subscript"/>
        </w:rPr>
        <w:t>i</w:t>
      </w:r>
      <w:r w:rsidRPr="00307F7A">
        <w:rPr>
          <w:rFonts w:hint="eastAsia"/>
        </w:rPr>
        <w:t>分别表示在第</w:t>
      </w:r>
      <w:r w:rsidRPr="00307F7A">
        <w:rPr>
          <w:rFonts w:hint="eastAsia"/>
          <w:i/>
        </w:rPr>
        <w:t>i</w:t>
      </w:r>
      <w:r w:rsidRPr="00307F7A">
        <w:rPr>
          <w:rFonts w:hint="eastAsia"/>
        </w:rPr>
        <w:t>个</w:t>
      </w:r>
      <w:r w:rsidRPr="00307F7A">
        <w:t>record/group</w:t>
      </w:r>
      <w:r w:rsidRPr="00307F7A">
        <w:rPr>
          <w:rFonts w:hint="eastAsia"/>
        </w:rPr>
        <w:t>间隔的积累率（</w:t>
      </w:r>
      <w:r w:rsidRPr="00307F7A">
        <w:t>accumulation rate</w:t>
      </w:r>
      <w:r w:rsidRPr="00307F7A">
        <w:rPr>
          <w:rFonts w:hint="eastAsia"/>
        </w:rPr>
        <w:t>）。另外，在</w:t>
      </w:r>
      <w:r w:rsidRPr="00307F7A">
        <w:rPr>
          <w:i/>
        </w:rPr>
        <w:t>R</w:t>
      </w:r>
      <w:r w:rsidRPr="00307F7A">
        <w:rPr>
          <w:vertAlign w:val="subscript"/>
        </w:rPr>
        <w:t>1</w:t>
      </w:r>
      <w:r w:rsidRPr="00307F7A">
        <w:rPr>
          <w:rFonts w:hint="eastAsia"/>
        </w:rPr>
        <w:t>和</w:t>
      </w:r>
      <w:r w:rsidRPr="00307F7A">
        <w:rPr>
          <w:i/>
        </w:rPr>
        <w:t>G</w:t>
      </w:r>
      <w:r w:rsidRPr="00307F7A">
        <w:rPr>
          <w:vertAlign w:val="subscript"/>
        </w:rPr>
        <w:t>1</w:t>
      </w:r>
      <w:r w:rsidRPr="00307F7A">
        <w:rPr>
          <w:rFonts w:hint="eastAsia"/>
        </w:rPr>
        <w:t>时的用户对象大小表示被用户加载到用户代码的外部数据大小。</w:t>
      </w:r>
    </w:p>
    <w:p w14:paraId="503B241E" w14:textId="7E5749CE" w:rsidR="00307F7A" w:rsidRDefault="008335FA" w:rsidP="00307F7A">
      <w:pPr>
        <w:pStyle w:val="a"/>
        <w:rPr>
          <w:rFonts w:hint="eastAsia"/>
        </w:rPr>
      </w:pPr>
      <w:r>
        <w:rPr>
          <w:rFonts w:hint="eastAsia"/>
        </w:rPr>
        <w:lastRenderedPageBreak/>
        <w:t xml:space="preserve">       </w:t>
      </w:r>
      <w:r w:rsidR="00307F7A">
        <w:rPr>
          <w:noProof/>
          <w:color w:val="000000" w:themeColor="text1"/>
          <w:szCs w:val="24"/>
          <w:lang w:eastAsia="en-US"/>
        </w:rPr>
        <w:drawing>
          <wp:inline distT="0" distB="0" distL="0" distR="0" wp14:anchorId="45DB3D28" wp14:editId="06C5FCF4">
            <wp:extent cx="3582473" cy="2722720"/>
            <wp:effectExtent l="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83731" cy="2723676"/>
                    </a:xfrm>
                    <a:prstGeom prst="rect">
                      <a:avLst/>
                    </a:prstGeom>
                    <a:noFill/>
                    <a:ln>
                      <a:noFill/>
                    </a:ln>
                  </pic:spPr>
                </pic:pic>
              </a:graphicData>
            </a:graphic>
          </wp:inline>
        </w:drawing>
      </w:r>
    </w:p>
    <w:p w14:paraId="7485D2D0" w14:textId="60AC8BEE" w:rsidR="00307F7A" w:rsidRDefault="00307F7A" w:rsidP="00307F7A">
      <w:pPr>
        <w:pStyle w:val="Caption"/>
        <w:rPr>
          <w:rFonts w:ascii="Times New Roman" w:hAnsi="Times New Roman" w:cs="Times New Roman" w:hint="eastAsia"/>
        </w:rPr>
      </w:pPr>
      <w:bookmarkStart w:id="224" w:name="_Toc305878477"/>
      <w:r w:rsidRPr="00307F7A">
        <w:rPr>
          <w:rFonts w:ascii="Times New Roman" w:hAnsi="Times New Roman" w:cs="Times New Roman"/>
        </w:rPr>
        <w:t>图</w:t>
      </w:r>
      <w:r w:rsidRPr="00307F7A">
        <w:rPr>
          <w:rFonts w:ascii="Times New Roman" w:hAnsi="Times New Roman" w:cs="Times New Roman"/>
        </w:rPr>
        <w:t xml:space="preserve"> </w:t>
      </w:r>
      <w:r w:rsidRPr="00307F7A">
        <w:rPr>
          <w:rFonts w:ascii="Times New Roman" w:hAnsi="Times New Roman" w:cs="Times New Roman"/>
        </w:rPr>
        <w:fldChar w:fldCharType="begin"/>
      </w:r>
      <w:r w:rsidRPr="00307F7A">
        <w:rPr>
          <w:rFonts w:ascii="Times New Roman" w:hAnsi="Times New Roman" w:cs="Times New Roman"/>
        </w:rPr>
        <w:instrText xml:space="preserve"> SEQ </w:instrText>
      </w:r>
      <w:r w:rsidRPr="00307F7A">
        <w:rPr>
          <w:rFonts w:ascii="Times New Roman" w:hAnsi="Times New Roman" w:cs="Times New Roman"/>
        </w:rPr>
        <w:instrText>图</w:instrText>
      </w:r>
      <w:r w:rsidRPr="00307F7A">
        <w:rPr>
          <w:rFonts w:ascii="Times New Roman" w:hAnsi="Times New Roman" w:cs="Times New Roman"/>
        </w:rPr>
        <w:instrText xml:space="preserve"> \* ARABIC </w:instrText>
      </w:r>
      <w:r w:rsidRPr="00307F7A">
        <w:rPr>
          <w:rFonts w:ascii="Times New Roman" w:hAnsi="Times New Roman" w:cs="Times New Roman"/>
        </w:rPr>
        <w:fldChar w:fldCharType="separate"/>
      </w:r>
      <w:r w:rsidR="00D4565C">
        <w:rPr>
          <w:rFonts w:ascii="Times New Roman" w:hAnsi="Times New Roman" w:cs="Times New Roman"/>
          <w:noProof/>
        </w:rPr>
        <w:t>19</w:t>
      </w:r>
      <w:r w:rsidRPr="00307F7A">
        <w:rPr>
          <w:rFonts w:ascii="Times New Roman" w:hAnsi="Times New Roman" w:cs="Times New Roman"/>
        </w:rPr>
        <w:fldChar w:fldCharType="end"/>
      </w:r>
      <w:r w:rsidRPr="00307F7A">
        <w:rPr>
          <w:rFonts w:ascii="Times New Roman" w:hAnsi="Times New Roman" w:cs="Times New Roman"/>
        </w:rPr>
        <w:t xml:space="preserve"> </w:t>
      </w:r>
      <w:r w:rsidRPr="00307F7A">
        <w:rPr>
          <w:rFonts w:ascii="Times New Roman" w:hAnsi="Times New Roman" w:cs="Times New Roman"/>
        </w:rPr>
        <w:t>生命周期敏感的用户代码内存用量监控策略（使用</w:t>
      </w:r>
      <w:r w:rsidRPr="00307F7A">
        <w:rPr>
          <w:rFonts w:ascii="Times New Roman" w:hAnsi="Times New Roman" w:cs="Times New Roman"/>
        </w:rPr>
        <w:t>heap dump</w:t>
      </w:r>
      <w:r w:rsidRPr="00307F7A">
        <w:rPr>
          <w:rFonts w:ascii="Times New Roman" w:hAnsi="Times New Roman" w:cs="Times New Roman"/>
        </w:rPr>
        <w:t>）</w:t>
      </w:r>
      <w:bookmarkEnd w:id="224"/>
    </w:p>
    <w:p w14:paraId="456F35AC" w14:textId="77777777" w:rsidR="00973B72" w:rsidRPr="00973B72" w:rsidRDefault="00973B72" w:rsidP="00973B72">
      <w:pPr>
        <w:rPr>
          <w:rFonts w:hint="eastAsia"/>
        </w:rPr>
      </w:pPr>
    </w:p>
    <w:p w14:paraId="38E73D60" w14:textId="77777777" w:rsidR="00307F7A" w:rsidRPr="001B16BC" w:rsidRDefault="00307F7A" w:rsidP="0056187B">
      <w:pPr>
        <w:pStyle w:val="a"/>
        <w:rPr>
          <w:rFonts w:hint="eastAsia"/>
        </w:rPr>
      </w:pPr>
    </w:p>
    <w:p w14:paraId="764A93E5" w14:textId="77777777" w:rsidR="00973B72" w:rsidRPr="00973B72" w:rsidRDefault="00973B72" w:rsidP="00973B72">
      <w:pPr>
        <w:pStyle w:val="a"/>
        <w:ind w:firstLine="520"/>
        <w:rPr>
          <w:b/>
        </w:rPr>
      </w:pPr>
      <w:r w:rsidRPr="00973B72">
        <w:rPr>
          <w:rFonts w:hint="eastAsia"/>
          <w:b/>
        </w:rPr>
        <w:t>B</w:t>
      </w:r>
      <w:r w:rsidRPr="00973B72">
        <w:rPr>
          <w:b/>
        </w:rPr>
        <w:t>.</w:t>
      </w:r>
      <w:r w:rsidRPr="00973B72">
        <w:rPr>
          <w:rFonts w:hint="eastAsia"/>
          <w:b/>
        </w:rPr>
        <w:t xml:space="preserve"> </w:t>
      </w:r>
      <w:r w:rsidRPr="00973B72">
        <w:rPr>
          <w:rFonts w:hint="eastAsia"/>
          <w:b/>
        </w:rPr>
        <w:t>还原并量化当前中间计算结果与当前输入</w:t>
      </w:r>
      <w:r w:rsidRPr="00973B72">
        <w:rPr>
          <w:rFonts w:hint="eastAsia"/>
          <w:b/>
        </w:rPr>
        <w:t>record</w:t>
      </w:r>
      <w:r w:rsidRPr="00973B72">
        <w:rPr>
          <w:rFonts w:hint="eastAsia"/>
          <w:b/>
        </w:rPr>
        <w:t>的关系</w:t>
      </w:r>
    </w:p>
    <w:p w14:paraId="2618BE04" w14:textId="77777777" w:rsidR="00973B72" w:rsidRPr="00973B72" w:rsidRDefault="00973B72" w:rsidP="00973B72">
      <w:pPr>
        <w:pStyle w:val="a"/>
      </w:pPr>
      <w:r w:rsidRPr="00973B72">
        <w:rPr>
          <w:rFonts w:hint="eastAsia"/>
        </w:rPr>
        <w:t>我们只关心在当前（也就是内存溢出错误发生时正在处理的</w:t>
      </w:r>
      <w:r w:rsidRPr="00973B72">
        <w:rPr>
          <w:rFonts w:hint="eastAsia"/>
        </w:rPr>
        <w:t>record</w:t>
      </w:r>
      <w:r w:rsidRPr="00973B72">
        <w:rPr>
          <w:rFonts w:hint="eastAsia"/>
        </w:rPr>
        <w:t>）</w:t>
      </w:r>
      <w:r w:rsidRPr="00973B72">
        <w:rPr>
          <w:i/>
        </w:rPr>
        <w:t>R</w:t>
      </w:r>
      <w:r w:rsidRPr="00973B72">
        <w:rPr>
          <w:vertAlign w:val="subscript"/>
        </w:rPr>
        <w:t>n</w:t>
      </w:r>
      <w:r w:rsidRPr="00973B72">
        <w:rPr>
          <w:rFonts w:hint="eastAsia"/>
        </w:rPr>
        <w:t>对应的中间计算结果。所以，要选择的</w:t>
      </w:r>
      <w:r w:rsidRPr="00973B72">
        <w:rPr>
          <w:rFonts w:hint="eastAsia"/>
        </w:rPr>
        <w:t>heap dump</w:t>
      </w:r>
      <w:r w:rsidRPr="00973B72">
        <w:rPr>
          <w:rFonts w:hint="eastAsia"/>
        </w:rPr>
        <w:t>时间点是：</w:t>
      </w:r>
      <w:r w:rsidRPr="00973B72">
        <w:rPr>
          <w:i/>
        </w:rPr>
        <w:t>R</w:t>
      </w:r>
      <w:r w:rsidRPr="00973B72">
        <w:rPr>
          <w:vertAlign w:val="subscript"/>
        </w:rPr>
        <w:t>n</w:t>
      </w:r>
      <w:r w:rsidRPr="00973B72">
        <w:rPr>
          <w:rFonts w:hint="eastAsia"/>
        </w:rPr>
        <w:t>即将被处理及处理</w:t>
      </w:r>
      <w:r w:rsidRPr="00973B72">
        <w:rPr>
          <w:i/>
        </w:rPr>
        <w:t>R</w:t>
      </w:r>
      <w:r w:rsidRPr="00973B72">
        <w:rPr>
          <w:vertAlign w:val="subscript"/>
        </w:rPr>
        <w:t>n</w:t>
      </w:r>
      <w:r w:rsidRPr="00973B72">
        <w:rPr>
          <w:rFonts w:hint="eastAsia"/>
        </w:rPr>
        <w:t>发生内存溢出错误时。这两个</w:t>
      </w:r>
      <w:r w:rsidRPr="00973B72">
        <w:rPr>
          <w:rFonts w:hint="eastAsia"/>
        </w:rPr>
        <w:t>heap</w:t>
      </w:r>
      <w:r w:rsidRPr="00973B72">
        <w:rPr>
          <w:rFonts w:hint="eastAsia"/>
        </w:rPr>
        <w:t>之间的用户对象大小差（如上图中的</w:t>
      </w:r>
      <w:r w:rsidRPr="00973B72">
        <w:rPr>
          <w:i/>
        </w:rPr>
        <w:t>M</w:t>
      </w:r>
      <w:r w:rsidRPr="00973B72">
        <w:rPr>
          <w:vertAlign w:val="subscript"/>
        </w:rPr>
        <w:t>o</w:t>
      </w:r>
      <w:r w:rsidRPr="00973B72">
        <w:rPr>
          <w:rFonts w:hint="eastAsia"/>
        </w:rPr>
        <w:t>）可以被视作当前中间结果大小。然而，我们仍然需要去检测这个</w:t>
      </w:r>
      <w:r w:rsidRPr="00973B72">
        <w:t xml:space="preserve"> record-level</w:t>
      </w:r>
      <w:r w:rsidRPr="00973B72">
        <w:rPr>
          <w:rFonts w:hint="eastAsia"/>
        </w:rPr>
        <w:t>的中间计算结果是否只与</w:t>
      </w:r>
      <w:r w:rsidRPr="00973B72">
        <w:rPr>
          <w:rFonts w:hint="eastAsia"/>
          <w:i/>
        </w:rPr>
        <w:t>R</w:t>
      </w:r>
      <w:r w:rsidRPr="00973B72">
        <w:rPr>
          <w:rFonts w:hint="eastAsia"/>
          <w:vertAlign w:val="subscript"/>
        </w:rPr>
        <w:t>n</w:t>
      </w:r>
      <w:r w:rsidRPr="00973B72">
        <w:rPr>
          <w:rFonts w:hint="eastAsia"/>
        </w:rPr>
        <w:t>相关还是与之前的</w:t>
      </w:r>
      <w:r w:rsidRPr="00973B72">
        <w:rPr>
          <w:rFonts w:hint="eastAsia"/>
        </w:rPr>
        <w:t>records</w:t>
      </w:r>
      <w:r w:rsidRPr="00973B72">
        <w:rPr>
          <w:rFonts w:hint="eastAsia"/>
        </w:rPr>
        <w:t>也相关。具体的检测方法如下：我们重新运行用户代码，并让它只处理</w:t>
      </w:r>
      <w:r w:rsidRPr="00973B72">
        <w:rPr>
          <w:i/>
        </w:rPr>
        <w:t>R</w:t>
      </w:r>
      <w:r w:rsidRPr="00973B72">
        <w:rPr>
          <w:vertAlign w:val="subscript"/>
        </w:rPr>
        <w:t>n</w:t>
      </w:r>
      <w:r w:rsidRPr="00973B72">
        <w:rPr>
          <w:rFonts w:hint="eastAsia"/>
        </w:rPr>
        <w:t>（跳过其他的</w:t>
      </w:r>
      <w:r w:rsidRPr="00973B72">
        <w:rPr>
          <w:rFonts w:hint="eastAsia"/>
        </w:rPr>
        <w:t>records</w:t>
      </w:r>
      <w:r w:rsidRPr="00973B72">
        <w:rPr>
          <w:rFonts w:hint="eastAsia"/>
        </w:rPr>
        <w:t>，</w:t>
      </w:r>
      <w:r w:rsidRPr="00973B72">
        <w:rPr>
          <w:rFonts w:hint="eastAsia"/>
        </w:rPr>
        <w:t>Hadoop</w:t>
      </w:r>
      <w:r w:rsidRPr="00973B72">
        <w:rPr>
          <w:rFonts w:hint="eastAsia"/>
        </w:rPr>
        <w:t>框架支持</w:t>
      </w:r>
      <w:r w:rsidRPr="00973B72">
        <w:rPr>
          <w:rFonts w:hint="eastAsia"/>
        </w:rPr>
        <w:t>skip</w:t>
      </w:r>
      <w:r w:rsidRPr="00973B72">
        <w:t xml:space="preserve"> </w:t>
      </w:r>
      <w:r w:rsidRPr="00973B72">
        <w:rPr>
          <w:rFonts w:hint="eastAsia"/>
        </w:rPr>
        <w:t>records</w:t>
      </w:r>
      <w:r w:rsidRPr="00973B72">
        <w:rPr>
          <w:rFonts w:hint="eastAsia"/>
        </w:rPr>
        <w:t>机制），然后重新计算</w:t>
      </w:r>
      <w:r w:rsidRPr="00973B72">
        <w:rPr>
          <w:rFonts w:hint="eastAsia"/>
          <w:i/>
        </w:rPr>
        <w:t>R</w:t>
      </w:r>
      <w:r w:rsidRPr="00973B72">
        <w:rPr>
          <w:rFonts w:hint="eastAsia"/>
          <w:vertAlign w:val="subscript"/>
        </w:rPr>
        <w:t>n</w:t>
      </w:r>
      <w:r w:rsidRPr="00973B72">
        <w:rPr>
          <w:rFonts w:hint="eastAsia"/>
        </w:rPr>
        <w:t>即将被处理和被处理时（要数据新</w:t>
      </w:r>
      <w:r w:rsidRPr="00973B72">
        <w:rPr>
          <w:rFonts w:hint="eastAsia"/>
        </w:rPr>
        <w:t>record</w:t>
      </w:r>
      <w:r w:rsidRPr="00973B72">
        <w:rPr>
          <w:rFonts w:hint="eastAsia"/>
        </w:rPr>
        <w:t>的时候）的对象大小差，如果这个差与</w:t>
      </w:r>
      <w:r w:rsidRPr="00973B72">
        <w:rPr>
          <w:rFonts w:hint="eastAsia"/>
          <w:i/>
        </w:rPr>
        <w:t>M</w:t>
      </w:r>
      <w:r w:rsidRPr="00973B72">
        <w:rPr>
          <w:rFonts w:hint="eastAsia"/>
          <w:vertAlign w:val="subscript"/>
        </w:rPr>
        <w:t>o</w:t>
      </w:r>
      <w:r w:rsidRPr="00973B72">
        <w:rPr>
          <w:rFonts w:hint="eastAsia"/>
        </w:rPr>
        <w:t>相同，那么我们可以断定当前</w:t>
      </w:r>
      <w:r w:rsidRPr="00973B72">
        <w:rPr>
          <w:rFonts w:hint="eastAsia"/>
        </w:rPr>
        <w:t>record-level</w:t>
      </w:r>
      <w:r w:rsidRPr="00973B72">
        <w:rPr>
          <w:rFonts w:hint="eastAsia"/>
        </w:rPr>
        <w:t>的中间计算结果只与</w:t>
      </w:r>
      <w:r w:rsidRPr="00973B72">
        <w:rPr>
          <w:rFonts w:hint="eastAsia"/>
          <w:i/>
        </w:rPr>
        <w:t>R</w:t>
      </w:r>
      <w:r w:rsidRPr="00973B72">
        <w:rPr>
          <w:rFonts w:hint="eastAsia"/>
          <w:vertAlign w:val="subscript"/>
        </w:rPr>
        <w:t>n</w:t>
      </w:r>
      <w:r w:rsidRPr="00973B72">
        <w:rPr>
          <w:rFonts w:hint="eastAsia"/>
        </w:rPr>
        <w:t>相关。</w:t>
      </w:r>
    </w:p>
    <w:p w14:paraId="1E3E62D1" w14:textId="77777777" w:rsidR="00973B72" w:rsidRPr="00973B72" w:rsidRDefault="00973B72" w:rsidP="00973B72">
      <w:pPr>
        <w:pStyle w:val="a"/>
      </w:pPr>
    </w:p>
    <w:p w14:paraId="5A61AAB7" w14:textId="77777777" w:rsidR="00973B72" w:rsidRPr="00973B72" w:rsidRDefault="00973B72" w:rsidP="00973B72">
      <w:pPr>
        <w:pStyle w:val="a"/>
        <w:ind w:firstLine="520"/>
        <w:rPr>
          <w:b/>
        </w:rPr>
      </w:pPr>
      <w:r w:rsidRPr="00973B72">
        <w:rPr>
          <w:b/>
        </w:rPr>
        <w:t xml:space="preserve">C. </w:t>
      </w:r>
      <w:r w:rsidRPr="00973B72">
        <w:rPr>
          <w:rFonts w:hint="eastAsia"/>
          <w:b/>
        </w:rPr>
        <w:t>监控策略的实现与实施</w:t>
      </w:r>
    </w:p>
    <w:p w14:paraId="6FDF108F" w14:textId="77777777" w:rsidR="00973B72" w:rsidRPr="00973B72" w:rsidRDefault="00973B72" w:rsidP="00973B72">
      <w:pPr>
        <w:pStyle w:val="a"/>
      </w:pPr>
      <w:r w:rsidRPr="00973B72">
        <w:rPr>
          <w:rFonts w:hint="eastAsia"/>
        </w:rPr>
        <w:t>我们在</w:t>
      </w:r>
      <w:r w:rsidRPr="00973B72">
        <w:rPr>
          <w:rFonts w:hint="eastAsia"/>
        </w:rPr>
        <w:t>Hadoop MapReduce</w:t>
      </w:r>
      <w:r w:rsidRPr="00973B72">
        <w:rPr>
          <w:rFonts w:hint="eastAsia"/>
        </w:rPr>
        <w:t>框架中实现了上述监控策略。具体方法是在框架提供的</w:t>
      </w:r>
      <w:r w:rsidRPr="00973B72">
        <w:rPr>
          <w:rFonts w:hint="eastAsia"/>
        </w:rPr>
        <w:t>record</w:t>
      </w:r>
      <w:r w:rsidRPr="00973B72">
        <w:rPr>
          <w:rFonts w:hint="eastAsia"/>
        </w:rPr>
        <w:t>接口，比如</w:t>
      </w:r>
      <w:r w:rsidRPr="00973B72">
        <w:rPr>
          <w:i/>
        </w:rPr>
        <w:t>RecordReader.nextKeyValue</w:t>
      </w:r>
      <w:r w:rsidRPr="00973B72">
        <w:rPr>
          <w:rFonts w:hint="eastAsia"/>
        </w:rPr>
        <w:t>()</w:t>
      </w:r>
      <w:r w:rsidRPr="00973B72">
        <w:rPr>
          <w:rFonts w:hint="eastAsia"/>
        </w:rPr>
        <w:t>和</w:t>
      </w:r>
      <w:r w:rsidRPr="00973B72">
        <w:rPr>
          <w:i/>
        </w:rPr>
        <w:t>ValueItertor.next</w:t>
      </w:r>
      <w:r w:rsidRPr="00973B72">
        <w:t>()</w:t>
      </w:r>
      <w:r w:rsidRPr="00973B72">
        <w:rPr>
          <w:rFonts w:hint="eastAsia"/>
        </w:rPr>
        <w:t>中，插桩数据流监控和</w:t>
      </w:r>
      <w:r w:rsidRPr="00973B72">
        <w:t>heap dump</w:t>
      </w:r>
      <w:r w:rsidRPr="00973B72">
        <w:rPr>
          <w:rFonts w:hint="eastAsia"/>
        </w:rPr>
        <w:t>的代码。当</w:t>
      </w:r>
      <w:r w:rsidRPr="00973B72">
        <w:t>map()/reduce()/combine()</w:t>
      </w:r>
      <w:r w:rsidRPr="00973B72">
        <w:rPr>
          <w:rFonts w:hint="eastAsia"/>
        </w:rPr>
        <w:t>调用这些接口处理下一个</w:t>
      </w:r>
      <w:r w:rsidRPr="00973B72">
        <w:rPr>
          <w:rFonts w:hint="eastAsia"/>
          <w:i/>
        </w:rPr>
        <w:t>R</w:t>
      </w:r>
      <w:r w:rsidRPr="00973B72">
        <w:rPr>
          <w:i/>
          <w:vertAlign w:val="subscript"/>
        </w:rPr>
        <w:t>i</w:t>
      </w:r>
      <w:r w:rsidRPr="00973B72">
        <w:t>/</w:t>
      </w:r>
      <w:r w:rsidRPr="00973B72">
        <w:rPr>
          <w:i/>
        </w:rPr>
        <w:t>G</w:t>
      </w:r>
      <w:r w:rsidRPr="00973B72">
        <w:rPr>
          <w:i/>
          <w:vertAlign w:val="subscript"/>
        </w:rPr>
        <w:t>i</w:t>
      </w:r>
      <w:r w:rsidRPr="00973B72">
        <w:rPr>
          <w:rFonts w:hint="eastAsia"/>
        </w:rPr>
        <w:t>时，代码会检查是否要在当前的</w:t>
      </w:r>
      <w:r w:rsidRPr="00973B72">
        <w:rPr>
          <w:rFonts w:hint="eastAsia"/>
          <w:i/>
        </w:rPr>
        <w:t>R</w:t>
      </w:r>
      <w:r w:rsidRPr="00973B72">
        <w:rPr>
          <w:i/>
          <w:vertAlign w:val="subscript"/>
        </w:rPr>
        <w:t>i</w:t>
      </w:r>
      <w:r w:rsidRPr="00973B72">
        <w:t>/</w:t>
      </w:r>
      <w:r w:rsidRPr="00973B72">
        <w:rPr>
          <w:i/>
        </w:rPr>
        <w:t>G</w:t>
      </w:r>
      <w:r w:rsidRPr="00973B72">
        <w:rPr>
          <w:i/>
          <w:vertAlign w:val="subscript"/>
        </w:rPr>
        <w:t>i</w:t>
      </w:r>
      <w:r w:rsidRPr="00973B72">
        <w:rPr>
          <w:rFonts w:hint="eastAsia"/>
        </w:rPr>
        <w:t>处进行</w:t>
      </w:r>
      <w:r w:rsidRPr="00973B72">
        <w:rPr>
          <w:rFonts w:hint="eastAsia"/>
        </w:rPr>
        <w:t>heap dump</w:t>
      </w:r>
      <w:r w:rsidRPr="00973B72">
        <w:rPr>
          <w:rFonts w:hint="eastAsia"/>
        </w:rPr>
        <w:t>，如果需要就先进行一次</w:t>
      </w:r>
      <w:r w:rsidRPr="00973B72">
        <w:rPr>
          <w:rFonts w:hint="eastAsia"/>
        </w:rPr>
        <w:t>GC</w:t>
      </w:r>
      <w:r w:rsidRPr="00973B72">
        <w:rPr>
          <w:rFonts w:hint="eastAsia"/>
        </w:rPr>
        <w:t>，清除掉不再被引用的对象，然后进行</w:t>
      </w:r>
      <w:r w:rsidRPr="00973B72">
        <w:rPr>
          <w:rFonts w:hint="eastAsia"/>
        </w:rPr>
        <w:t>heap dump</w:t>
      </w:r>
      <w:r w:rsidRPr="00973B72">
        <w:rPr>
          <w:rFonts w:hint="eastAsia"/>
        </w:rPr>
        <w:t>。</w:t>
      </w:r>
    </w:p>
    <w:p w14:paraId="5B8B353C" w14:textId="77777777" w:rsidR="00973B72" w:rsidRPr="00973B72" w:rsidRDefault="00973B72" w:rsidP="00973B72">
      <w:pPr>
        <w:pStyle w:val="a"/>
      </w:pPr>
      <w:r w:rsidRPr="00973B72">
        <w:rPr>
          <w:rFonts w:hint="eastAsia"/>
        </w:rPr>
        <w:t>当内存溢出错误发生的时候，我们重新运行</w:t>
      </w:r>
      <w:r w:rsidRPr="00973B72">
        <w:rPr>
          <w:rFonts w:hint="eastAsia"/>
        </w:rPr>
        <w:t>job</w:t>
      </w:r>
      <w:r w:rsidRPr="00973B72">
        <w:rPr>
          <w:rFonts w:hint="eastAsia"/>
        </w:rPr>
        <w:t>，同时将在</w:t>
      </w:r>
      <w:r w:rsidRPr="00973B72">
        <w:rPr>
          <w:rFonts w:hint="eastAsia"/>
        </w:rPr>
        <w:t>job</w:t>
      </w:r>
      <w:r w:rsidRPr="00973B72">
        <w:rPr>
          <w:rFonts w:hint="eastAsia"/>
        </w:rPr>
        <w:t>上应用上述监控策略。因为重新运行的</w:t>
      </w:r>
      <w:r w:rsidRPr="00973B72">
        <w:rPr>
          <w:rFonts w:hint="eastAsia"/>
        </w:rPr>
        <w:t>job</w:t>
      </w:r>
      <w:r w:rsidRPr="00973B72">
        <w:rPr>
          <w:rFonts w:hint="eastAsia"/>
        </w:rPr>
        <w:t>的输入数据、配置参数和用户代码均未改变，内存溢出错误还会像上次一样发生。唯一非确定性（</w:t>
      </w:r>
      <w:r w:rsidRPr="00973B72">
        <w:t>non-deterministic</w:t>
      </w:r>
      <w:r w:rsidRPr="00973B72">
        <w:rPr>
          <w:rFonts w:hint="eastAsia"/>
        </w:rPr>
        <w:t>）的地方是如果</w:t>
      </w:r>
      <w:r w:rsidRPr="00973B72">
        <w:rPr>
          <w:rFonts w:hint="eastAsia"/>
        </w:rPr>
        <w:t>reducer</w:t>
      </w:r>
      <w:r w:rsidRPr="00973B72">
        <w:rPr>
          <w:rFonts w:hint="eastAsia"/>
        </w:rPr>
        <w:t>运行两次的话，</w:t>
      </w:r>
      <w:r w:rsidRPr="00973B72">
        <w:rPr>
          <w:rFonts w:hint="eastAsia"/>
        </w:rPr>
        <w:t>reducer</w:t>
      </w:r>
      <w:r w:rsidRPr="00973B72">
        <w:rPr>
          <w:rFonts w:hint="eastAsia"/>
        </w:rPr>
        <w:t>可能</w:t>
      </w:r>
      <w:r w:rsidRPr="00973B72">
        <w:rPr>
          <w:rFonts w:hint="eastAsia"/>
        </w:rPr>
        <w:t xml:space="preserve">shuffle </w:t>
      </w:r>
      <w:r w:rsidRPr="00973B72">
        <w:rPr>
          <w:rFonts w:hint="eastAsia"/>
        </w:rPr>
        <w:t>得到不同次序的数据分块（</w:t>
      </w:r>
      <w:r w:rsidRPr="00973B72">
        <w:rPr>
          <w:rFonts w:hint="eastAsia"/>
        </w:rPr>
        <w:t>data partition</w:t>
      </w:r>
      <w:r w:rsidRPr="00973B72">
        <w:rPr>
          <w:rFonts w:hint="eastAsia"/>
        </w:rPr>
        <w:t>）。为了避免这个问题，我们在第一次</w:t>
      </w:r>
      <w:r w:rsidRPr="00973B72">
        <w:rPr>
          <w:rFonts w:hint="eastAsia"/>
        </w:rPr>
        <w:t>job</w:t>
      </w:r>
      <w:r w:rsidRPr="00973B72">
        <w:rPr>
          <w:rFonts w:hint="eastAsia"/>
        </w:rPr>
        <w:t>失效时会记录</w:t>
      </w:r>
      <w:r w:rsidRPr="00973B72">
        <w:rPr>
          <w:rFonts w:hint="eastAsia"/>
        </w:rPr>
        <w:t>shuffle</w:t>
      </w:r>
      <w:r w:rsidRPr="00973B72">
        <w:rPr>
          <w:rFonts w:hint="eastAsia"/>
        </w:rPr>
        <w:t>到的数据分块顺序，然后在重新运行的</w:t>
      </w:r>
      <w:r w:rsidRPr="00973B72">
        <w:rPr>
          <w:rFonts w:hint="eastAsia"/>
        </w:rPr>
        <w:t xml:space="preserve">job </w:t>
      </w:r>
      <w:r w:rsidRPr="00973B72">
        <w:rPr>
          <w:rFonts w:hint="eastAsia"/>
        </w:rPr>
        <w:t>上重放</w:t>
      </w:r>
      <w:r w:rsidRPr="00973B72">
        <w:rPr>
          <w:rFonts w:hint="eastAsia"/>
        </w:rPr>
        <w:lastRenderedPageBreak/>
        <w:t>（</w:t>
      </w:r>
      <w:r w:rsidRPr="00973B72">
        <w:rPr>
          <w:rFonts w:hint="eastAsia"/>
        </w:rPr>
        <w:t>replay</w:t>
      </w:r>
      <w:r w:rsidRPr="00973B72">
        <w:rPr>
          <w:rFonts w:hint="eastAsia"/>
        </w:rPr>
        <w:t>）这个顺序。</w:t>
      </w:r>
    </w:p>
    <w:p w14:paraId="6BAE1773" w14:textId="77777777" w:rsidR="00973B72" w:rsidRDefault="00973B72" w:rsidP="00973B72">
      <w:pPr>
        <w:pStyle w:val="a"/>
        <w:rPr>
          <w:rFonts w:hint="eastAsia"/>
        </w:rPr>
      </w:pPr>
    </w:p>
    <w:p w14:paraId="1DF02378" w14:textId="77777777" w:rsidR="00973B72" w:rsidRDefault="00973B72" w:rsidP="00973B72">
      <w:pPr>
        <w:pStyle w:val="2TimesNewRoman1"/>
        <w:numPr>
          <w:ilvl w:val="0"/>
          <w:numId w:val="0"/>
        </w:numPr>
        <w:ind w:left="567" w:hanging="567"/>
        <w:rPr>
          <w:rFonts w:hint="eastAsia"/>
        </w:rPr>
      </w:pPr>
      <w:bookmarkStart w:id="225" w:name="_Toc305439884"/>
      <w:bookmarkStart w:id="226" w:name="_Toc305878444"/>
      <w:r>
        <w:rPr>
          <w:rFonts w:hint="eastAsia"/>
        </w:rPr>
        <w:t>识别用户代码内存使用模式</w:t>
      </w:r>
      <w:bookmarkEnd w:id="225"/>
      <w:bookmarkEnd w:id="226"/>
    </w:p>
    <w:p w14:paraId="39CEAB75" w14:textId="77777777" w:rsidR="00DC660A" w:rsidRDefault="00DC660A" w:rsidP="00DC660A">
      <w:pPr>
        <w:pStyle w:val="a"/>
        <w:rPr>
          <w:rFonts w:hint="eastAsia"/>
        </w:rPr>
      </w:pPr>
      <w:r w:rsidRPr="00DC660A">
        <w:rPr>
          <w:rFonts w:hint="eastAsia"/>
        </w:rPr>
        <w:t>在得到用户代码的历史使用信息后，用户代码内存分析器会对内存使用趋势和输入数据进行关联分析，进而发现内存使用模式。发现内存模式主要是去判定是否有持续增长（</w:t>
      </w:r>
      <w:r w:rsidRPr="00DC660A">
        <w:t>continuous growth</w:t>
      </w:r>
      <w:r w:rsidRPr="00DC660A">
        <w:rPr>
          <w:rFonts w:hint="eastAsia"/>
        </w:rPr>
        <w:t>）和陡峭增长（</w:t>
      </w:r>
      <w:r w:rsidRPr="00DC660A">
        <w:rPr>
          <w:rFonts w:hint="eastAsia"/>
        </w:rPr>
        <w:t>sharp growth</w:t>
      </w:r>
      <w:r w:rsidRPr="00DC660A">
        <w:rPr>
          <w:rFonts w:hint="eastAsia"/>
        </w:rPr>
        <w:t>）趋势。我们的分析器具有扩展性，更多的监控策略可以随时添加到分析器中，与上一章分析用户代码的空间度一样，这里主要去判定在输入数据的特定区间内是否存在内存持续增长或陡峭增长的趋势。持续增长趋势包括线性增长和非线性增长，比如上一章分析过的线性、多项式、指数增长。陡峭增长主要是识别用户代码在处理某个</w:t>
      </w:r>
      <w:r w:rsidRPr="00DC660A">
        <w:t>&lt;</w:t>
      </w:r>
      <w:r w:rsidRPr="00DC660A">
        <w:rPr>
          <w:i/>
        </w:rPr>
        <w:t>k</w:t>
      </w:r>
      <w:r w:rsidRPr="00DC660A">
        <w:t xml:space="preserve">, </w:t>
      </w:r>
      <w:r w:rsidRPr="00DC660A">
        <w:rPr>
          <w:i/>
        </w:rPr>
        <w:t>list</w:t>
      </w:r>
      <w:r w:rsidRPr="00DC660A">
        <w:t>(</w:t>
      </w:r>
      <w:r w:rsidRPr="00DC660A">
        <w:rPr>
          <w:i/>
        </w:rPr>
        <w:t>v</w:t>
      </w:r>
      <w:r w:rsidRPr="00DC660A">
        <w:t>)&gt; group</w:t>
      </w:r>
      <w:r w:rsidRPr="00DC660A">
        <w:rPr>
          <w:rFonts w:hint="eastAsia"/>
        </w:rPr>
        <w:t>或</w:t>
      </w:r>
      <w:r w:rsidRPr="00DC660A">
        <w:t>&lt;</w:t>
      </w:r>
      <w:r w:rsidRPr="00DC660A">
        <w:rPr>
          <w:i/>
        </w:rPr>
        <w:t>k</w:t>
      </w:r>
      <w:r w:rsidRPr="00DC660A">
        <w:t xml:space="preserve">, </w:t>
      </w:r>
      <w:r w:rsidRPr="00DC660A">
        <w:rPr>
          <w:i/>
        </w:rPr>
        <w:t>v</w:t>
      </w:r>
      <w:r w:rsidRPr="00DC660A">
        <w:t>&gt; record</w:t>
      </w:r>
      <w:r w:rsidRPr="00DC660A">
        <w:rPr>
          <w:rFonts w:hint="eastAsia"/>
        </w:rPr>
        <w:t>时存在内存突然增长趋势，那么说明这个</w:t>
      </w:r>
      <w:r w:rsidRPr="00DC660A">
        <w:rPr>
          <w:rFonts w:hint="eastAsia"/>
        </w:rPr>
        <w:t>group</w:t>
      </w:r>
      <w:r w:rsidRPr="00DC660A">
        <w:rPr>
          <w:rFonts w:hint="eastAsia"/>
        </w:rPr>
        <w:t>或者</w:t>
      </w:r>
      <w:r w:rsidRPr="00DC660A">
        <w:rPr>
          <w:rFonts w:hint="eastAsia"/>
        </w:rPr>
        <w:t>record</w:t>
      </w:r>
      <w:r w:rsidRPr="00DC660A">
        <w:rPr>
          <w:rFonts w:hint="eastAsia"/>
        </w:rPr>
        <w:t>与错误强相关。具体的模式判别法则如下：</w:t>
      </w:r>
    </w:p>
    <w:p w14:paraId="4D682174" w14:textId="77777777" w:rsidR="00DC660A" w:rsidRDefault="00DC660A" w:rsidP="00DC660A">
      <w:pPr>
        <w:pStyle w:val="a"/>
        <w:rPr>
          <w:rFonts w:hint="eastAsia"/>
        </w:rPr>
      </w:pPr>
    </w:p>
    <w:p w14:paraId="277659A3" w14:textId="2ED83396" w:rsidR="00DC660A" w:rsidRPr="00DC660A" w:rsidRDefault="00DC660A" w:rsidP="00DC660A">
      <w:pPr>
        <w:pStyle w:val="Caption"/>
        <w:rPr>
          <w:rFonts w:hint="eastAsia"/>
        </w:rPr>
      </w:pPr>
      <w:bookmarkStart w:id="227" w:name="_Toc305878490"/>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sidR="00D4565C">
        <w:rPr>
          <w:noProof/>
        </w:rPr>
        <w:t>11</w:t>
      </w:r>
      <w:r>
        <w:fldChar w:fldCharType="end"/>
      </w:r>
      <w:r>
        <w:rPr>
          <w:rFonts w:hint="eastAsia"/>
        </w:rPr>
        <w:t xml:space="preserve"> </w:t>
      </w:r>
      <w:r>
        <w:rPr>
          <w:rFonts w:hint="eastAsia"/>
        </w:rPr>
        <w:t>用户代码内存使用模式识别方法</w:t>
      </w:r>
      <w:bookmarkEnd w:id="227"/>
    </w:p>
    <w:tbl>
      <w:tblPr>
        <w:tblStyle w:val="TableGrid"/>
        <w:tblW w:w="0" w:type="auto"/>
        <w:jc w:val="center"/>
        <w:tblLook w:val="04A0" w:firstRow="1" w:lastRow="0" w:firstColumn="1" w:lastColumn="0" w:noHBand="0" w:noVBand="1"/>
      </w:tblPr>
      <w:tblGrid>
        <w:gridCol w:w="2997"/>
        <w:gridCol w:w="1717"/>
        <w:gridCol w:w="3587"/>
      </w:tblGrid>
      <w:tr w:rsidR="00DC660A" w:rsidRPr="00F175F3" w14:paraId="3B6AE0A5" w14:textId="77777777" w:rsidTr="00DC660A">
        <w:trPr>
          <w:jc w:val="center"/>
        </w:trPr>
        <w:tc>
          <w:tcPr>
            <w:tcW w:w="0" w:type="auto"/>
            <w:tcBorders>
              <w:left w:val="nil"/>
              <w:bottom w:val="single" w:sz="4" w:space="0" w:color="auto"/>
              <w:right w:val="nil"/>
            </w:tcBorders>
          </w:tcPr>
          <w:p w14:paraId="02598AF9" w14:textId="77777777" w:rsidR="00DC660A" w:rsidRPr="00F175F3" w:rsidRDefault="00DC660A" w:rsidP="00DC660A">
            <w:pPr>
              <w:rPr>
                <w:b/>
                <w:szCs w:val="22"/>
              </w:rPr>
            </w:pPr>
            <w:r w:rsidRPr="00F175F3">
              <w:rPr>
                <w:rFonts w:hint="eastAsia"/>
                <w:b/>
                <w:szCs w:val="22"/>
              </w:rPr>
              <w:t>内存使用模式</w:t>
            </w:r>
          </w:p>
        </w:tc>
        <w:tc>
          <w:tcPr>
            <w:tcW w:w="0" w:type="auto"/>
            <w:tcBorders>
              <w:left w:val="nil"/>
              <w:bottom w:val="single" w:sz="4" w:space="0" w:color="auto"/>
              <w:right w:val="nil"/>
            </w:tcBorders>
          </w:tcPr>
          <w:p w14:paraId="4035343F" w14:textId="77777777" w:rsidR="00DC660A" w:rsidRPr="00F175F3" w:rsidRDefault="00DC660A" w:rsidP="00DC660A">
            <w:pPr>
              <w:rPr>
                <w:b/>
                <w:szCs w:val="22"/>
              </w:rPr>
            </w:pPr>
            <w:r w:rsidRPr="00F175F3">
              <w:rPr>
                <w:rFonts w:hint="eastAsia"/>
                <w:b/>
                <w:szCs w:val="22"/>
              </w:rPr>
              <w:t>相关数据</w:t>
            </w:r>
          </w:p>
        </w:tc>
        <w:tc>
          <w:tcPr>
            <w:tcW w:w="0" w:type="auto"/>
            <w:tcBorders>
              <w:left w:val="nil"/>
              <w:bottom w:val="single" w:sz="4" w:space="0" w:color="auto"/>
              <w:right w:val="nil"/>
            </w:tcBorders>
          </w:tcPr>
          <w:p w14:paraId="54221ACC" w14:textId="77777777" w:rsidR="00DC660A" w:rsidRPr="00F175F3" w:rsidRDefault="00DC660A" w:rsidP="00DC660A">
            <w:pPr>
              <w:rPr>
                <w:b/>
                <w:szCs w:val="22"/>
              </w:rPr>
            </w:pPr>
            <w:r w:rsidRPr="00F175F3">
              <w:rPr>
                <w:rFonts w:hint="eastAsia"/>
                <w:b/>
                <w:szCs w:val="22"/>
              </w:rPr>
              <w:t>模式识别方法</w:t>
            </w:r>
          </w:p>
        </w:tc>
      </w:tr>
      <w:tr w:rsidR="00DC660A" w:rsidRPr="00F175F3" w14:paraId="105E905F" w14:textId="77777777" w:rsidTr="00DC660A">
        <w:trPr>
          <w:jc w:val="center"/>
        </w:trPr>
        <w:tc>
          <w:tcPr>
            <w:tcW w:w="0" w:type="auto"/>
            <w:tcBorders>
              <w:left w:val="nil"/>
              <w:bottom w:val="nil"/>
              <w:right w:val="nil"/>
            </w:tcBorders>
            <w:vAlign w:val="center"/>
          </w:tcPr>
          <w:p w14:paraId="0E39004C" w14:textId="77777777" w:rsidR="00DC660A" w:rsidRPr="00F175F3" w:rsidRDefault="00DC660A" w:rsidP="00DC660A">
            <w:pPr>
              <w:jc w:val="left"/>
              <w:rPr>
                <w:szCs w:val="22"/>
              </w:rPr>
            </w:pPr>
            <w:r w:rsidRPr="00F175F3">
              <w:rPr>
                <w:szCs w:val="22"/>
              </w:rPr>
              <w:t>Linear growth</w:t>
            </w:r>
          </w:p>
        </w:tc>
        <w:tc>
          <w:tcPr>
            <w:tcW w:w="0" w:type="auto"/>
            <w:tcBorders>
              <w:left w:val="nil"/>
              <w:bottom w:val="nil"/>
              <w:right w:val="nil"/>
            </w:tcBorders>
          </w:tcPr>
          <w:p w14:paraId="3BCD1BBB" w14:textId="77777777" w:rsidR="00DC660A" w:rsidRPr="00F175F3" w:rsidRDefault="00DC660A" w:rsidP="00DC660A">
            <w:pPr>
              <w:jc w:val="left"/>
              <w:rPr>
                <w:szCs w:val="22"/>
              </w:rPr>
            </w:pPr>
            <m:oMath>
              <m:r>
                <w:rPr>
                  <w:rFonts w:ascii="Cambria Math" w:hAnsi="Cambria Math"/>
                  <w:szCs w:val="22"/>
                </w:rPr>
                <m:t>[</m:t>
              </m:r>
              <m:sSub>
                <m:sSubPr>
                  <m:ctrlPr>
                    <w:rPr>
                      <w:rFonts w:ascii="Cambria Math" w:hAnsi="Cambria Math"/>
                      <w:i/>
                      <w:szCs w:val="22"/>
                    </w:rPr>
                  </m:ctrlPr>
                </m:sSubPr>
                <m:e>
                  <m:r>
                    <w:rPr>
                      <w:rFonts w:ascii="Cambria Math" w:hAnsi="Cambria Math"/>
                      <w:szCs w:val="22"/>
                    </w:rPr>
                    <m:t>G</m:t>
                  </m:r>
                </m:e>
                <m:sub>
                  <m:r>
                    <w:rPr>
                      <w:rFonts w:ascii="Cambria Math" w:hAnsi="Cambria Math"/>
                      <w:szCs w:val="22"/>
                    </w:rPr>
                    <m:t>1</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G</m:t>
                  </m:r>
                </m:e>
                <m:sub>
                  <m:r>
                    <w:rPr>
                      <w:rFonts w:ascii="Cambria Math" w:hAnsi="Cambria Math"/>
                      <w:szCs w:val="22"/>
                    </w:rPr>
                    <m:t>m</m:t>
                  </m:r>
                </m:sub>
              </m:sSub>
              <m:r>
                <w:rPr>
                  <w:rFonts w:ascii="Cambria Math" w:hAnsi="Cambria Math"/>
                  <w:szCs w:val="22"/>
                </w:rPr>
                <m:t>)</m:t>
              </m:r>
            </m:oMath>
            <w:r>
              <w:rPr>
                <w:szCs w:val="22"/>
              </w:rPr>
              <w:t xml:space="preserve">, </w:t>
            </w:r>
            <m:oMath>
              <m:r>
                <w:rPr>
                  <w:rFonts w:ascii="Cambria Math" w:hAnsi="Cambria Math"/>
                  <w:szCs w:val="22"/>
                </w:rPr>
                <m:t>[</m:t>
              </m:r>
              <m:sSub>
                <m:sSubPr>
                  <m:ctrlPr>
                    <w:rPr>
                      <w:rFonts w:ascii="Cambria Math" w:hAnsi="Cambria Math"/>
                      <w:i/>
                      <w:szCs w:val="22"/>
                    </w:rPr>
                  </m:ctrlPr>
                </m:sSubPr>
                <m:e>
                  <m:r>
                    <w:rPr>
                      <w:rFonts w:ascii="Cambria Math" w:hAnsi="Cambria Math"/>
                      <w:szCs w:val="22"/>
                    </w:rPr>
                    <m:t>R</m:t>
                  </m:r>
                </m:e>
                <m:sub>
                  <m:r>
                    <w:rPr>
                      <w:rFonts w:ascii="Cambria Math" w:hAnsi="Cambria Math"/>
                      <w:szCs w:val="22"/>
                    </w:rPr>
                    <m:t>1</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R</m:t>
                  </m:r>
                </m:e>
                <m:sub>
                  <m:r>
                    <w:rPr>
                      <w:rFonts w:ascii="Cambria Math" w:hAnsi="Cambria Math"/>
                      <w:szCs w:val="22"/>
                    </w:rPr>
                    <m:t>n</m:t>
                  </m:r>
                </m:sub>
              </m:sSub>
              <m:r>
                <w:rPr>
                  <w:rFonts w:ascii="Cambria Math" w:hAnsi="Cambria Math"/>
                  <w:szCs w:val="22"/>
                </w:rPr>
                <m:t>)</m:t>
              </m:r>
            </m:oMath>
          </w:p>
        </w:tc>
        <w:tc>
          <w:tcPr>
            <w:tcW w:w="0" w:type="auto"/>
            <w:tcBorders>
              <w:left w:val="nil"/>
              <w:bottom w:val="nil"/>
              <w:right w:val="nil"/>
            </w:tcBorders>
          </w:tcPr>
          <w:p w14:paraId="46ADB0A5" w14:textId="77777777" w:rsidR="00DC660A" w:rsidRPr="00F175F3" w:rsidRDefault="00DC660A" w:rsidP="00DC660A">
            <w:pPr>
              <w:jc w:val="left"/>
              <w:rPr>
                <w:szCs w:val="22"/>
              </w:rPr>
            </w:pPr>
            <m:oMath>
              <m:r>
                <w:rPr>
                  <w:rFonts w:ascii="Cambria Math" w:hAnsi="Cambria Math"/>
                  <w:szCs w:val="22"/>
                </w:rPr>
                <m:t>PearsonCorr</m:t>
              </m:r>
              <m:d>
                <m:dPr>
                  <m:ctrlPr>
                    <w:rPr>
                      <w:rFonts w:ascii="Cambria Math" w:hAnsi="Cambria Math"/>
                      <w:i/>
                      <w:szCs w:val="22"/>
                    </w:rPr>
                  </m:ctrlPr>
                </m:dPr>
                <m:e>
                  <m:d>
                    <m:dPr>
                      <m:begChr m:val="["/>
                      <m:endChr m:val="]"/>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1</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x</m:t>
                          </m:r>
                        </m:e>
                        <m:sub>
                          <m:r>
                            <w:rPr>
                              <w:rFonts w:ascii="Cambria Math" w:hAnsi="Cambria Math"/>
                              <w:szCs w:val="22"/>
                            </w:rPr>
                            <m:t>n</m:t>
                          </m:r>
                        </m:sub>
                      </m:sSub>
                    </m:e>
                  </m:d>
                  <m:r>
                    <w:rPr>
                      <w:rFonts w:ascii="Cambria Math" w:hAnsi="Cambria Math"/>
                      <w:szCs w:val="22"/>
                    </w:rPr>
                    <m:t>,</m:t>
                  </m:r>
                  <m:d>
                    <m:dPr>
                      <m:begChr m:val="["/>
                      <m:endChr m:val="]"/>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U</m:t>
                          </m:r>
                        </m:e>
                        <m:sub>
                          <m:sSub>
                            <m:sSubPr>
                              <m:ctrlPr>
                                <w:rPr>
                                  <w:rFonts w:ascii="Cambria Math" w:hAnsi="Cambria Math"/>
                                  <w:i/>
                                  <w:szCs w:val="22"/>
                                </w:rPr>
                              </m:ctrlPr>
                            </m:sSubPr>
                            <m:e>
                              <m:r>
                                <w:rPr>
                                  <w:rFonts w:ascii="Cambria Math" w:hAnsi="Cambria Math"/>
                                  <w:szCs w:val="22"/>
                                </w:rPr>
                                <m:t>x</m:t>
                              </m:r>
                            </m:e>
                            <m:sub>
                              <m:r>
                                <w:rPr>
                                  <w:rFonts w:ascii="Cambria Math" w:hAnsi="Cambria Math"/>
                                  <w:szCs w:val="22"/>
                                </w:rPr>
                                <m:t>1</m:t>
                              </m:r>
                            </m:sub>
                          </m:sSub>
                        </m:sub>
                      </m:sSub>
                      <m:r>
                        <w:rPr>
                          <w:rFonts w:ascii="Cambria Math" w:hAnsi="Cambria Math"/>
                          <w:szCs w:val="22"/>
                        </w:rPr>
                        <m:t>,</m:t>
                      </m:r>
                      <m:sSub>
                        <m:sSubPr>
                          <m:ctrlPr>
                            <w:rPr>
                              <w:rFonts w:ascii="Cambria Math" w:hAnsi="Cambria Math"/>
                              <w:i/>
                              <w:szCs w:val="22"/>
                            </w:rPr>
                          </m:ctrlPr>
                        </m:sSubPr>
                        <m:e>
                          <m:r>
                            <w:rPr>
                              <w:rFonts w:ascii="Cambria Math" w:hAnsi="Cambria Math"/>
                              <w:szCs w:val="22"/>
                            </w:rPr>
                            <m:t>U</m:t>
                          </m:r>
                        </m:e>
                        <m:sub>
                          <m:sSub>
                            <m:sSubPr>
                              <m:ctrlPr>
                                <w:rPr>
                                  <w:rFonts w:ascii="Cambria Math" w:hAnsi="Cambria Math"/>
                                  <w:i/>
                                  <w:szCs w:val="22"/>
                                </w:rPr>
                              </m:ctrlPr>
                            </m:sSubPr>
                            <m:e>
                              <m:r>
                                <w:rPr>
                                  <w:rFonts w:ascii="Cambria Math" w:hAnsi="Cambria Math"/>
                                  <w:szCs w:val="22"/>
                                </w:rPr>
                                <m:t>x</m:t>
                              </m:r>
                            </m:e>
                            <m:sub>
                              <m:r>
                                <w:rPr>
                                  <w:rFonts w:ascii="Cambria Math" w:hAnsi="Cambria Math"/>
                                  <w:szCs w:val="22"/>
                                </w:rPr>
                                <m:t>n</m:t>
                              </m:r>
                            </m:sub>
                          </m:sSub>
                        </m:sub>
                      </m:sSub>
                    </m:e>
                  </m:d>
                </m:e>
              </m:d>
            </m:oMath>
            <w:r w:rsidRPr="00F175F3">
              <w:rPr>
                <w:szCs w:val="22"/>
              </w:rPr>
              <w:t>*</w:t>
            </w:r>
          </w:p>
        </w:tc>
      </w:tr>
      <w:tr w:rsidR="00DC660A" w:rsidRPr="00F175F3" w14:paraId="7B10B2F8" w14:textId="77777777" w:rsidTr="00DC660A">
        <w:trPr>
          <w:trHeight w:val="409"/>
          <w:jc w:val="center"/>
        </w:trPr>
        <w:tc>
          <w:tcPr>
            <w:tcW w:w="0" w:type="auto"/>
            <w:tcBorders>
              <w:top w:val="nil"/>
              <w:left w:val="nil"/>
              <w:bottom w:val="nil"/>
              <w:right w:val="nil"/>
            </w:tcBorders>
            <w:vAlign w:val="center"/>
          </w:tcPr>
          <w:p w14:paraId="16D54B9B" w14:textId="77777777" w:rsidR="00DC660A" w:rsidRPr="00F175F3" w:rsidRDefault="00DC660A" w:rsidP="00DC660A">
            <w:pPr>
              <w:jc w:val="left"/>
              <w:rPr>
                <w:szCs w:val="22"/>
              </w:rPr>
            </w:pPr>
            <w:r w:rsidRPr="00F175F3">
              <w:rPr>
                <w:szCs w:val="22"/>
              </w:rPr>
              <w:t>Polynomial growth</w:t>
            </w:r>
          </w:p>
        </w:tc>
        <w:tc>
          <w:tcPr>
            <w:tcW w:w="0" w:type="auto"/>
            <w:tcBorders>
              <w:top w:val="nil"/>
              <w:left w:val="nil"/>
              <w:bottom w:val="nil"/>
              <w:right w:val="nil"/>
            </w:tcBorders>
          </w:tcPr>
          <w:p w14:paraId="0FC22A8A" w14:textId="77777777" w:rsidR="00DC660A" w:rsidRPr="00F175F3" w:rsidRDefault="00DC660A" w:rsidP="00DC660A">
            <w:pPr>
              <w:jc w:val="left"/>
              <w:rPr>
                <w:szCs w:val="22"/>
              </w:rPr>
            </w:pPr>
            <m:oMath>
              <m:r>
                <w:rPr>
                  <w:rFonts w:ascii="Cambria Math" w:hAnsi="Cambria Math"/>
                  <w:szCs w:val="22"/>
                </w:rPr>
                <m:t>[</m:t>
              </m:r>
              <m:sSub>
                <m:sSubPr>
                  <m:ctrlPr>
                    <w:rPr>
                      <w:rFonts w:ascii="Cambria Math" w:hAnsi="Cambria Math"/>
                      <w:i/>
                      <w:szCs w:val="22"/>
                    </w:rPr>
                  </m:ctrlPr>
                </m:sSubPr>
                <m:e>
                  <m:r>
                    <w:rPr>
                      <w:rFonts w:ascii="Cambria Math" w:hAnsi="Cambria Math"/>
                      <w:szCs w:val="22"/>
                    </w:rPr>
                    <m:t>G</m:t>
                  </m:r>
                </m:e>
                <m:sub>
                  <m:r>
                    <w:rPr>
                      <w:rFonts w:ascii="Cambria Math" w:hAnsi="Cambria Math"/>
                      <w:szCs w:val="22"/>
                    </w:rPr>
                    <m:t>1</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G</m:t>
                  </m:r>
                </m:e>
                <m:sub>
                  <m:r>
                    <w:rPr>
                      <w:rFonts w:ascii="Cambria Math" w:hAnsi="Cambria Math"/>
                      <w:szCs w:val="22"/>
                    </w:rPr>
                    <m:t>m</m:t>
                  </m:r>
                </m:sub>
              </m:sSub>
              <m:r>
                <w:rPr>
                  <w:rFonts w:ascii="Cambria Math" w:hAnsi="Cambria Math"/>
                  <w:szCs w:val="22"/>
                </w:rPr>
                <m:t>)</m:t>
              </m:r>
            </m:oMath>
            <w:r w:rsidRPr="00F175F3">
              <w:rPr>
                <w:szCs w:val="22"/>
              </w:rPr>
              <w:t xml:space="preserve">, </w:t>
            </w:r>
            <m:oMath>
              <m:r>
                <w:rPr>
                  <w:rFonts w:ascii="Cambria Math" w:hAnsi="Cambria Math"/>
                  <w:szCs w:val="22"/>
                </w:rPr>
                <m:t>[</m:t>
              </m:r>
              <m:sSub>
                <m:sSubPr>
                  <m:ctrlPr>
                    <w:rPr>
                      <w:rFonts w:ascii="Cambria Math" w:hAnsi="Cambria Math"/>
                      <w:i/>
                      <w:szCs w:val="22"/>
                    </w:rPr>
                  </m:ctrlPr>
                </m:sSubPr>
                <m:e>
                  <m:r>
                    <w:rPr>
                      <w:rFonts w:ascii="Cambria Math" w:hAnsi="Cambria Math"/>
                      <w:szCs w:val="22"/>
                    </w:rPr>
                    <m:t>R</m:t>
                  </m:r>
                </m:e>
                <m:sub>
                  <m:r>
                    <w:rPr>
                      <w:rFonts w:ascii="Cambria Math" w:hAnsi="Cambria Math"/>
                      <w:szCs w:val="22"/>
                    </w:rPr>
                    <m:t>1</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R</m:t>
                  </m:r>
                </m:e>
                <m:sub>
                  <m:r>
                    <w:rPr>
                      <w:rFonts w:ascii="Cambria Math" w:hAnsi="Cambria Math"/>
                      <w:szCs w:val="22"/>
                    </w:rPr>
                    <m:t>n</m:t>
                  </m:r>
                </m:sub>
              </m:sSub>
              <m:r>
                <w:rPr>
                  <w:rFonts w:ascii="Cambria Math" w:hAnsi="Cambria Math"/>
                  <w:szCs w:val="22"/>
                </w:rPr>
                <m:t>)</m:t>
              </m:r>
            </m:oMath>
          </w:p>
        </w:tc>
        <w:tc>
          <w:tcPr>
            <w:tcW w:w="0" w:type="auto"/>
            <w:tcBorders>
              <w:top w:val="nil"/>
              <w:left w:val="nil"/>
              <w:bottom w:val="nil"/>
              <w:right w:val="nil"/>
            </w:tcBorders>
          </w:tcPr>
          <w:p w14:paraId="26E6B093" w14:textId="77777777" w:rsidR="00DC660A" w:rsidRPr="00F175F3" w:rsidRDefault="00DC660A" w:rsidP="00DC660A">
            <w:pPr>
              <w:jc w:val="left"/>
              <w:rPr>
                <w:szCs w:val="22"/>
              </w:rPr>
            </w:pPr>
            <m:oMathPara>
              <m:oMathParaPr>
                <m:jc m:val="left"/>
              </m:oMathParaPr>
              <m:oMath>
                <m:r>
                  <w:rPr>
                    <w:rFonts w:ascii="Cambria Math" w:hAnsi="Cambria Math"/>
                    <w:szCs w:val="22"/>
                  </w:rPr>
                  <m:t>U=</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r>
                  <w:rPr>
                    <w:rFonts w:ascii="Cambria Math" w:hAnsi="Cambria Math"/>
                    <w:szCs w:val="22"/>
                  </w:rPr>
                  <m:t>x+</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sSup>
                  <m:sSupPr>
                    <m:ctrlPr>
                      <w:rPr>
                        <w:rFonts w:ascii="Cambria Math" w:hAnsi="Cambria Math"/>
                        <w:i/>
                        <w:szCs w:val="22"/>
                      </w:rPr>
                    </m:ctrlPr>
                  </m:sSupPr>
                  <m:e>
                    <m:r>
                      <w:rPr>
                        <w:rFonts w:ascii="Cambria Math" w:hAnsi="Cambria Math"/>
                        <w:szCs w:val="22"/>
                      </w:rPr>
                      <m:t>x</m:t>
                    </m:r>
                  </m:e>
                  <m:sup>
                    <m:r>
                      <w:rPr>
                        <w:rFonts w:ascii="Cambria Math" w:hAnsi="Cambria Math"/>
                        <w:szCs w:val="22"/>
                      </w:rPr>
                      <m:t>2</m:t>
                    </m:r>
                  </m:sup>
                </m:sSup>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n</m:t>
                    </m:r>
                  </m:sub>
                </m:sSub>
                <m:sSup>
                  <m:sSupPr>
                    <m:ctrlPr>
                      <w:rPr>
                        <w:rFonts w:ascii="Cambria Math" w:hAnsi="Cambria Math"/>
                        <w:i/>
                        <w:szCs w:val="22"/>
                      </w:rPr>
                    </m:ctrlPr>
                  </m:sSupPr>
                  <m:e>
                    <m:r>
                      <w:rPr>
                        <w:rFonts w:ascii="Cambria Math" w:hAnsi="Cambria Math"/>
                        <w:szCs w:val="22"/>
                      </w:rPr>
                      <m:t>x</m:t>
                    </m:r>
                  </m:e>
                  <m:sup>
                    <m:r>
                      <w:rPr>
                        <w:rFonts w:ascii="Cambria Math" w:hAnsi="Cambria Math"/>
                        <w:szCs w:val="22"/>
                      </w:rPr>
                      <m:t>n</m:t>
                    </m:r>
                  </m:sup>
                </m:sSup>
              </m:oMath>
            </m:oMathPara>
          </w:p>
        </w:tc>
      </w:tr>
      <w:tr w:rsidR="00DC660A" w:rsidRPr="00F175F3" w14:paraId="5AB80705" w14:textId="77777777" w:rsidTr="00DC660A">
        <w:trPr>
          <w:jc w:val="center"/>
        </w:trPr>
        <w:tc>
          <w:tcPr>
            <w:tcW w:w="0" w:type="auto"/>
            <w:tcBorders>
              <w:top w:val="nil"/>
              <w:left w:val="nil"/>
              <w:bottom w:val="nil"/>
              <w:right w:val="nil"/>
            </w:tcBorders>
            <w:vAlign w:val="center"/>
          </w:tcPr>
          <w:p w14:paraId="4AAEBD71" w14:textId="77777777" w:rsidR="00DC660A" w:rsidRPr="00F175F3" w:rsidRDefault="00DC660A" w:rsidP="00DC660A">
            <w:pPr>
              <w:jc w:val="left"/>
              <w:rPr>
                <w:szCs w:val="22"/>
              </w:rPr>
            </w:pPr>
            <w:r w:rsidRPr="00F175F3">
              <w:rPr>
                <w:szCs w:val="22"/>
              </w:rPr>
              <w:t xml:space="preserve">Sharp growth at current record </w:t>
            </w:r>
            <m:oMath>
              <m:sSub>
                <m:sSubPr>
                  <m:ctrlPr>
                    <w:rPr>
                      <w:rFonts w:ascii="Cambria Math" w:hAnsi="Cambria Math"/>
                      <w:i/>
                      <w:szCs w:val="22"/>
                    </w:rPr>
                  </m:ctrlPr>
                </m:sSubPr>
                <m:e>
                  <m:r>
                    <w:rPr>
                      <w:rFonts w:ascii="Cambria Math" w:hAnsi="Cambria Math"/>
                      <w:szCs w:val="22"/>
                    </w:rPr>
                    <m:t>R</m:t>
                  </m:r>
                </m:e>
                <m:sub>
                  <m:r>
                    <w:rPr>
                      <w:rFonts w:ascii="Cambria Math" w:hAnsi="Cambria Math"/>
                      <w:szCs w:val="22"/>
                    </w:rPr>
                    <m:t>n</m:t>
                  </m:r>
                </m:sub>
              </m:sSub>
            </m:oMath>
          </w:p>
        </w:tc>
        <w:tc>
          <w:tcPr>
            <w:tcW w:w="0" w:type="auto"/>
            <w:tcBorders>
              <w:top w:val="nil"/>
              <w:left w:val="nil"/>
              <w:bottom w:val="nil"/>
              <w:right w:val="nil"/>
            </w:tcBorders>
          </w:tcPr>
          <w:p w14:paraId="2CA680E1" w14:textId="77777777" w:rsidR="00DC660A" w:rsidRPr="00F175F3" w:rsidRDefault="00DC660A" w:rsidP="00DC660A">
            <w:pPr>
              <w:jc w:val="left"/>
              <w:rPr>
                <w:szCs w:val="22"/>
              </w:rPr>
            </w:pPr>
            <m:oMathPara>
              <m:oMathParaPr>
                <m:jc m:val="left"/>
              </m:oMathParaPr>
              <m:oMath>
                <m:sSub>
                  <m:sSubPr>
                    <m:ctrlPr>
                      <w:rPr>
                        <w:rFonts w:ascii="Cambria Math" w:hAnsi="Cambria Math"/>
                        <w:i/>
                        <w:szCs w:val="22"/>
                      </w:rPr>
                    </m:ctrlPr>
                  </m:sSubPr>
                  <m:e>
                    <m:r>
                      <w:rPr>
                        <w:rFonts w:ascii="Cambria Math" w:hAnsi="Cambria Math"/>
                        <w:szCs w:val="22"/>
                      </w:rPr>
                      <m:t>R</m:t>
                    </m:r>
                  </m:e>
                  <m:sub>
                    <m:r>
                      <w:rPr>
                        <w:rFonts w:ascii="Cambria Math" w:hAnsi="Cambria Math"/>
                        <w:szCs w:val="22"/>
                      </w:rPr>
                      <m:t>n</m:t>
                    </m:r>
                  </m:sub>
                </m:sSub>
              </m:oMath>
            </m:oMathPara>
          </w:p>
        </w:tc>
        <w:tc>
          <w:tcPr>
            <w:tcW w:w="0" w:type="auto"/>
            <w:tcBorders>
              <w:top w:val="nil"/>
              <w:left w:val="nil"/>
              <w:bottom w:val="nil"/>
              <w:right w:val="nil"/>
            </w:tcBorders>
          </w:tcPr>
          <w:p w14:paraId="0AAAEFA3" w14:textId="77777777" w:rsidR="00DC660A" w:rsidRPr="00F175F3" w:rsidRDefault="00DC660A" w:rsidP="00DC660A">
            <w:pPr>
              <w:jc w:val="left"/>
              <w:rPr>
                <w:szCs w:val="22"/>
              </w:rPr>
            </w:pPr>
            <m:oMathPara>
              <m:oMathParaPr>
                <m:jc m:val="left"/>
              </m:oMathParaPr>
              <m:oMath>
                <m:sSub>
                  <m:sSubPr>
                    <m:ctrlPr>
                      <w:rPr>
                        <w:rFonts w:ascii="Cambria Math" w:hAnsi="Cambria Math"/>
                        <w:i/>
                        <w:szCs w:val="22"/>
                      </w:rPr>
                    </m:ctrlPr>
                  </m:sSubPr>
                  <m:e>
                    <m:r>
                      <w:rPr>
                        <w:rFonts w:ascii="Cambria Math" w:hAnsi="Cambria Math"/>
                        <w:szCs w:val="22"/>
                      </w:rPr>
                      <m:t>S</m:t>
                    </m:r>
                  </m:e>
                  <m:sub>
                    <m:r>
                      <w:rPr>
                        <w:rFonts w:ascii="Cambria Math" w:hAnsi="Cambria Math"/>
                        <w:szCs w:val="22"/>
                      </w:rPr>
                      <m:t>n</m:t>
                    </m:r>
                  </m:sub>
                </m:sSub>
                <m:r>
                  <w:rPr>
                    <w:rFonts w:ascii="Cambria Math" w:hAnsi="Cambria Math" w:hint="eastAsia"/>
                    <w:szCs w:val="22"/>
                  </w:rPr>
                  <m:t>≥</m:t>
                </m:r>
                <m:r>
                  <w:rPr>
                    <w:rFonts w:ascii="Cambria Math" w:hAnsi="Cambria Math"/>
                    <w:szCs w:val="22"/>
                  </w:rPr>
                  <m:t>UpperInnerFence(</m:t>
                </m:r>
                <m:sSub>
                  <m:sSubPr>
                    <m:ctrlPr>
                      <w:rPr>
                        <w:rFonts w:ascii="Cambria Math" w:hAnsi="Cambria Math"/>
                        <w:i/>
                        <w:szCs w:val="22"/>
                      </w:rPr>
                    </m:ctrlPr>
                  </m:sSubPr>
                  <m:e>
                    <m:r>
                      <w:rPr>
                        <w:rFonts w:ascii="Cambria Math" w:hAnsi="Cambria Math"/>
                        <w:szCs w:val="22"/>
                      </w:rPr>
                      <m:t>M</m:t>
                    </m:r>
                  </m:e>
                  <m:sub>
                    <m:r>
                      <w:rPr>
                        <w:rFonts w:ascii="Cambria Math" w:hAnsi="Cambria Math"/>
                        <w:szCs w:val="22"/>
                      </w:rPr>
                      <m:t>1</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M</m:t>
                    </m:r>
                  </m:e>
                  <m:sub>
                    <m:r>
                      <w:rPr>
                        <w:rFonts w:ascii="Cambria Math" w:hAnsi="Cambria Math"/>
                        <w:szCs w:val="22"/>
                      </w:rPr>
                      <m:t>2</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M</m:t>
                    </m:r>
                  </m:e>
                  <m:sub>
                    <m:r>
                      <w:rPr>
                        <w:rFonts w:ascii="Cambria Math" w:hAnsi="Cambria Math"/>
                        <w:szCs w:val="22"/>
                      </w:rPr>
                      <m:t>n</m:t>
                    </m:r>
                  </m:sub>
                </m:sSub>
                <m:r>
                  <w:rPr>
                    <w:rFonts w:ascii="Cambria Math" w:hAnsi="Cambria Math"/>
                    <w:szCs w:val="22"/>
                  </w:rPr>
                  <m:t>)</m:t>
                </m:r>
              </m:oMath>
            </m:oMathPara>
          </w:p>
        </w:tc>
      </w:tr>
      <w:tr w:rsidR="00DC660A" w:rsidRPr="00F175F3" w14:paraId="48478667" w14:textId="77777777" w:rsidTr="00DC660A">
        <w:trPr>
          <w:jc w:val="center"/>
        </w:trPr>
        <w:tc>
          <w:tcPr>
            <w:tcW w:w="0" w:type="auto"/>
            <w:tcBorders>
              <w:top w:val="nil"/>
              <w:left w:val="nil"/>
              <w:right w:val="nil"/>
            </w:tcBorders>
            <w:vAlign w:val="center"/>
          </w:tcPr>
          <w:p w14:paraId="60F23D9B" w14:textId="77777777" w:rsidR="00DC660A" w:rsidRPr="00F175F3" w:rsidRDefault="00DC660A" w:rsidP="00DC660A">
            <w:pPr>
              <w:jc w:val="left"/>
              <w:rPr>
                <w:szCs w:val="22"/>
              </w:rPr>
            </w:pPr>
            <w:r w:rsidRPr="00F175F3">
              <w:rPr>
                <w:szCs w:val="22"/>
              </w:rPr>
              <w:t xml:space="preserve">Sharp growth at current </w:t>
            </w:r>
            <m:oMath>
              <m:sSub>
                <m:sSubPr>
                  <m:ctrlPr>
                    <w:rPr>
                      <w:rFonts w:ascii="Cambria Math" w:hAnsi="Cambria Math"/>
                      <w:i/>
                      <w:szCs w:val="22"/>
                    </w:rPr>
                  </m:ctrlPr>
                </m:sSubPr>
                <m:e>
                  <m:r>
                    <w:rPr>
                      <w:rFonts w:ascii="Cambria Math" w:hAnsi="Cambria Math"/>
                      <w:szCs w:val="22"/>
                    </w:rPr>
                    <m:t>G</m:t>
                  </m:r>
                </m:e>
                <m:sub>
                  <m:r>
                    <w:rPr>
                      <w:rFonts w:ascii="Cambria Math" w:hAnsi="Cambria Math"/>
                      <w:szCs w:val="22"/>
                    </w:rPr>
                    <m:t>m</m:t>
                  </m:r>
                </m:sub>
              </m:sSub>
            </m:oMath>
          </w:p>
        </w:tc>
        <w:tc>
          <w:tcPr>
            <w:tcW w:w="0" w:type="auto"/>
            <w:tcBorders>
              <w:top w:val="nil"/>
              <w:left w:val="nil"/>
              <w:right w:val="nil"/>
            </w:tcBorders>
          </w:tcPr>
          <w:p w14:paraId="483247A3" w14:textId="77777777" w:rsidR="00DC660A" w:rsidRPr="00F175F3" w:rsidRDefault="00DC660A" w:rsidP="00DC660A">
            <w:pPr>
              <w:jc w:val="left"/>
              <w:rPr>
                <w:szCs w:val="22"/>
              </w:rPr>
            </w:pPr>
            <m:oMathPara>
              <m:oMathParaPr>
                <m:jc m:val="left"/>
              </m:oMathParaPr>
              <m:oMath>
                <m:sSub>
                  <m:sSubPr>
                    <m:ctrlPr>
                      <w:rPr>
                        <w:rFonts w:ascii="Cambria Math" w:hAnsi="Cambria Math"/>
                        <w:i/>
                        <w:szCs w:val="22"/>
                      </w:rPr>
                    </m:ctrlPr>
                  </m:sSubPr>
                  <m:e>
                    <m:r>
                      <w:rPr>
                        <w:rFonts w:ascii="Cambria Math" w:hAnsi="Cambria Math"/>
                        <w:szCs w:val="22"/>
                      </w:rPr>
                      <m:t>G</m:t>
                    </m:r>
                  </m:e>
                  <m:sub>
                    <m:r>
                      <w:rPr>
                        <w:rFonts w:ascii="Cambria Math" w:hAnsi="Cambria Math"/>
                        <w:szCs w:val="22"/>
                      </w:rPr>
                      <m:t>m</m:t>
                    </m:r>
                  </m:sub>
                </m:sSub>
              </m:oMath>
            </m:oMathPara>
          </w:p>
        </w:tc>
        <w:tc>
          <w:tcPr>
            <w:tcW w:w="0" w:type="auto"/>
            <w:tcBorders>
              <w:top w:val="nil"/>
              <w:left w:val="nil"/>
              <w:right w:val="nil"/>
            </w:tcBorders>
          </w:tcPr>
          <w:p w14:paraId="4BF31A5F" w14:textId="77777777" w:rsidR="00DC660A" w:rsidRPr="00F175F3" w:rsidRDefault="00DC660A" w:rsidP="00DC660A">
            <w:pPr>
              <w:jc w:val="left"/>
              <w:rPr>
                <w:szCs w:val="22"/>
              </w:rPr>
            </w:pPr>
            <m:oMathPara>
              <m:oMathParaPr>
                <m:jc m:val="left"/>
              </m:oMathParaPr>
              <m:oMath>
                <m:sSub>
                  <m:sSubPr>
                    <m:ctrlPr>
                      <w:rPr>
                        <w:rFonts w:ascii="Cambria Math" w:hAnsi="Cambria Math"/>
                        <w:i/>
                        <w:szCs w:val="22"/>
                      </w:rPr>
                    </m:ctrlPr>
                  </m:sSubPr>
                  <m:e>
                    <m:r>
                      <w:rPr>
                        <w:rFonts w:ascii="Cambria Math" w:hAnsi="Cambria Math"/>
                        <w:szCs w:val="22"/>
                      </w:rPr>
                      <m:t>S</m:t>
                    </m:r>
                  </m:e>
                  <m:sub>
                    <m:r>
                      <w:rPr>
                        <w:rFonts w:ascii="Cambria Math" w:hAnsi="Cambria Math"/>
                        <w:szCs w:val="22"/>
                      </w:rPr>
                      <m:t>m</m:t>
                    </m:r>
                  </m:sub>
                </m:sSub>
                <m:r>
                  <w:rPr>
                    <w:rFonts w:ascii="Cambria Math" w:hAnsi="Cambria Math" w:hint="eastAsia"/>
                    <w:szCs w:val="22"/>
                  </w:rPr>
                  <m:t>≥</m:t>
                </m:r>
                <m:r>
                  <w:rPr>
                    <w:rFonts w:ascii="Cambria Math" w:hAnsi="Cambria Math"/>
                    <w:szCs w:val="22"/>
                  </w:rPr>
                  <m:t>UpperInnerFence(</m:t>
                </m:r>
                <m:sSub>
                  <m:sSubPr>
                    <m:ctrlPr>
                      <w:rPr>
                        <w:rFonts w:ascii="Cambria Math" w:hAnsi="Cambria Math"/>
                        <w:i/>
                        <w:szCs w:val="22"/>
                      </w:rPr>
                    </m:ctrlPr>
                  </m:sSubPr>
                  <m:e>
                    <m:r>
                      <w:rPr>
                        <w:rFonts w:ascii="Cambria Math" w:hAnsi="Cambria Math"/>
                        <w:szCs w:val="22"/>
                      </w:rPr>
                      <m:t>S</m:t>
                    </m:r>
                  </m:e>
                  <m:sub>
                    <m:r>
                      <w:rPr>
                        <w:rFonts w:ascii="Cambria Math" w:hAnsi="Cambria Math"/>
                        <w:szCs w:val="22"/>
                      </w:rPr>
                      <m:t>1</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S</m:t>
                    </m:r>
                  </m:e>
                  <m:sub>
                    <m:r>
                      <w:rPr>
                        <w:rFonts w:ascii="Cambria Math" w:hAnsi="Cambria Math"/>
                        <w:szCs w:val="22"/>
                      </w:rPr>
                      <m:t>2</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S</m:t>
                    </m:r>
                  </m:e>
                  <m:sub>
                    <m:r>
                      <w:rPr>
                        <w:rFonts w:ascii="Cambria Math" w:hAnsi="Cambria Math"/>
                        <w:szCs w:val="22"/>
                      </w:rPr>
                      <m:t>m</m:t>
                    </m:r>
                  </m:sub>
                </m:sSub>
                <m:r>
                  <w:rPr>
                    <w:rFonts w:ascii="Cambria Math" w:hAnsi="Cambria Math"/>
                    <w:szCs w:val="22"/>
                  </w:rPr>
                  <m:t>)</m:t>
                </m:r>
              </m:oMath>
            </m:oMathPara>
          </w:p>
        </w:tc>
      </w:tr>
    </w:tbl>
    <w:p w14:paraId="7AFBF9BA" w14:textId="77777777" w:rsidR="00DC660A" w:rsidRDefault="00DC660A" w:rsidP="00DC660A">
      <w:pPr>
        <w:rPr>
          <w:rFonts w:hint="eastAsia"/>
          <w:sz w:val="20"/>
          <w:szCs w:val="22"/>
        </w:rPr>
      </w:pPr>
      <w:r w:rsidRPr="008D5050">
        <w:rPr>
          <w:color w:val="000000" w:themeColor="text1"/>
          <w:sz w:val="20"/>
          <w:szCs w:val="20"/>
        </w:rPr>
        <w:t>*</w:t>
      </w:r>
      <w:r w:rsidRPr="008D5050">
        <w:rPr>
          <w:rFonts w:hint="eastAsia"/>
          <w:color w:val="000000" w:themeColor="text1"/>
          <w:sz w:val="20"/>
          <w:szCs w:val="20"/>
        </w:rPr>
        <w:t>在统计学中，</w:t>
      </w:r>
      <w:r w:rsidRPr="008D5050">
        <w:rPr>
          <w:rFonts w:hint="eastAsia"/>
          <w:color w:val="000000" w:themeColor="text1"/>
          <w:sz w:val="20"/>
          <w:szCs w:val="20"/>
        </w:rPr>
        <w:t>pearson</w:t>
      </w:r>
      <w:r w:rsidRPr="008D5050">
        <w:rPr>
          <w:rFonts w:hint="eastAsia"/>
          <w:color w:val="000000" w:themeColor="text1"/>
          <w:sz w:val="20"/>
          <w:szCs w:val="20"/>
        </w:rPr>
        <w:t>系数被广泛应用于检测两组变量的线性相关性。</w:t>
      </w:r>
      <w:r>
        <w:rPr>
          <w:rFonts w:hint="eastAsia"/>
          <w:color w:val="000000" w:themeColor="text1"/>
          <w:sz w:val="20"/>
        </w:rPr>
        <w:t>如果</w:t>
      </w:r>
      <w:r>
        <w:rPr>
          <w:color w:val="000000" w:themeColor="text1"/>
          <w:sz w:val="20"/>
        </w:rPr>
        <w:t>PearsonCorr(X, Y) &gt; 0.9</w:t>
      </w:r>
      <w:r>
        <w:rPr>
          <w:rFonts w:hint="eastAsia"/>
          <w:color w:val="000000" w:themeColor="text1"/>
          <w:sz w:val="20"/>
        </w:rPr>
        <w:t>，</w:t>
      </w:r>
      <w:r>
        <w:rPr>
          <w:rFonts w:hint="eastAsia"/>
          <w:color w:val="000000" w:themeColor="text1"/>
          <w:sz w:val="20"/>
        </w:rPr>
        <w:t>X</w:t>
      </w:r>
      <w:r>
        <w:rPr>
          <w:rFonts w:hint="eastAsia"/>
          <w:color w:val="000000" w:themeColor="text1"/>
          <w:sz w:val="20"/>
        </w:rPr>
        <w:t>和</w:t>
      </w:r>
      <w:r>
        <w:rPr>
          <w:rFonts w:hint="eastAsia"/>
          <w:color w:val="000000" w:themeColor="text1"/>
          <w:sz w:val="20"/>
        </w:rPr>
        <w:t>Y</w:t>
      </w:r>
      <w:r>
        <w:rPr>
          <w:rFonts w:hint="eastAsia"/>
          <w:color w:val="000000" w:themeColor="text1"/>
          <w:sz w:val="20"/>
        </w:rPr>
        <w:t>被视为强线性相关。在这里，如果</w:t>
      </w:r>
      <w:r>
        <w:rPr>
          <w:color w:val="000000" w:themeColor="text1"/>
          <w:sz w:val="20"/>
        </w:rPr>
        <w:t xml:space="preserve">PearsonCorr(X, </w:t>
      </w:r>
      <w:r>
        <w:rPr>
          <w:rFonts w:hint="eastAsia"/>
          <w:color w:val="000000" w:themeColor="text1"/>
          <w:sz w:val="20"/>
        </w:rPr>
        <w:t>U</w:t>
      </w:r>
      <w:r>
        <w:rPr>
          <w:color w:val="000000" w:themeColor="text1"/>
          <w:sz w:val="20"/>
        </w:rPr>
        <w:t>) &gt; 0.9</w:t>
      </w:r>
      <w:r>
        <w:rPr>
          <w:rFonts w:hint="eastAsia"/>
          <w:color w:val="000000" w:themeColor="text1"/>
          <w:sz w:val="20"/>
        </w:rPr>
        <w:t>，那么</w:t>
      </w:r>
      <m:oMath>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G</m:t>
            </m:r>
          </m:e>
          <m:sub>
            <m:r>
              <w:rPr>
                <w:rFonts w:ascii="Cambria Math" w:hAnsi="Cambria Math"/>
                <w:sz w:val="20"/>
                <w:szCs w:val="22"/>
              </w:rPr>
              <m:t>1</m:t>
            </m:r>
          </m:sub>
        </m:sSub>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G</m:t>
            </m:r>
          </m:e>
          <m:sub>
            <m:r>
              <w:rPr>
                <w:rFonts w:ascii="Cambria Math" w:hAnsi="Cambria Math"/>
                <w:sz w:val="20"/>
                <w:szCs w:val="22"/>
              </w:rPr>
              <m:t>m</m:t>
            </m:r>
          </m:sub>
        </m:sSub>
        <m:r>
          <w:rPr>
            <w:rFonts w:ascii="Cambria Math" w:hAnsi="Cambria Math"/>
            <w:sz w:val="20"/>
            <w:szCs w:val="22"/>
          </w:rPr>
          <m:t>)</m:t>
        </m:r>
      </m:oMath>
      <w:r>
        <w:rPr>
          <w:rFonts w:hint="eastAsia"/>
          <w:sz w:val="20"/>
          <w:szCs w:val="22"/>
        </w:rPr>
        <w:t>或</w:t>
      </w:r>
      <m:oMath>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R</m:t>
            </m:r>
          </m:e>
          <m:sub>
            <m:r>
              <w:rPr>
                <w:rFonts w:ascii="Cambria Math" w:hAnsi="Cambria Math"/>
                <w:sz w:val="20"/>
                <w:szCs w:val="22"/>
              </w:rPr>
              <m:t>1</m:t>
            </m:r>
          </m:sub>
        </m:sSub>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R</m:t>
            </m:r>
          </m:e>
          <m:sub>
            <m:r>
              <w:rPr>
                <w:rFonts w:ascii="Cambria Math" w:hAnsi="Cambria Math"/>
                <w:sz w:val="20"/>
                <w:szCs w:val="22"/>
              </w:rPr>
              <m:t>n</m:t>
            </m:r>
          </m:sub>
        </m:sSub>
        <m:r>
          <w:rPr>
            <w:rFonts w:ascii="Cambria Math" w:hAnsi="Cambria Math"/>
            <w:sz w:val="20"/>
            <w:szCs w:val="22"/>
          </w:rPr>
          <m:t>)</m:t>
        </m:r>
      </m:oMath>
      <w:r>
        <w:rPr>
          <w:rFonts w:hint="eastAsia"/>
          <w:sz w:val="20"/>
          <w:szCs w:val="22"/>
        </w:rPr>
        <w:t>上的内存用两区是被视为线性增长。</w:t>
      </w:r>
      <w:r>
        <w:rPr>
          <w:sz w:val="20"/>
          <w:szCs w:val="22"/>
        </w:rPr>
        <w:t>Linear growth</w:t>
      </w:r>
      <w:r>
        <w:rPr>
          <w:rFonts w:hint="eastAsia"/>
          <w:sz w:val="20"/>
          <w:szCs w:val="22"/>
        </w:rPr>
        <w:t>和</w:t>
      </w:r>
      <w:r>
        <w:rPr>
          <w:sz w:val="20"/>
          <w:szCs w:val="22"/>
        </w:rPr>
        <w:t>polynomial growth</w:t>
      </w:r>
      <w:r>
        <w:rPr>
          <w:rFonts w:hint="eastAsia"/>
          <w:sz w:val="20"/>
          <w:szCs w:val="22"/>
        </w:rPr>
        <w:t>都被视为持续增长（</w:t>
      </w:r>
      <w:r>
        <w:rPr>
          <w:sz w:val="20"/>
          <w:szCs w:val="22"/>
        </w:rPr>
        <w:t>continuous growth</w:t>
      </w:r>
      <w:r>
        <w:rPr>
          <w:rFonts w:hint="eastAsia"/>
          <w:sz w:val="20"/>
          <w:szCs w:val="22"/>
        </w:rPr>
        <w:t>）。如果当前的</w:t>
      </w:r>
      <w:r>
        <w:rPr>
          <w:rFonts w:hint="eastAsia"/>
          <w:sz w:val="20"/>
          <w:szCs w:val="22"/>
        </w:rPr>
        <w:t>record</w:t>
      </w:r>
      <w:r>
        <w:rPr>
          <w:sz w:val="20"/>
          <w:szCs w:val="22"/>
        </w:rPr>
        <w:t xml:space="preserve"> (</w:t>
      </w:r>
      <w:r w:rsidRPr="00B02D21">
        <w:rPr>
          <w:i/>
          <w:sz w:val="20"/>
          <w:szCs w:val="22"/>
        </w:rPr>
        <w:t>R</w:t>
      </w:r>
      <w:r w:rsidRPr="00B02D21">
        <w:rPr>
          <w:sz w:val="20"/>
          <w:szCs w:val="22"/>
          <w:vertAlign w:val="subscript"/>
        </w:rPr>
        <w:t>n</w:t>
      </w:r>
      <w:r>
        <w:rPr>
          <w:sz w:val="20"/>
          <w:szCs w:val="22"/>
        </w:rPr>
        <w:t xml:space="preserve">) </w:t>
      </w:r>
      <w:r>
        <w:rPr>
          <w:rFonts w:hint="eastAsia"/>
          <w:sz w:val="20"/>
          <w:szCs w:val="22"/>
        </w:rPr>
        <w:t>或者</w:t>
      </w:r>
      <w:r>
        <w:rPr>
          <w:rFonts w:hint="eastAsia"/>
          <w:sz w:val="20"/>
          <w:szCs w:val="22"/>
        </w:rPr>
        <w:t>group</w:t>
      </w:r>
      <w:r>
        <w:rPr>
          <w:sz w:val="20"/>
          <w:szCs w:val="22"/>
        </w:rPr>
        <w:t xml:space="preserve"> (</w:t>
      </w:r>
      <w:r w:rsidRPr="00B02D21">
        <w:rPr>
          <w:i/>
          <w:sz w:val="20"/>
          <w:szCs w:val="22"/>
        </w:rPr>
        <w:t>G</w:t>
      </w:r>
      <w:r w:rsidRPr="00B02D21">
        <w:rPr>
          <w:sz w:val="20"/>
          <w:szCs w:val="22"/>
          <w:vertAlign w:val="subscript"/>
        </w:rPr>
        <w:t>m</w:t>
      </w:r>
      <w:r>
        <w:rPr>
          <w:sz w:val="20"/>
          <w:szCs w:val="22"/>
        </w:rPr>
        <w:t>)</w:t>
      </w:r>
      <w:r>
        <w:rPr>
          <w:rFonts w:hint="eastAsia"/>
          <w:sz w:val="20"/>
          <w:szCs w:val="22"/>
        </w:rPr>
        <w:t xml:space="preserve"> </w:t>
      </w:r>
      <w:r>
        <w:rPr>
          <w:rFonts w:hint="eastAsia"/>
          <w:sz w:val="20"/>
          <w:szCs w:val="22"/>
        </w:rPr>
        <w:t>出现增长斜率大于等于其他</w:t>
      </w:r>
      <w:r>
        <w:rPr>
          <w:sz w:val="20"/>
          <w:szCs w:val="22"/>
        </w:rPr>
        <w:t>record/group</w:t>
      </w:r>
      <w:r>
        <w:rPr>
          <w:rFonts w:hint="eastAsia"/>
          <w:sz w:val="20"/>
          <w:szCs w:val="22"/>
        </w:rPr>
        <w:t>中的增长斜率的</w:t>
      </w:r>
      <w:r>
        <w:rPr>
          <w:sz w:val="20"/>
          <w:szCs w:val="22"/>
        </w:rPr>
        <w:t>UpperInnerFence</w:t>
      </w:r>
      <w:r>
        <w:rPr>
          <w:rFonts w:hint="eastAsia"/>
          <w:sz w:val="20"/>
          <w:szCs w:val="22"/>
        </w:rPr>
        <w:t>的话，在</w:t>
      </w:r>
      <w:r w:rsidRPr="00B02D21">
        <w:rPr>
          <w:i/>
          <w:sz w:val="20"/>
          <w:szCs w:val="22"/>
        </w:rPr>
        <w:t>R</w:t>
      </w:r>
      <w:r w:rsidRPr="00B02D21">
        <w:rPr>
          <w:sz w:val="20"/>
          <w:szCs w:val="22"/>
          <w:vertAlign w:val="subscript"/>
        </w:rPr>
        <w:t>n</w:t>
      </w:r>
      <w:r>
        <w:rPr>
          <w:rFonts w:hint="eastAsia"/>
          <w:sz w:val="20"/>
          <w:szCs w:val="22"/>
        </w:rPr>
        <w:t>或</w:t>
      </w:r>
      <w:r w:rsidRPr="00B02D21">
        <w:rPr>
          <w:i/>
          <w:sz w:val="20"/>
          <w:szCs w:val="22"/>
        </w:rPr>
        <w:t>G</w:t>
      </w:r>
      <w:r w:rsidRPr="00B02D21">
        <w:rPr>
          <w:sz w:val="20"/>
          <w:szCs w:val="22"/>
          <w:vertAlign w:val="subscript"/>
        </w:rPr>
        <w:t>m</w:t>
      </w:r>
      <w:r>
        <w:rPr>
          <w:rFonts w:hint="eastAsia"/>
          <w:sz w:val="20"/>
          <w:szCs w:val="22"/>
        </w:rPr>
        <w:t>上的增长被视为陡峭增长（</w:t>
      </w:r>
      <w:r>
        <w:rPr>
          <w:sz w:val="20"/>
          <w:szCs w:val="22"/>
        </w:rPr>
        <w:t>sharp growth</w:t>
      </w:r>
      <w:r>
        <w:rPr>
          <w:rFonts w:hint="eastAsia"/>
          <w:sz w:val="20"/>
          <w:szCs w:val="22"/>
        </w:rPr>
        <w:t>）。</w:t>
      </w:r>
    </w:p>
    <w:p w14:paraId="373FD02B" w14:textId="77777777" w:rsidR="00DC660A" w:rsidRPr="00674E92" w:rsidRDefault="00DC660A" w:rsidP="00DC660A">
      <w:pPr>
        <w:rPr>
          <w:sz w:val="20"/>
          <w:szCs w:val="22"/>
        </w:rPr>
      </w:pPr>
    </w:p>
    <w:p w14:paraId="7A54E1E6" w14:textId="77777777" w:rsidR="00DC660A" w:rsidRDefault="00DC660A" w:rsidP="00DC660A">
      <w:pPr>
        <w:pStyle w:val="Heading2"/>
      </w:pPr>
      <w:bookmarkStart w:id="228" w:name="_Toc305439885"/>
      <w:bookmarkStart w:id="229" w:name="_Toc305878445"/>
      <w:r>
        <w:rPr>
          <w:rFonts w:hint="eastAsia"/>
        </w:rPr>
        <w:t>内存溢出错误诊断</w:t>
      </w:r>
      <w:bookmarkEnd w:id="228"/>
      <w:bookmarkEnd w:id="229"/>
    </w:p>
    <w:p w14:paraId="3598876D" w14:textId="77777777" w:rsidR="00DC660A" w:rsidRPr="00DC660A" w:rsidRDefault="00DC660A" w:rsidP="00DC660A">
      <w:pPr>
        <w:pStyle w:val="a"/>
      </w:pPr>
      <w:r w:rsidRPr="00DC660A">
        <w:rPr>
          <w:rFonts w:hint="eastAsia"/>
        </w:rPr>
        <w:t>内存溢出错误诊断的目的是：</w:t>
      </w:r>
      <w:r w:rsidRPr="00DC660A">
        <w:rPr>
          <w:rFonts w:hint="eastAsia"/>
        </w:rPr>
        <w:t xml:space="preserve">(1) </w:t>
      </w:r>
      <w:r w:rsidRPr="00DC660A">
        <w:rPr>
          <w:rFonts w:hint="eastAsia"/>
        </w:rPr>
        <w:t>诊断出内存消耗量大的用户代码，包含用户代码的错误类型及内存消耗高的代码段。</w:t>
      </w:r>
      <w:r w:rsidRPr="00DC660A">
        <w:t xml:space="preserve">(2) </w:t>
      </w:r>
      <w:r w:rsidRPr="00DC660A">
        <w:rPr>
          <w:rFonts w:hint="eastAsia"/>
        </w:rPr>
        <w:t>诊断出内存溢出错误相关数据。</w:t>
      </w:r>
      <w:r w:rsidRPr="00DC660A">
        <w:t>(3)</w:t>
      </w:r>
      <w:r w:rsidRPr="00DC660A">
        <w:rPr>
          <w:rFonts w:hint="eastAsia"/>
        </w:rPr>
        <w:t xml:space="preserve"> </w:t>
      </w:r>
      <w:r w:rsidRPr="00DC660A">
        <w:rPr>
          <w:rFonts w:hint="eastAsia"/>
        </w:rPr>
        <w:t>诊断出不恰当的配置参数。</w:t>
      </w:r>
    </w:p>
    <w:p w14:paraId="379039EA" w14:textId="77777777" w:rsidR="00DC660A" w:rsidRDefault="00DC660A" w:rsidP="00DC660A">
      <w:pPr>
        <w:pStyle w:val="a"/>
        <w:rPr>
          <w:rFonts w:hint="eastAsia"/>
        </w:rPr>
      </w:pPr>
      <w:r w:rsidRPr="00DC660A">
        <w:rPr>
          <w:rFonts w:hint="eastAsia"/>
        </w:rPr>
        <w:t>下图显示了内存溢出错误的诊断过程。诊断过程先定位内存消耗较大的代码段，然后将内存消耗量大的用户对象归因到错误相关的数据和配置参数。具体包含四个步骤。</w:t>
      </w:r>
    </w:p>
    <w:p w14:paraId="32DB2D03" w14:textId="77777777" w:rsidR="00DC660A" w:rsidRDefault="00DC660A" w:rsidP="00DC660A">
      <w:pPr>
        <w:pStyle w:val="a"/>
        <w:rPr>
          <w:rFonts w:hint="eastAsia"/>
        </w:rPr>
      </w:pPr>
    </w:p>
    <w:p w14:paraId="6CDFAE5E" w14:textId="055FCE23" w:rsidR="00DC660A" w:rsidRDefault="00DC660A" w:rsidP="00DC660A">
      <w:pPr>
        <w:pStyle w:val="a"/>
        <w:ind w:firstLineChars="0" w:firstLine="0"/>
        <w:rPr>
          <w:rFonts w:hint="eastAsia"/>
        </w:rPr>
      </w:pPr>
      <w:r>
        <w:rPr>
          <w:noProof/>
          <w:lang w:eastAsia="en-US"/>
        </w:rPr>
        <w:lastRenderedPageBreak/>
        <w:drawing>
          <wp:inline distT="0" distB="0" distL="0" distR="0" wp14:anchorId="4773BC47" wp14:editId="43FA51A7">
            <wp:extent cx="5871045" cy="1110859"/>
            <wp:effectExtent l="0" t="0" r="0" b="6985"/>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75837" cy="1111766"/>
                    </a:xfrm>
                    <a:prstGeom prst="rect">
                      <a:avLst/>
                    </a:prstGeom>
                    <a:noFill/>
                    <a:ln>
                      <a:noFill/>
                    </a:ln>
                  </pic:spPr>
                </pic:pic>
              </a:graphicData>
            </a:graphic>
          </wp:inline>
        </w:drawing>
      </w:r>
    </w:p>
    <w:p w14:paraId="751B4962" w14:textId="20A1FF31" w:rsidR="00DC660A" w:rsidRPr="00DC660A" w:rsidRDefault="00DC660A" w:rsidP="00DC660A">
      <w:pPr>
        <w:pStyle w:val="Caption"/>
        <w:rPr>
          <w:rFonts w:ascii="Times New Roman" w:hAnsi="Times New Roman" w:cs="Times New Roman"/>
          <w:szCs w:val="22"/>
        </w:rPr>
      </w:pPr>
      <w:bookmarkStart w:id="230" w:name="_Toc305878478"/>
      <w:r w:rsidRPr="00DC660A">
        <w:rPr>
          <w:rFonts w:ascii="Times New Roman" w:hAnsi="Times New Roman" w:cs="Times New Roman"/>
        </w:rPr>
        <w:t>图</w:t>
      </w:r>
      <w:r w:rsidRPr="00DC660A">
        <w:rPr>
          <w:rFonts w:ascii="Times New Roman" w:hAnsi="Times New Roman" w:cs="Times New Roman"/>
        </w:rPr>
        <w:t xml:space="preserve"> </w:t>
      </w:r>
      <w:r w:rsidRPr="00DC660A">
        <w:rPr>
          <w:rFonts w:ascii="Times New Roman" w:hAnsi="Times New Roman" w:cs="Times New Roman"/>
        </w:rPr>
        <w:fldChar w:fldCharType="begin"/>
      </w:r>
      <w:r w:rsidRPr="00DC660A">
        <w:rPr>
          <w:rFonts w:ascii="Times New Roman" w:hAnsi="Times New Roman" w:cs="Times New Roman"/>
        </w:rPr>
        <w:instrText xml:space="preserve"> SEQ </w:instrText>
      </w:r>
      <w:r w:rsidRPr="00DC660A">
        <w:rPr>
          <w:rFonts w:ascii="Times New Roman" w:hAnsi="Times New Roman" w:cs="Times New Roman"/>
        </w:rPr>
        <w:instrText>图</w:instrText>
      </w:r>
      <w:r w:rsidRPr="00DC660A">
        <w:rPr>
          <w:rFonts w:ascii="Times New Roman" w:hAnsi="Times New Roman" w:cs="Times New Roman"/>
        </w:rPr>
        <w:instrText xml:space="preserve"> \* ARABIC </w:instrText>
      </w:r>
      <w:r w:rsidRPr="00DC660A">
        <w:rPr>
          <w:rFonts w:ascii="Times New Roman" w:hAnsi="Times New Roman" w:cs="Times New Roman"/>
        </w:rPr>
        <w:fldChar w:fldCharType="separate"/>
      </w:r>
      <w:r w:rsidR="00D4565C">
        <w:rPr>
          <w:rFonts w:ascii="Times New Roman" w:hAnsi="Times New Roman" w:cs="Times New Roman"/>
          <w:noProof/>
        </w:rPr>
        <w:t>20</w:t>
      </w:r>
      <w:r w:rsidRPr="00DC660A">
        <w:rPr>
          <w:rFonts w:ascii="Times New Roman" w:hAnsi="Times New Roman" w:cs="Times New Roman"/>
        </w:rPr>
        <w:fldChar w:fldCharType="end"/>
      </w:r>
      <w:r w:rsidRPr="00DC660A">
        <w:rPr>
          <w:rFonts w:ascii="Times New Roman" w:hAnsi="Times New Roman" w:cs="Times New Roman"/>
        </w:rPr>
        <w:t xml:space="preserve"> </w:t>
      </w:r>
      <w:r w:rsidRPr="00DC660A">
        <w:rPr>
          <w:rFonts w:ascii="Times New Roman" w:hAnsi="Times New Roman" w:cs="Times New Roman"/>
        </w:rPr>
        <w:t>内存溢出错误诊断过程例子</w:t>
      </w:r>
      <w:bookmarkEnd w:id="230"/>
    </w:p>
    <w:p w14:paraId="026BD3EB" w14:textId="11C8D772" w:rsidR="00DC660A" w:rsidRPr="001B16BC" w:rsidRDefault="00DC660A" w:rsidP="0056187B">
      <w:pPr>
        <w:pStyle w:val="a"/>
        <w:rPr>
          <w:rFonts w:hint="eastAsia"/>
        </w:rPr>
      </w:pPr>
      <w:r>
        <w:rPr>
          <w:rFonts w:hint="eastAsia"/>
        </w:rPr>
        <w:t xml:space="preserve"> </w:t>
      </w:r>
    </w:p>
    <w:p w14:paraId="4BCB466D" w14:textId="77777777" w:rsidR="00DC660A" w:rsidRDefault="00DC660A" w:rsidP="00DC660A">
      <w:pPr>
        <w:pStyle w:val="a"/>
        <w:ind w:firstLineChars="0"/>
        <w:rPr>
          <w:rFonts w:hint="eastAsia"/>
        </w:rPr>
      </w:pPr>
      <w:bookmarkStart w:id="231" w:name="_Toc305439886"/>
      <w:r w:rsidRPr="00DC660A">
        <w:rPr>
          <w:rFonts w:hint="eastAsia"/>
        </w:rPr>
        <w:t>A</w:t>
      </w:r>
      <w:r w:rsidRPr="00DC660A">
        <w:t>.</w:t>
      </w:r>
      <w:r w:rsidRPr="00DC660A">
        <w:rPr>
          <w:rFonts w:hint="eastAsia"/>
        </w:rPr>
        <w:t>识别内存消耗量大的代码段</w:t>
      </w:r>
      <w:bookmarkEnd w:id="231"/>
    </w:p>
    <w:p w14:paraId="7EE59876" w14:textId="77777777" w:rsidR="00DC660A" w:rsidRPr="00DC660A" w:rsidRDefault="00DC660A" w:rsidP="00DC660A">
      <w:pPr>
        <w:pStyle w:val="a"/>
        <w:ind w:firstLineChars="0"/>
      </w:pPr>
    </w:p>
    <w:p w14:paraId="50598F46" w14:textId="77777777" w:rsidR="00DC660A" w:rsidRPr="00DC660A" w:rsidRDefault="00DC660A" w:rsidP="00DC660A">
      <w:pPr>
        <w:pStyle w:val="a"/>
      </w:pPr>
      <w:r w:rsidRPr="00DC660A">
        <w:rPr>
          <w:rFonts w:hint="eastAsia"/>
        </w:rPr>
        <w:t>这一步首先从内存溢出时的</w:t>
      </w:r>
      <w:r w:rsidRPr="00DC660A">
        <w:rPr>
          <w:rFonts w:hint="eastAsia"/>
        </w:rPr>
        <w:t>heap dump</w:t>
      </w:r>
      <w:r w:rsidRPr="00DC660A">
        <w:rPr>
          <w:rFonts w:hint="eastAsia"/>
        </w:rPr>
        <w:t>抽取占用空间大的用户对象，然后识别出引用这些对象的代码段（方法）。一个</w:t>
      </w:r>
      <w:r w:rsidRPr="00DC660A">
        <w:rPr>
          <w:rFonts w:hint="eastAsia"/>
        </w:rPr>
        <w:t>heap dump</w:t>
      </w:r>
      <w:r w:rsidRPr="00DC660A">
        <w:rPr>
          <w:rFonts w:hint="eastAsia"/>
        </w:rPr>
        <w:t>就是一个对象图，图中每个节点代表一个对象，每条边代表对象的引用关系。为了抽取出占用空间大的对象，首先将对象图转换为</w:t>
      </w:r>
      <w:r w:rsidRPr="00DC660A">
        <w:rPr>
          <w:rFonts w:hint="eastAsia"/>
        </w:rPr>
        <w:t>dominator tree</w:t>
      </w:r>
      <w:r w:rsidRPr="00DC660A">
        <w:t xml:space="preserve"> [DominatorTree]</w:t>
      </w:r>
      <w:r w:rsidRPr="00DC660A">
        <w:rPr>
          <w:rFonts w:hint="eastAsia"/>
        </w:rPr>
        <w:t>。然后通过识别对象被引用的方法来抽取用户对象，之后再筛选占用空间大的用户对象（比如</w:t>
      </w:r>
      <w:r w:rsidRPr="00DC660A">
        <w:rPr>
          <w:rFonts w:hint="eastAsia"/>
        </w:rPr>
        <w:t>3MB</w:t>
      </w:r>
      <w:r w:rsidRPr="00DC660A">
        <w:t>+</w:t>
      </w:r>
      <w:r w:rsidRPr="00DC660A">
        <w:rPr>
          <w:rFonts w:hint="eastAsia"/>
        </w:rPr>
        <w:t>）。比如在上图中，如果</w:t>
      </w:r>
      <w:r w:rsidRPr="00DC660A">
        <w:rPr>
          <w:rFonts w:hint="eastAsia"/>
          <w:i/>
        </w:rPr>
        <w:t>ArrayList</w:t>
      </w:r>
      <w:r w:rsidRPr="00DC660A">
        <w:rPr>
          <w:rFonts w:hint="eastAsia"/>
        </w:rPr>
        <w:t>被</w:t>
      </w:r>
      <w:r w:rsidRPr="00DC660A">
        <w:rPr>
          <w:rFonts w:hint="eastAsia"/>
          <w:i/>
        </w:rPr>
        <w:t>method</w:t>
      </w:r>
      <w:r w:rsidRPr="00DC660A">
        <w:t>2()</w:t>
      </w:r>
      <w:r w:rsidRPr="00DC660A">
        <w:rPr>
          <w:rFonts w:hint="eastAsia"/>
        </w:rPr>
        <w:t>引用，也就是被</w:t>
      </w:r>
      <w:r w:rsidRPr="00DC660A">
        <w:rPr>
          <w:rFonts w:hint="eastAsia"/>
          <w:i/>
        </w:rPr>
        <w:t>reduce</w:t>
      </w:r>
      <w:r w:rsidRPr="00DC660A">
        <w:t>()</w:t>
      </w:r>
      <w:r w:rsidRPr="00DC660A">
        <w:rPr>
          <w:rFonts w:hint="eastAsia"/>
        </w:rPr>
        <w:t>间接引用，那么这个对象被认为是</w:t>
      </w:r>
      <w:r w:rsidRPr="00DC660A">
        <w:rPr>
          <w:i/>
        </w:rPr>
        <w:t>reduce</w:t>
      </w:r>
      <w:r w:rsidRPr="00DC660A">
        <w:t>()</w:t>
      </w:r>
      <w:r w:rsidRPr="00DC660A">
        <w:rPr>
          <w:rFonts w:hint="eastAsia"/>
        </w:rPr>
        <w:t>产生的用户对象。通过计算每个方法引用的用户对象大小，可以定位内存消耗量大的代码段。比如在图</w:t>
      </w:r>
      <w:r w:rsidRPr="00DC660A">
        <w:rPr>
          <w:rFonts w:hint="eastAsia"/>
        </w:rPr>
        <w:t>4</w:t>
      </w:r>
      <w:r w:rsidRPr="00DC660A">
        <w:rPr>
          <w:rFonts w:hint="eastAsia"/>
        </w:rPr>
        <w:t>中，</w:t>
      </w:r>
      <w:r w:rsidRPr="00DC660A">
        <w:rPr>
          <w:rFonts w:hint="eastAsia"/>
        </w:rPr>
        <w:t>80%</w:t>
      </w:r>
      <w:r w:rsidRPr="00DC660A">
        <w:rPr>
          <w:rFonts w:hint="eastAsia"/>
        </w:rPr>
        <w:t>（比如</w:t>
      </w:r>
      <w:r w:rsidRPr="00DC660A">
        <w:rPr>
          <w:rFonts w:hint="eastAsia"/>
        </w:rPr>
        <w:t>80MB</w:t>
      </w:r>
      <w:r w:rsidRPr="00DC660A">
        <w:rPr>
          <w:rFonts w:hint="eastAsia"/>
        </w:rPr>
        <w:t>）的用户对象被</w:t>
      </w:r>
      <w:r w:rsidRPr="00DC660A">
        <w:rPr>
          <w:rFonts w:hint="eastAsia"/>
          <w:i/>
        </w:rPr>
        <w:t>method</w:t>
      </w:r>
      <w:r w:rsidRPr="00DC660A">
        <w:rPr>
          <w:rFonts w:hint="eastAsia"/>
        </w:rPr>
        <w:t>1</w:t>
      </w:r>
      <w:r w:rsidRPr="00DC660A">
        <w:t>()</w:t>
      </w:r>
      <w:r w:rsidRPr="00DC660A">
        <w:rPr>
          <w:rFonts w:hint="eastAsia"/>
        </w:rPr>
        <w:t>引用，</w:t>
      </w:r>
      <w:r w:rsidRPr="00DC660A">
        <w:rPr>
          <w:rFonts w:hint="eastAsia"/>
        </w:rPr>
        <w:t>50%</w:t>
      </w:r>
      <w:r w:rsidRPr="00DC660A">
        <w:rPr>
          <w:rFonts w:hint="eastAsia"/>
        </w:rPr>
        <w:t>的用户对象被</w:t>
      </w:r>
      <w:r w:rsidRPr="00DC660A">
        <w:rPr>
          <w:rFonts w:hint="eastAsia"/>
          <w:i/>
        </w:rPr>
        <w:t>method</w:t>
      </w:r>
      <w:r w:rsidRPr="00DC660A">
        <w:rPr>
          <w:rFonts w:hint="eastAsia"/>
        </w:rPr>
        <w:t>2</w:t>
      </w:r>
      <w:r w:rsidRPr="00DC660A">
        <w:t>()</w:t>
      </w:r>
      <w:r w:rsidRPr="00DC660A">
        <w:rPr>
          <w:rFonts w:hint="eastAsia"/>
        </w:rPr>
        <w:t>引用，那么内存消耗量大的代码段是</w:t>
      </w:r>
      <w:r w:rsidRPr="00DC660A">
        <w:rPr>
          <w:rFonts w:hint="eastAsia"/>
          <w:i/>
        </w:rPr>
        <w:t>method</w:t>
      </w:r>
      <w:r w:rsidRPr="00DC660A">
        <w:rPr>
          <w:rFonts w:hint="eastAsia"/>
        </w:rPr>
        <w:t>1()</w:t>
      </w:r>
      <w:r w:rsidRPr="00DC660A">
        <w:rPr>
          <w:rFonts w:hint="eastAsia"/>
        </w:rPr>
        <w:t>和</w:t>
      </w:r>
      <w:r w:rsidRPr="00DC660A">
        <w:rPr>
          <w:i/>
        </w:rPr>
        <w:t>method</w:t>
      </w:r>
      <w:r w:rsidRPr="00DC660A">
        <w:t>2()</w:t>
      </w:r>
      <w:r w:rsidRPr="00DC660A">
        <w:rPr>
          <w:rFonts w:hint="eastAsia"/>
        </w:rPr>
        <w:t>。下表显示一个</w:t>
      </w:r>
      <w:r w:rsidRPr="00DC660A">
        <w:rPr>
          <w:rFonts w:hint="eastAsia"/>
        </w:rPr>
        <w:t>411MB</w:t>
      </w:r>
      <w:r w:rsidRPr="00DC660A">
        <w:rPr>
          <w:rFonts w:hint="eastAsia"/>
        </w:rPr>
        <w:t>的用户对象</w:t>
      </w:r>
      <w:r w:rsidRPr="00DC660A">
        <w:t>wcMap:HashMap</w:t>
      </w:r>
      <w:r w:rsidRPr="00DC660A">
        <w:rPr>
          <w:rFonts w:hint="eastAsia"/>
        </w:rPr>
        <w:t>被</w:t>
      </w:r>
      <w:r w:rsidRPr="00DC660A">
        <w:rPr>
          <w:rFonts w:hint="eastAsia"/>
        </w:rPr>
        <w:t>In</w:t>
      </w:r>
      <w:r w:rsidRPr="00DC660A">
        <w:t>MemWordCount$Mapper</w:t>
      </w:r>
      <w:r w:rsidRPr="00DC660A">
        <w:rPr>
          <w:rFonts w:hint="eastAsia"/>
        </w:rPr>
        <w:t>类的</w:t>
      </w:r>
      <w:r w:rsidRPr="00DC660A">
        <w:t>map()</w:t>
      </w:r>
      <w:r w:rsidRPr="00DC660A">
        <w:rPr>
          <w:rFonts w:hint="eastAsia"/>
        </w:rPr>
        <w:t>引用，具体内存消耗量大的代码段是</w:t>
      </w:r>
      <w:r w:rsidRPr="00DC660A">
        <w:rPr>
          <w:i/>
        </w:rPr>
        <w:t>Mapper.map</w:t>
      </w:r>
      <w:r w:rsidRPr="00DC660A">
        <w:t>(</w:t>
      </w:r>
      <w:r w:rsidRPr="00DC660A">
        <w:rPr>
          <w:i/>
        </w:rPr>
        <w:t>InMemWordCount.java</w:t>
      </w:r>
      <w:r w:rsidRPr="00DC660A">
        <w:t>:49)</w:t>
      </w:r>
      <w:r w:rsidRPr="00DC660A">
        <w:rPr>
          <w:rFonts w:hint="eastAsia"/>
        </w:rPr>
        <w:t>。</w:t>
      </w:r>
    </w:p>
    <w:p w14:paraId="4E7B794A" w14:textId="77777777" w:rsidR="00DC660A" w:rsidRDefault="00DC660A" w:rsidP="00DC660A">
      <w:pPr>
        <w:pStyle w:val="a"/>
        <w:rPr>
          <w:rFonts w:hint="eastAsia"/>
        </w:rPr>
      </w:pPr>
    </w:p>
    <w:tbl>
      <w:tblPr>
        <w:tblStyle w:val="TableGrid"/>
        <w:tblW w:w="0" w:type="auto"/>
        <w:tblLook w:val="04A0" w:firstRow="1" w:lastRow="0" w:firstColumn="1" w:lastColumn="0" w:noHBand="0" w:noVBand="1"/>
      </w:tblPr>
      <w:tblGrid>
        <w:gridCol w:w="9343"/>
      </w:tblGrid>
      <w:tr w:rsidR="00DC660A" w14:paraId="6930407A" w14:textId="77777777" w:rsidTr="00DC660A">
        <w:tc>
          <w:tcPr>
            <w:tcW w:w="9343" w:type="dxa"/>
          </w:tcPr>
          <w:p w14:paraId="34060D03" w14:textId="77777777" w:rsidR="00DC660A" w:rsidRPr="007F10BB" w:rsidRDefault="00DC660A" w:rsidP="00DC660A">
            <w:pPr>
              <w:rPr>
                <w:rFonts w:ascii="Courier New" w:hAnsi="Courier New" w:cs="Courier New"/>
              </w:rPr>
            </w:pPr>
            <w:r w:rsidRPr="007F10BB">
              <w:rPr>
                <w:rFonts w:ascii="Courier New" w:hAnsi="Courier New" w:cs="Courier New"/>
              </w:rPr>
              <w:t>at java.util.HashMap.put(HashMap.java:372)</w:t>
            </w:r>
          </w:p>
          <w:p w14:paraId="672DF00C" w14:textId="77777777" w:rsidR="00DC660A" w:rsidRPr="007F10BB" w:rsidRDefault="00DC660A" w:rsidP="00DC660A">
            <w:pPr>
              <w:rPr>
                <w:rFonts w:ascii="Courier New" w:hAnsi="Courier New" w:cs="Courier New"/>
              </w:rPr>
            </w:pPr>
            <w:r w:rsidRPr="007F10BB">
              <w:rPr>
                <w:rFonts w:ascii="Courier New" w:hAnsi="Courier New" w:cs="Courier New"/>
              </w:rPr>
              <w:t>at mapper.</w:t>
            </w:r>
            <w:r w:rsidRPr="00EA13BA">
              <w:rPr>
                <w:rFonts w:ascii="Courier New" w:hAnsi="Courier New" w:cs="Courier New"/>
                <w:b/>
              </w:rPr>
              <w:t>InMemWordCount$Mapper.map</w:t>
            </w:r>
            <w:r w:rsidRPr="007F10BB">
              <w:rPr>
                <w:rFonts w:ascii="Courier New" w:hAnsi="Courier New" w:cs="Courier New"/>
              </w:rPr>
              <w:t>(InMemWordCount.java:49)</w:t>
            </w:r>
          </w:p>
          <w:p w14:paraId="685EF2E5" w14:textId="77777777" w:rsidR="00DC660A" w:rsidRPr="007F10BB" w:rsidRDefault="00DC660A" w:rsidP="00DC660A">
            <w:pPr>
              <w:rPr>
                <w:rFonts w:ascii="Courier New" w:hAnsi="Courier New" w:cs="Courier New"/>
                <w:b/>
              </w:rPr>
            </w:pPr>
            <w:r w:rsidRPr="007F10BB">
              <w:rPr>
                <w:rFonts w:ascii="Courier New" w:hAnsi="Courier New" w:cs="Courier New"/>
              </w:rPr>
              <w:t xml:space="preserve">    </w:t>
            </w:r>
            <w:r w:rsidRPr="007F10BB">
              <w:rPr>
                <w:rFonts w:ascii="Courier New" w:hAnsi="Courier New" w:cs="Courier New"/>
                <w:b/>
              </w:rPr>
              <w:t>=&gt; wcMap java.util.HashMap @ 0xdbc5e0c0 (430,875,440 B)</w:t>
            </w:r>
          </w:p>
          <w:p w14:paraId="1D9922AB" w14:textId="77777777" w:rsidR="00DC660A" w:rsidRPr="007F10BB" w:rsidRDefault="00DC660A" w:rsidP="00DC660A">
            <w:pPr>
              <w:rPr>
                <w:rFonts w:ascii="Courier New" w:hAnsi="Courier New" w:cs="Courier New"/>
              </w:rPr>
            </w:pPr>
            <w:r w:rsidRPr="007F10BB">
              <w:rPr>
                <w:rFonts w:ascii="Courier New" w:hAnsi="Courier New" w:cs="Courier New"/>
              </w:rPr>
              <w:t>at org.apache.hadoop.mapreduce.Mapper.run(Mapper.java:203)</w:t>
            </w:r>
          </w:p>
          <w:p w14:paraId="16D3CE0B" w14:textId="77777777" w:rsidR="00DC660A" w:rsidRPr="007F10BB" w:rsidRDefault="00DC660A" w:rsidP="00DC660A">
            <w:pPr>
              <w:rPr>
                <w:rFonts w:ascii="Courier New" w:hAnsi="Courier New" w:cs="Courier New"/>
              </w:rPr>
            </w:pPr>
            <w:r w:rsidRPr="007F10BB">
              <w:rPr>
                <w:rFonts w:ascii="Courier New" w:hAnsi="Courier New" w:cs="Courier New"/>
              </w:rPr>
              <w:t>...</w:t>
            </w:r>
          </w:p>
          <w:p w14:paraId="32D9D0E9" w14:textId="56944041" w:rsidR="00DC660A" w:rsidRDefault="00DC660A" w:rsidP="00DC660A">
            <w:pPr>
              <w:pStyle w:val="a"/>
              <w:ind w:firstLineChars="0" w:firstLine="0"/>
              <w:rPr>
                <w:rFonts w:hint="eastAsia"/>
              </w:rPr>
            </w:pPr>
            <w:r w:rsidRPr="007F10BB">
              <w:rPr>
                <w:rFonts w:ascii="Courier New" w:hAnsi="Courier New" w:cs="Courier New"/>
                <w:sz w:val="20"/>
              </w:rPr>
              <w:t>at org.apache.hadoop.mapred.Child.main(Child.java:404)</w:t>
            </w:r>
          </w:p>
        </w:tc>
      </w:tr>
    </w:tbl>
    <w:p w14:paraId="4916E665" w14:textId="77777777" w:rsidR="00DC660A" w:rsidRDefault="00DC660A" w:rsidP="00DC660A">
      <w:pPr>
        <w:pStyle w:val="a"/>
        <w:rPr>
          <w:rFonts w:hint="eastAsia"/>
        </w:rPr>
      </w:pPr>
    </w:p>
    <w:p w14:paraId="119F04A7" w14:textId="77777777" w:rsidR="00DC660A" w:rsidRPr="00DC660A" w:rsidRDefault="00DC660A" w:rsidP="00DC660A">
      <w:pPr>
        <w:pStyle w:val="a"/>
      </w:pPr>
      <w:r w:rsidRPr="00DC660A">
        <w:rPr>
          <w:rFonts w:hint="eastAsia"/>
        </w:rPr>
        <w:t>对于框架对象（也就是框架缓冲区和暂存在缓冲区中的中间数据），我们的工具通过识别对象名可以直接将框架对象从</w:t>
      </w:r>
      <w:r w:rsidRPr="00DC660A">
        <w:rPr>
          <w:rFonts w:hint="eastAsia"/>
        </w:rPr>
        <w:t>heap dump</w:t>
      </w:r>
      <w:r w:rsidRPr="00DC660A">
        <w:rPr>
          <w:rFonts w:hint="eastAsia"/>
        </w:rPr>
        <w:t>抽取出来。比如在</w:t>
      </w:r>
      <w:r w:rsidRPr="00DC660A">
        <w:rPr>
          <w:rFonts w:hint="eastAsia"/>
        </w:rPr>
        <w:t>Hadoop MapReduce</w:t>
      </w:r>
      <w:r w:rsidRPr="00DC660A">
        <w:rPr>
          <w:rFonts w:hint="eastAsia"/>
        </w:rPr>
        <w:t>中，</w:t>
      </w:r>
      <w:r w:rsidRPr="00DC660A">
        <w:rPr>
          <w:i/>
        </w:rPr>
        <w:t>org.apache.hadoop.mapred.Merger.Segment</w:t>
      </w:r>
      <w:r w:rsidRPr="00DC660A">
        <w:rPr>
          <w:rFonts w:hint="eastAsia"/>
        </w:rPr>
        <w:t>表示的就是暂存的中间数据（</w:t>
      </w:r>
      <w:r w:rsidRPr="00DC660A">
        <w:rPr>
          <w:rFonts w:hint="eastAsia"/>
        </w:rPr>
        <w:t>shuffled data</w:t>
      </w:r>
      <w:r w:rsidRPr="00DC660A">
        <w:rPr>
          <w:rFonts w:hint="eastAsia"/>
        </w:rPr>
        <w:t>），</w:t>
      </w:r>
      <w:r w:rsidRPr="00DC660A">
        <w:rPr>
          <w:rFonts w:hint="eastAsia"/>
          <w:i/>
        </w:rPr>
        <w:t>kvbuffer</w:t>
      </w:r>
      <w:r w:rsidRPr="00DC660A">
        <w:rPr>
          <w:rFonts w:hint="eastAsia"/>
        </w:rPr>
        <w:t>表示的是</w:t>
      </w:r>
      <w:r w:rsidRPr="00DC660A">
        <w:rPr>
          <w:rFonts w:hint="eastAsia"/>
        </w:rPr>
        <w:t>map buffer</w:t>
      </w:r>
      <w:r w:rsidRPr="00DC660A">
        <w:rPr>
          <w:rFonts w:hint="eastAsia"/>
        </w:rPr>
        <w:t>。</w:t>
      </w:r>
    </w:p>
    <w:p w14:paraId="66C0E35F" w14:textId="77777777" w:rsidR="00DC660A" w:rsidRDefault="00DC660A" w:rsidP="00DC660A">
      <w:pPr>
        <w:pStyle w:val="a"/>
        <w:ind w:firstLineChars="0"/>
        <w:rPr>
          <w:rFonts w:hint="eastAsia"/>
        </w:rPr>
      </w:pPr>
      <w:bookmarkStart w:id="232" w:name="_Toc305439887"/>
    </w:p>
    <w:p w14:paraId="1C822468" w14:textId="77777777" w:rsidR="00DC660A" w:rsidRPr="00DC660A" w:rsidRDefault="00DC660A" w:rsidP="00DC660A">
      <w:pPr>
        <w:pStyle w:val="a"/>
        <w:ind w:firstLineChars="0"/>
      </w:pPr>
      <w:r w:rsidRPr="00DC660A">
        <w:rPr>
          <w:rFonts w:hint="eastAsia"/>
        </w:rPr>
        <w:t>B</w:t>
      </w:r>
      <w:r w:rsidRPr="00DC660A">
        <w:t>.</w:t>
      </w:r>
      <w:r w:rsidRPr="00DC660A">
        <w:rPr>
          <w:rFonts w:hint="eastAsia"/>
        </w:rPr>
        <w:t>识别用户代码中的错误类型和错误相关的数据</w:t>
      </w:r>
      <w:bookmarkEnd w:id="232"/>
    </w:p>
    <w:p w14:paraId="47BB63ED" w14:textId="77777777" w:rsidR="00DC660A" w:rsidRPr="00DC660A" w:rsidRDefault="00DC660A" w:rsidP="00DC660A">
      <w:pPr>
        <w:pStyle w:val="a"/>
      </w:pPr>
      <w:r w:rsidRPr="00DC660A">
        <w:rPr>
          <w:rFonts w:hint="eastAsia"/>
        </w:rPr>
        <w:t>基于还原出的用户代码内存消耗趋势及内存使用模式，我们设计了五个用户代码规则（</w:t>
      </w:r>
      <w:r w:rsidRPr="00DC660A">
        <w:rPr>
          <w:rFonts w:hint="eastAsia"/>
        </w:rPr>
        <w:t>rules for user code</w:t>
      </w:r>
      <w:r w:rsidRPr="00DC660A">
        <w:rPr>
          <w:rFonts w:hint="eastAsia"/>
        </w:rPr>
        <w:t>）来识别用户代码中的错误类型以及错误相关的数据。如果某个规</w:t>
      </w:r>
      <w:r w:rsidRPr="00DC660A">
        <w:rPr>
          <w:rFonts w:hint="eastAsia"/>
        </w:rPr>
        <w:lastRenderedPageBreak/>
        <w:t>则</w:t>
      </w:r>
      <w:r w:rsidRPr="00DC660A">
        <w:rPr>
          <w:rFonts w:hint="eastAsia"/>
          <w:i/>
        </w:rPr>
        <w:t>r</w:t>
      </w:r>
      <w:r w:rsidRPr="00DC660A">
        <w:rPr>
          <w:rFonts w:hint="eastAsia"/>
        </w:rPr>
        <w:t>对应的错误现象出现，那么该规则被使用。比如用户对象在</w:t>
      </w:r>
      <w:r w:rsidRPr="00DC660A">
        <w:t>[</w:t>
      </w:r>
      <w:r w:rsidRPr="00DC660A">
        <w:rPr>
          <w:i/>
        </w:rPr>
        <w:t>R</w:t>
      </w:r>
      <w:r w:rsidRPr="00DC660A">
        <w:rPr>
          <w:vertAlign w:val="subscript"/>
        </w:rPr>
        <w:t>1</w:t>
      </w:r>
      <w:r w:rsidRPr="00DC660A">
        <w:t xml:space="preserve">, </w:t>
      </w:r>
      <w:r w:rsidRPr="00DC660A">
        <w:rPr>
          <w:i/>
        </w:rPr>
        <w:t>R</w:t>
      </w:r>
      <w:r w:rsidRPr="00DC660A">
        <w:rPr>
          <w:vertAlign w:val="subscript"/>
        </w:rPr>
        <w:t>n</w:t>
      </w:r>
      <w:r w:rsidRPr="00DC660A">
        <w:rPr>
          <w:rFonts w:hint="eastAsia"/>
        </w:rPr>
        <w:t>)</w:t>
      </w:r>
      <w:r w:rsidRPr="00DC660A">
        <w:rPr>
          <w:rFonts w:hint="eastAsia"/>
        </w:rPr>
        <w:t>上如果出现持续增长，那么我们可以判定</w:t>
      </w:r>
      <w:r w:rsidRPr="00DC660A">
        <w:rPr>
          <w:rFonts w:hint="eastAsia"/>
        </w:rPr>
        <w:t>map</w:t>
      </w:r>
      <w:r w:rsidRPr="00DC660A">
        <w:t>()</w:t>
      </w:r>
      <w:r w:rsidRPr="00DC660A">
        <w:rPr>
          <w:rFonts w:hint="eastAsia"/>
        </w:rPr>
        <w:t>出现了</w:t>
      </w:r>
      <w:r w:rsidRPr="00DC660A">
        <w:rPr>
          <w:rFonts w:hint="eastAsia"/>
        </w:rPr>
        <w:t>map</w:t>
      </w:r>
      <w:r w:rsidRPr="00DC660A">
        <w:t>-level</w:t>
      </w:r>
      <w:r w:rsidRPr="00DC660A">
        <w:rPr>
          <w:rFonts w:hint="eastAsia"/>
        </w:rPr>
        <w:t>的累积计算结果，其对应的错误相关的数据是</w:t>
      </w:r>
      <w:r w:rsidRPr="00DC660A">
        <w:t>[</w:t>
      </w:r>
      <w:r w:rsidRPr="00DC660A">
        <w:rPr>
          <w:i/>
        </w:rPr>
        <w:t>R</w:t>
      </w:r>
      <w:r w:rsidRPr="00DC660A">
        <w:rPr>
          <w:vertAlign w:val="subscript"/>
        </w:rPr>
        <w:t>1</w:t>
      </w:r>
      <w:r w:rsidRPr="00DC660A">
        <w:t xml:space="preserve">, </w:t>
      </w:r>
      <w:r w:rsidRPr="00DC660A">
        <w:rPr>
          <w:i/>
        </w:rPr>
        <w:t>R</w:t>
      </w:r>
      <w:r w:rsidRPr="00DC660A">
        <w:rPr>
          <w:vertAlign w:val="subscript"/>
        </w:rPr>
        <w:t>n</w:t>
      </w:r>
      <w:r w:rsidRPr="00DC660A">
        <w:rPr>
          <w:rFonts w:hint="eastAsia"/>
        </w:rPr>
        <w:t>)</w:t>
      </w:r>
      <w:r w:rsidRPr="00DC660A">
        <w:rPr>
          <w:rFonts w:hint="eastAsia"/>
        </w:rPr>
        <w:t>，也就是</w:t>
      </w:r>
      <w:r w:rsidRPr="00DC660A">
        <w:rPr>
          <w:rFonts w:hint="eastAsia"/>
        </w:rPr>
        <w:t>map</w:t>
      </w:r>
      <w:r w:rsidRPr="00DC660A">
        <w:t>()</w:t>
      </w:r>
      <w:r w:rsidRPr="00DC660A">
        <w:rPr>
          <w:rFonts w:hint="eastAsia"/>
        </w:rPr>
        <w:t>所有的输入</w:t>
      </w:r>
      <w:r w:rsidRPr="00DC660A">
        <w:rPr>
          <w:rFonts w:hint="eastAsia"/>
        </w:rPr>
        <w:t>records</w:t>
      </w:r>
      <w:r w:rsidRPr="00DC660A">
        <w:rPr>
          <w:rFonts w:hint="eastAsia"/>
        </w:rPr>
        <w:t>。当前的</w:t>
      </w:r>
      <w:r w:rsidRPr="00DC660A">
        <w:rPr>
          <w:rFonts w:hint="eastAsia"/>
        </w:rPr>
        <w:t>rules</w:t>
      </w:r>
      <w:r w:rsidRPr="00DC660A">
        <w:rPr>
          <w:rFonts w:hint="eastAsia"/>
        </w:rPr>
        <w:t>虽然不完整，但是规则具有扩展性。比如，对于复杂的增长趋势需要使用复杂的函数来拟合。为了简单，我们当前只考虑线性和多项式增长情况。对于其他的不能匹配到情况，我们的工具会提供趋势线并输出最陡峭的</w:t>
      </w:r>
      <w:r w:rsidRPr="00DC660A">
        <w:rPr>
          <w:rFonts w:hint="eastAsia"/>
          <w:i/>
        </w:rPr>
        <w:t>N</w:t>
      </w:r>
      <w:r w:rsidRPr="00DC660A">
        <w:rPr>
          <w:rFonts w:hint="eastAsia"/>
        </w:rPr>
        <w:t>个内存增长区间及其相关的数据。用户需要根据趋势线去断定哪些区域是错误最相关的数据。</w:t>
      </w:r>
    </w:p>
    <w:p w14:paraId="7AF55323" w14:textId="77777777" w:rsidR="00DC660A" w:rsidRPr="00DC660A" w:rsidRDefault="00DC660A" w:rsidP="00DC660A">
      <w:pPr>
        <w:pStyle w:val="a"/>
      </w:pPr>
      <w:r w:rsidRPr="00DC660A">
        <w:rPr>
          <w:rFonts w:hint="eastAsia"/>
        </w:rPr>
        <w:t xml:space="preserve">Rule </w:t>
      </w:r>
      <w:r w:rsidRPr="00DC660A">
        <w:t>1</w:t>
      </w:r>
      <w:r w:rsidRPr="00DC660A">
        <w:rPr>
          <w:rFonts w:hint="eastAsia"/>
        </w:rPr>
        <w:t>，</w:t>
      </w:r>
      <w:r w:rsidRPr="00DC660A">
        <w:t>4</w:t>
      </w:r>
      <w:r w:rsidRPr="00DC660A">
        <w:rPr>
          <w:rFonts w:hint="eastAsia"/>
        </w:rPr>
        <w:t>，</w:t>
      </w:r>
      <w:r w:rsidRPr="00DC660A">
        <w:t>5</w:t>
      </w:r>
      <w:r w:rsidRPr="00DC660A">
        <w:rPr>
          <w:rFonts w:hint="eastAsia"/>
        </w:rPr>
        <w:t>被用于</w:t>
      </w:r>
      <w:r w:rsidRPr="00DC660A">
        <w:t>map()</w:t>
      </w:r>
      <w:r w:rsidRPr="00DC660A">
        <w:rPr>
          <w:rFonts w:hint="eastAsia"/>
        </w:rPr>
        <w:t>，而</w:t>
      </w:r>
      <w:r w:rsidRPr="00DC660A">
        <w:rPr>
          <w:rFonts w:hint="eastAsia"/>
        </w:rPr>
        <w:t>rule 2</w:t>
      </w:r>
      <w:r w:rsidRPr="00DC660A">
        <w:rPr>
          <w:rFonts w:hint="eastAsia"/>
        </w:rPr>
        <w:t>，</w:t>
      </w:r>
      <w:r w:rsidRPr="00DC660A">
        <w:rPr>
          <w:rFonts w:hint="eastAsia"/>
        </w:rPr>
        <w:t>3</w:t>
      </w:r>
      <w:r w:rsidRPr="00DC660A">
        <w:rPr>
          <w:rFonts w:hint="eastAsia"/>
        </w:rPr>
        <w:t>和</w:t>
      </w:r>
      <w:r w:rsidRPr="00DC660A">
        <w:rPr>
          <w:rFonts w:hint="eastAsia"/>
        </w:rPr>
        <w:t>4</w:t>
      </w:r>
      <w:r w:rsidRPr="00DC660A">
        <w:rPr>
          <w:rFonts w:hint="eastAsia"/>
        </w:rPr>
        <w:t>被用于</w:t>
      </w:r>
      <w:r w:rsidRPr="00DC660A">
        <w:rPr>
          <w:rFonts w:hint="eastAsia"/>
        </w:rPr>
        <w:t>reduce</w:t>
      </w:r>
      <w:r w:rsidRPr="00DC660A">
        <w:t>()</w:t>
      </w:r>
      <w:r w:rsidRPr="00DC660A">
        <w:rPr>
          <w:rFonts w:hint="eastAsia"/>
        </w:rPr>
        <w:t>。在</w:t>
      </w:r>
      <w:r w:rsidRPr="00DC660A">
        <w:t>r</w:t>
      </w:r>
      <w:r w:rsidRPr="00DC660A">
        <w:rPr>
          <w:rFonts w:hint="eastAsia"/>
        </w:rPr>
        <w:t>ule 1</w:t>
      </w:r>
      <w:r w:rsidRPr="00DC660A">
        <w:rPr>
          <w:rFonts w:hint="eastAsia"/>
        </w:rPr>
        <w:t>中，如果用户对象在</w:t>
      </w:r>
      <w:r w:rsidRPr="00DC660A">
        <w:t>[</w:t>
      </w:r>
      <w:r w:rsidRPr="00DC660A">
        <w:rPr>
          <w:i/>
        </w:rPr>
        <w:t>R</w:t>
      </w:r>
      <w:r w:rsidRPr="00DC660A">
        <w:rPr>
          <w:vertAlign w:val="subscript"/>
        </w:rPr>
        <w:t>1</w:t>
      </w:r>
      <w:r w:rsidRPr="00DC660A">
        <w:t xml:space="preserve">, </w:t>
      </w:r>
      <w:r w:rsidRPr="00DC660A">
        <w:rPr>
          <w:i/>
        </w:rPr>
        <w:t>R</w:t>
      </w:r>
      <w:r w:rsidRPr="00DC660A">
        <w:rPr>
          <w:vertAlign w:val="subscript"/>
        </w:rPr>
        <w:t>n</w:t>
      </w:r>
      <w:r w:rsidRPr="00DC660A">
        <w:rPr>
          <w:rFonts w:hint="eastAsia"/>
        </w:rPr>
        <w:t>)</w:t>
      </w:r>
      <w:r w:rsidRPr="00DC660A">
        <w:rPr>
          <w:rFonts w:hint="eastAsia"/>
        </w:rPr>
        <w:t>区间出现持续增长趋势，那么工具会判定错误原因是</w:t>
      </w:r>
      <w:r w:rsidRPr="00DC660A">
        <w:rPr>
          <w:rFonts w:hint="eastAsia"/>
        </w:rPr>
        <w:t>map</w:t>
      </w:r>
      <w:r w:rsidRPr="00DC660A">
        <w:t>-level</w:t>
      </w:r>
      <w:r w:rsidRPr="00DC660A">
        <w:rPr>
          <w:rFonts w:hint="eastAsia"/>
        </w:rPr>
        <w:t>的累积结果，错误相关数据是</w:t>
      </w:r>
      <w:r w:rsidRPr="00DC660A">
        <w:t>[</w:t>
      </w:r>
      <w:r w:rsidRPr="00DC660A">
        <w:rPr>
          <w:i/>
        </w:rPr>
        <w:t>R</w:t>
      </w:r>
      <w:r w:rsidRPr="00DC660A">
        <w:rPr>
          <w:vertAlign w:val="subscript"/>
        </w:rPr>
        <w:t>1</w:t>
      </w:r>
      <w:r w:rsidRPr="00DC660A">
        <w:t xml:space="preserve">, </w:t>
      </w:r>
      <w:r w:rsidRPr="00DC660A">
        <w:rPr>
          <w:i/>
        </w:rPr>
        <w:t>R</w:t>
      </w:r>
      <w:r w:rsidRPr="00DC660A">
        <w:rPr>
          <w:vertAlign w:val="subscript"/>
        </w:rPr>
        <w:t>n</w:t>
      </w:r>
      <w:r w:rsidRPr="00DC660A">
        <w:rPr>
          <w:rFonts w:hint="eastAsia"/>
        </w:rPr>
        <w:t>)</w:t>
      </w:r>
      <w:r w:rsidRPr="00DC660A">
        <w:rPr>
          <w:rFonts w:hint="eastAsia"/>
        </w:rPr>
        <w:t>。下一个执行步骤（这里是检查</w:t>
      </w:r>
      <w:r w:rsidRPr="00DC660A">
        <w:rPr>
          <w:rFonts w:hint="eastAsia"/>
          <w:i/>
        </w:rPr>
        <w:t>input split size</w:t>
      </w:r>
      <w:r w:rsidRPr="00DC660A">
        <w:rPr>
          <w:rFonts w:hint="eastAsia"/>
        </w:rPr>
        <w:t>）会识别出</w:t>
      </w:r>
      <w:r w:rsidRPr="00DC660A">
        <w:rPr>
          <w:i/>
        </w:rPr>
        <w:t>input split siz</w:t>
      </w:r>
      <w:r w:rsidRPr="00DC660A">
        <w:t>e</w:t>
      </w:r>
      <w:r w:rsidRPr="00DC660A">
        <w:rPr>
          <w:rFonts w:hint="eastAsia"/>
        </w:rPr>
        <w:t>配置参数过大。其他</w:t>
      </w:r>
      <w:r w:rsidRPr="00DC660A">
        <w:rPr>
          <w:rFonts w:hint="eastAsia"/>
        </w:rPr>
        <w:t>rules</w:t>
      </w:r>
      <w:r w:rsidRPr="00DC660A">
        <w:rPr>
          <w:rFonts w:hint="eastAsia"/>
        </w:rPr>
        <w:t>（</w:t>
      </w:r>
      <w:r w:rsidRPr="00DC660A">
        <w:rPr>
          <w:rFonts w:hint="eastAsia"/>
        </w:rPr>
        <w:t>2</w:t>
      </w:r>
      <w:r w:rsidRPr="00DC660A">
        <w:rPr>
          <w:rFonts w:hint="eastAsia"/>
        </w:rPr>
        <w:t>到</w:t>
      </w:r>
      <w:r w:rsidRPr="00DC660A">
        <w:rPr>
          <w:rFonts w:hint="eastAsia"/>
        </w:rPr>
        <w:t>5</w:t>
      </w:r>
      <w:r w:rsidRPr="00DC660A">
        <w:rPr>
          <w:rFonts w:hint="eastAsia"/>
        </w:rPr>
        <w:t>）的工作模式也一样。如果</w:t>
      </w:r>
      <w:r w:rsidRPr="00DC660A">
        <w:rPr>
          <w:rFonts w:hint="eastAsia"/>
        </w:rPr>
        <w:t>rule 2</w:t>
      </w:r>
      <w:r w:rsidRPr="00DC660A">
        <w:rPr>
          <w:rFonts w:hint="eastAsia"/>
        </w:rPr>
        <w:t>被匹配到，那么错误相关的数据是</w:t>
      </w:r>
      <w:r w:rsidRPr="00DC660A">
        <w:rPr>
          <w:rFonts w:hint="eastAsia"/>
        </w:rPr>
        <w:t>reduc</w:t>
      </w:r>
      <w:r w:rsidRPr="00DC660A">
        <w:t>e()</w:t>
      </w:r>
      <w:r w:rsidRPr="00DC660A">
        <w:rPr>
          <w:rFonts w:hint="eastAsia"/>
        </w:rPr>
        <w:t>的全部输入，也就是</w:t>
      </w:r>
      <w:r w:rsidRPr="00DC660A">
        <w:rPr>
          <w:rFonts w:hint="eastAsia"/>
        </w:rPr>
        <w:t>aggregated partition</w:t>
      </w:r>
      <w:r w:rsidRPr="00DC660A">
        <w:rPr>
          <w:rFonts w:hint="eastAsia"/>
        </w:rPr>
        <w:t>，下一个动作就是依据数据流模型，调用</w:t>
      </w:r>
      <w:r w:rsidRPr="00DC660A">
        <w:rPr>
          <w:rFonts w:hint="eastAsia"/>
        </w:rPr>
        <w:t>rule 6-1</w:t>
      </w:r>
      <w:r w:rsidRPr="00DC660A">
        <w:rPr>
          <w:rFonts w:hint="eastAsia"/>
        </w:rPr>
        <w:t>和</w:t>
      </w:r>
      <w:r w:rsidRPr="00DC660A">
        <w:rPr>
          <w:rFonts w:hint="eastAsia"/>
        </w:rPr>
        <w:t>6-2</w:t>
      </w:r>
      <w:r w:rsidRPr="00DC660A">
        <w:rPr>
          <w:rFonts w:hint="eastAsia"/>
        </w:rPr>
        <w:t>去检测</w:t>
      </w:r>
      <w:r w:rsidRPr="00DC660A">
        <w:rPr>
          <w:rFonts w:hint="eastAsia"/>
        </w:rPr>
        <w:t>data partition</w:t>
      </w:r>
      <w:r w:rsidRPr="00DC660A">
        <w:rPr>
          <w:rFonts w:hint="eastAsia"/>
        </w:rPr>
        <w:t>是否异常。</w:t>
      </w:r>
      <w:r w:rsidRPr="00DC660A">
        <w:rPr>
          <w:rFonts w:hint="eastAsia"/>
        </w:rPr>
        <w:t>R</w:t>
      </w:r>
      <w:r w:rsidRPr="00DC660A">
        <w:t>u</w:t>
      </w:r>
      <w:r w:rsidRPr="00DC660A">
        <w:rPr>
          <w:rFonts w:hint="eastAsia"/>
        </w:rPr>
        <w:t>le 3</w:t>
      </w:r>
      <w:r w:rsidRPr="00DC660A">
        <w:rPr>
          <w:rFonts w:hint="eastAsia"/>
        </w:rPr>
        <w:t>的下一步是去调用</w:t>
      </w:r>
      <w:r w:rsidRPr="00DC660A">
        <w:rPr>
          <w:rFonts w:hint="eastAsia"/>
        </w:rPr>
        <w:t>rule 7</w:t>
      </w:r>
      <w:r w:rsidRPr="00DC660A">
        <w:rPr>
          <w:rFonts w:hint="eastAsia"/>
        </w:rPr>
        <w:t>去检测热点</w:t>
      </w:r>
      <w:r w:rsidRPr="00DC660A">
        <w:rPr>
          <w:rFonts w:hint="eastAsia"/>
        </w:rPr>
        <w:t>key</w:t>
      </w:r>
      <w:r w:rsidRPr="00DC660A">
        <w:rPr>
          <w:rFonts w:hint="eastAsia"/>
        </w:rPr>
        <w:t>是否存在。</w:t>
      </w:r>
      <w:r w:rsidRPr="00DC660A">
        <w:t>R</w:t>
      </w:r>
      <w:r w:rsidRPr="00DC660A">
        <w:rPr>
          <w:rFonts w:hint="eastAsia"/>
        </w:rPr>
        <w:t>ule 4</w:t>
      </w:r>
      <w:r w:rsidRPr="00DC660A">
        <w:rPr>
          <w:rFonts w:hint="eastAsia"/>
        </w:rPr>
        <w:t>的下一步是调用</w:t>
      </w:r>
      <w:r w:rsidRPr="00DC660A">
        <w:rPr>
          <w:rFonts w:hint="eastAsia"/>
        </w:rPr>
        <w:t>rule 8</w:t>
      </w:r>
      <w:r w:rsidRPr="00DC660A">
        <w:rPr>
          <w:rFonts w:hint="eastAsia"/>
        </w:rPr>
        <w:t>去检测当前的</w:t>
      </w:r>
      <w:r w:rsidRPr="00DC660A">
        <w:rPr>
          <w:rFonts w:hint="eastAsia"/>
          <w:i/>
        </w:rPr>
        <w:t>R</w:t>
      </w:r>
      <w:r w:rsidRPr="00DC660A">
        <w:rPr>
          <w:rFonts w:hint="eastAsia"/>
          <w:vertAlign w:val="subscript"/>
        </w:rPr>
        <w:t>n</w:t>
      </w:r>
      <w:r w:rsidRPr="00DC660A">
        <w:rPr>
          <w:rFonts w:hint="eastAsia"/>
        </w:rPr>
        <w:t>是否是一个异常大的</w:t>
      </w:r>
      <w:r w:rsidRPr="00DC660A">
        <w:rPr>
          <w:rFonts w:hint="eastAsia"/>
        </w:rPr>
        <w:t>record</w:t>
      </w:r>
      <w:r w:rsidRPr="00DC660A">
        <w:rPr>
          <w:rFonts w:hint="eastAsia"/>
        </w:rPr>
        <w:t>。</w:t>
      </w:r>
    </w:p>
    <w:p w14:paraId="30834FF7" w14:textId="77777777" w:rsidR="00DC660A" w:rsidRPr="00DC660A" w:rsidRDefault="00DC660A" w:rsidP="00DC660A">
      <w:pPr>
        <w:pStyle w:val="a"/>
      </w:pPr>
    </w:p>
    <w:p w14:paraId="389F8016" w14:textId="77777777" w:rsidR="00DC660A" w:rsidRDefault="00DC660A" w:rsidP="00DC660A">
      <w:pPr>
        <w:pStyle w:val="a"/>
        <w:rPr>
          <w:rFonts w:hint="eastAsia"/>
        </w:rPr>
      </w:pPr>
      <w:r w:rsidRPr="00DC660A">
        <w:rPr>
          <w:rFonts w:hint="eastAsia"/>
        </w:rPr>
        <w:t>用户代码规则：用于诊断用户代码相关的错误原因和错误相关的数据</w:t>
      </w:r>
    </w:p>
    <w:p w14:paraId="00B42B38" w14:textId="77777777" w:rsidR="00DC660A" w:rsidRPr="00DC660A" w:rsidRDefault="00DC660A" w:rsidP="00DC660A">
      <w:pPr>
        <w:pStyle w:val="a"/>
      </w:pPr>
    </w:p>
    <w:tbl>
      <w:tblPr>
        <w:tblStyle w:val="TableGrid"/>
        <w:tblW w:w="0" w:type="auto"/>
        <w:tblLook w:val="04A0" w:firstRow="1" w:lastRow="0" w:firstColumn="1" w:lastColumn="0" w:noHBand="0" w:noVBand="1"/>
      </w:tblPr>
      <w:tblGrid>
        <w:gridCol w:w="449"/>
        <w:gridCol w:w="2494"/>
        <w:gridCol w:w="1871"/>
        <w:gridCol w:w="1954"/>
        <w:gridCol w:w="2575"/>
      </w:tblGrid>
      <w:tr w:rsidR="00DC660A" w:rsidRPr="00217E3C" w14:paraId="50C0A812" w14:textId="77777777" w:rsidTr="00DC660A">
        <w:tc>
          <w:tcPr>
            <w:tcW w:w="0" w:type="auto"/>
          </w:tcPr>
          <w:p w14:paraId="6BA1ED95"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ID</w:t>
            </w:r>
          </w:p>
        </w:tc>
        <w:tc>
          <w:tcPr>
            <w:tcW w:w="2494" w:type="dxa"/>
          </w:tcPr>
          <w:p w14:paraId="3E2457C1"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现象</w:t>
            </w:r>
          </w:p>
        </w:tc>
        <w:tc>
          <w:tcPr>
            <w:tcW w:w="1871" w:type="dxa"/>
          </w:tcPr>
          <w:p w14:paraId="134763CD"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错误原因</w:t>
            </w:r>
          </w:p>
        </w:tc>
        <w:tc>
          <w:tcPr>
            <w:tcW w:w="0" w:type="auto"/>
          </w:tcPr>
          <w:p w14:paraId="34CC7D66"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错误相关数据</w:t>
            </w:r>
          </w:p>
        </w:tc>
        <w:tc>
          <w:tcPr>
            <w:tcW w:w="0" w:type="auto"/>
          </w:tcPr>
          <w:p w14:paraId="23F3884D"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下一步操作</w:t>
            </w:r>
          </w:p>
        </w:tc>
      </w:tr>
      <w:tr w:rsidR="00DC660A" w:rsidRPr="00217E3C" w14:paraId="01A5E5E3" w14:textId="77777777" w:rsidTr="00DC660A">
        <w:tc>
          <w:tcPr>
            <w:tcW w:w="0" w:type="auto"/>
          </w:tcPr>
          <w:p w14:paraId="09FC99ED"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1</w:t>
            </w:r>
          </w:p>
        </w:tc>
        <w:tc>
          <w:tcPr>
            <w:tcW w:w="2494" w:type="dxa"/>
          </w:tcPr>
          <w:p w14:paraId="3AA9D557" w14:textId="77777777" w:rsidR="00DC660A" w:rsidRPr="00217E3C" w:rsidRDefault="00DC660A" w:rsidP="00DC660A">
            <w:pPr>
              <w:pStyle w:val="BodyText"/>
              <w:rPr>
                <w:color w:val="000000" w:themeColor="text1"/>
                <w:sz w:val="22"/>
                <w:szCs w:val="24"/>
              </w:rPr>
            </w:pPr>
            <w:r w:rsidRPr="00FA46FB">
              <w:rPr>
                <w:color w:val="000000" w:themeColor="text1"/>
                <w:sz w:val="24"/>
                <w:szCs w:val="24"/>
              </w:rPr>
              <w:t>[</w:t>
            </w:r>
            <w:r w:rsidRPr="00A662DF">
              <w:rPr>
                <w:i/>
                <w:color w:val="000000" w:themeColor="text1"/>
                <w:sz w:val="24"/>
                <w:szCs w:val="24"/>
              </w:rPr>
              <w:t>R</w:t>
            </w:r>
            <w:r w:rsidRPr="00A662DF">
              <w:rPr>
                <w:color w:val="000000" w:themeColor="text1"/>
                <w:sz w:val="24"/>
                <w:szCs w:val="24"/>
                <w:vertAlign w:val="subscript"/>
              </w:rPr>
              <w:t>1</w:t>
            </w:r>
            <w:r>
              <w:rPr>
                <w:color w:val="000000" w:themeColor="text1"/>
                <w:sz w:val="24"/>
                <w:szCs w:val="24"/>
              </w:rPr>
              <w:t>,</w:t>
            </w:r>
            <w:r>
              <w:rPr>
                <w:rFonts w:hint="eastAsia"/>
                <w:color w:val="000000" w:themeColor="text1"/>
                <w:sz w:val="24"/>
                <w:szCs w:val="24"/>
              </w:rPr>
              <w:t xml:space="preserve"> </w:t>
            </w:r>
            <w:r w:rsidRPr="00A662DF">
              <w:rPr>
                <w:i/>
                <w:color w:val="000000" w:themeColor="text1"/>
                <w:sz w:val="24"/>
                <w:szCs w:val="24"/>
              </w:rPr>
              <w:t>R</w:t>
            </w:r>
            <w:r w:rsidRPr="00A662DF">
              <w:rPr>
                <w:color w:val="000000" w:themeColor="text1"/>
                <w:sz w:val="24"/>
                <w:szCs w:val="24"/>
                <w:vertAlign w:val="subscript"/>
              </w:rPr>
              <w:t>n</w:t>
            </w:r>
            <w:r w:rsidRPr="00FA46FB">
              <w:rPr>
                <w:rFonts w:hint="eastAsia"/>
                <w:color w:val="000000" w:themeColor="text1"/>
                <w:sz w:val="24"/>
                <w:szCs w:val="24"/>
              </w:rPr>
              <w:t>)</w:t>
            </w:r>
            <w:r>
              <w:rPr>
                <w:rFonts w:hint="eastAsia"/>
                <w:color w:val="000000" w:themeColor="text1"/>
                <w:sz w:val="22"/>
                <w:szCs w:val="24"/>
              </w:rPr>
              <w:t>上</w:t>
            </w:r>
            <w:r w:rsidRPr="00217E3C">
              <w:rPr>
                <w:rFonts w:hint="eastAsia"/>
                <w:color w:val="000000" w:themeColor="text1"/>
                <w:sz w:val="22"/>
                <w:szCs w:val="24"/>
              </w:rPr>
              <w:t>内存用量</w:t>
            </w:r>
            <w:r>
              <w:rPr>
                <w:rFonts w:hint="eastAsia"/>
                <w:color w:val="000000" w:themeColor="text1"/>
                <w:sz w:val="22"/>
                <w:szCs w:val="24"/>
              </w:rPr>
              <w:t>持续</w:t>
            </w:r>
            <w:r w:rsidRPr="00217E3C">
              <w:rPr>
                <w:rFonts w:hint="eastAsia"/>
                <w:color w:val="000000" w:themeColor="text1"/>
                <w:sz w:val="22"/>
                <w:szCs w:val="24"/>
              </w:rPr>
              <w:t>增长</w:t>
            </w:r>
          </w:p>
        </w:tc>
        <w:tc>
          <w:tcPr>
            <w:tcW w:w="1871" w:type="dxa"/>
          </w:tcPr>
          <w:p w14:paraId="206A45F2" w14:textId="77777777" w:rsidR="00DC660A" w:rsidRPr="00217E3C" w:rsidRDefault="00DC660A" w:rsidP="00DC660A">
            <w:pPr>
              <w:pStyle w:val="BodyText"/>
              <w:rPr>
                <w:color w:val="000000" w:themeColor="text1"/>
                <w:sz w:val="22"/>
                <w:szCs w:val="24"/>
              </w:rPr>
            </w:pPr>
            <w:r w:rsidRPr="00217E3C">
              <w:rPr>
                <w:color w:val="000000" w:themeColor="text1"/>
                <w:sz w:val="22"/>
                <w:szCs w:val="24"/>
              </w:rPr>
              <w:t>Map-level</w:t>
            </w:r>
            <w:r>
              <w:rPr>
                <w:rFonts w:hint="eastAsia"/>
                <w:color w:val="000000" w:themeColor="text1"/>
                <w:sz w:val="22"/>
                <w:szCs w:val="24"/>
              </w:rPr>
              <w:t>累积计算结果</w:t>
            </w:r>
            <w:r w:rsidRPr="00217E3C">
              <w:rPr>
                <w:rFonts w:hint="eastAsia"/>
                <w:color w:val="000000" w:themeColor="text1"/>
                <w:sz w:val="22"/>
                <w:szCs w:val="24"/>
              </w:rPr>
              <w:t>太大</w:t>
            </w:r>
          </w:p>
        </w:tc>
        <w:tc>
          <w:tcPr>
            <w:tcW w:w="0" w:type="auto"/>
          </w:tcPr>
          <w:p w14:paraId="280A1880" w14:textId="77777777" w:rsidR="00DC660A" w:rsidRPr="00217E3C" w:rsidRDefault="00DC660A" w:rsidP="00DC660A">
            <w:pPr>
              <w:pStyle w:val="BodyText"/>
              <w:rPr>
                <w:color w:val="000000" w:themeColor="text1"/>
                <w:sz w:val="22"/>
                <w:szCs w:val="24"/>
              </w:rPr>
            </w:pPr>
            <w:r w:rsidRPr="00217E3C">
              <w:rPr>
                <w:color w:val="000000" w:themeColor="text1"/>
                <w:sz w:val="22"/>
                <w:szCs w:val="24"/>
              </w:rPr>
              <w:t>Map()</w:t>
            </w:r>
            <w:r w:rsidRPr="00217E3C">
              <w:rPr>
                <w:rFonts w:hint="eastAsia"/>
                <w:color w:val="000000" w:themeColor="text1"/>
                <w:sz w:val="22"/>
                <w:szCs w:val="24"/>
              </w:rPr>
              <w:t>所有的输入数据</w:t>
            </w:r>
          </w:p>
        </w:tc>
        <w:tc>
          <w:tcPr>
            <w:tcW w:w="0" w:type="auto"/>
          </w:tcPr>
          <w:p w14:paraId="265ABA32"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检测</w:t>
            </w:r>
            <w:r w:rsidRPr="00851A0C">
              <w:rPr>
                <w:rFonts w:hint="eastAsia"/>
                <w:i/>
                <w:color w:val="000000" w:themeColor="text1"/>
                <w:sz w:val="22"/>
                <w:szCs w:val="24"/>
              </w:rPr>
              <w:t>input split size</w:t>
            </w:r>
            <w:r w:rsidRPr="00217E3C">
              <w:rPr>
                <w:rFonts w:hint="eastAsia"/>
                <w:color w:val="000000" w:themeColor="text1"/>
                <w:sz w:val="22"/>
                <w:szCs w:val="24"/>
              </w:rPr>
              <w:t>是否过大</w:t>
            </w:r>
          </w:p>
        </w:tc>
      </w:tr>
      <w:tr w:rsidR="00DC660A" w:rsidRPr="00217E3C" w14:paraId="08D358E0" w14:textId="77777777" w:rsidTr="00DC660A">
        <w:tc>
          <w:tcPr>
            <w:tcW w:w="0" w:type="auto"/>
          </w:tcPr>
          <w:p w14:paraId="5470E126"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2</w:t>
            </w:r>
          </w:p>
        </w:tc>
        <w:tc>
          <w:tcPr>
            <w:tcW w:w="2494" w:type="dxa"/>
          </w:tcPr>
          <w:p w14:paraId="097A44AD" w14:textId="77777777" w:rsidR="00DC660A" w:rsidRPr="00217E3C" w:rsidRDefault="00DC660A" w:rsidP="00DC660A">
            <w:pPr>
              <w:pStyle w:val="BodyText"/>
              <w:rPr>
                <w:color w:val="000000" w:themeColor="text1"/>
                <w:sz w:val="22"/>
                <w:szCs w:val="24"/>
              </w:rPr>
            </w:pPr>
            <w:r w:rsidRPr="00FA46FB">
              <w:rPr>
                <w:color w:val="000000" w:themeColor="text1"/>
                <w:sz w:val="24"/>
                <w:szCs w:val="24"/>
              </w:rPr>
              <w:t>[</w:t>
            </w:r>
            <w:r>
              <w:rPr>
                <w:i/>
                <w:color w:val="000000" w:themeColor="text1"/>
                <w:sz w:val="24"/>
                <w:szCs w:val="24"/>
              </w:rPr>
              <w:t>G</w:t>
            </w:r>
            <w:r w:rsidRPr="00A662DF">
              <w:rPr>
                <w:color w:val="000000" w:themeColor="text1"/>
                <w:sz w:val="24"/>
                <w:szCs w:val="24"/>
                <w:vertAlign w:val="subscript"/>
              </w:rPr>
              <w:t>1</w:t>
            </w:r>
            <w:r>
              <w:rPr>
                <w:color w:val="000000" w:themeColor="text1"/>
                <w:sz w:val="24"/>
                <w:szCs w:val="24"/>
              </w:rPr>
              <w:t xml:space="preserve">, </w:t>
            </w:r>
            <w:r>
              <w:rPr>
                <w:i/>
                <w:color w:val="000000" w:themeColor="text1"/>
                <w:sz w:val="24"/>
                <w:szCs w:val="24"/>
              </w:rPr>
              <w:t>G</w:t>
            </w:r>
            <w:r w:rsidRPr="00A662DF">
              <w:rPr>
                <w:color w:val="000000" w:themeColor="text1"/>
                <w:sz w:val="24"/>
                <w:szCs w:val="24"/>
                <w:vertAlign w:val="subscript"/>
              </w:rPr>
              <w:t>n</w:t>
            </w:r>
            <w:r w:rsidRPr="00FA46FB">
              <w:rPr>
                <w:rFonts w:hint="eastAsia"/>
                <w:color w:val="000000" w:themeColor="text1"/>
                <w:sz w:val="24"/>
                <w:szCs w:val="24"/>
              </w:rPr>
              <w:t>)</w:t>
            </w:r>
            <w:r>
              <w:rPr>
                <w:rFonts w:hint="eastAsia"/>
                <w:color w:val="000000" w:themeColor="text1"/>
                <w:sz w:val="22"/>
                <w:szCs w:val="24"/>
              </w:rPr>
              <w:t>上</w:t>
            </w:r>
            <w:r w:rsidRPr="00217E3C">
              <w:rPr>
                <w:rFonts w:hint="eastAsia"/>
                <w:color w:val="000000" w:themeColor="text1"/>
                <w:sz w:val="22"/>
                <w:szCs w:val="24"/>
              </w:rPr>
              <w:t>内存用量</w:t>
            </w:r>
            <w:r>
              <w:rPr>
                <w:rFonts w:hint="eastAsia"/>
                <w:color w:val="000000" w:themeColor="text1"/>
                <w:sz w:val="22"/>
                <w:szCs w:val="24"/>
              </w:rPr>
              <w:t>持续</w:t>
            </w:r>
            <w:r w:rsidRPr="00217E3C">
              <w:rPr>
                <w:rFonts w:hint="eastAsia"/>
                <w:color w:val="000000" w:themeColor="text1"/>
                <w:sz w:val="22"/>
                <w:szCs w:val="24"/>
              </w:rPr>
              <w:t>增长</w:t>
            </w:r>
          </w:p>
        </w:tc>
        <w:tc>
          <w:tcPr>
            <w:tcW w:w="1871" w:type="dxa"/>
          </w:tcPr>
          <w:p w14:paraId="32A965EF" w14:textId="77777777" w:rsidR="00DC660A" w:rsidRPr="00217E3C" w:rsidRDefault="00DC660A" w:rsidP="00DC660A">
            <w:pPr>
              <w:pStyle w:val="BodyText"/>
              <w:rPr>
                <w:color w:val="000000" w:themeColor="text1"/>
                <w:sz w:val="22"/>
                <w:szCs w:val="24"/>
              </w:rPr>
            </w:pPr>
            <w:r w:rsidRPr="00217E3C">
              <w:rPr>
                <w:color w:val="000000" w:themeColor="text1"/>
                <w:sz w:val="22"/>
                <w:szCs w:val="24"/>
              </w:rPr>
              <w:t>R</w:t>
            </w:r>
            <w:r w:rsidRPr="00217E3C">
              <w:rPr>
                <w:rFonts w:hint="eastAsia"/>
                <w:color w:val="000000" w:themeColor="text1"/>
                <w:sz w:val="22"/>
                <w:szCs w:val="24"/>
              </w:rPr>
              <w:t>educe</w:t>
            </w:r>
            <w:r w:rsidRPr="00217E3C">
              <w:rPr>
                <w:color w:val="000000" w:themeColor="text1"/>
                <w:sz w:val="22"/>
                <w:szCs w:val="24"/>
              </w:rPr>
              <w:t>-level</w:t>
            </w:r>
            <w:r>
              <w:rPr>
                <w:rFonts w:hint="eastAsia"/>
                <w:color w:val="000000" w:themeColor="text1"/>
                <w:sz w:val="22"/>
                <w:szCs w:val="24"/>
              </w:rPr>
              <w:t>累积计算结果</w:t>
            </w:r>
            <w:r w:rsidRPr="00217E3C">
              <w:rPr>
                <w:rFonts w:hint="eastAsia"/>
                <w:color w:val="000000" w:themeColor="text1"/>
                <w:sz w:val="22"/>
                <w:szCs w:val="24"/>
              </w:rPr>
              <w:t>太大</w:t>
            </w:r>
          </w:p>
        </w:tc>
        <w:tc>
          <w:tcPr>
            <w:tcW w:w="0" w:type="auto"/>
          </w:tcPr>
          <w:p w14:paraId="27B8476F" w14:textId="77777777" w:rsidR="00DC660A" w:rsidRPr="00217E3C" w:rsidRDefault="00DC660A" w:rsidP="00DC660A">
            <w:pPr>
              <w:pStyle w:val="BodyText"/>
              <w:rPr>
                <w:color w:val="000000" w:themeColor="text1"/>
                <w:sz w:val="22"/>
                <w:szCs w:val="24"/>
              </w:rPr>
            </w:pPr>
            <w:r w:rsidRPr="00217E3C">
              <w:rPr>
                <w:color w:val="000000" w:themeColor="text1"/>
                <w:sz w:val="22"/>
                <w:szCs w:val="24"/>
              </w:rPr>
              <w:t>Reduce()</w:t>
            </w:r>
            <w:r w:rsidRPr="00217E3C">
              <w:rPr>
                <w:rFonts w:hint="eastAsia"/>
                <w:color w:val="000000" w:themeColor="text1"/>
                <w:sz w:val="22"/>
                <w:szCs w:val="24"/>
              </w:rPr>
              <w:t>的所有输入数据</w:t>
            </w:r>
          </w:p>
        </w:tc>
        <w:tc>
          <w:tcPr>
            <w:tcW w:w="0" w:type="auto"/>
          </w:tcPr>
          <w:p w14:paraId="63993D59"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检测数据划分</w:t>
            </w:r>
            <w:r>
              <w:rPr>
                <w:rFonts w:hint="eastAsia"/>
                <w:color w:val="000000" w:themeColor="text1"/>
                <w:sz w:val="22"/>
                <w:szCs w:val="24"/>
              </w:rPr>
              <w:t>是否</w:t>
            </w:r>
            <w:r w:rsidRPr="00217E3C">
              <w:rPr>
                <w:rFonts w:hint="eastAsia"/>
                <w:color w:val="000000" w:themeColor="text1"/>
                <w:sz w:val="22"/>
                <w:szCs w:val="24"/>
              </w:rPr>
              <w:t>异常</w:t>
            </w:r>
            <w:r w:rsidRPr="00217E3C">
              <w:rPr>
                <w:color w:val="000000" w:themeColor="text1"/>
                <w:sz w:val="22"/>
                <w:szCs w:val="24"/>
              </w:rPr>
              <w:t xml:space="preserve"> (</w:t>
            </w:r>
            <w:r>
              <w:rPr>
                <w:rFonts w:hint="eastAsia"/>
                <w:color w:val="000000" w:themeColor="text1"/>
                <w:sz w:val="22"/>
                <w:szCs w:val="24"/>
              </w:rPr>
              <w:t>采用</w:t>
            </w:r>
            <w:r w:rsidRPr="00217E3C">
              <w:rPr>
                <w:color w:val="000000" w:themeColor="text1"/>
                <w:sz w:val="22"/>
                <w:szCs w:val="24"/>
              </w:rPr>
              <w:t>Rule 6)</w:t>
            </w:r>
          </w:p>
        </w:tc>
      </w:tr>
      <w:tr w:rsidR="00DC660A" w:rsidRPr="00217E3C" w14:paraId="38737CED" w14:textId="77777777" w:rsidTr="00DC660A">
        <w:tc>
          <w:tcPr>
            <w:tcW w:w="0" w:type="auto"/>
          </w:tcPr>
          <w:p w14:paraId="2F053F2D"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3</w:t>
            </w:r>
          </w:p>
        </w:tc>
        <w:tc>
          <w:tcPr>
            <w:tcW w:w="2494" w:type="dxa"/>
          </w:tcPr>
          <w:p w14:paraId="775564DB" w14:textId="77777777" w:rsidR="00DC660A" w:rsidRPr="00217E3C" w:rsidRDefault="00DC660A" w:rsidP="00DC660A">
            <w:pPr>
              <w:pStyle w:val="BodyText"/>
              <w:rPr>
                <w:color w:val="000000" w:themeColor="text1"/>
                <w:sz w:val="22"/>
                <w:szCs w:val="24"/>
              </w:rPr>
            </w:pPr>
            <w:r>
              <w:rPr>
                <w:i/>
                <w:color w:val="000000" w:themeColor="text1"/>
                <w:sz w:val="24"/>
                <w:szCs w:val="24"/>
              </w:rPr>
              <w:t>G</w:t>
            </w:r>
            <w:r w:rsidRPr="00A662DF">
              <w:rPr>
                <w:color w:val="000000" w:themeColor="text1"/>
                <w:sz w:val="24"/>
                <w:szCs w:val="24"/>
                <w:vertAlign w:val="subscript"/>
              </w:rPr>
              <w:t>n</w:t>
            </w:r>
            <w:r>
              <w:rPr>
                <w:rFonts w:hint="eastAsia"/>
                <w:color w:val="000000" w:themeColor="text1"/>
                <w:sz w:val="22"/>
                <w:szCs w:val="24"/>
              </w:rPr>
              <w:t>内部</w:t>
            </w:r>
            <w:r w:rsidRPr="00217E3C">
              <w:rPr>
                <w:rFonts w:hint="eastAsia"/>
                <w:color w:val="000000" w:themeColor="text1"/>
                <w:sz w:val="22"/>
                <w:szCs w:val="24"/>
              </w:rPr>
              <w:t>内存用量</w:t>
            </w:r>
            <w:r>
              <w:rPr>
                <w:rFonts w:hint="eastAsia"/>
                <w:color w:val="000000" w:themeColor="text1"/>
                <w:sz w:val="22"/>
                <w:szCs w:val="24"/>
              </w:rPr>
              <w:t>持续</w:t>
            </w:r>
            <w:r w:rsidRPr="00217E3C">
              <w:rPr>
                <w:rFonts w:hint="eastAsia"/>
                <w:color w:val="000000" w:themeColor="text1"/>
                <w:sz w:val="22"/>
                <w:szCs w:val="24"/>
              </w:rPr>
              <w:t>增长</w:t>
            </w:r>
          </w:p>
        </w:tc>
        <w:tc>
          <w:tcPr>
            <w:tcW w:w="1871" w:type="dxa"/>
          </w:tcPr>
          <w:p w14:paraId="220B18A7" w14:textId="77777777" w:rsidR="00DC660A" w:rsidRPr="00217E3C" w:rsidRDefault="00DC660A" w:rsidP="00DC660A">
            <w:pPr>
              <w:pStyle w:val="BodyText"/>
              <w:rPr>
                <w:color w:val="000000" w:themeColor="text1"/>
                <w:sz w:val="22"/>
                <w:szCs w:val="24"/>
              </w:rPr>
            </w:pPr>
            <w:r w:rsidRPr="00217E3C">
              <w:rPr>
                <w:color w:val="000000" w:themeColor="text1"/>
                <w:sz w:val="22"/>
                <w:szCs w:val="24"/>
              </w:rPr>
              <w:t>G</w:t>
            </w:r>
            <w:r w:rsidRPr="00217E3C">
              <w:rPr>
                <w:rFonts w:hint="eastAsia"/>
                <w:color w:val="000000" w:themeColor="text1"/>
                <w:sz w:val="22"/>
                <w:szCs w:val="24"/>
              </w:rPr>
              <w:t>roup</w:t>
            </w:r>
            <w:r w:rsidRPr="00217E3C">
              <w:rPr>
                <w:color w:val="000000" w:themeColor="text1"/>
                <w:sz w:val="22"/>
                <w:szCs w:val="24"/>
              </w:rPr>
              <w:t>-level</w:t>
            </w:r>
            <w:r>
              <w:rPr>
                <w:rFonts w:hint="eastAsia"/>
                <w:color w:val="000000" w:themeColor="text1"/>
                <w:sz w:val="22"/>
                <w:szCs w:val="24"/>
              </w:rPr>
              <w:t>累积计算结果</w:t>
            </w:r>
            <w:r w:rsidRPr="00217E3C">
              <w:rPr>
                <w:rFonts w:hint="eastAsia"/>
                <w:color w:val="000000" w:themeColor="text1"/>
                <w:sz w:val="22"/>
                <w:szCs w:val="24"/>
              </w:rPr>
              <w:t>太大</w:t>
            </w:r>
          </w:p>
        </w:tc>
        <w:tc>
          <w:tcPr>
            <w:tcW w:w="0" w:type="auto"/>
          </w:tcPr>
          <w:p w14:paraId="1EBD7225" w14:textId="77777777" w:rsidR="00DC660A" w:rsidRPr="00217E3C" w:rsidRDefault="00DC660A" w:rsidP="00DC660A">
            <w:pPr>
              <w:pStyle w:val="BodyText"/>
              <w:rPr>
                <w:color w:val="000000" w:themeColor="text1"/>
                <w:sz w:val="22"/>
                <w:szCs w:val="24"/>
              </w:rPr>
            </w:pPr>
            <w:r>
              <w:rPr>
                <w:i/>
                <w:color w:val="000000" w:themeColor="text1"/>
                <w:sz w:val="24"/>
                <w:szCs w:val="24"/>
              </w:rPr>
              <w:t>G</w:t>
            </w:r>
            <w:r w:rsidRPr="00A662DF">
              <w:rPr>
                <w:color w:val="000000" w:themeColor="text1"/>
                <w:sz w:val="24"/>
                <w:szCs w:val="24"/>
                <w:vertAlign w:val="subscript"/>
              </w:rPr>
              <w:t>n</w:t>
            </w:r>
            <w:r w:rsidRPr="00217E3C">
              <w:rPr>
                <w:rFonts w:hint="eastAsia"/>
                <w:color w:val="000000" w:themeColor="text1"/>
                <w:sz w:val="22"/>
                <w:szCs w:val="24"/>
              </w:rPr>
              <w:t>里的所有</w:t>
            </w:r>
            <w:r w:rsidRPr="00217E3C">
              <w:rPr>
                <w:rFonts w:hint="eastAsia"/>
                <w:color w:val="000000" w:themeColor="text1"/>
                <w:sz w:val="22"/>
                <w:szCs w:val="24"/>
              </w:rPr>
              <w:t>records</w:t>
            </w:r>
          </w:p>
        </w:tc>
        <w:tc>
          <w:tcPr>
            <w:tcW w:w="0" w:type="auto"/>
          </w:tcPr>
          <w:p w14:paraId="64D0C71C"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检测热点</w:t>
            </w:r>
            <w:r w:rsidRPr="00217E3C">
              <w:rPr>
                <w:rFonts w:hint="eastAsia"/>
                <w:color w:val="000000" w:themeColor="text1"/>
                <w:sz w:val="22"/>
                <w:szCs w:val="24"/>
              </w:rPr>
              <w:t>key</w:t>
            </w:r>
            <w:r w:rsidRPr="00217E3C">
              <w:rPr>
                <w:color w:val="000000" w:themeColor="text1"/>
                <w:sz w:val="22"/>
                <w:szCs w:val="24"/>
              </w:rPr>
              <w:t xml:space="preserve"> (Rule 7)</w:t>
            </w:r>
          </w:p>
        </w:tc>
      </w:tr>
      <w:tr w:rsidR="00DC660A" w:rsidRPr="00217E3C" w14:paraId="455EA591" w14:textId="77777777" w:rsidTr="00DC660A">
        <w:tc>
          <w:tcPr>
            <w:tcW w:w="0" w:type="auto"/>
          </w:tcPr>
          <w:p w14:paraId="418C5E53"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4</w:t>
            </w:r>
          </w:p>
        </w:tc>
        <w:tc>
          <w:tcPr>
            <w:tcW w:w="2494" w:type="dxa"/>
          </w:tcPr>
          <w:p w14:paraId="410B61E8" w14:textId="77777777" w:rsidR="00DC660A" w:rsidRPr="00217E3C" w:rsidRDefault="00DC660A" w:rsidP="00DC660A">
            <w:pPr>
              <w:pStyle w:val="BodyText"/>
              <w:rPr>
                <w:color w:val="000000" w:themeColor="text1"/>
                <w:sz w:val="22"/>
                <w:szCs w:val="24"/>
              </w:rPr>
            </w:pPr>
            <w:r w:rsidRPr="00A662DF">
              <w:rPr>
                <w:i/>
                <w:color w:val="000000" w:themeColor="text1"/>
                <w:sz w:val="24"/>
                <w:szCs w:val="24"/>
              </w:rPr>
              <w:t>R</w:t>
            </w:r>
            <w:r w:rsidRPr="00A662DF">
              <w:rPr>
                <w:color w:val="000000" w:themeColor="text1"/>
                <w:sz w:val="24"/>
                <w:szCs w:val="24"/>
                <w:vertAlign w:val="subscript"/>
              </w:rPr>
              <w:t>n</w:t>
            </w:r>
            <w:r w:rsidRPr="00217E3C">
              <w:rPr>
                <w:rFonts w:hint="eastAsia"/>
                <w:color w:val="000000" w:themeColor="text1"/>
                <w:sz w:val="22"/>
                <w:szCs w:val="24"/>
              </w:rPr>
              <w:t>处内存用量陡峭增长</w:t>
            </w:r>
          </w:p>
        </w:tc>
        <w:tc>
          <w:tcPr>
            <w:tcW w:w="1871" w:type="dxa"/>
          </w:tcPr>
          <w:p w14:paraId="6CB7CD42" w14:textId="77777777" w:rsidR="00DC660A" w:rsidRPr="00217E3C" w:rsidRDefault="00DC660A" w:rsidP="00DC660A">
            <w:pPr>
              <w:pStyle w:val="BodyText"/>
              <w:rPr>
                <w:color w:val="000000" w:themeColor="text1"/>
                <w:sz w:val="22"/>
                <w:szCs w:val="24"/>
              </w:rPr>
            </w:pPr>
            <w:r w:rsidRPr="00217E3C">
              <w:rPr>
                <w:color w:val="000000" w:themeColor="text1"/>
                <w:sz w:val="22"/>
                <w:szCs w:val="24"/>
              </w:rPr>
              <w:t>R</w:t>
            </w:r>
            <w:r w:rsidRPr="00217E3C">
              <w:rPr>
                <w:rFonts w:hint="eastAsia"/>
                <w:color w:val="000000" w:themeColor="text1"/>
                <w:sz w:val="22"/>
                <w:szCs w:val="24"/>
              </w:rPr>
              <w:t>ecord</w:t>
            </w:r>
            <w:r w:rsidRPr="00217E3C">
              <w:rPr>
                <w:color w:val="000000" w:themeColor="text1"/>
                <w:sz w:val="22"/>
                <w:szCs w:val="24"/>
              </w:rPr>
              <w:t>-level</w:t>
            </w:r>
            <w:r w:rsidRPr="00217E3C">
              <w:rPr>
                <w:rFonts w:hint="eastAsia"/>
                <w:color w:val="000000" w:themeColor="text1"/>
                <w:sz w:val="22"/>
                <w:szCs w:val="24"/>
              </w:rPr>
              <w:t>中间</w:t>
            </w:r>
            <w:r>
              <w:rPr>
                <w:rFonts w:hint="eastAsia"/>
                <w:color w:val="000000" w:themeColor="text1"/>
                <w:sz w:val="22"/>
                <w:szCs w:val="24"/>
              </w:rPr>
              <w:t>计算</w:t>
            </w:r>
            <w:r w:rsidRPr="00217E3C">
              <w:rPr>
                <w:rFonts w:hint="eastAsia"/>
                <w:color w:val="000000" w:themeColor="text1"/>
                <w:sz w:val="22"/>
                <w:szCs w:val="24"/>
              </w:rPr>
              <w:t>结果太大</w:t>
            </w:r>
          </w:p>
        </w:tc>
        <w:tc>
          <w:tcPr>
            <w:tcW w:w="0" w:type="auto"/>
          </w:tcPr>
          <w:p w14:paraId="624A3DDB"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当前输入的</w:t>
            </w:r>
            <w:r w:rsidRPr="00217E3C">
              <w:rPr>
                <w:rFonts w:hint="eastAsia"/>
                <w:color w:val="000000" w:themeColor="text1"/>
                <w:sz w:val="22"/>
                <w:szCs w:val="24"/>
              </w:rPr>
              <w:t>record</w:t>
            </w:r>
          </w:p>
        </w:tc>
        <w:tc>
          <w:tcPr>
            <w:tcW w:w="0" w:type="auto"/>
          </w:tcPr>
          <w:p w14:paraId="5533F584"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检测单一</w:t>
            </w:r>
            <w:r w:rsidRPr="00217E3C">
              <w:rPr>
                <w:rFonts w:hint="eastAsia"/>
                <w:color w:val="000000" w:themeColor="text1"/>
                <w:sz w:val="22"/>
                <w:szCs w:val="24"/>
              </w:rPr>
              <w:t>record</w:t>
            </w:r>
            <w:r w:rsidRPr="00217E3C">
              <w:rPr>
                <w:rFonts w:hint="eastAsia"/>
                <w:color w:val="000000" w:themeColor="text1"/>
                <w:sz w:val="22"/>
                <w:szCs w:val="24"/>
              </w:rPr>
              <w:t>是否过大</w:t>
            </w:r>
          </w:p>
        </w:tc>
      </w:tr>
      <w:tr w:rsidR="00DC660A" w:rsidRPr="00217E3C" w14:paraId="77CCA3C8" w14:textId="77777777" w:rsidTr="00DC660A">
        <w:tc>
          <w:tcPr>
            <w:tcW w:w="0" w:type="auto"/>
          </w:tcPr>
          <w:p w14:paraId="5B0272A2"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5</w:t>
            </w:r>
          </w:p>
        </w:tc>
        <w:tc>
          <w:tcPr>
            <w:tcW w:w="2494" w:type="dxa"/>
          </w:tcPr>
          <w:p w14:paraId="07F48B38" w14:textId="77777777" w:rsidR="00DC660A" w:rsidRPr="00217E3C" w:rsidRDefault="00DC660A" w:rsidP="00DC660A">
            <w:pPr>
              <w:pStyle w:val="BodyText"/>
              <w:rPr>
                <w:color w:val="000000" w:themeColor="text1"/>
                <w:sz w:val="22"/>
                <w:szCs w:val="24"/>
              </w:rPr>
            </w:pPr>
            <w:r w:rsidRPr="00A662DF">
              <w:rPr>
                <w:i/>
                <w:color w:val="000000" w:themeColor="text1"/>
                <w:sz w:val="24"/>
                <w:szCs w:val="24"/>
              </w:rPr>
              <w:t>R</w:t>
            </w:r>
            <w:r>
              <w:rPr>
                <w:color w:val="000000" w:themeColor="text1"/>
                <w:sz w:val="24"/>
                <w:szCs w:val="24"/>
                <w:vertAlign w:val="subscript"/>
              </w:rPr>
              <w:t>1</w:t>
            </w:r>
            <w:r w:rsidRPr="00217E3C">
              <w:rPr>
                <w:rFonts w:hint="eastAsia"/>
                <w:color w:val="000000" w:themeColor="text1"/>
                <w:sz w:val="22"/>
                <w:szCs w:val="24"/>
              </w:rPr>
              <w:t>或</w:t>
            </w:r>
            <w:r>
              <w:rPr>
                <w:i/>
                <w:color w:val="000000" w:themeColor="text1"/>
                <w:sz w:val="24"/>
                <w:szCs w:val="24"/>
              </w:rPr>
              <w:t>G</w:t>
            </w:r>
            <w:r>
              <w:rPr>
                <w:color w:val="000000" w:themeColor="text1"/>
                <w:sz w:val="24"/>
                <w:szCs w:val="24"/>
                <w:vertAlign w:val="subscript"/>
              </w:rPr>
              <w:t>1</w:t>
            </w:r>
            <w:r w:rsidRPr="00217E3C">
              <w:rPr>
                <w:rFonts w:hint="eastAsia"/>
                <w:color w:val="000000" w:themeColor="text1"/>
                <w:sz w:val="22"/>
                <w:szCs w:val="24"/>
              </w:rPr>
              <w:t>处的内存用量是外部数据量的</w:t>
            </w:r>
            <w:r w:rsidRPr="008B192B">
              <w:rPr>
                <w:rFonts w:hint="eastAsia"/>
                <w:i/>
                <w:color w:val="000000" w:themeColor="text1"/>
                <w:sz w:val="22"/>
                <w:szCs w:val="24"/>
              </w:rPr>
              <w:t>m</w:t>
            </w:r>
            <w:r w:rsidRPr="00217E3C">
              <w:rPr>
                <w:rFonts w:hint="eastAsia"/>
                <w:color w:val="000000" w:themeColor="text1"/>
                <w:sz w:val="22"/>
                <w:szCs w:val="24"/>
              </w:rPr>
              <w:t>倍</w:t>
            </w:r>
          </w:p>
        </w:tc>
        <w:tc>
          <w:tcPr>
            <w:tcW w:w="1871" w:type="dxa"/>
          </w:tcPr>
          <w:p w14:paraId="4B8D9911"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用户加载了大量外部数据</w:t>
            </w:r>
          </w:p>
        </w:tc>
        <w:tc>
          <w:tcPr>
            <w:tcW w:w="0" w:type="auto"/>
          </w:tcPr>
          <w:p w14:paraId="12360416" w14:textId="77777777" w:rsidR="00DC660A" w:rsidRPr="00217E3C" w:rsidRDefault="00DC660A" w:rsidP="00DC660A">
            <w:pPr>
              <w:pStyle w:val="BodyText"/>
              <w:rPr>
                <w:color w:val="000000" w:themeColor="text1"/>
                <w:sz w:val="22"/>
                <w:szCs w:val="24"/>
              </w:rPr>
            </w:pPr>
          </w:p>
        </w:tc>
        <w:tc>
          <w:tcPr>
            <w:tcW w:w="0" w:type="auto"/>
          </w:tcPr>
          <w:p w14:paraId="3D476A7A" w14:textId="77777777" w:rsidR="00DC660A" w:rsidRPr="00217E3C" w:rsidRDefault="00DC660A" w:rsidP="00DC660A">
            <w:pPr>
              <w:pStyle w:val="BodyText"/>
              <w:rPr>
                <w:color w:val="000000" w:themeColor="text1"/>
                <w:sz w:val="22"/>
                <w:szCs w:val="24"/>
              </w:rPr>
            </w:pPr>
            <w:r w:rsidRPr="00217E3C">
              <w:rPr>
                <w:rFonts w:hint="eastAsia"/>
                <w:color w:val="000000" w:themeColor="text1"/>
                <w:sz w:val="22"/>
                <w:szCs w:val="24"/>
              </w:rPr>
              <w:t>输出</w:t>
            </w:r>
            <w:r w:rsidRPr="009C69CD">
              <w:rPr>
                <w:rFonts w:hint="eastAsia"/>
                <w:i/>
                <w:color w:val="000000" w:themeColor="text1"/>
                <w:sz w:val="22"/>
                <w:szCs w:val="24"/>
              </w:rPr>
              <w:t>m</w:t>
            </w:r>
          </w:p>
        </w:tc>
      </w:tr>
    </w:tbl>
    <w:p w14:paraId="6D901C9E" w14:textId="77777777" w:rsidR="00DC660A" w:rsidRDefault="00DC660A" w:rsidP="00DC660A">
      <w:pPr>
        <w:pStyle w:val="a"/>
        <w:ind w:firstLineChars="0" w:firstLine="0"/>
        <w:rPr>
          <w:rFonts w:hint="eastAsia"/>
        </w:rPr>
      </w:pPr>
    </w:p>
    <w:p w14:paraId="0A78545F" w14:textId="77777777" w:rsidR="00DC660A" w:rsidRPr="00DC660A" w:rsidRDefault="00DC660A" w:rsidP="00DC660A">
      <w:pPr>
        <w:pStyle w:val="a"/>
        <w:ind w:firstLineChars="0"/>
      </w:pPr>
      <w:bookmarkStart w:id="233" w:name="_Toc305439888"/>
      <w:r w:rsidRPr="00DC660A">
        <w:rPr>
          <w:rFonts w:hint="eastAsia"/>
        </w:rPr>
        <w:t>C</w:t>
      </w:r>
      <w:r w:rsidRPr="00DC660A">
        <w:t>.</w:t>
      </w:r>
      <w:r w:rsidRPr="00DC660A">
        <w:rPr>
          <w:rFonts w:hint="eastAsia"/>
        </w:rPr>
        <w:t>识别数据倾斜和不合适的配置参数</w:t>
      </w:r>
      <w:bookmarkEnd w:id="233"/>
    </w:p>
    <w:p w14:paraId="45496753" w14:textId="77777777" w:rsidR="00DC660A" w:rsidRDefault="00DC660A" w:rsidP="00DC660A">
      <w:pPr>
        <w:pStyle w:val="a"/>
        <w:rPr>
          <w:rFonts w:hint="eastAsia"/>
        </w:rPr>
      </w:pPr>
      <w:r w:rsidRPr="00DC660A">
        <w:rPr>
          <w:rFonts w:hint="eastAsia"/>
        </w:rPr>
        <w:t>基于识别出的错误相关的数据和还原的数据流，我们设计了三个统计规则</w:t>
      </w:r>
      <w:r w:rsidRPr="00DC660A">
        <w:rPr>
          <w:rFonts w:hint="eastAsia"/>
        </w:rPr>
        <w:t>rule 6</w:t>
      </w:r>
      <w:r w:rsidRPr="00DC660A">
        <w:rPr>
          <w:rFonts w:hint="eastAsia"/>
        </w:rPr>
        <w:t>，</w:t>
      </w:r>
      <w:r w:rsidRPr="00DC660A">
        <w:rPr>
          <w:rFonts w:hint="eastAsia"/>
        </w:rPr>
        <w:t>7</w:t>
      </w:r>
      <w:r w:rsidRPr="00DC660A">
        <w:rPr>
          <w:rFonts w:hint="eastAsia"/>
        </w:rPr>
        <w:t>和</w:t>
      </w:r>
      <w:r w:rsidRPr="00DC660A">
        <w:rPr>
          <w:rFonts w:hint="eastAsia"/>
        </w:rPr>
        <w:t>8</w:t>
      </w:r>
      <w:r w:rsidRPr="00DC660A">
        <w:rPr>
          <w:rFonts w:hint="eastAsia"/>
        </w:rPr>
        <w:t>来识别数据倾斜和不恰当的配置参数。比如在</w:t>
      </w:r>
      <w:r w:rsidRPr="00DC660A">
        <w:rPr>
          <w:rFonts w:hint="eastAsia"/>
        </w:rPr>
        <w:t>rule 7</w:t>
      </w:r>
      <w:r w:rsidRPr="00DC660A">
        <w:rPr>
          <w:rFonts w:hint="eastAsia"/>
        </w:rPr>
        <w:t>中，如果在当前</w:t>
      </w:r>
      <w:r w:rsidRPr="00DC660A">
        <w:t>&lt;</w:t>
      </w:r>
      <w:r w:rsidRPr="00DC660A">
        <w:rPr>
          <w:i/>
        </w:rPr>
        <w:t>k</w:t>
      </w:r>
      <w:r w:rsidRPr="00DC660A">
        <w:t xml:space="preserve">, </w:t>
      </w:r>
      <w:r w:rsidRPr="00DC660A">
        <w:rPr>
          <w:i/>
        </w:rPr>
        <w:t>list</w:t>
      </w:r>
      <w:r w:rsidRPr="00DC660A">
        <w:t>(</w:t>
      </w:r>
      <w:r w:rsidRPr="00DC660A">
        <w:rPr>
          <w:i/>
        </w:rPr>
        <w:t>v</w:t>
      </w:r>
      <w:r w:rsidRPr="00DC660A">
        <w:t>)&gt;</w:t>
      </w:r>
      <w:r w:rsidRPr="00DC660A">
        <w:rPr>
          <w:rFonts w:hint="eastAsia"/>
        </w:rPr>
        <w:t>组</w:t>
      </w:r>
      <w:r w:rsidRPr="00DC660A">
        <w:rPr>
          <w:rFonts w:hint="eastAsia"/>
          <w:i/>
        </w:rPr>
        <w:t>G</w:t>
      </w:r>
      <w:r w:rsidRPr="00DC660A">
        <w:rPr>
          <w:rFonts w:hint="eastAsia"/>
          <w:i/>
          <w:vertAlign w:val="subscript"/>
        </w:rPr>
        <w:t>n</w:t>
      </w:r>
      <w:r w:rsidRPr="00DC660A">
        <w:rPr>
          <w:rFonts w:hint="eastAsia"/>
        </w:rPr>
        <w:t>中出现了陡峭增长（相比其他</w:t>
      </w:r>
      <w:r w:rsidRPr="00DC660A">
        <w:rPr>
          <w:rFonts w:hint="eastAsia"/>
          <w:i/>
        </w:rPr>
        <w:t>G</w:t>
      </w:r>
      <w:r w:rsidRPr="00DC660A">
        <w:rPr>
          <w:rFonts w:hint="eastAsia"/>
          <w:i/>
          <w:vertAlign w:val="subscript"/>
        </w:rPr>
        <w:t>i</w:t>
      </w:r>
      <w:r w:rsidRPr="00DC660A">
        <w:rPr>
          <w:rFonts w:hint="eastAsia"/>
        </w:rPr>
        <w:t>中的内存增长斜率，</w:t>
      </w:r>
      <w:r w:rsidRPr="00DC660A">
        <w:rPr>
          <w:rFonts w:hint="eastAsia"/>
          <w:i/>
        </w:rPr>
        <w:t>G</w:t>
      </w:r>
      <w:r w:rsidRPr="00DC660A">
        <w:rPr>
          <w:rFonts w:hint="eastAsia"/>
          <w:i/>
          <w:vertAlign w:val="subscript"/>
        </w:rPr>
        <w:t>n</w:t>
      </w:r>
      <w:r w:rsidRPr="00DC660A">
        <w:rPr>
          <w:rFonts w:hint="eastAsia"/>
        </w:rPr>
        <w:t>是</w:t>
      </w:r>
      <w:r w:rsidRPr="00DC660A">
        <w:rPr>
          <w:rFonts w:hint="eastAsia"/>
        </w:rPr>
        <w:t>outlier</w:t>
      </w:r>
      <w:r w:rsidRPr="00DC660A">
        <w:rPr>
          <w:rFonts w:hint="eastAsia"/>
        </w:rPr>
        <w:t>），而且</w:t>
      </w:r>
      <w:r w:rsidRPr="00DC660A">
        <w:rPr>
          <w:rFonts w:hint="eastAsia"/>
          <w:i/>
        </w:rPr>
        <w:t>G</w:t>
      </w:r>
      <w:r w:rsidRPr="00DC660A">
        <w:rPr>
          <w:rFonts w:hint="eastAsia"/>
          <w:i/>
          <w:vertAlign w:val="subscript"/>
        </w:rPr>
        <w:t>n</w:t>
      </w:r>
      <w:r w:rsidRPr="00DC660A">
        <w:rPr>
          <w:rFonts w:hint="eastAsia"/>
        </w:rPr>
        <w:t>比其他</w:t>
      </w:r>
      <w:r w:rsidRPr="00DC660A">
        <w:rPr>
          <w:rFonts w:hint="eastAsia"/>
        </w:rPr>
        <w:t>groups</w:t>
      </w:r>
      <w:r w:rsidRPr="00DC660A">
        <w:rPr>
          <w:rFonts w:hint="eastAsia"/>
        </w:rPr>
        <w:t>包含更多的</w:t>
      </w:r>
      <w:r w:rsidRPr="00DC660A">
        <w:rPr>
          <w:rFonts w:hint="eastAsia"/>
        </w:rPr>
        <w:t>records</w:t>
      </w:r>
      <w:r w:rsidRPr="00DC660A">
        <w:rPr>
          <w:rFonts w:hint="eastAsia"/>
        </w:rPr>
        <w:t>，那么识别出的错误原因是热点</w:t>
      </w:r>
      <w:r w:rsidRPr="00DC660A">
        <w:rPr>
          <w:rFonts w:hint="eastAsia"/>
        </w:rPr>
        <w:t>key</w:t>
      </w:r>
      <w:r w:rsidRPr="00DC660A">
        <w:rPr>
          <w:rFonts w:hint="eastAsia"/>
        </w:rPr>
        <w:t>。最后，</w:t>
      </w:r>
      <w:r w:rsidRPr="00DC660A">
        <w:rPr>
          <w:rFonts w:hint="eastAsia"/>
        </w:rPr>
        <w:t>rule 9-1</w:t>
      </w:r>
      <w:r w:rsidRPr="00DC660A">
        <w:rPr>
          <w:rFonts w:hint="eastAsia"/>
        </w:rPr>
        <w:t>和</w:t>
      </w:r>
      <w:r w:rsidRPr="00DC660A">
        <w:rPr>
          <w:rFonts w:hint="eastAsia"/>
        </w:rPr>
        <w:t>9-2</w:t>
      </w:r>
      <w:r w:rsidRPr="00DC660A">
        <w:rPr>
          <w:rFonts w:hint="eastAsia"/>
        </w:rPr>
        <w:t>用于判定错误是否是因为框架暂存了大量数据。</w:t>
      </w:r>
    </w:p>
    <w:p w14:paraId="1CF88574" w14:textId="6CF6CEA4" w:rsidR="00DC660A" w:rsidRPr="00DC660A" w:rsidRDefault="00DC660A" w:rsidP="00DC660A">
      <w:pPr>
        <w:pStyle w:val="Caption"/>
        <w:rPr>
          <w:rFonts w:ascii="Times New Roman" w:hAnsi="Times New Roman" w:cs="Times New Roman"/>
        </w:rPr>
      </w:pPr>
      <w:bookmarkStart w:id="234" w:name="_Toc305878491"/>
      <w:r w:rsidRPr="00DC660A">
        <w:rPr>
          <w:rFonts w:ascii="Times New Roman" w:hAnsi="Times New Roman" w:cs="Times New Roman"/>
        </w:rPr>
        <w:lastRenderedPageBreak/>
        <w:t>表</w:t>
      </w:r>
      <w:r w:rsidRPr="00DC660A">
        <w:rPr>
          <w:rFonts w:ascii="Times New Roman" w:hAnsi="Times New Roman" w:cs="Times New Roman"/>
        </w:rPr>
        <w:t xml:space="preserve"> </w:t>
      </w:r>
      <w:r w:rsidRPr="00DC660A">
        <w:rPr>
          <w:rFonts w:ascii="Times New Roman" w:hAnsi="Times New Roman" w:cs="Times New Roman"/>
        </w:rPr>
        <w:fldChar w:fldCharType="begin"/>
      </w:r>
      <w:r w:rsidRPr="00DC660A">
        <w:rPr>
          <w:rFonts w:ascii="Times New Roman" w:hAnsi="Times New Roman" w:cs="Times New Roman"/>
        </w:rPr>
        <w:instrText xml:space="preserve"> SEQ </w:instrText>
      </w:r>
      <w:r w:rsidRPr="00DC660A">
        <w:rPr>
          <w:rFonts w:ascii="Times New Roman" w:hAnsi="Times New Roman" w:cs="Times New Roman"/>
        </w:rPr>
        <w:instrText>表</w:instrText>
      </w:r>
      <w:r w:rsidRPr="00DC660A">
        <w:rPr>
          <w:rFonts w:ascii="Times New Roman" w:hAnsi="Times New Roman" w:cs="Times New Roman"/>
        </w:rPr>
        <w:instrText xml:space="preserve"> \* ARABIC </w:instrText>
      </w:r>
      <w:r w:rsidRPr="00DC660A">
        <w:rPr>
          <w:rFonts w:ascii="Times New Roman" w:hAnsi="Times New Roman" w:cs="Times New Roman"/>
        </w:rPr>
        <w:fldChar w:fldCharType="separate"/>
      </w:r>
      <w:r w:rsidR="00D4565C">
        <w:rPr>
          <w:rFonts w:ascii="Times New Roman" w:hAnsi="Times New Roman" w:cs="Times New Roman"/>
          <w:noProof/>
        </w:rPr>
        <w:t>12</w:t>
      </w:r>
      <w:r w:rsidRPr="00DC660A">
        <w:rPr>
          <w:rFonts w:ascii="Times New Roman" w:hAnsi="Times New Roman" w:cs="Times New Roman"/>
        </w:rPr>
        <w:fldChar w:fldCharType="end"/>
      </w:r>
      <w:r w:rsidRPr="00DC660A">
        <w:rPr>
          <w:rFonts w:ascii="Times New Roman" w:hAnsi="Times New Roman" w:cs="Times New Roman"/>
          <w:color w:val="000000" w:themeColor="text1"/>
          <w:szCs w:val="24"/>
        </w:rPr>
        <w:t>数据流规则：用于诊断数据流异常和不恰当的配置参数</w:t>
      </w:r>
      <w:bookmarkEnd w:id="234"/>
    </w:p>
    <w:tbl>
      <w:tblPr>
        <w:tblStyle w:val="TableGrid"/>
        <w:tblW w:w="0" w:type="auto"/>
        <w:tblLook w:val="04A0" w:firstRow="1" w:lastRow="0" w:firstColumn="1" w:lastColumn="0" w:noHBand="0" w:noVBand="1"/>
      </w:tblPr>
      <w:tblGrid>
        <w:gridCol w:w="510"/>
        <w:gridCol w:w="3709"/>
        <w:gridCol w:w="2118"/>
        <w:gridCol w:w="2942"/>
      </w:tblGrid>
      <w:tr w:rsidR="00DC660A" w:rsidRPr="00A811F5" w14:paraId="7F983DD7" w14:textId="77777777" w:rsidTr="00DC660A">
        <w:tc>
          <w:tcPr>
            <w:tcW w:w="0" w:type="auto"/>
          </w:tcPr>
          <w:p w14:paraId="59671A97" w14:textId="77777777" w:rsidR="00DC660A" w:rsidRPr="00A811F5" w:rsidRDefault="00DC660A" w:rsidP="00DC660A">
            <w:pPr>
              <w:rPr>
                <w:b/>
                <w:sz w:val="22"/>
              </w:rPr>
            </w:pPr>
            <w:r w:rsidRPr="00A811F5">
              <w:rPr>
                <w:rFonts w:hint="eastAsia"/>
                <w:b/>
                <w:sz w:val="22"/>
              </w:rPr>
              <w:t>ID</w:t>
            </w:r>
          </w:p>
        </w:tc>
        <w:tc>
          <w:tcPr>
            <w:tcW w:w="3709" w:type="dxa"/>
          </w:tcPr>
          <w:p w14:paraId="6373FF6D" w14:textId="77777777" w:rsidR="00DC660A" w:rsidRPr="00A811F5" w:rsidRDefault="00DC660A" w:rsidP="00DC660A">
            <w:pPr>
              <w:rPr>
                <w:b/>
                <w:sz w:val="22"/>
              </w:rPr>
            </w:pPr>
            <w:r w:rsidRPr="00A811F5">
              <w:rPr>
                <w:rFonts w:hint="eastAsia"/>
                <w:b/>
                <w:sz w:val="22"/>
              </w:rPr>
              <w:t>现象</w:t>
            </w:r>
          </w:p>
        </w:tc>
        <w:tc>
          <w:tcPr>
            <w:tcW w:w="2118" w:type="dxa"/>
          </w:tcPr>
          <w:p w14:paraId="741ADA00" w14:textId="77777777" w:rsidR="00DC660A" w:rsidRPr="00A811F5" w:rsidRDefault="00DC660A" w:rsidP="00DC660A">
            <w:pPr>
              <w:rPr>
                <w:b/>
                <w:sz w:val="22"/>
              </w:rPr>
            </w:pPr>
            <w:r w:rsidRPr="00A811F5">
              <w:rPr>
                <w:rFonts w:hint="eastAsia"/>
                <w:b/>
                <w:sz w:val="22"/>
              </w:rPr>
              <w:t>错误原因</w:t>
            </w:r>
          </w:p>
        </w:tc>
        <w:tc>
          <w:tcPr>
            <w:tcW w:w="0" w:type="auto"/>
          </w:tcPr>
          <w:p w14:paraId="452A374C" w14:textId="77777777" w:rsidR="00DC660A" w:rsidRPr="00A811F5" w:rsidRDefault="00DC660A" w:rsidP="00DC660A">
            <w:pPr>
              <w:rPr>
                <w:b/>
                <w:sz w:val="22"/>
              </w:rPr>
            </w:pPr>
            <w:r w:rsidRPr="00A811F5">
              <w:rPr>
                <w:rFonts w:hint="eastAsia"/>
                <w:b/>
                <w:sz w:val="22"/>
              </w:rPr>
              <w:t>不合适的配置参数</w:t>
            </w:r>
          </w:p>
        </w:tc>
      </w:tr>
      <w:tr w:rsidR="00DC660A" w:rsidRPr="00BC5198" w14:paraId="3B421D24" w14:textId="77777777" w:rsidTr="00DC660A">
        <w:tc>
          <w:tcPr>
            <w:tcW w:w="0" w:type="auto"/>
          </w:tcPr>
          <w:p w14:paraId="0E895C24" w14:textId="77777777" w:rsidR="00DC660A" w:rsidRPr="00BC5198" w:rsidRDefault="00DC660A" w:rsidP="00DC660A">
            <w:pPr>
              <w:rPr>
                <w:sz w:val="22"/>
              </w:rPr>
            </w:pPr>
            <w:r w:rsidRPr="00BC5198">
              <w:rPr>
                <w:sz w:val="22"/>
              </w:rPr>
              <w:t>6-1</w:t>
            </w:r>
          </w:p>
        </w:tc>
        <w:tc>
          <w:tcPr>
            <w:tcW w:w="3709" w:type="dxa"/>
          </w:tcPr>
          <w:p w14:paraId="46A08E72" w14:textId="77777777" w:rsidR="00DC660A" w:rsidRPr="00BC5198" w:rsidRDefault="00DC660A" w:rsidP="00DC660A">
            <w:pPr>
              <w:rPr>
                <w:sz w:val="22"/>
              </w:rPr>
            </w:pPr>
            <w:r w:rsidRPr="00BC5198">
              <w:rPr>
                <w:sz w:val="22"/>
              </w:rPr>
              <w:t>Rule 2</w:t>
            </w:r>
            <w:r w:rsidRPr="00BC5198">
              <w:rPr>
                <w:rFonts w:hint="eastAsia"/>
                <w:sz w:val="22"/>
              </w:rPr>
              <w:t>生效且</w:t>
            </w:r>
            <w:r w:rsidRPr="00BC5198">
              <w:rPr>
                <w:rFonts w:hint="eastAsia"/>
                <w:sz w:val="22"/>
              </w:rPr>
              <w:t>partition</w:t>
            </w:r>
            <w:r w:rsidRPr="00BC5198">
              <w:rPr>
                <w:rFonts w:hint="eastAsia"/>
                <w:sz w:val="22"/>
              </w:rPr>
              <w:t>是平衡的</w:t>
            </w:r>
          </w:p>
        </w:tc>
        <w:tc>
          <w:tcPr>
            <w:tcW w:w="2118" w:type="dxa"/>
          </w:tcPr>
          <w:p w14:paraId="18857C31" w14:textId="77777777" w:rsidR="00DC660A" w:rsidRPr="00BC5198" w:rsidRDefault="00DC660A" w:rsidP="00DC660A">
            <w:pPr>
              <w:rPr>
                <w:sz w:val="22"/>
              </w:rPr>
            </w:pPr>
            <w:r w:rsidRPr="00BC5198">
              <w:rPr>
                <w:rFonts w:hint="eastAsia"/>
                <w:sz w:val="22"/>
              </w:rPr>
              <w:t>不合适的数据划分</w:t>
            </w:r>
          </w:p>
        </w:tc>
        <w:tc>
          <w:tcPr>
            <w:tcW w:w="0" w:type="auto"/>
          </w:tcPr>
          <w:p w14:paraId="53FA0FEF" w14:textId="77777777" w:rsidR="00DC660A" w:rsidRPr="00BC5198" w:rsidRDefault="00DC660A" w:rsidP="00DC660A">
            <w:pPr>
              <w:rPr>
                <w:sz w:val="22"/>
              </w:rPr>
            </w:pPr>
            <w:r w:rsidRPr="00DF4DE0">
              <w:rPr>
                <w:i/>
                <w:sz w:val="22"/>
              </w:rPr>
              <w:t>r</w:t>
            </w:r>
            <w:r w:rsidRPr="00DF4DE0">
              <w:rPr>
                <w:rFonts w:hint="eastAsia"/>
                <w:i/>
                <w:sz w:val="22"/>
              </w:rPr>
              <w:t>educe number</w:t>
            </w:r>
            <w:r w:rsidRPr="00BC5198">
              <w:rPr>
                <w:rFonts w:hint="eastAsia"/>
                <w:sz w:val="22"/>
              </w:rPr>
              <w:t>太小</w:t>
            </w:r>
          </w:p>
        </w:tc>
      </w:tr>
      <w:tr w:rsidR="00DC660A" w:rsidRPr="00BC5198" w14:paraId="7CA742F8" w14:textId="77777777" w:rsidTr="00DC660A">
        <w:tc>
          <w:tcPr>
            <w:tcW w:w="0" w:type="auto"/>
          </w:tcPr>
          <w:p w14:paraId="7264B555" w14:textId="77777777" w:rsidR="00DC660A" w:rsidRPr="00BC5198" w:rsidRDefault="00DC660A" w:rsidP="00DC660A">
            <w:pPr>
              <w:rPr>
                <w:sz w:val="22"/>
              </w:rPr>
            </w:pPr>
            <w:r w:rsidRPr="00BC5198">
              <w:rPr>
                <w:sz w:val="22"/>
              </w:rPr>
              <w:t>6-2</w:t>
            </w:r>
          </w:p>
        </w:tc>
        <w:tc>
          <w:tcPr>
            <w:tcW w:w="3709" w:type="dxa"/>
          </w:tcPr>
          <w:p w14:paraId="1C8D741E" w14:textId="77777777" w:rsidR="00DC660A" w:rsidRPr="00BC5198" w:rsidRDefault="00DC660A" w:rsidP="00DC660A">
            <w:pPr>
              <w:rPr>
                <w:sz w:val="22"/>
              </w:rPr>
            </w:pPr>
            <w:r w:rsidRPr="00BC5198">
              <w:rPr>
                <w:rFonts w:hint="eastAsia"/>
                <w:sz w:val="22"/>
              </w:rPr>
              <w:t>Rule 2</w:t>
            </w:r>
            <w:r w:rsidRPr="00BC5198">
              <w:rPr>
                <w:rFonts w:hint="eastAsia"/>
                <w:sz w:val="22"/>
              </w:rPr>
              <w:t>生效但</w:t>
            </w:r>
            <w:r>
              <w:rPr>
                <w:rFonts w:hint="eastAsia"/>
                <w:sz w:val="22"/>
              </w:rPr>
              <w:t>partition unbalanceness</w:t>
            </w:r>
          </w:p>
        </w:tc>
        <w:tc>
          <w:tcPr>
            <w:tcW w:w="2118" w:type="dxa"/>
          </w:tcPr>
          <w:p w14:paraId="79AC6EA6" w14:textId="77777777" w:rsidR="00DC660A" w:rsidRPr="00BC5198" w:rsidRDefault="00DC660A" w:rsidP="00DC660A">
            <w:pPr>
              <w:rPr>
                <w:sz w:val="22"/>
              </w:rPr>
            </w:pPr>
            <w:r w:rsidRPr="00BC5198">
              <w:rPr>
                <w:rFonts w:hint="eastAsia"/>
                <w:sz w:val="22"/>
              </w:rPr>
              <w:t>不合适的数据划分</w:t>
            </w:r>
          </w:p>
        </w:tc>
        <w:tc>
          <w:tcPr>
            <w:tcW w:w="0" w:type="auto"/>
          </w:tcPr>
          <w:p w14:paraId="671DC8A5" w14:textId="77777777" w:rsidR="00DC660A" w:rsidRPr="00BC5198" w:rsidRDefault="00DC660A" w:rsidP="00DC660A">
            <w:pPr>
              <w:rPr>
                <w:sz w:val="22"/>
              </w:rPr>
            </w:pPr>
            <w:r w:rsidRPr="00BC5198">
              <w:rPr>
                <w:rFonts w:hint="eastAsia"/>
                <w:sz w:val="22"/>
              </w:rPr>
              <w:t>partition</w:t>
            </w:r>
            <w:r w:rsidRPr="00BC5198">
              <w:rPr>
                <w:rFonts w:hint="eastAsia"/>
                <w:sz w:val="22"/>
              </w:rPr>
              <w:t>函数</w:t>
            </w:r>
            <w:r>
              <w:rPr>
                <w:rFonts w:hint="eastAsia"/>
                <w:sz w:val="22"/>
              </w:rPr>
              <w:t>不均衡</w:t>
            </w:r>
          </w:p>
        </w:tc>
      </w:tr>
      <w:tr w:rsidR="00DC660A" w:rsidRPr="00BC5198" w14:paraId="2AF6E496" w14:textId="77777777" w:rsidTr="00DC660A">
        <w:tc>
          <w:tcPr>
            <w:tcW w:w="0" w:type="auto"/>
          </w:tcPr>
          <w:p w14:paraId="37C12CEA" w14:textId="77777777" w:rsidR="00DC660A" w:rsidRPr="00BC5198" w:rsidRDefault="00DC660A" w:rsidP="00DC660A">
            <w:pPr>
              <w:rPr>
                <w:sz w:val="22"/>
              </w:rPr>
            </w:pPr>
            <w:r w:rsidRPr="00BC5198">
              <w:rPr>
                <w:sz w:val="22"/>
              </w:rPr>
              <w:t>7</w:t>
            </w:r>
          </w:p>
        </w:tc>
        <w:tc>
          <w:tcPr>
            <w:tcW w:w="3709" w:type="dxa"/>
          </w:tcPr>
          <w:p w14:paraId="08E4DA90" w14:textId="77777777" w:rsidR="00DC660A" w:rsidRPr="00BC5198" w:rsidRDefault="00DC660A" w:rsidP="00DC660A">
            <w:pPr>
              <w:rPr>
                <w:sz w:val="22"/>
              </w:rPr>
            </w:pPr>
            <w:r w:rsidRPr="001850FB">
              <w:rPr>
                <w:rFonts w:hint="eastAsia"/>
                <w:i/>
                <w:color w:val="000000" w:themeColor="text1"/>
              </w:rPr>
              <w:t>G</w:t>
            </w:r>
            <w:r w:rsidRPr="001850FB">
              <w:rPr>
                <w:rFonts w:hint="eastAsia"/>
                <w:i/>
                <w:color w:val="000000" w:themeColor="text1"/>
                <w:vertAlign w:val="subscript"/>
              </w:rPr>
              <w:t>n</w:t>
            </w:r>
            <w:r>
              <w:rPr>
                <w:rFonts w:hint="eastAsia"/>
                <w:sz w:val="22"/>
              </w:rPr>
              <w:t>中内存用量</w:t>
            </w:r>
            <w:r w:rsidRPr="00BC5198">
              <w:rPr>
                <w:rFonts w:hint="eastAsia"/>
                <w:sz w:val="22"/>
              </w:rPr>
              <w:t>出现陡峭增长，且</w:t>
            </w:r>
            <w:r w:rsidRPr="001850FB">
              <w:rPr>
                <w:rFonts w:hint="eastAsia"/>
                <w:i/>
                <w:color w:val="000000" w:themeColor="text1"/>
              </w:rPr>
              <w:t>G</w:t>
            </w:r>
            <w:r w:rsidRPr="001850FB">
              <w:rPr>
                <w:rFonts w:hint="eastAsia"/>
                <w:i/>
                <w:color w:val="000000" w:themeColor="text1"/>
                <w:vertAlign w:val="subscript"/>
              </w:rPr>
              <w:t>n</w:t>
            </w:r>
            <w:r w:rsidRPr="00BC5198">
              <w:rPr>
                <w:rFonts w:hint="eastAsia"/>
                <w:sz w:val="22"/>
              </w:rPr>
              <w:t>具有比</w:t>
            </w:r>
            <w:r>
              <w:rPr>
                <w:rFonts w:hint="eastAsia"/>
                <w:sz w:val="22"/>
              </w:rPr>
              <w:t>其他</w:t>
            </w:r>
            <w:r w:rsidRPr="00BC5198">
              <w:rPr>
                <w:rFonts w:hint="eastAsia"/>
                <w:sz w:val="22"/>
              </w:rPr>
              <w:t>组</w:t>
            </w:r>
            <w:r>
              <w:rPr>
                <w:rFonts w:hint="eastAsia"/>
                <w:sz w:val="22"/>
              </w:rPr>
              <w:t>包含</w:t>
            </w:r>
            <w:r w:rsidRPr="00BC5198">
              <w:rPr>
                <w:rFonts w:hint="eastAsia"/>
                <w:sz w:val="22"/>
              </w:rPr>
              <w:t>更多的</w:t>
            </w:r>
            <w:r w:rsidRPr="00BC5198">
              <w:rPr>
                <w:rFonts w:hint="eastAsia"/>
                <w:sz w:val="22"/>
              </w:rPr>
              <w:t>records</w:t>
            </w:r>
          </w:p>
        </w:tc>
        <w:tc>
          <w:tcPr>
            <w:tcW w:w="2118" w:type="dxa"/>
          </w:tcPr>
          <w:p w14:paraId="4EA179B6" w14:textId="77777777" w:rsidR="00DC660A" w:rsidRPr="00BC5198" w:rsidRDefault="00DC660A" w:rsidP="00DC660A">
            <w:pPr>
              <w:rPr>
                <w:sz w:val="22"/>
              </w:rPr>
            </w:pPr>
            <w:r w:rsidRPr="00BC5198">
              <w:rPr>
                <w:rFonts w:hint="eastAsia"/>
                <w:sz w:val="22"/>
              </w:rPr>
              <w:t>热点</w:t>
            </w:r>
            <w:r w:rsidRPr="00BC5198">
              <w:rPr>
                <w:rFonts w:hint="eastAsia"/>
                <w:sz w:val="22"/>
              </w:rPr>
              <w:t>key</w:t>
            </w:r>
          </w:p>
        </w:tc>
        <w:tc>
          <w:tcPr>
            <w:tcW w:w="0" w:type="auto"/>
          </w:tcPr>
          <w:p w14:paraId="23C72C30" w14:textId="77777777" w:rsidR="00DC660A" w:rsidRPr="00BC5198" w:rsidRDefault="00DC660A" w:rsidP="00DC660A">
            <w:pPr>
              <w:rPr>
                <w:sz w:val="22"/>
              </w:rPr>
            </w:pPr>
            <w:r w:rsidRPr="00BC5198">
              <w:rPr>
                <w:sz w:val="22"/>
              </w:rPr>
              <w:t>P</w:t>
            </w:r>
            <w:r w:rsidRPr="00BC5198">
              <w:rPr>
                <w:rFonts w:hint="eastAsia"/>
                <w:sz w:val="22"/>
              </w:rPr>
              <w:t>artition</w:t>
            </w:r>
            <w:r w:rsidRPr="00BC5198">
              <w:rPr>
                <w:rFonts w:hint="eastAsia"/>
                <w:sz w:val="22"/>
              </w:rPr>
              <w:t>函数</w:t>
            </w:r>
            <w:r>
              <w:rPr>
                <w:rFonts w:hint="eastAsia"/>
                <w:sz w:val="22"/>
              </w:rPr>
              <w:t>选择了热点</w:t>
            </w:r>
            <w:r>
              <w:rPr>
                <w:rFonts w:hint="eastAsia"/>
                <w:sz w:val="22"/>
              </w:rPr>
              <w:t>key</w:t>
            </w:r>
          </w:p>
        </w:tc>
      </w:tr>
      <w:tr w:rsidR="00DC660A" w:rsidRPr="00BC5198" w14:paraId="15B4D40E" w14:textId="77777777" w:rsidTr="00DC660A">
        <w:tc>
          <w:tcPr>
            <w:tcW w:w="0" w:type="auto"/>
          </w:tcPr>
          <w:p w14:paraId="5CAC1C57" w14:textId="77777777" w:rsidR="00DC660A" w:rsidRPr="00BC5198" w:rsidRDefault="00DC660A" w:rsidP="00DC660A">
            <w:pPr>
              <w:rPr>
                <w:sz w:val="22"/>
              </w:rPr>
            </w:pPr>
            <w:r w:rsidRPr="00BC5198">
              <w:rPr>
                <w:sz w:val="22"/>
              </w:rPr>
              <w:t>8</w:t>
            </w:r>
          </w:p>
        </w:tc>
        <w:tc>
          <w:tcPr>
            <w:tcW w:w="3709" w:type="dxa"/>
          </w:tcPr>
          <w:p w14:paraId="51C82B3E" w14:textId="77777777" w:rsidR="00DC660A" w:rsidRPr="00BC5198" w:rsidRDefault="00DC660A" w:rsidP="00DC660A">
            <w:pPr>
              <w:rPr>
                <w:sz w:val="22"/>
              </w:rPr>
            </w:pPr>
            <w:r w:rsidRPr="00BC5198">
              <w:rPr>
                <w:sz w:val="22"/>
              </w:rPr>
              <w:t>R</w:t>
            </w:r>
            <w:r w:rsidRPr="00BC5198">
              <w:rPr>
                <w:rFonts w:hint="eastAsia"/>
                <w:sz w:val="22"/>
              </w:rPr>
              <w:t>ule 4</w:t>
            </w:r>
            <w:r w:rsidRPr="00BC5198">
              <w:rPr>
                <w:rFonts w:hint="eastAsia"/>
                <w:sz w:val="22"/>
              </w:rPr>
              <w:t>生效且</w:t>
            </w:r>
            <w:r>
              <w:rPr>
                <w:rFonts w:hint="eastAsia"/>
                <w:i/>
                <w:color w:val="000000" w:themeColor="text1"/>
              </w:rPr>
              <w:t>R</w:t>
            </w:r>
            <w:r w:rsidRPr="001850FB">
              <w:rPr>
                <w:rFonts w:hint="eastAsia"/>
                <w:i/>
                <w:color w:val="000000" w:themeColor="text1"/>
                <w:vertAlign w:val="subscript"/>
              </w:rPr>
              <w:t>n</w:t>
            </w:r>
            <w:r w:rsidRPr="00BC5198">
              <w:rPr>
                <w:rFonts w:hint="eastAsia"/>
                <w:sz w:val="22"/>
              </w:rPr>
              <w:t>比其他</w:t>
            </w:r>
            <w:r>
              <w:rPr>
                <w:rFonts w:hint="eastAsia"/>
                <w:i/>
                <w:color w:val="000000" w:themeColor="text1"/>
              </w:rPr>
              <w:t>R</w:t>
            </w:r>
            <w:r w:rsidRPr="00BD331C">
              <w:rPr>
                <w:rFonts w:hint="eastAsia"/>
                <w:i/>
                <w:color w:val="000000" w:themeColor="text1"/>
                <w:vertAlign w:val="subscript"/>
              </w:rPr>
              <w:t>i</w:t>
            </w:r>
            <w:r w:rsidRPr="00BC5198">
              <w:rPr>
                <w:rFonts w:hint="eastAsia"/>
                <w:sz w:val="22"/>
              </w:rPr>
              <w:t>都大</w:t>
            </w:r>
          </w:p>
        </w:tc>
        <w:tc>
          <w:tcPr>
            <w:tcW w:w="2118" w:type="dxa"/>
          </w:tcPr>
          <w:p w14:paraId="072FCA1C" w14:textId="77777777" w:rsidR="00DC660A" w:rsidRPr="00BC5198" w:rsidRDefault="00DC660A" w:rsidP="00DC660A">
            <w:pPr>
              <w:rPr>
                <w:sz w:val="22"/>
              </w:rPr>
            </w:pPr>
            <w:r w:rsidRPr="00BC5198">
              <w:rPr>
                <w:rFonts w:hint="eastAsia"/>
                <w:sz w:val="22"/>
              </w:rPr>
              <w:t>单一</w:t>
            </w:r>
            <w:r w:rsidRPr="00BC5198">
              <w:rPr>
                <w:rFonts w:hint="eastAsia"/>
                <w:sz w:val="22"/>
              </w:rPr>
              <w:t>record</w:t>
            </w:r>
            <w:r>
              <w:rPr>
                <w:rFonts w:hint="eastAsia"/>
                <w:sz w:val="22"/>
              </w:rPr>
              <w:t>过大</w:t>
            </w:r>
          </w:p>
        </w:tc>
        <w:tc>
          <w:tcPr>
            <w:tcW w:w="0" w:type="auto"/>
          </w:tcPr>
          <w:p w14:paraId="4F694CD1" w14:textId="77777777" w:rsidR="00DC660A" w:rsidRPr="00BC5198" w:rsidRDefault="00DC660A" w:rsidP="00DC660A">
            <w:pPr>
              <w:rPr>
                <w:sz w:val="22"/>
              </w:rPr>
            </w:pPr>
            <w:r w:rsidRPr="00BC5198">
              <w:rPr>
                <w:rFonts w:hint="eastAsia"/>
                <w:sz w:val="22"/>
              </w:rPr>
              <w:t>无</w:t>
            </w:r>
          </w:p>
        </w:tc>
      </w:tr>
      <w:tr w:rsidR="00DC660A" w:rsidRPr="00BC5198" w14:paraId="2527B231" w14:textId="77777777" w:rsidTr="00DC660A">
        <w:tc>
          <w:tcPr>
            <w:tcW w:w="0" w:type="auto"/>
          </w:tcPr>
          <w:p w14:paraId="5537E6AA" w14:textId="77777777" w:rsidR="00DC660A" w:rsidRPr="00BC5198" w:rsidRDefault="00DC660A" w:rsidP="00DC660A">
            <w:pPr>
              <w:rPr>
                <w:sz w:val="22"/>
              </w:rPr>
            </w:pPr>
            <w:r w:rsidRPr="00BC5198">
              <w:rPr>
                <w:sz w:val="22"/>
              </w:rPr>
              <w:t>9-1</w:t>
            </w:r>
          </w:p>
        </w:tc>
        <w:tc>
          <w:tcPr>
            <w:tcW w:w="3709" w:type="dxa"/>
          </w:tcPr>
          <w:p w14:paraId="5C98EFD5" w14:textId="77777777" w:rsidR="00DC660A" w:rsidRPr="00BC5198" w:rsidRDefault="00DC660A" w:rsidP="00DC660A">
            <w:pPr>
              <w:rPr>
                <w:sz w:val="22"/>
              </w:rPr>
            </w:pPr>
            <w:r w:rsidRPr="00BC5198">
              <w:rPr>
                <w:rFonts w:hint="eastAsia"/>
                <w:sz w:val="22"/>
              </w:rPr>
              <w:t>固定</w:t>
            </w:r>
            <w:r w:rsidRPr="00BC5198">
              <w:rPr>
                <w:rFonts w:hint="eastAsia"/>
                <w:sz w:val="22"/>
              </w:rPr>
              <w:t>buffer</w:t>
            </w:r>
            <w:r w:rsidRPr="00BC5198">
              <w:rPr>
                <w:rFonts w:hint="eastAsia"/>
                <w:sz w:val="22"/>
              </w:rPr>
              <w:t>存在且</w:t>
            </w:r>
            <w:r w:rsidRPr="00BC5198">
              <w:rPr>
                <w:sz w:val="22"/>
              </w:rPr>
              <w:t>map()</w:t>
            </w:r>
            <w:r w:rsidRPr="00BC5198">
              <w:rPr>
                <w:rFonts w:hint="eastAsia"/>
                <w:sz w:val="22"/>
              </w:rPr>
              <w:t>将要完成</w:t>
            </w:r>
          </w:p>
        </w:tc>
        <w:tc>
          <w:tcPr>
            <w:tcW w:w="2118" w:type="dxa"/>
          </w:tcPr>
          <w:p w14:paraId="7235A3AE" w14:textId="77777777" w:rsidR="00DC660A" w:rsidRPr="00BC5198" w:rsidRDefault="00DC660A" w:rsidP="00DC660A">
            <w:pPr>
              <w:rPr>
                <w:sz w:val="22"/>
              </w:rPr>
            </w:pPr>
            <w:r w:rsidRPr="00BC5198">
              <w:rPr>
                <w:rFonts w:hint="eastAsia"/>
                <w:sz w:val="22"/>
              </w:rPr>
              <w:t>框架缓冲区太大</w:t>
            </w:r>
          </w:p>
        </w:tc>
        <w:tc>
          <w:tcPr>
            <w:tcW w:w="0" w:type="auto"/>
          </w:tcPr>
          <w:p w14:paraId="0ED53A3B" w14:textId="77777777" w:rsidR="00DC660A" w:rsidRPr="00BC5198" w:rsidRDefault="00DC660A" w:rsidP="00DC660A">
            <w:pPr>
              <w:rPr>
                <w:sz w:val="22"/>
              </w:rPr>
            </w:pPr>
            <w:r w:rsidRPr="00BC5198">
              <w:rPr>
                <w:rFonts w:hint="eastAsia"/>
                <w:sz w:val="22"/>
              </w:rPr>
              <w:t>固定</w:t>
            </w:r>
            <w:r w:rsidRPr="00BC5198">
              <w:rPr>
                <w:rFonts w:hint="eastAsia"/>
                <w:sz w:val="22"/>
              </w:rPr>
              <w:t>buffer</w:t>
            </w:r>
            <w:r w:rsidRPr="00BC5198">
              <w:rPr>
                <w:rFonts w:hint="eastAsia"/>
                <w:sz w:val="22"/>
              </w:rPr>
              <w:t>太大</w:t>
            </w:r>
          </w:p>
        </w:tc>
      </w:tr>
      <w:tr w:rsidR="00DC660A" w:rsidRPr="00BC5198" w14:paraId="6959F808" w14:textId="77777777" w:rsidTr="00DC660A">
        <w:tc>
          <w:tcPr>
            <w:tcW w:w="0" w:type="auto"/>
          </w:tcPr>
          <w:p w14:paraId="7EEBC396" w14:textId="77777777" w:rsidR="00DC660A" w:rsidRPr="00BC5198" w:rsidRDefault="00DC660A" w:rsidP="00DC660A">
            <w:pPr>
              <w:rPr>
                <w:sz w:val="22"/>
              </w:rPr>
            </w:pPr>
            <w:r w:rsidRPr="00BC5198">
              <w:rPr>
                <w:sz w:val="22"/>
              </w:rPr>
              <w:t>9-2</w:t>
            </w:r>
          </w:p>
        </w:tc>
        <w:tc>
          <w:tcPr>
            <w:tcW w:w="3709" w:type="dxa"/>
          </w:tcPr>
          <w:p w14:paraId="35BB3DC4" w14:textId="77777777" w:rsidR="00DC660A" w:rsidRPr="00BC5198" w:rsidRDefault="00DC660A" w:rsidP="00DC660A">
            <w:pPr>
              <w:rPr>
                <w:sz w:val="22"/>
              </w:rPr>
            </w:pPr>
            <w:r w:rsidRPr="00BC5198">
              <w:rPr>
                <w:rFonts w:hint="eastAsia"/>
                <w:sz w:val="22"/>
              </w:rPr>
              <w:t>虚拟</w:t>
            </w:r>
            <w:r w:rsidRPr="00BC5198">
              <w:rPr>
                <w:rFonts w:hint="eastAsia"/>
                <w:sz w:val="22"/>
              </w:rPr>
              <w:t>buffer</w:t>
            </w:r>
            <w:r w:rsidRPr="00BC5198">
              <w:rPr>
                <w:rFonts w:hint="eastAsia"/>
                <w:sz w:val="22"/>
              </w:rPr>
              <w:t>被填满，且</w:t>
            </w:r>
            <w:r w:rsidRPr="00BC5198">
              <w:rPr>
                <w:rFonts w:hint="eastAsia"/>
                <w:sz w:val="22"/>
              </w:rPr>
              <w:t>combine</w:t>
            </w:r>
            <w:r w:rsidRPr="00BC5198">
              <w:rPr>
                <w:sz w:val="22"/>
              </w:rPr>
              <w:t>()</w:t>
            </w:r>
            <w:r>
              <w:rPr>
                <w:rFonts w:hint="eastAsia"/>
                <w:sz w:val="22"/>
              </w:rPr>
              <w:t>或</w:t>
            </w:r>
            <w:r w:rsidRPr="00BC5198">
              <w:rPr>
                <w:sz w:val="22"/>
              </w:rPr>
              <w:t>reduce()</w:t>
            </w:r>
            <w:r>
              <w:rPr>
                <w:rFonts w:hint="eastAsia"/>
                <w:sz w:val="22"/>
              </w:rPr>
              <w:t>将</w:t>
            </w:r>
            <w:r w:rsidRPr="00BC5198">
              <w:rPr>
                <w:rFonts w:hint="eastAsia"/>
                <w:sz w:val="22"/>
              </w:rPr>
              <w:t>要完成</w:t>
            </w:r>
          </w:p>
        </w:tc>
        <w:tc>
          <w:tcPr>
            <w:tcW w:w="2118" w:type="dxa"/>
          </w:tcPr>
          <w:p w14:paraId="6B3D4DCF" w14:textId="77777777" w:rsidR="00DC660A" w:rsidRPr="00BC5198" w:rsidRDefault="00DC660A" w:rsidP="00DC660A">
            <w:pPr>
              <w:rPr>
                <w:sz w:val="22"/>
              </w:rPr>
            </w:pPr>
            <w:r w:rsidRPr="00BC5198">
              <w:rPr>
                <w:rFonts w:hint="eastAsia"/>
                <w:sz w:val="22"/>
              </w:rPr>
              <w:t>框架缓冲区太大</w:t>
            </w:r>
          </w:p>
        </w:tc>
        <w:tc>
          <w:tcPr>
            <w:tcW w:w="0" w:type="auto"/>
          </w:tcPr>
          <w:p w14:paraId="29DEF496" w14:textId="77777777" w:rsidR="00DC660A" w:rsidRPr="00BC5198" w:rsidRDefault="00DC660A" w:rsidP="00DC660A">
            <w:pPr>
              <w:rPr>
                <w:sz w:val="22"/>
              </w:rPr>
            </w:pPr>
            <w:r w:rsidRPr="00BC5198">
              <w:rPr>
                <w:rFonts w:hint="eastAsia"/>
                <w:sz w:val="22"/>
              </w:rPr>
              <w:t>虚拟</w:t>
            </w:r>
            <w:r w:rsidRPr="00BC5198">
              <w:rPr>
                <w:rFonts w:hint="eastAsia"/>
                <w:sz w:val="22"/>
              </w:rPr>
              <w:t>buffer</w:t>
            </w:r>
            <w:r w:rsidRPr="00BC5198">
              <w:rPr>
                <w:rFonts w:hint="eastAsia"/>
                <w:sz w:val="22"/>
              </w:rPr>
              <w:t>太大</w:t>
            </w:r>
          </w:p>
        </w:tc>
      </w:tr>
    </w:tbl>
    <w:p w14:paraId="05247C20" w14:textId="77777777" w:rsidR="00DC660A" w:rsidRDefault="00DC660A" w:rsidP="00DC660A">
      <w:pPr>
        <w:pStyle w:val="a"/>
        <w:rPr>
          <w:rFonts w:hint="eastAsia"/>
        </w:rPr>
      </w:pPr>
    </w:p>
    <w:p w14:paraId="59DFE6A4" w14:textId="77777777" w:rsidR="00DC660A" w:rsidRDefault="00DC660A" w:rsidP="00DC660A">
      <w:pPr>
        <w:pStyle w:val="Heading2"/>
        <w:rPr>
          <w:rFonts w:hint="eastAsia"/>
        </w:rPr>
      </w:pPr>
      <w:bookmarkStart w:id="235" w:name="_Toc305439889"/>
      <w:bookmarkStart w:id="236" w:name="_Toc305878446"/>
      <w:r w:rsidRPr="00DC660A">
        <w:rPr>
          <w:rFonts w:hint="eastAsia"/>
        </w:rPr>
        <w:t>实验评价</w:t>
      </w:r>
      <w:bookmarkEnd w:id="235"/>
      <w:bookmarkEnd w:id="236"/>
      <w:r w:rsidRPr="00DC660A">
        <w:t xml:space="preserve"> </w:t>
      </w:r>
    </w:p>
    <w:p w14:paraId="46D00DEF" w14:textId="77777777" w:rsidR="00DC660A" w:rsidRPr="00947A90" w:rsidRDefault="00DC660A" w:rsidP="00DC660A">
      <w:pPr>
        <w:pStyle w:val="a"/>
        <w:rPr>
          <w:color w:val="000000" w:themeColor="text1"/>
          <w:szCs w:val="24"/>
        </w:rPr>
      </w:pPr>
      <w:r w:rsidRPr="00DC660A">
        <w:rPr>
          <w:rFonts w:hint="eastAsia"/>
        </w:rPr>
        <w:t>实验目的是验证我们的工具诊断出来的溢出错误原因是不是真正的错误原因。</w:t>
      </w:r>
    </w:p>
    <w:p w14:paraId="449D6C79" w14:textId="77777777" w:rsidR="00D4565C" w:rsidRDefault="00D4565C" w:rsidP="00D4565C">
      <w:pPr>
        <w:pStyle w:val="a"/>
        <w:ind w:firstLineChars="0"/>
        <w:rPr>
          <w:rFonts w:hint="eastAsia"/>
        </w:rPr>
      </w:pPr>
      <w:bookmarkStart w:id="237" w:name="_Toc305439890"/>
    </w:p>
    <w:p w14:paraId="43675533" w14:textId="66572EBA" w:rsidR="00DC660A" w:rsidRPr="00DC660A" w:rsidRDefault="00DC660A" w:rsidP="00D4565C">
      <w:pPr>
        <w:pStyle w:val="Heading3"/>
      </w:pPr>
      <w:bookmarkStart w:id="238" w:name="_Toc305878447"/>
      <w:r w:rsidRPr="00DC660A">
        <w:rPr>
          <w:rFonts w:hint="eastAsia"/>
        </w:rPr>
        <w:t>实验环境及实验步骤</w:t>
      </w:r>
      <w:bookmarkEnd w:id="237"/>
      <w:bookmarkEnd w:id="238"/>
    </w:p>
    <w:p w14:paraId="6E3C527A" w14:textId="77777777" w:rsidR="00DC660A" w:rsidRPr="00DC660A" w:rsidRDefault="00DC660A" w:rsidP="00DC660A">
      <w:pPr>
        <w:pStyle w:val="a"/>
      </w:pPr>
      <w:r w:rsidRPr="00DC660A">
        <w:rPr>
          <w:rFonts w:hint="eastAsia"/>
        </w:rPr>
        <w:t>我们重现了</w:t>
      </w:r>
      <w:r w:rsidRPr="00DC660A">
        <w:rPr>
          <w:rFonts w:hint="eastAsia"/>
        </w:rPr>
        <w:t>20</w:t>
      </w:r>
      <w:r w:rsidRPr="00DC660A">
        <w:rPr>
          <w:rFonts w:hint="eastAsia"/>
        </w:rPr>
        <w:t>个现实世界的内存溢出错误，这些错误发生在不同类型的</w:t>
      </w:r>
      <w:r w:rsidRPr="00DC660A">
        <w:rPr>
          <w:rFonts w:hint="eastAsia"/>
        </w:rPr>
        <w:t>MapReduce</w:t>
      </w:r>
      <w:r w:rsidRPr="00DC660A">
        <w:rPr>
          <w:rFonts w:hint="eastAsia"/>
        </w:rPr>
        <w:t>应用里面。这些应用代码包括用户手写的</w:t>
      </w:r>
      <w:r w:rsidRPr="00DC660A">
        <w:rPr>
          <w:rFonts w:hint="eastAsia"/>
        </w:rPr>
        <w:t>MapReduce</w:t>
      </w:r>
      <w:r w:rsidRPr="00DC660A">
        <w:rPr>
          <w:rFonts w:hint="eastAsia"/>
        </w:rPr>
        <w:t>代码，</w:t>
      </w:r>
      <w:r w:rsidRPr="00DC660A">
        <w:rPr>
          <w:rFonts w:hint="eastAsia"/>
        </w:rPr>
        <w:t>Apache Pig</w:t>
      </w:r>
      <w:r w:rsidRPr="00DC660A">
        <w:rPr>
          <w:rFonts w:hint="eastAsia"/>
        </w:rPr>
        <w:t>，</w:t>
      </w:r>
      <w:r w:rsidRPr="00DC660A">
        <w:rPr>
          <w:rFonts w:hint="eastAsia"/>
        </w:rPr>
        <w:t>Hive</w:t>
      </w:r>
      <w:r w:rsidRPr="00DC660A">
        <w:rPr>
          <w:rFonts w:hint="eastAsia"/>
        </w:rPr>
        <w:t>，</w:t>
      </w:r>
      <w:r w:rsidRPr="00DC660A">
        <w:rPr>
          <w:rFonts w:hint="eastAsia"/>
        </w:rPr>
        <w:t>Mahout</w:t>
      </w:r>
      <w:r w:rsidRPr="00DC660A">
        <w:rPr>
          <w:rFonts w:hint="eastAsia"/>
        </w:rPr>
        <w:t>，</w:t>
      </w:r>
      <w:r w:rsidRPr="00DC660A">
        <w:rPr>
          <w:rFonts w:hint="eastAsia"/>
        </w:rPr>
        <w:t>Cloud9</w:t>
      </w:r>
      <w:r w:rsidRPr="00DC660A">
        <w:rPr>
          <w:rFonts w:hint="eastAsia"/>
        </w:rPr>
        <w:t>等高层语言或高层库产生的代码。这些错误来自公开论坛，包括</w:t>
      </w:r>
      <w:r w:rsidRPr="00DC660A">
        <w:rPr>
          <w:rFonts w:hint="eastAsia"/>
        </w:rPr>
        <w:t>StackOverflow</w:t>
      </w:r>
      <w:r w:rsidRPr="00DC660A">
        <w:t>.com</w:t>
      </w:r>
      <w:r w:rsidRPr="00DC660A">
        <w:rPr>
          <w:rFonts w:hint="eastAsia"/>
        </w:rPr>
        <w:t>，</w:t>
      </w:r>
      <w:r w:rsidRPr="00DC660A">
        <w:rPr>
          <w:rFonts w:hint="eastAsia"/>
        </w:rPr>
        <w:t>Hadoop mailing list</w:t>
      </w:r>
      <w:r w:rsidRPr="00DC660A">
        <w:rPr>
          <w:rFonts w:hint="eastAsia"/>
        </w:rPr>
        <w:t>，和</w:t>
      </w:r>
      <w:r w:rsidRPr="00DC660A">
        <w:rPr>
          <w:rFonts w:hint="eastAsia"/>
        </w:rPr>
        <w:t>MapReduce</w:t>
      </w:r>
      <w:r w:rsidRPr="00DC660A">
        <w:rPr>
          <w:rFonts w:hint="eastAsia"/>
        </w:rPr>
        <w:t>开发者的博客。这些错误具有详细的输入数据信息，可重现的用户代码，内存溢出错误栈等等。因为我们没有用户原始的输入数据，我们使用公开数据集（英文</w:t>
      </w:r>
      <w:r w:rsidRPr="00DC660A">
        <w:rPr>
          <w:rFonts w:hint="eastAsia"/>
        </w:rPr>
        <w:t>Wikipedia</w:t>
      </w:r>
      <w:r w:rsidRPr="00DC660A">
        <w:rPr>
          <w:rFonts w:hint="eastAsia"/>
        </w:rPr>
        <w:t>）和合成数据集（随机文本和一个知名的用于对比</w:t>
      </w:r>
      <w:r w:rsidRPr="00DC660A">
        <w:rPr>
          <w:rFonts w:hint="eastAsia"/>
        </w:rPr>
        <w:t>MapReduce</w:t>
      </w:r>
      <w:r w:rsidRPr="00DC660A">
        <w:rPr>
          <w:rFonts w:hint="eastAsia"/>
        </w:rPr>
        <w:t>和并行数据库性能的</w:t>
      </w:r>
      <w:r w:rsidRPr="00DC660A">
        <w:rPr>
          <w:rFonts w:hint="eastAsia"/>
        </w:rPr>
        <w:t>benchmark</w:t>
      </w:r>
      <w:r w:rsidRPr="00DC660A">
        <w:rPr>
          <w:rFonts w:hint="eastAsia"/>
        </w:rPr>
        <w:t>）。我们重现的内存溢出的错误栈与用户报告的相同。所有的应用运行在实验室</w:t>
      </w:r>
      <w:r w:rsidRPr="00DC660A">
        <w:rPr>
          <w:rFonts w:hint="eastAsia"/>
        </w:rPr>
        <w:t>10</w:t>
      </w:r>
      <w:r w:rsidRPr="00DC660A">
        <w:rPr>
          <w:rFonts w:hint="eastAsia"/>
        </w:rPr>
        <w:t>个节点的</w:t>
      </w:r>
      <w:r w:rsidRPr="00DC660A">
        <w:rPr>
          <w:rFonts w:hint="eastAsia"/>
        </w:rPr>
        <w:t>Hadoop</w:t>
      </w:r>
      <w:r w:rsidRPr="00DC660A">
        <w:rPr>
          <w:rFonts w:hint="eastAsia"/>
        </w:rPr>
        <w:t>集群上，使用的</w:t>
      </w:r>
      <w:r w:rsidRPr="00DC660A">
        <w:rPr>
          <w:rFonts w:hint="eastAsia"/>
        </w:rPr>
        <w:t>Hadoop</w:t>
      </w:r>
      <w:r w:rsidRPr="00DC660A">
        <w:rPr>
          <w:rFonts w:hint="eastAsia"/>
        </w:rPr>
        <w:t>版本是我们提升过的</w:t>
      </w:r>
      <w:r w:rsidRPr="00DC660A">
        <w:rPr>
          <w:rFonts w:hint="eastAsia"/>
        </w:rPr>
        <w:t>Hadoop</w:t>
      </w:r>
      <w:r w:rsidRPr="00DC660A">
        <w:t>-1.2</w:t>
      </w:r>
      <w:r w:rsidRPr="00DC660A">
        <w:rPr>
          <w:rFonts w:hint="eastAsia"/>
        </w:rPr>
        <w:t>，这个版本可以支持自动在</w:t>
      </w:r>
      <w:r w:rsidRPr="00DC660A">
        <w:rPr>
          <w:i/>
        </w:rPr>
        <w:t>R</w:t>
      </w:r>
      <w:r w:rsidRPr="00DC660A">
        <w:rPr>
          <w:i/>
          <w:vertAlign w:val="subscript"/>
        </w:rPr>
        <w:t>i</w:t>
      </w:r>
      <w:r w:rsidRPr="00DC660A">
        <w:t>/</w:t>
      </w:r>
      <w:r w:rsidRPr="00DC660A">
        <w:rPr>
          <w:i/>
        </w:rPr>
        <w:t>G</w:t>
      </w:r>
      <w:r w:rsidRPr="00DC660A">
        <w:rPr>
          <w:i/>
          <w:vertAlign w:val="subscript"/>
        </w:rPr>
        <w:t>i</w:t>
      </w:r>
      <w:r w:rsidRPr="00DC660A">
        <w:rPr>
          <w:rFonts w:hint="eastAsia"/>
        </w:rPr>
        <w:t>上面进行</w:t>
      </w:r>
      <w:r w:rsidRPr="00DC660A">
        <w:rPr>
          <w:rFonts w:hint="eastAsia"/>
        </w:rPr>
        <w:t>heap dump</w:t>
      </w:r>
      <w:r w:rsidRPr="00DC660A">
        <w:rPr>
          <w:rFonts w:hint="eastAsia"/>
        </w:rPr>
        <w:t>。集群中每个节点配备</w:t>
      </w:r>
      <w:r w:rsidRPr="00DC660A">
        <w:rPr>
          <w:rFonts w:hint="eastAsia"/>
        </w:rPr>
        <w:t>16GB</w:t>
      </w:r>
      <w:r w:rsidRPr="00DC660A">
        <w:rPr>
          <w:rFonts w:hint="eastAsia"/>
        </w:rPr>
        <w:t>的内存，每个</w:t>
      </w:r>
      <w:r w:rsidRPr="00DC660A">
        <w:rPr>
          <w:rFonts w:hint="eastAsia"/>
        </w:rPr>
        <w:t>map</w:t>
      </w:r>
      <w:r w:rsidRPr="00DC660A">
        <w:t>/reduc</w:t>
      </w:r>
      <w:r w:rsidRPr="00DC660A">
        <w:rPr>
          <w:rFonts w:hint="eastAsia"/>
        </w:rPr>
        <w:t>e task</w:t>
      </w:r>
      <w:r w:rsidRPr="00DC660A">
        <w:rPr>
          <w:rFonts w:hint="eastAsia"/>
        </w:rPr>
        <w:t>的</w:t>
      </w:r>
      <w:r w:rsidRPr="00DC660A">
        <w:rPr>
          <w:rFonts w:hint="eastAsia"/>
        </w:rPr>
        <w:t>heap</w:t>
      </w:r>
      <w:r w:rsidRPr="00DC660A">
        <w:rPr>
          <w:rFonts w:hint="eastAsia"/>
        </w:rPr>
        <w:t>大小设置为</w:t>
      </w:r>
      <w:r w:rsidRPr="00DC660A">
        <w:rPr>
          <w:rFonts w:hint="eastAsia"/>
        </w:rPr>
        <w:t>1GB</w:t>
      </w:r>
      <w:r w:rsidRPr="00DC660A">
        <w:rPr>
          <w:rFonts w:hint="eastAsia"/>
        </w:rPr>
        <w:t>。默认情况下，我们配置的</w:t>
      </w:r>
      <w:r w:rsidRPr="00DC660A">
        <w:rPr>
          <w:rFonts w:hint="eastAsia"/>
          <w:i/>
        </w:rPr>
        <w:t>input split size</w:t>
      </w:r>
      <w:r w:rsidRPr="00DC660A">
        <w:rPr>
          <w:rFonts w:hint="eastAsia"/>
        </w:rPr>
        <w:t>是</w:t>
      </w:r>
      <w:r w:rsidRPr="00DC660A">
        <w:rPr>
          <w:rFonts w:hint="eastAsia"/>
        </w:rPr>
        <w:t>512MB</w:t>
      </w:r>
      <w:r w:rsidRPr="00DC660A">
        <w:rPr>
          <w:rFonts w:hint="eastAsia"/>
        </w:rPr>
        <w:t>，</w:t>
      </w:r>
      <w:r w:rsidRPr="00DC660A">
        <w:rPr>
          <w:rFonts w:hint="eastAsia"/>
          <w:i/>
        </w:rPr>
        <w:t>buffer size</w:t>
      </w:r>
      <w:r w:rsidRPr="00DC660A">
        <w:rPr>
          <w:rFonts w:hint="eastAsia"/>
        </w:rPr>
        <w:t>是</w:t>
      </w:r>
      <w:r w:rsidRPr="00DC660A">
        <w:rPr>
          <w:rFonts w:hint="eastAsia"/>
        </w:rPr>
        <w:t>500MB</w:t>
      </w:r>
      <w:r w:rsidRPr="00DC660A">
        <w:rPr>
          <w:rFonts w:hint="eastAsia"/>
        </w:rPr>
        <w:t>，</w:t>
      </w:r>
      <w:r w:rsidRPr="00DC660A">
        <w:rPr>
          <w:rFonts w:hint="eastAsia"/>
          <w:i/>
        </w:rPr>
        <w:t>reduce number</w:t>
      </w:r>
      <w:r w:rsidRPr="00DC660A">
        <w:rPr>
          <w:rFonts w:hint="eastAsia"/>
        </w:rPr>
        <w:t>是</w:t>
      </w:r>
      <w:r w:rsidRPr="00DC660A">
        <w:t>9</w:t>
      </w:r>
      <w:r w:rsidRPr="00DC660A">
        <w:rPr>
          <w:rFonts w:hint="eastAsia"/>
        </w:rPr>
        <w:t>，</w:t>
      </w:r>
      <w:r w:rsidRPr="00DC660A">
        <w:rPr>
          <w:rFonts w:hint="eastAsia"/>
        </w:rPr>
        <w:t>partition</w:t>
      </w:r>
      <w:r w:rsidRPr="00DC660A">
        <w:rPr>
          <w:rFonts w:hint="eastAsia"/>
        </w:rPr>
        <w:t>函数是</w:t>
      </w:r>
      <w:r w:rsidRPr="00DC660A">
        <w:rPr>
          <w:rFonts w:hint="eastAsia"/>
        </w:rPr>
        <w:t>HashPartition</w:t>
      </w:r>
      <w:r w:rsidRPr="00DC660A">
        <w:rPr>
          <w:rFonts w:hint="eastAsia"/>
        </w:rPr>
        <w:t>。</w:t>
      </w:r>
    </w:p>
    <w:p w14:paraId="1B350111" w14:textId="77777777" w:rsidR="00DC660A" w:rsidRPr="00DC660A" w:rsidRDefault="00DC660A" w:rsidP="00DC660A">
      <w:pPr>
        <w:pStyle w:val="a"/>
      </w:pPr>
      <w:r w:rsidRPr="00DC660A">
        <w:rPr>
          <w:rFonts w:hint="eastAsia"/>
        </w:rPr>
        <w:t>错误原因诊断：对于每一个</w:t>
      </w:r>
      <w:r w:rsidRPr="00DC660A">
        <w:rPr>
          <w:rFonts w:hint="eastAsia"/>
        </w:rPr>
        <w:t>job</w:t>
      </w:r>
      <w:r w:rsidRPr="00DC660A">
        <w:rPr>
          <w:rFonts w:hint="eastAsia"/>
        </w:rPr>
        <w:t>，我们首先将其按照一个正常</w:t>
      </w:r>
      <w:r w:rsidRPr="00DC660A">
        <w:rPr>
          <w:rFonts w:hint="eastAsia"/>
        </w:rPr>
        <w:t>job</w:t>
      </w:r>
      <w:r w:rsidRPr="00DC660A">
        <w:rPr>
          <w:rFonts w:hint="eastAsia"/>
        </w:rPr>
        <w:t>运行，然后记录在内存溢出发生时已经处理的</w:t>
      </w:r>
      <w:r w:rsidRPr="00DC660A">
        <w:rPr>
          <w:rFonts w:hint="eastAsia"/>
        </w:rPr>
        <w:t>record</w:t>
      </w:r>
      <w:r w:rsidRPr="00DC660A">
        <w:rPr>
          <w:rFonts w:hint="eastAsia"/>
        </w:rPr>
        <w:t>数目。之后，我们重新运行这个</w:t>
      </w:r>
      <w:r w:rsidRPr="00DC660A">
        <w:rPr>
          <w:rFonts w:hint="eastAsia"/>
        </w:rPr>
        <w:t>job</w:t>
      </w:r>
      <w:r w:rsidRPr="00DC660A">
        <w:rPr>
          <w:rFonts w:hint="eastAsia"/>
        </w:rPr>
        <w:t>，</w:t>
      </w:r>
      <w:r w:rsidRPr="00DC660A">
        <w:rPr>
          <w:rFonts w:hint="eastAsia"/>
        </w:rPr>
        <w:t>job</w:t>
      </w:r>
      <w:r w:rsidRPr="00DC660A">
        <w:rPr>
          <w:rFonts w:hint="eastAsia"/>
        </w:rPr>
        <w:t>自动使用内存用量监控策略产生</w:t>
      </w:r>
      <w:r w:rsidRPr="00DC660A">
        <w:rPr>
          <w:rFonts w:hint="eastAsia"/>
        </w:rPr>
        <w:t>heap dumps</w:t>
      </w:r>
      <w:r w:rsidRPr="00DC660A">
        <w:rPr>
          <w:rFonts w:hint="eastAsia"/>
        </w:rPr>
        <w:t>。我们提升过的</w:t>
      </w:r>
      <w:r w:rsidRPr="00DC660A">
        <w:rPr>
          <w:rFonts w:hint="eastAsia"/>
        </w:rPr>
        <w:t>Eclipse MAT</w:t>
      </w:r>
      <w:r w:rsidRPr="00DC660A">
        <w:rPr>
          <w:rFonts w:hint="eastAsia"/>
        </w:rPr>
        <w:t>可以自动从每个</w:t>
      </w:r>
      <w:r w:rsidRPr="00DC660A">
        <w:rPr>
          <w:rFonts w:hint="eastAsia"/>
        </w:rPr>
        <w:t>heap dump</w:t>
      </w:r>
      <w:r w:rsidRPr="00DC660A">
        <w:rPr>
          <w:rFonts w:hint="eastAsia"/>
        </w:rPr>
        <w:t>中抽取用户对象和框架对象，并计算它们的大小。最后，我们使用诊断工具</w:t>
      </w:r>
      <w:r w:rsidRPr="00DC660A">
        <w:rPr>
          <w:rFonts w:hint="eastAsia"/>
        </w:rPr>
        <w:t>Mprof</w:t>
      </w:r>
      <w:r w:rsidRPr="00DC660A">
        <w:rPr>
          <w:rFonts w:hint="eastAsia"/>
        </w:rPr>
        <w:t>来执行整个诊断流程，定位出错原因。</w:t>
      </w:r>
    </w:p>
    <w:p w14:paraId="5B76AEA2" w14:textId="3C7D71A2" w:rsidR="00DC660A" w:rsidRPr="00DC660A" w:rsidRDefault="00D4565C" w:rsidP="00D4565C">
      <w:pPr>
        <w:pStyle w:val="Heading3"/>
      </w:pPr>
      <w:bookmarkStart w:id="239" w:name="_Toc305439891"/>
      <w:bookmarkStart w:id="240" w:name="_Toc305878448"/>
      <w:r>
        <w:rPr>
          <w:rFonts w:hint="eastAsia"/>
        </w:rPr>
        <w:t>诊断</w:t>
      </w:r>
      <w:r w:rsidR="00DC660A" w:rsidRPr="00DC660A">
        <w:rPr>
          <w:rFonts w:hint="eastAsia"/>
        </w:rPr>
        <w:t>结果</w:t>
      </w:r>
      <w:bookmarkEnd w:id="239"/>
      <w:bookmarkEnd w:id="240"/>
    </w:p>
    <w:p w14:paraId="7316654C" w14:textId="77777777" w:rsidR="00DC660A" w:rsidRDefault="00DC660A" w:rsidP="00DC660A">
      <w:pPr>
        <w:pStyle w:val="a"/>
        <w:rPr>
          <w:rFonts w:hint="eastAsia"/>
        </w:rPr>
      </w:pPr>
      <w:r w:rsidRPr="00DC660A">
        <w:rPr>
          <w:rFonts w:hint="eastAsia"/>
        </w:rPr>
        <w:t>下表展示了</w:t>
      </w:r>
      <w:r w:rsidRPr="00DC660A">
        <w:rPr>
          <w:rFonts w:hint="eastAsia"/>
        </w:rPr>
        <w:t>Mprof</w:t>
      </w:r>
      <w:r w:rsidRPr="00DC660A">
        <w:rPr>
          <w:rFonts w:hint="eastAsia"/>
        </w:rPr>
        <w:t>的诊断结果，结果中包含</w:t>
      </w:r>
      <w:r w:rsidRPr="00DC660A">
        <w:rPr>
          <w:rFonts w:hint="eastAsia"/>
        </w:rPr>
        <w:t>job</w:t>
      </w:r>
      <w:r w:rsidRPr="00DC660A">
        <w:rPr>
          <w:rFonts w:hint="eastAsia"/>
        </w:rPr>
        <w:t>名称（里面链接指向真实的应用），</w:t>
      </w:r>
      <w:r w:rsidRPr="00DC660A">
        <w:rPr>
          <w:rFonts w:hint="eastAsia"/>
        </w:rPr>
        <w:lastRenderedPageBreak/>
        <w:t>匹配到的规则，以及诊断出的错误原因是不是真正的错误原因。其中</w:t>
      </w:r>
      <w:r w:rsidRPr="00DC660A">
        <w:rPr>
          <w:rFonts w:hint="eastAsia"/>
        </w:rPr>
        <w:t>15</w:t>
      </w:r>
      <w:r w:rsidRPr="00DC660A">
        <w:rPr>
          <w:rFonts w:hint="eastAsia"/>
        </w:rPr>
        <w:t>个错误原因已经被专家（</w:t>
      </w:r>
      <w:r w:rsidRPr="00DC660A">
        <w:rPr>
          <w:rFonts w:hint="eastAsia"/>
        </w:rPr>
        <w:t>Hadoop committer</w:t>
      </w:r>
      <w:r w:rsidRPr="00DC660A">
        <w:rPr>
          <w:rFonts w:hint="eastAsia"/>
        </w:rPr>
        <w:t>或有经验的开发者诊断出来），剩下的</w:t>
      </w:r>
      <w:r w:rsidRPr="00DC660A">
        <w:rPr>
          <w:rFonts w:hint="eastAsia"/>
        </w:rPr>
        <w:t>5</w:t>
      </w:r>
      <w:r w:rsidRPr="00DC660A">
        <w:rPr>
          <w:rFonts w:hint="eastAsia"/>
        </w:rPr>
        <w:t>个错误（标记为＋）通过间接验证的方法出来（比如尝试一些修复方法来看内存溢出错误是否会消失）。对号表示我们的方法诊断出来的错误原因与真实的错误原因一样。半对号表示我们诊断出来的错误原因与真实的错误原因部分相同，除了内存消耗量大的代码端不能诊断出来（因为这</w:t>
      </w:r>
      <w:r w:rsidRPr="00DC660A">
        <w:rPr>
          <w:rFonts w:hint="eastAsia"/>
        </w:rPr>
        <w:t>5</w:t>
      </w:r>
      <w:r w:rsidRPr="00DC660A">
        <w:rPr>
          <w:rFonts w:hint="eastAsia"/>
        </w:rPr>
        <w:t>个应用的用户代码由高层语言或高层库产生）。下面的案例研究展示了我们的方法如何利用量化后的“内存用量－数据流－配置参数”和量化的规则来诊断出来错误原因。</w:t>
      </w:r>
    </w:p>
    <w:p w14:paraId="29694F87" w14:textId="77777777" w:rsidR="00D4565C" w:rsidRDefault="00D4565C" w:rsidP="00DC660A">
      <w:pPr>
        <w:pStyle w:val="a"/>
        <w:rPr>
          <w:rFonts w:hint="eastAsia"/>
        </w:rPr>
      </w:pPr>
    </w:p>
    <w:p w14:paraId="4542A8C8" w14:textId="7356D9E6" w:rsidR="00DC660A" w:rsidRPr="00DC660A" w:rsidRDefault="00D4565C" w:rsidP="00D4565C">
      <w:pPr>
        <w:pStyle w:val="Caption"/>
        <w:rPr>
          <w:rFonts w:hint="eastAsia"/>
        </w:rPr>
      </w:pPr>
      <w:bookmarkStart w:id="241" w:name="_Toc305878492"/>
      <w:r>
        <w:rPr>
          <w:rFonts w:hint="eastAsia"/>
        </w:rPr>
        <w:t>表</w:t>
      </w:r>
      <w:r>
        <w:rPr>
          <w:rFonts w:hint="eastAsia"/>
        </w:rPr>
        <w:t xml:space="preserve"> </w:t>
      </w:r>
      <w:r>
        <w:fldChar w:fldCharType="begin"/>
      </w:r>
      <w:r>
        <w:instrText xml:space="preserve"> SEQ </w:instrText>
      </w:r>
      <w:r>
        <w:rPr>
          <w:rFonts w:hint="eastAsia"/>
        </w:rPr>
        <w:instrText>表</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rPr>
          <w:rFonts w:hint="eastAsia"/>
        </w:rPr>
        <w:t>内存溢出错误诊断结果</w:t>
      </w:r>
      <w:bookmarkEnd w:id="241"/>
    </w:p>
    <w:tbl>
      <w:tblPr>
        <w:tblStyle w:val="TableGrid"/>
        <w:tblW w:w="0" w:type="auto"/>
        <w:tblLook w:val="04A0" w:firstRow="1" w:lastRow="0" w:firstColumn="1" w:lastColumn="0" w:noHBand="0" w:noVBand="1"/>
      </w:tblPr>
      <w:tblGrid>
        <w:gridCol w:w="876"/>
        <w:gridCol w:w="2111"/>
        <w:gridCol w:w="606"/>
        <w:gridCol w:w="2651"/>
        <w:gridCol w:w="954"/>
        <w:gridCol w:w="2145"/>
      </w:tblGrid>
      <w:tr w:rsidR="00D4565C" w:rsidRPr="003C4312" w14:paraId="37326C1B" w14:textId="77777777" w:rsidTr="004F264A">
        <w:tc>
          <w:tcPr>
            <w:tcW w:w="0" w:type="auto"/>
          </w:tcPr>
          <w:p w14:paraId="220016DA" w14:textId="77777777" w:rsidR="00D4565C" w:rsidRPr="003C4312" w:rsidRDefault="00D4565C" w:rsidP="004F264A">
            <w:pPr>
              <w:pStyle w:val="BodyText"/>
              <w:rPr>
                <w:b/>
                <w:color w:val="000000" w:themeColor="text1"/>
                <w:sz w:val="22"/>
                <w:szCs w:val="22"/>
              </w:rPr>
            </w:pPr>
            <w:r w:rsidRPr="003C4312">
              <w:rPr>
                <w:rFonts w:hint="eastAsia"/>
                <w:b/>
                <w:color w:val="000000" w:themeColor="text1"/>
                <w:sz w:val="22"/>
                <w:szCs w:val="22"/>
              </w:rPr>
              <w:t>阶段</w:t>
            </w:r>
          </w:p>
        </w:tc>
        <w:tc>
          <w:tcPr>
            <w:tcW w:w="0" w:type="auto"/>
          </w:tcPr>
          <w:p w14:paraId="78797432" w14:textId="77777777" w:rsidR="00D4565C" w:rsidRPr="003C4312" w:rsidRDefault="00D4565C" w:rsidP="004F264A">
            <w:pPr>
              <w:pStyle w:val="BodyText"/>
              <w:rPr>
                <w:b/>
                <w:color w:val="000000" w:themeColor="text1"/>
                <w:sz w:val="22"/>
                <w:szCs w:val="22"/>
              </w:rPr>
            </w:pPr>
            <w:r w:rsidRPr="003C4312">
              <w:rPr>
                <w:b/>
                <w:color w:val="000000" w:themeColor="text1"/>
                <w:sz w:val="22"/>
                <w:szCs w:val="22"/>
              </w:rPr>
              <w:t>J</w:t>
            </w:r>
            <w:r w:rsidRPr="003C4312">
              <w:rPr>
                <w:rFonts w:hint="eastAsia"/>
                <w:b/>
                <w:color w:val="000000" w:themeColor="text1"/>
                <w:sz w:val="22"/>
                <w:szCs w:val="22"/>
              </w:rPr>
              <w:t>ob</w:t>
            </w:r>
            <w:r w:rsidRPr="003C4312">
              <w:rPr>
                <w:rFonts w:hint="eastAsia"/>
                <w:b/>
                <w:color w:val="000000" w:themeColor="text1"/>
                <w:sz w:val="22"/>
                <w:szCs w:val="22"/>
              </w:rPr>
              <w:t>名称</w:t>
            </w:r>
          </w:p>
        </w:tc>
        <w:tc>
          <w:tcPr>
            <w:tcW w:w="0" w:type="auto"/>
          </w:tcPr>
          <w:p w14:paraId="666BA70C" w14:textId="77777777" w:rsidR="00D4565C" w:rsidRPr="003C4312" w:rsidRDefault="00D4565C" w:rsidP="004F264A">
            <w:pPr>
              <w:pStyle w:val="BodyText"/>
              <w:rPr>
                <w:b/>
                <w:color w:val="000000" w:themeColor="text1"/>
                <w:sz w:val="22"/>
                <w:szCs w:val="22"/>
              </w:rPr>
            </w:pPr>
            <w:r w:rsidRPr="003C4312">
              <w:rPr>
                <w:rFonts w:hint="eastAsia"/>
                <w:b/>
                <w:color w:val="000000" w:themeColor="text1"/>
                <w:sz w:val="22"/>
                <w:szCs w:val="22"/>
              </w:rPr>
              <w:t>规则</w:t>
            </w:r>
          </w:p>
        </w:tc>
        <w:tc>
          <w:tcPr>
            <w:tcW w:w="0" w:type="auto"/>
          </w:tcPr>
          <w:p w14:paraId="4AF469C6" w14:textId="77777777" w:rsidR="00D4565C" w:rsidRPr="003C4312" w:rsidRDefault="00D4565C" w:rsidP="004F264A">
            <w:pPr>
              <w:pStyle w:val="BodyText"/>
              <w:rPr>
                <w:b/>
                <w:color w:val="000000" w:themeColor="text1"/>
                <w:sz w:val="22"/>
                <w:szCs w:val="22"/>
              </w:rPr>
            </w:pPr>
            <w:r w:rsidRPr="003C4312">
              <w:rPr>
                <w:rFonts w:hint="eastAsia"/>
                <w:b/>
                <w:color w:val="000000" w:themeColor="text1"/>
                <w:sz w:val="22"/>
                <w:szCs w:val="22"/>
              </w:rPr>
              <w:t>错误原因</w:t>
            </w:r>
          </w:p>
        </w:tc>
        <w:tc>
          <w:tcPr>
            <w:tcW w:w="0" w:type="auto"/>
          </w:tcPr>
          <w:p w14:paraId="1D8AB8C8" w14:textId="77777777" w:rsidR="00D4565C" w:rsidRPr="003C4312" w:rsidRDefault="00D4565C" w:rsidP="004F264A">
            <w:pPr>
              <w:pStyle w:val="BodyText"/>
              <w:rPr>
                <w:b/>
                <w:color w:val="000000" w:themeColor="text1"/>
                <w:sz w:val="22"/>
                <w:szCs w:val="22"/>
              </w:rPr>
            </w:pPr>
            <w:r w:rsidRPr="003C4312">
              <w:rPr>
                <w:rFonts w:hint="eastAsia"/>
                <w:b/>
                <w:color w:val="000000" w:themeColor="text1"/>
                <w:sz w:val="22"/>
                <w:szCs w:val="22"/>
              </w:rPr>
              <w:t>诊断正确</w:t>
            </w:r>
          </w:p>
        </w:tc>
        <w:tc>
          <w:tcPr>
            <w:tcW w:w="0" w:type="auto"/>
          </w:tcPr>
          <w:p w14:paraId="6DDFA10D" w14:textId="77777777" w:rsidR="00D4565C" w:rsidRPr="003C4312" w:rsidRDefault="00D4565C" w:rsidP="004F264A">
            <w:pPr>
              <w:pStyle w:val="BodyText"/>
              <w:rPr>
                <w:b/>
                <w:color w:val="000000" w:themeColor="text1"/>
                <w:sz w:val="22"/>
                <w:szCs w:val="22"/>
              </w:rPr>
            </w:pPr>
            <w:r w:rsidRPr="003C4312">
              <w:rPr>
                <w:rFonts w:hint="eastAsia"/>
                <w:b/>
                <w:color w:val="000000" w:themeColor="text1"/>
                <w:sz w:val="22"/>
                <w:szCs w:val="22"/>
              </w:rPr>
              <w:t>验证（修复方法）</w:t>
            </w:r>
          </w:p>
        </w:tc>
      </w:tr>
      <w:tr w:rsidR="00D4565C" w:rsidRPr="00634AD0" w14:paraId="68FE0BC4" w14:textId="77777777" w:rsidTr="004F264A">
        <w:tc>
          <w:tcPr>
            <w:tcW w:w="0" w:type="auto"/>
            <w:vMerge w:val="restart"/>
          </w:tcPr>
          <w:p w14:paraId="246A0F5E"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Map</w:t>
            </w:r>
          </w:p>
        </w:tc>
        <w:tc>
          <w:tcPr>
            <w:tcW w:w="0" w:type="auto"/>
          </w:tcPr>
          <w:p w14:paraId="13DC4E89" w14:textId="77777777" w:rsidR="00D4565C" w:rsidRPr="00634AD0" w:rsidRDefault="00D4565C" w:rsidP="004F264A">
            <w:pPr>
              <w:pStyle w:val="BodyText"/>
              <w:rPr>
                <w:color w:val="000000" w:themeColor="text1"/>
                <w:sz w:val="22"/>
                <w:szCs w:val="22"/>
              </w:rPr>
            </w:pPr>
            <w:hyperlink r:id="rId49" w:history="1">
              <w:r w:rsidRPr="00DE572A">
                <w:rPr>
                  <w:rStyle w:val="Hyperlink"/>
                  <w:sz w:val="22"/>
                  <w:szCs w:val="22"/>
                </w:rPr>
                <w:t>NLPLemmatizer</w:t>
              </w:r>
            </w:hyperlink>
          </w:p>
        </w:tc>
        <w:tc>
          <w:tcPr>
            <w:tcW w:w="0" w:type="auto"/>
          </w:tcPr>
          <w:p w14:paraId="05BD98E4" w14:textId="77777777" w:rsidR="00D4565C" w:rsidRPr="00634AD0" w:rsidRDefault="00D4565C" w:rsidP="004F264A">
            <w:pPr>
              <w:pStyle w:val="BodyText"/>
              <w:rPr>
                <w:color w:val="000000" w:themeColor="text1"/>
                <w:sz w:val="22"/>
                <w:szCs w:val="22"/>
              </w:rPr>
            </w:pPr>
            <w:r w:rsidRPr="00634AD0">
              <w:rPr>
                <w:color w:val="000000" w:themeColor="text1"/>
                <w:sz w:val="22"/>
                <w:szCs w:val="22"/>
              </w:rPr>
              <w:t>4,8</w:t>
            </w:r>
          </w:p>
        </w:tc>
        <w:tc>
          <w:tcPr>
            <w:tcW w:w="0" w:type="auto"/>
          </w:tcPr>
          <w:p w14:paraId="559F225E"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中间计算结果过大，单个</w:t>
            </w:r>
            <w:r w:rsidRPr="00634AD0">
              <w:rPr>
                <w:rFonts w:hint="eastAsia"/>
                <w:color w:val="000000" w:themeColor="text1"/>
                <w:sz w:val="22"/>
                <w:szCs w:val="22"/>
              </w:rPr>
              <w:t>record</w:t>
            </w:r>
            <w:r w:rsidRPr="00634AD0">
              <w:rPr>
                <w:rFonts w:hint="eastAsia"/>
                <w:color w:val="000000" w:themeColor="text1"/>
                <w:sz w:val="22"/>
                <w:szCs w:val="22"/>
              </w:rPr>
              <w:t>过大</w:t>
            </w:r>
          </w:p>
        </w:tc>
        <w:tc>
          <w:tcPr>
            <w:tcW w:w="0" w:type="auto"/>
          </w:tcPr>
          <w:p w14:paraId="54F64B2F" w14:textId="77777777" w:rsidR="00D4565C" w:rsidRPr="00634AD0" w:rsidRDefault="00D4565C" w:rsidP="004F264A">
            <w:pPr>
              <w:pStyle w:val="BodyText"/>
              <w:rPr>
                <w:color w:val="000000" w:themeColor="text1"/>
                <w:sz w:val="22"/>
                <w:szCs w:val="22"/>
              </w:rPr>
            </w:pPr>
            <w:r w:rsidRPr="00634AD0">
              <w:rPr>
                <w:rFonts w:ascii="Zapf Dingbats" w:hAnsi="Zapf Dingbats"/>
                <w:sz w:val="22"/>
                <w:szCs w:val="22"/>
              </w:rPr>
              <w:t>✓</w:t>
            </w:r>
          </w:p>
        </w:tc>
        <w:tc>
          <w:tcPr>
            <w:tcW w:w="0" w:type="auto"/>
          </w:tcPr>
          <w:p w14:paraId="07AF3E84"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将</w:t>
            </w:r>
            <w:r>
              <w:rPr>
                <w:rFonts w:hint="eastAsia"/>
                <w:i/>
                <w:color w:val="000000" w:themeColor="text1"/>
                <w:sz w:val="24"/>
                <w:szCs w:val="24"/>
              </w:rPr>
              <w:t>R</w:t>
            </w:r>
            <w:r w:rsidRPr="001850FB">
              <w:rPr>
                <w:rFonts w:hint="eastAsia"/>
                <w:i/>
                <w:color w:val="000000" w:themeColor="text1"/>
                <w:sz w:val="24"/>
                <w:szCs w:val="24"/>
                <w:vertAlign w:val="subscript"/>
              </w:rPr>
              <w:t>n</w:t>
            </w:r>
            <w:r w:rsidRPr="00634AD0">
              <w:rPr>
                <w:rFonts w:hint="eastAsia"/>
                <w:color w:val="000000" w:themeColor="text1"/>
                <w:sz w:val="22"/>
                <w:szCs w:val="22"/>
              </w:rPr>
              <w:t>拆分成多个小的</w:t>
            </w:r>
            <w:r w:rsidRPr="00634AD0">
              <w:rPr>
                <w:rFonts w:hint="eastAsia"/>
                <w:color w:val="000000" w:themeColor="text1"/>
                <w:sz w:val="22"/>
                <w:szCs w:val="22"/>
              </w:rPr>
              <w:t>records</w:t>
            </w:r>
          </w:p>
        </w:tc>
      </w:tr>
      <w:tr w:rsidR="00D4565C" w:rsidRPr="00634AD0" w14:paraId="1CDE066F" w14:textId="77777777" w:rsidTr="004F264A">
        <w:tc>
          <w:tcPr>
            <w:tcW w:w="0" w:type="auto"/>
            <w:vMerge/>
          </w:tcPr>
          <w:p w14:paraId="751658C8" w14:textId="77777777" w:rsidR="00D4565C" w:rsidRPr="00634AD0" w:rsidRDefault="00D4565C" w:rsidP="004F264A">
            <w:pPr>
              <w:pStyle w:val="BodyText"/>
              <w:rPr>
                <w:color w:val="000000" w:themeColor="text1"/>
                <w:sz w:val="22"/>
                <w:szCs w:val="22"/>
              </w:rPr>
            </w:pPr>
          </w:p>
        </w:tc>
        <w:tc>
          <w:tcPr>
            <w:tcW w:w="0" w:type="auto"/>
          </w:tcPr>
          <w:p w14:paraId="7558F726" w14:textId="77777777" w:rsidR="00D4565C" w:rsidRPr="00634AD0" w:rsidRDefault="00D4565C" w:rsidP="004F264A">
            <w:pPr>
              <w:pStyle w:val="BodyText"/>
              <w:rPr>
                <w:color w:val="000000" w:themeColor="text1"/>
                <w:sz w:val="22"/>
                <w:szCs w:val="22"/>
              </w:rPr>
            </w:pPr>
            <w:hyperlink r:id="rId50" w:history="1">
              <w:r w:rsidRPr="00DE572A">
                <w:rPr>
                  <w:rStyle w:val="Hyperlink"/>
                  <w:sz w:val="22"/>
                  <w:szCs w:val="22"/>
                </w:rPr>
                <w:t>InMemWordCount</w:t>
              </w:r>
            </w:hyperlink>
          </w:p>
        </w:tc>
        <w:tc>
          <w:tcPr>
            <w:tcW w:w="0" w:type="auto"/>
          </w:tcPr>
          <w:p w14:paraId="710E6ECD" w14:textId="77777777" w:rsidR="00D4565C" w:rsidRPr="00634AD0" w:rsidRDefault="00D4565C" w:rsidP="004F264A">
            <w:pPr>
              <w:pStyle w:val="BodyText"/>
              <w:rPr>
                <w:color w:val="000000" w:themeColor="text1"/>
                <w:sz w:val="22"/>
                <w:szCs w:val="22"/>
              </w:rPr>
            </w:pPr>
            <w:r w:rsidRPr="00634AD0">
              <w:rPr>
                <w:color w:val="000000" w:themeColor="text1"/>
                <w:sz w:val="22"/>
                <w:szCs w:val="22"/>
              </w:rPr>
              <w:t>1</w:t>
            </w:r>
          </w:p>
        </w:tc>
        <w:tc>
          <w:tcPr>
            <w:tcW w:w="0" w:type="auto"/>
          </w:tcPr>
          <w:p w14:paraId="51BDB45E" w14:textId="77777777" w:rsidR="00D4565C" w:rsidRPr="00634AD0" w:rsidRDefault="00D4565C" w:rsidP="004F264A">
            <w:pPr>
              <w:pStyle w:val="BodyText"/>
              <w:rPr>
                <w:color w:val="000000" w:themeColor="text1"/>
                <w:sz w:val="22"/>
                <w:szCs w:val="22"/>
              </w:rPr>
            </w:pPr>
            <w:r w:rsidRPr="00634AD0">
              <w:rPr>
                <w:color w:val="000000" w:themeColor="text1"/>
                <w:sz w:val="22"/>
                <w:szCs w:val="22"/>
              </w:rPr>
              <w:t>Map-level</w:t>
            </w:r>
            <w:r w:rsidRPr="00634AD0">
              <w:rPr>
                <w:rFonts w:hint="eastAsia"/>
                <w:color w:val="000000" w:themeColor="text1"/>
                <w:sz w:val="22"/>
                <w:szCs w:val="22"/>
              </w:rPr>
              <w:t>的中间累积结果</w:t>
            </w:r>
          </w:p>
        </w:tc>
        <w:tc>
          <w:tcPr>
            <w:tcW w:w="0" w:type="auto"/>
          </w:tcPr>
          <w:p w14:paraId="75BD6AC3" w14:textId="77777777" w:rsidR="00D4565C" w:rsidRPr="00634AD0" w:rsidRDefault="00D4565C" w:rsidP="004F264A">
            <w:pPr>
              <w:pStyle w:val="BodyText"/>
              <w:rPr>
                <w:color w:val="000000" w:themeColor="text1"/>
                <w:sz w:val="22"/>
                <w:szCs w:val="22"/>
              </w:rPr>
            </w:pPr>
            <w:r w:rsidRPr="00634AD0">
              <w:rPr>
                <w:rFonts w:ascii="Zapf Dingbats" w:hAnsi="Zapf Dingbats"/>
                <w:sz w:val="22"/>
                <w:szCs w:val="22"/>
              </w:rPr>
              <w:t>✓</w:t>
            </w:r>
          </w:p>
        </w:tc>
        <w:tc>
          <w:tcPr>
            <w:tcW w:w="0" w:type="auto"/>
          </w:tcPr>
          <w:p w14:paraId="7EB5BB43"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降低</w:t>
            </w:r>
            <w:r w:rsidRPr="00634AD0">
              <w:rPr>
                <w:rFonts w:hint="eastAsia"/>
                <w:color w:val="000000" w:themeColor="text1"/>
                <w:sz w:val="22"/>
                <w:szCs w:val="22"/>
              </w:rPr>
              <w:t>input split size</w:t>
            </w:r>
          </w:p>
        </w:tc>
      </w:tr>
      <w:tr w:rsidR="00D4565C" w:rsidRPr="00634AD0" w14:paraId="2A47599C" w14:textId="77777777" w:rsidTr="004F264A">
        <w:tc>
          <w:tcPr>
            <w:tcW w:w="0" w:type="auto"/>
            <w:vMerge/>
          </w:tcPr>
          <w:p w14:paraId="0CA98501" w14:textId="77777777" w:rsidR="00D4565C" w:rsidRPr="00634AD0" w:rsidRDefault="00D4565C" w:rsidP="004F264A">
            <w:pPr>
              <w:pStyle w:val="BodyText"/>
              <w:rPr>
                <w:color w:val="000000" w:themeColor="text1"/>
                <w:sz w:val="22"/>
                <w:szCs w:val="22"/>
              </w:rPr>
            </w:pPr>
          </w:p>
        </w:tc>
        <w:tc>
          <w:tcPr>
            <w:tcW w:w="0" w:type="auto"/>
          </w:tcPr>
          <w:p w14:paraId="5E601F13" w14:textId="77777777" w:rsidR="00D4565C" w:rsidRPr="00634AD0" w:rsidRDefault="00D4565C" w:rsidP="004F264A">
            <w:pPr>
              <w:pStyle w:val="BodyText"/>
              <w:rPr>
                <w:color w:val="000000" w:themeColor="text1"/>
                <w:sz w:val="22"/>
                <w:szCs w:val="22"/>
              </w:rPr>
            </w:pPr>
            <w:hyperlink r:id="rId51" w:history="1">
              <w:r w:rsidRPr="00DE572A">
                <w:rPr>
                  <w:rStyle w:val="Hyperlink"/>
                  <w:sz w:val="22"/>
                  <w:szCs w:val="22"/>
                </w:rPr>
                <w:t>MapSideAggregation</w:t>
              </w:r>
            </w:hyperlink>
          </w:p>
        </w:tc>
        <w:tc>
          <w:tcPr>
            <w:tcW w:w="0" w:type="auto"/>
          </w:tcPr>
          <w:p w14:paraId="28950015" w14:textId="77777777" w:rsidR="00D4565C" w:rsidRPr="00634AD0" w:rsidRDefault="00D4565C" w:rsidP="004F264A">
            <w:pPr>
              <w:pStyle w:val="BodyText"/>
              <w:rPr>
                <w:color w:val="000000" w:themeColor="text1"/>
                <w:sz w:val="22"/>
                <w:szCs w:val="22"/>
              </w:rPr>
            </w:pPr>
            <w:r w:rsidRPr="00634AD0">
              <w:rPr>
                <w:color w:val="000000" w:themeColor="text1"/>
                <w:sz w:val="22"/>
                <w:szCs w:val="22"/>
              </w:rPr>
              <w:t>1</w:t>
            </w:r>
          </w:p>
        </w:tc>
        <w:tc>
          <w:tcPr>
            <w:tcW w:w="0" w:type="auto"/>
          </w:tcPr>
          <w:p w14:paraId="7730F9D8" w14:textId="77777777" w:rsidR="00D4565C" w:rsidRPr="00634AD0" w:rsidRDefault="00D4565C" w:rsidP="004F264A">
            <w:pPr>
              <w:pStyle w:val="BodyText"/>
              <w:rPr>
                <w:color w:val="000000" w:themeColor="text1"/>
                <w:sz w:val="22"/>
                <w:szCs w:val="22"/>
              </w:rPr>
            </w:pPr>
            <w:r w:rsidRPr="00634AD0">
              <w:rPr>
                <w:color w:val="000000" w:themeColor="text1"/>
                <w:sz w:val="22"/>
                <w:szCs w:val="22"/>
              </w:rPr>
              <w:t>Map-level</w:t>
            </w:r>
            <w:r w:rsidRPr="00634AD0">
              <w:rPr>
                <w:rFonts w:hint="eastAsia"/>
                <w:color w:val="000000" w:themeColor="text1"/>
                <w:sz w:val="22"/>
                <w:szCs w:val="22"/>
              </w:rPr>
              <w:t>的中间累积结果</w:t>
            </w:r>
          </w:p>
        </w:tc>
        <w:tc>
          <w:tcPr>
            <w:tcW w:w="0" w:type="auto"/>
          </w:tcPr>
          <w:p w14:paraId="2CEDD9F7" w14:textId="77777777" w:rsidR="00D4565C" w:rsidRPr="00634AD0" w:rsidRDefault="00D4565C" w:rsidP="004F264A">
            <w:pPr>
              <w:pStyle w:val="BodyText"/>
              <w:rPr>
                <w:color w:val="000000" w:themeColor="text1"/>
                <w:sz w:val="22"/>
                <w:szCs w:val="22"/>
              </w:rPr>
            </w:pPr>
            <w:r w:rsidRPr="00634AD0">
              <w:rPr>
                <w:rFonts w:ascii="Wingdings" w:hAnsi="Wingdings"/>
                <w:color w:val="000000" w:themeColor="text1"/>
                <w:sz w:val="22"/>
                <w:szCs w:val="22"/>
              </w:rPr>
              <w:t></w:t>
            </w:r>
          </w:p>
        </w:tc>
        <w:tc>
          <w:tcPr>
            <w:tcW w:w="0" w:type="auto"/>
          </w:tcPr>
          <w:p w14:paraId="3BCFB45E"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降低</w:t>
            </w:r>
            <w:r w:rsidRPr="00634AD0">
              <w:rPr>
                <w:rFonts w:hint="eastAsia"/>
                <w:color w:val="000000" w:themeColor="text1"/>
                <w:sz w:val="22"/>
                <w:szCs w:val="22"/>
              </w:rPr>
              <w:t>input split size</w:t>
            </w:r>
          </w:p>
        </w:tc>
      </w:tr>
      <w:tr w:rsidR="00D4565C" w:rsidRPr="00634AD0" w14:paraId="325C811F" w14:textId="77777777" w:rsidTr="004F264A">
        <w:tc>
          <w:tcPr>
            <w:tcW w:w="0" w:type="auto"/>
            <w:vMerge/>
          </w:tcPr>
          <w:p w14:paraId="0E4578E3" w14:textId="77777777" w:rsidR="00D4565C" w:rsidRPr="00634AD0" w:rsidRDefault="00D4565C" w:rsidP="004F264A">
            <w:pPr>
              <w:pStyle w:val="BodyText"/>
              <w:rPr>
                <w:color w:val="000000" w:themeColor="text1"/>
                <w:sz w:val="22"/>
                <w:szCs w:val="22"/>
              </w:rPr>
            </w:pPr>
          </w:p>
        </w:tc>
        <w:tc>
          <w:tcPr>
            <w:tcW w:w="0" w:type="auto"/>
          </w:tcPr>
          <w:p w14:paraId="1A3B4D52" w14:textId="77777777" w:rsidR="00D4565C" w:rsidRPr="00634AD0" w:rsidRDefault="00D4565C" w:rsidP="004F264A">
            <w:pPr>
              <w:pStyle w:val="BodyText"/>
              <w:rPr>
                <w:color w:val="000000" w:themeColor="text1"/>
                <w:sz w:val="22"/>
                <w:szCs w:val="22"/>
              </w:rPr>
            </w:pPr>
            <w:hyperlink r:id="rId52" w:history="1">
              <w:r w:rsidRPr="00DE572A">
                <w:rPr>
                  <w:rStyle w:val="Hyperlink"/>
                  <w:sz w:val="22"/>
                  <w:szCs w:val="22"/>
                </w:rPr>
                <w:t>PigDistinctCount</w:t>
              </w:r>
            </w:hyperlink>
          </w:p>
        </w:tc>
        <w:tc>
          <w:tcPr>
            <w:tcW w:w="0" w:type="auto"/>
          </w:tcPr>
          <w:p w14:paraId="701206BF"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w:t>
            </w:r>
          </w:p>
        </w:tc>
        <w:tc>
          <w:tcPr>
            <w:tcW w:w="0" w:type="auto"/>
          </w:tcPr>
          <w:p w14:paraId="7E99C3EB"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w:t>
            </w:r>
            <w:r w:rsidRPr="00634AD0">
              <w:rPr>
                <w:rFonts w:hint="eastAsia"/>
                <w:color w:val="000000" w:themeColor="text1"/>
                <w:sz w:val="22"/>
                <w:szCs w:val="22"/>
              </w:rPr>
              <w:t>roup</w:t>
            </w:r>
            <w:r w:rsidRPr="00634AD0">
              <w:rPr>
                <w:color w:val="000000" w:themeColor="text1"/>
                <w:sz w:val="22"/>
                <w:szCs w:val="22"/>
              </w:rPr>
              <w:t>-level</w:t>
            </w:r>
            <w:r w:rsidRPr="00634AD0">
              <w:rPr>
                <w:rFonts w:hint="eastAsia"/>
                <w:color w:val="000000" w:themeColor="text1"/>
                <w:sz w:val="22"/>
                <w:szCs w:val="22"/>
              </w:rPr>
              <w:t>的中间累积结果</w:t>
            </w:r>
            <w:r>
              <w:rPr>
                <w:rFonts w:hint="eastAsia"/>
                <w:color w:val="000000" w:themeColor="text1"/>
                <w:sz w:val="22"/>
                <w:szCs w:val="22"/>
              </w:rPr>
              <w:t>，热点</w:t>
            </w:r>
            <w:r>
              <w:rPr>
                <w:rFonts w:hint="eastAsia"/>
                <w:color w:val="000000" w:themeColor="text1"/>
                <w:sz w:val="22"/>
                <w:szCs w:val="22"/>
              </w:rPr>
              <w:t>key</w:t>
            </w:r>
          </w:p>
        </w:tc>
        <w:tc>
          <w:tcPr>
            <w:tcW w:w="0" w:type="auto"/>
          </w:tcPr>
          <w:p w14:paraId="6BFE1C5C" w14:textId="77777777" w:rsidR="00D4565C" w:rsidRPr="00634AD0" w:rsidRDefault="00D4565C" w:rsidP="004F264A">
            <w:pPr>
              <w:pStyle w:val="BodyText"/>
              <w:rPr>
                <w:color w:val="000000" w:themeColor="text1"/>
                <w:sz w:val="22"/>
                <w:szCs w:val="22"/>
              </w:rPr>
            </w:pPr>
            <w:r w:rsidRPr="00634AD0">
              <w:rPr>
                <w:rFonts w:ascii="Wingdings" w:hAnsi="Wingdings"/>
                <w:color w:val="000000" w:themeColor="text1"/>
                <w:sz w:val="22"/>
                <w:szCs w:val="22"/>
              </w:rPr>
              <w:t></w:t>
            </w:r>
          </w:p>
        </w:tc>
        <w:tc>
          <w:tcPr>
            <w:tcW w:w="0" w:type="auto"/>
          </w:tcPr>
          <w:p w14:paraId="0E92D75B"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更换</w:t>
            </w:r>
            <w:r>
              <w:rPr>
                <w:rFonts w:hint="eastAsia"/>
                <w:color w:val="000000" w:themeColor="text1"/>
                <w:sz w:val="22"/>
                <w:szCs w:val="22"/>
              </w:rPr>
              <w:t>key</w:t>
            </w:r>
          </w:p>
        </w:tc>
      </w:tr>
      <w:tr w:rsidR="00D4565C" w:rsidRPr="00634AD0" w14:paraId="34CB44A7" w14:textId="77777777" w:rsidTr="004F264A">
        <w:tc>
          <w:tcPr>
            <w:tcW w:w="0" w:type="auto"/>
            <w:vMerge/>
          </w:tcPr>
          <w:p w14:paraId="21D24B8B" w14:textId="77777777" w:rsidR="00D4565C" w:rsidRPr="00634AD0" w:rsidRDefault="00D4565C" w:rsidP="004F264A">
            <w:pPr>
              <w:pStyle w:val="BodyText"/>
              <w:rPr>
                <w:color w:val="000000" w:themeColor="text1"/>
                <w:sz w:val="22"/>
                <w:szCs w:val="22"/>
              </w:rPr>
            </w:pPr>
          </w:p>
        </w:tc>
        <w:tc>
          <w:tcPr>
            <w:tcW w:w="0" w:type="auto"/>
          </w:tcPr>
          <w:p w14:paraId="1BA8DFB3" w14:textId="77777777" w:rsidR="00D4565C" w:rsidRPr="00634AD0" w:rsidRDefault="00D4565C" w:rsidP="004F264A">
            <w:pPr>
              <w:pStyle w:val="BodyText"/>
              <w:rPr>
                <w:color w:val="000000" w:themeColor="text1"/>
                <w:sz w:val="22"/>
                <w:szCs w:val="22"/>
              </w:rPr>
            </w:pPr>
            <w:hyperlink r:id="rId53" w:history="1">
              <w:r w:rsidRPr="00DE572A">
                <w:rPr>
                  <w:rStyle w:val="Hyperlink"/>
                  <w:sz w:val="22"/>
                  <w:szCs w:val="22"/>
                </w:rPr>
                <w:t>CDHJob</w:t>
              </w:r>
            </w:hyperlink>
          </w:p>
        </w:tc>
        <w:tc>
          <w:tcPr>
            <w:tcW w:w="0" w:type="auto"/>
          </w:tcPr>
          <w:p w14:paraId="389AA574" w14:textId="77777777" w:rsidR="00D4565C" w:rsidRPr="00634AD0" w:rsidRDefault="00D4565C" w:rsidP="004F264A">
            <w:pPr>
              <w:pStyle w:val="BodyText"/>
              <w:rPr>
                <w:color w:val="000000" w:themeColor="text1"/>
                <w:sz w:val="22"/>
                <w:szCs w:val="22"/>
              </w:rPr>
            </w:pPr>
            <w:r w:rsidRPr="00634AD0">
              <w:rPr>
                <w:color w:val="000000" w:themeColor="text1"/>
                <w:sz w:val="22"/>
                <w:szCs w:val="22"/>
              </w:rPr>
              <w:t>9-1</w:t>
            </w:r>
          </w:p>
        </w:tc>
        <w:tc>
          <w:tcPr>
            <w:tcW w:w="0" w:type="auto"/>
          </w:tcPr>
          <w:p w14:paraId="1FCA1B4D"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固定缓冲区过大</w:t>
            </w:r>
          </w:p>
        </w:tc>
        <w:tc>
          <w:tcPr>
            <w:tcW w:w="0" w:type="auto"/>
          </w:tcPr>
          <w:p w14:paraId="27860961" w14:textId="77777777" w:rsidR="00D4565C" w:rsidRPr="00634AD0" w:rsidRDefault="00D4565C" w:rsidP="004F264A">
            <w:pPr>
              <w:pStyle w:val="BodyText"/>
              <w:rPr>
                <w:color w:val="000000" w:themeColor="text1"/>
                <w:sz w:val="22"/>
                <w:szCs w:val="22"/>
              </w:rPr>
            </w:pPr>
            <w:r w:rsidRPr="00634AD0">
              <w:rPr>
                <w:rFonts w:ascii="Zapf Dingbats" w:hAnsi="Zapf Dingbats"/>
                <w:sz w:val="22"/>
                <w:szCs w:val="22"/>
              </w:rPr>
              <w:t>✓</w:t>
            </w:r>
            <w:r w:rsidRPr="00634AD0">
              <w:rPr>
                <w:rFonts w:ascii="Zapf Dingbats" w:hAnsi="Zapf Dingbats"/>
                <w:sz w:val="22"/>
                <w:szCs w:val="22"/>
              </w:rPr>
              <w:t></w:t>
            </w:r>
          </w:p>
        </w:tc>
        <w:tc>
          <w:tcPr>
            <w:tcW w:w="0" w:type="auto"/>
          </w:tcPr>
          <w:p w14:paraId="5C228EC0"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降低</w:t>
            </w:r>
            <w:r>
              <w:rPr>
                <w:rFonts w:hint="eastAsia"/>
                <w:color w:val="000000" w:themeColor="text1"/>
                <w:sz w:val="22"/>
                <w:szCs w:val="22"/>
              </w:rPr>
              <w:t>map buffer</w:t>
            </w:r>
            <w:r>
              <w:rPr>
                <w:rFonts w:hint="eastAsia"/>
                <w:color w:val="000000" w:themeColor="text1"/>
                <w:sz w:val="22"/>
                <w:szCs w:val="22"/>
              </w:rPr>
              <w:t>大小</w:t>
            </w:r>
          </w:p>
        </w:tc>
      </w:tr>
      <w:tr w:rsidR="00D4565C" w:rsidRPr="00634AD0" w14:paraId="37C27402" w14:textId="77777777" w:rsidTr="004F264A">
        <w:tc>
          <w:tcPr>
            <w:tcW w:w="0" w:type="auto"/>
            <w:vMerge/>
          </w:tcPr>
          <w:p w14:paraId="75157988" w14:textId="77777777" w:rsidR="00D4565C" w:rsidRPr="00634AD0" w:rsidRDefault="00D4565C" w:rsidP="004F264A">
            <w:pPr>
              <w:pStyle w:val="BodyText"/>
              <w:rPr>
                <w:color w:val="000000" w:themeColor="text1"/>
                <w:sz w:val="22"/>
                <w:szCs w:val="22"/>
              </w:rPr>
            </w:pPr>
          </w:p>
        </w:tc>
        <w:tc>
          <w:tcPr>
            <w:tcW w:w="0" w:type="auto"/>
          </w:tcPr>
          <w:p w14:paraId="53E43F74" w14:textId="77777777" w:rsidR="00D4565C" w:rsidRPr="00634AD0" w:rsidRDefault="00D4565C" w:rsidP="004F264A">
            <w:pPr>
              <w:pStyle w:val="BodyText"/>
              <w:rPr>
                <w:color w:val="000000" w:themeColor="text1"/>
                <w:sz w:val="22"/>
                <w:szCs w:val="22"/>
              </w:rPr>
            </w:pPr>
            <w:hyperlink r:id="rId54" w:history="1">
              <w:r w:rsidRPr="00DE572A">
                <w:rPr>
                  <w:rStyle w:val="Hyperlink"/>
                  <w:sz w:val="22"/>
                  <w:szCs w:val="22"/>
                </w:rPr>
                <w:t>MahoutBayes</w:t>
              </w:r>
            </w:hyperlink>
          </w:p>
        </w:tc>
        <w:tc>
          <w:tcPr>
            <w:tcW w:w="0" w:type="auto"/>
          </w:tcPr>
          <w:p w14:paraId="76633874" w14:textId="77777777" w:rsidR="00D4565C" w:rsidRPr="00634AD0" w:rsidRDefault="00D4565C" w:rsidP="004F264A">
            <w:pPr>
              <w:pStyle w:val="BodyText"/>
              <w:rPr>
                <w:color w:val="000000" w:themeColor="text1"/>
                <w:sz w:val="22"/>
                <w:szCs w:val="22"/>
              </w:rPr>
            </w:pPr>
            <w:r w:rsidRPr="00634AD0">
              <w:rPr>
                <w:color w:val="000000" w:themeColor="text1"/>
                <w:sz w:val="22"/>
                <w:szCs w:val="22"/>
              </w:rPr>
              <w:t>5</w:t>
            </w:r>
          </w:p>
        </w:tc>
        <w:tc>
          <w:tcPr>
            <w:tcW w:w="0" w:type="auto"/>
          </w:tcPr>
          <w:p w14:paraId="5779A8E2"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加载大量外部数据</w:t>
            </w:r>
          </w:p>
        </w:tc>
        <w:tc>
          <w:tcPr>
            <w:tcW w:w="0" w:type="auto"/>
          </w:tcPr>
          <w:p w14:paraId="7150D1EC" w14:textId="77777777" w:rsidR="00D4565C" w:rsidRPr="00634AD0" w:rsidRDefault="00D4565C" w:rsidP="004F264A">
            <w:pPr>
              <w:pStyle w:val="BodyText"/>
              <w:rPr>
                <w:color w:val="000000" w:themeColor="text1"/>
                <w:sz w:val="22"/>
                <w:szCs w:val="22"/>
              </w:rPr>
            </w:pPr>
            <w:r w:rsidRPr="00634AD0">
              <w:rPr>
                <w:rFonts w:ascii="Zapf Dingbats" w:hAnsi="Zapf Dingbats"/>
                <w:sz w:val="22"/>
                <w:szCs w:val="22"/>
              </w:rPr>
              <w:t>✓</w:t>
            </w:r>
            <w:r w:rsidRPr="00634AD0">
              <w:rPr>
                <w:rFonts w:ascii="Zapf Dingbats" w:hAnsi="Zapf Dingbats"/>
                <w:sz w:val="22"/>
                <w:szCs w:val="22"/>
              </w:rPr>
              <w:t></w:t>
            </w:r>
          </w:p>
        </w:tc>
        <w:tc>
          <w:tcPr>
            <w:tcW w:w="0" w:type="auto"/>
          </w:tcPr>
          <w:p w14:paraId="4492332F"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减小外部数据（训练模型）</w:t>
            </w:r>
          </w:p>
        </w:tc>
      </w:tr>
      <w:tr w:rsidR="00D4565C" w:rsidRPr="00634AD0" w14:paraId="05CD314D" w14:textId="77777777" w:rsidTr="004F264A">
        <w:tc>
          <w:tcPr>
            <w:tcW w:w="0" w:type="auto"/>
            <w:vMerge/>
          </w:tcPr>
          <w:p w14:paraId="39E933B7" w14:textId="77777777" w:rsidR="00D4565C" w:rsidRPr="00634AD0" w:rsidRDefault="00D4565C" w:rsidP="004F264A">
            <w:pPr>
              <w:pStyle w:val="BodyText"/>
              <w:rPr>
                <w:color w:val="000000" w:themeColor="text1"/>
                <w:sz w:val="22"/>
                <w:szCs w:val="22"/>
              </w:rPr>
            </w:pPr>
          </w:p>
        </w:tc>
        <w:tc>
          <w:tcPr>
            <w:tcW w:w="0" w:type="auto"/>
          </w:tcPr>
          <w:p w14:paraId="4271B5CB" w14:textId="77777777" w:rsidR="00D4565C" w:rsidRPr="00634AD0" w:rsidRDefault="00D4565C" w:rsidP="004F264A">
            <w:pPr>
              <w:pStyle w:val="BodyText"/>
              <w:rPr>
                <w:color w:val="000000" w:themeColor="text1"/>
                <w:sz w:val="22"/>
                <w:szCs w:val="22"/>
              </w:rPr>
            </w:pPr>
            <w:hyperlink r:id="rId55" w:history="1">
              <w:r w:rsidRPr="00030E0F">
                <w:rPr>
                  <w:rStyle w:val="Hyperlink"/>
                  <w:sz w:val="22"/>
                  <w:szCs w:val="22"/>
                </w:rPr>
                <w:t>MahoutConvertText</w:t>
              </w:r>
            </w:hyperlink>
          </w:p>
        </w:tc>
        <w:tc>
          <w:tcPr>
            <w:tcW w:w="0" w:type="auto"/>
          </w:tcPr>
          <w:p w14:paraId="1F57FD12" w14:textId="77777777" w:rsidR="00D4565C" w:rsidRPr="00634AD0" w:rsidRDefault="00D4565C" w:rsidP="004F264A">
            <w:pPr>
              <w:pStyle w:val="BodyText"/>
              <w:rPr>
                <w:color w:val="000000" w:themeColor="text1"/>
                <w:sz w:val="22"/>
                <w:szCs w:val="22"/>
              </w:rPr>
            </w:pPr>
            <w:r w:rsidRPr="00634AD0">
              <w:rPr>
                <w:color w:val="000000" w:themeColor="text1"/>
                <w:sz w:val="22"/>
                <w:szCs w:val="22"/>
              </w:rPr>
              <w:t>5</w:t>
            </w:r>
          </w:p>
        </w:tc>
        <w:tc>
          <w:tcPr>
            <w:tcW w:w="0" w:type="auto"/>
          </w:tcPr>
          <w:p w14:paraId="0D946A98"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加载大量外部数据</w:t>
            </w:r>
          </w:p>
        </w:tc>
        <w:tc>
          <w:tcPr>
            <w:tcW w:w="0" w:type="auto"/>
          </w:tcPr>
          <w:p w14:paraId="11C9EE89" w14:textId="77777777" w:rsidR="00D4565C" w:rsidRPr="00634AD0" w:rsidRDefault="00D4565C" w:rsidP="004F264A">
            <w:pPr>
              <w:pStyle w:val="BodyText"/>
              <w:rPr>
                <w:color w:val="000000" w:themeColor="text1"/>
                <w:sz w:val="22"/>
                <w:szCs w:val="22"/>
              </w:rPr>
            </w:pPr>
            <w:r w:rsidRPr="00634AD0">
              <w:rPr>
                <w:rFonts w:ascii="Zapf Dingbats" w:hAnsi="Zapf Dingbats"/>
                <w:sz w:val="22"/>
                <w:szCs w:val="22"/>
              </w:rPr>
              <w:t>✓</w:t>
            </w:r>
            <w:r w:rsidRPr="00634AD0">
              <w:rPr>
                <w:rFonts w:ascii="Zapf Dingbats" w:hAnsi="Zapf Dingbats"/>
                <w:sz w:val="22"/>
                <w:szCs w:val="22"/>
              </w:rPr>
              <w:t></w:t>
            </w:r>
            <w:r w:rsidRPr="00634AD0">
              <w:rPr>
                <w:color w:val="000000" w:themeColor="text1"/>
                <w:sz w:val="22"/>
                <w:szCs w:val="22"/>
              </w:rPr>
              <w:t>(</w:t>
            </w:r>
            <w:r w:rsidRPr="00634AD0">
              <w:rPr>
                <w:rFonts w:ascii="Helvetica" w:hAnsi="Helvetica"/>
                <w:color w:val="000000" w:themeColor="text1"/>
                <w:sz w:val="22"/>
                <w:szCs w:val="22"/>
              </w:rPr>
              <w:t>+</w:t>
            </w:r>
            <w:r w:rsidRPr="00634AD0">
              <w:rPr>
                <w:color w:val="000000" w:themeColor="text1"/>
                <w:sz w:val="22"/>
                <w:szCs w:val="22"/>
              </w:rPr>
              <w:t>)</w:t>
            </w:r>
          </w:p>
        </w:tc>
        <w:tc>
          <w:tcPr>
            <w:tcW w:w="0" w:type="auto"/>
          </w:tcPr>
          <w:p w14:paraId="0AD0C2C8"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减小外部数据（训练数据）</w:t>
            </w:r>
          </w:p>
        </w:tc>
      </w:tr>
      <w:tr w:rsidR="00D4565C" w:rsidRPr="00634AD0" w14:paraId="55A871BC" w14:textId="77777777" w:rsidTr="004F264A">
        <w:tc>
          <w:tcPr>
            <w:tcW w:w="0" w:type="auto"/>
            <w:vMerge/>
          </w:tcPr>
          <w:p w14:paraId="2BE904C1" w14:textId="77777777" w:rsidR="00D4565C" w:rsidRPr="00634AD0" w:rsidRDefault="00D4565C" w:rsidP="004F264A">
            <w:pPr>
              <w:pStyle w:val="BodyText"/>
              <w:rPr>
                <w:color w:val="000000" w:themeColor="text1"/>
                <w:sz w:val="22"/>
                <w:szCs w:val="22"/>
              </w:rPr>
            </w:pPr>
          </w:p>
        </w:tc>
        <w:tc>
          <w:tcPr>
            <w:tcW w:w="0" w:type="auto"/>
          </w:tcPr>
          <w:p w14:paraId="25683948" w14:textId="77777777" w:rsidR="00D4565C" w:rsidRPr="00634AD0" w:rsidRDefault="00D4565C" w:rsidP="004F264A">
            <w:pPr>
              <w:pStyle w:val="BodyText"/>
              <w:rPr>
                <w:color w:val="000000" w:themeColor="text1"/>
                <w:sz w:val="22"/>
                <w:szCs w:val="22"/>
              </w:rPr>
            </w:pPr>
            <w:hyperlink r:id="rId56" w:history="1">
              <w:r w:rsidRPr="00030E0F">
                <w:rPr>
                  <w:rStyle w:val="Hyperlink"/>
                  <w:sz w:val="22"/>
                  <w:szCs w:val="22"/>
                </w:rPr>
                <w:t>HashJoin</w:t>
              </w:r>
            </w:hyperlink>
          </w:p>
        </w:tc>
        <w:tc>
          <w:tcPr>
            <w:tcW w:w="0" w:type="auto"/>
          </w:tcPr>
          <w:p w14:paraId="2A6A387A" w14:textId="77777777" w:rsidR="00D4565C" w:rsidRPr="00634AD0" w:rsidRDefault="00D4565C" w:rsidP="004F264A">
            <w:pPr>
              <w:pStyle w:val="BodyText"/>
              <w:rPr>
                <w:color w:val="000000" w:themeColor="text1"/>
                <w:sz w:val="22"/>
                <w:szCs w:val="22"/>
              </w:rPr>
            </w:pPr>
            <w:r w:rsidRPr="00634AD0">
              <w:rPr>
                <w:color w:val="000000" w:themeColor="text1"/>
                <w:sz w:val="22"/>
                <w:szCs w:val="22"/>
              </w:rPr>
              <w:t>5</w:t>
            </w:r>
          </w:p>
        </w:tc>
        <w:tc>
          <w:tcPr>
            <w:tcW w:w="0" w:type="auto"/>
          </w:tcPr>
          <w:p w14:paraId="48057870"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加载大量外部数据</w:t>
            </w:r>
          </w:p>
        </w:tc>
        <w:tc>
          <w:tcPr>
            <w:tcW w:w="0" w:type="auto"/>
          </w:tcPr>
          <w:p w14:paraId="14EA2B8B" w14:textId="77777777" w:rsidR="00D4565C" w:rsidRPr="00634AD0" w:rsidRDefault="00D4565C" w:rsidP="004F264A">
            <w:pPr>
              <w:pStyle w:val="BodyText"/>
              <w:rPr>
                <w:color w:val="000000" w:themeColor="text1"/>
                <w:sz w:val="22"/>
                <w:szCs w:val="22"/>
              </w:rPr>
            </w:pPr>
            <w:r w:rsidRPr="00634AD0">
              <w:rPr>
                <w:rFonts w:ascii="Zapf Dingbats" w:hAnsi="Zapf Dingbats"/>
                <w:sz w:val="22"/>
                <w:szCs w:val="22"/>
              </w:rPr>
              <w:t>✓</w:t>
            </w:r>
            <w:r w:rsidRPr="00634AD0">
              <w:rPr>
                <w:rFonts w:ascii="Zapf Dingbats" w:hAnsi="Zapf Dingbats"/>
                <w:sz w:val="22"/>
                <w:szCs w:val="22"/>
              </w:rPr>
              <w:t></w:t>
            </w:r>
            <w:r w:rsidRPr="00634AD0">
              <w:rPr>
                <w:color w:val="000000" w:themeColor="text1"/>
                <w:sz w:val="22"/>
                <w:szCs w:val="22"/>
              </w:rPr>
              <w:t>(</w:t>
            </w:r>
            <w:r w:rsidRPr="00634AD0">
              <w:rPr>
                <w:rFonts w:ascii="Helvetica" w:hAnsi="Helvetica"/>
                <w:color w:val="000000" w:themeColor="text1"/>
                <w:sz w:val="22"/>
                <w:szCs w:val="22"/>
              </w:rPr>
              <w:t>+</w:t>
            </w:r>
            <w:r w:rsidRPr="00634AD0">
              <w:rPr>
                <w:color w:val="000000" w:themeColor="text1"/>
                <w:sz w:val="22"/>
                <w:szCs w:val="22"/>
              </w:rPr>
              <w:t>)</w:t>
            </w:r>
          </w:p>
        </w:tc>
        <w:tc>
          <w:tcPr>
            <w:tcW w:w="0" w:type="auto"/>
          </w:tcPr>
          <w:p w14:paraId="76953894"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减小外部数据（第一个表）</w:t>
            </w:r>
          </w:p>
        </w:tc>
      </w:tr>
      <w:tr w:rsidR="00D4565C" w:rsidRPr="00634AD0" w14:paraId="69F361DE" w14:textId="77777777" w:rsidTr="004F264A">
        <w:tc>
          <w:tcPr>
            <w:tcW w:w="0" w:type="auto"/>
            <w:vMerge w:val="restart"/>
          </w:tcPr>
          <w:p w14:paraId="3A202FC2" w14:textId="77777777" w:rsidR="00D4565C" w:rsidRPr="00634AD0" w:rsidRDefault="00D4565C" w:rsidP="004F264A">
            <w:pPr>
              <w:pStyle w:val="BodyText"/>
              <w:rPr>
                <w:color w:val="000000" w:themeColor="text1"/>
                <w:sz w:val="22"/>
                <w:szCs w:val="22"/>
              </w:rPr>
            </w:pPr>
            <w:r w:rsidRPr="00634AD0">
              <w:rPr>
                <w:color w:val="000000" w:themeColor="text1"/>
                <w:sz w:val="22"/>
                <w:szCs w:val="22"/>
              </w:rPr>
              <w:t>Shuffle</w:t>
            </w:r>
          </w:p>
        </w:tc>
        <w:tc>
          <w:tcPr>
            <w:tcW w:w="0" w:type="auto"/>
          </w:tcPr>
          <w:p w14:paraId="7FD505FB" w14:textId="77777777" w:rsidR="00D4565C" w:rsidRPr="00634AD0" w:rsidRDefault="00D4565C" w:rsidP="004F264A">
            <w:pPr>
              <w:pStyle w:val="BodyText"/>
              <w:rPr>
                <w:color w:val="000000" w:themeColor="text1"/>
                <w:sz w:val="22"/>
                <w:szCs w:val="22"/>
              </w:rPr>
            </w:pPr>
            <w:hyperlink r:id="rId57" w:history="1">
              <w:r w:rsidRPr="00030E0F">
                <w:rPr>
                  <w:rStyle w:val="Hyperlink"/>
                  <w:sz w:val="22"/>
                  <w:szCs w:val="22"/>
                </w:rPr>
                <w:t>ShuffleInMemory</w:t>
              </w:r>
            </w:hyperlink>
          </w:p>
        </w:tc>
        <w:tc>
          <w:tcPr>
            <w:tcW w:w="0" w:type="auto"/>
          </w:tcPr>
          <w:p w14:paraId="2A536C97" w14:textId="77777777" w:rsidR="00D4565C" w:rsidRPr="00634AD0" w:rsidRDefault="00D4565C" w:rsidP="004F264A">
            <w:pPr>
              <w:pStyle w:val="BodyText"/>
              <w:rPr>
                <w:color w:val="000000" w:themeColor="text1"/>
                <w:sz w:val="22"/>
                <w:szCs w:val="22"/>
              </w:rPr>
            </w:pPr>
            <w:r w:rsidRPr="00634AD0">
              <w:rPr>
                <w:color w:val="000000" w:themeColor="text1"/>
                <w:sz w:val="22"/>
                <w:szCs w:val="22"/>
              </w:rPr>
              <w:t>6-1</w:t>
            </w:r>
          </w:p>
        </w:tc>
        <w:tc>
          <w:tcPr>
            <w:tcW w:w="0" w:type="auto"/>
          </w:tcPr>
          <w:p w14:paraId="5D79A0D0"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不</w:t>
            </w:r>
            <w:r>
              <w:rPr>
                <w:rFonts w:hint="eastAsia"/>
                <w:color w:val="000000" w:themeColor="text1"/>
                <w:sz w:val="22"/>
                <w:szCs w:val="22"/>
              </w:rPr>
              <w:t>恰当</w:t>
            </w:r>
            <w:r w:rsidRPr="00634AD0">
              <w:rPr>
                <w:rFonts w:hint="eastAsia"/>
                <w:color w:val="000000" w:themeColor="text1"/>
                <w:sz w:val="22"/>
                <w:szCs w:val="22"/>
              </w:rPr>
              <w:t>的数据划分</w:t>
            </w:r>
          </w:p>
        </w:tc>
        <w:tc>
          <w:tcPr>
            <w:tcW w:w="0" w:type="auto"/>
          </w:tcPr>
          <w:p w14:paraId="1E1B421A"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r w:rsidRPr="00634AD0">
              <w:rPr>
                <w:rFonts w:ascii="Zapf Dingbats" w:hAnsi="Zapf Dingbats"/>
                <w:sz w:val="22"/>
                <w:szCs w:val="22"/>
              </w:rPr>
              <w:t></w:t>
            </w:r>
            <w:r w:rsidRPr="00634AD0">
              <w:rPr>
                <w:color w:val="000000" w:themeColor="text1"/>
                <w:sz w:val="22"/>
                <w:szCs w:val="22"/>
              </w:rPr>
              <w:t>(</w:t>
            </w:r>
            <w:r w:rsidRPr="00634AD0">
              <w:rPr>
                <w:rFonts w:ascii="Helvetica" w:hAnsi="Helvetica"/>
                <w:color w:val="000000" w:themeColor="text1"/>
                <w:sz w:val="22"/>
                <w:szCs w:val="22"/>
              </w:rPr>
              <w:t>+</w:t>
            </w:r>
            <w:r w:rsidRPr="00634AD0">
              <w:rPr>
                <w:color w:val="000000" w:themeColor="text1"/>
                <w:sz w:val="22"/>
                <w:szCs w:val="22"/>
              </w:rPr>
              <w:t>)</w:t>
            </w:r>
          </w:p>
        </w:tc>
        <w:tc>
          <w:tcPr>
            <w:tcW w:w="0" w:type="auto"/>
          </w:tcPr>
          <w:p w14:paraId="16C3A090"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增加</w:t>
            </w:r>
            <w:r>
              <w:rPr>
                <w:rFonts w:hint="eastAsia"/>
                <w:color w:val="000000" w:themeColor="text1"/>
                <w:sz w:val="22"/>
                <w:szCs w:val="22"/>
              </w:rPr>
              <w:t>partition number</w:t>
            </w:r>
            <w:r w:rsidRPr="00634AD0">
              <w:rPr>
                <w:color w:val="000000" w:themeColor="text1"/>
                <w:sz w:val="22"/>
                <w:szCs w:val="22"/>
              </w:rPr>
              <w:t xml:space="preserve"> </w:t>
            </w:r>
          </w:p>
        </w:tc>
      </w:tr>
      <w:tr w:rsidR="00D4565C" w:rsidRPr="00634AD0" w14:paraId="3D18AA0D" w14:textId="77777777" w:rsidTr="004F264A">
        <w:tc>
          <w:tcPr>
            <w:tcW w:w="0" w:type="auto"/>
            <w:vMerge/>
          </w:tcPr>
          <w:p w14:paraId="38FE6C46" w14:textId="77777777" w:rsidR="00D4565C" w:rsidRPr="00634AD0" w:rsidRDefault="00D4565C" w:rsidP="004F264A">
            <w:pPr>
              <w:pStyle w:val="BodyText"/>
              <w:rPr>
                <w:color w:val="000000" w:themeColor="text1"/>
                <w:sz w:val="22"/>
                <w:szCs w:val="22"/>
              </w:rPr>
            </w:pPr>
          </w:p>
        </w:tc>
        <w:tc>
          <w:tcPr>
            <w:tcW w:w="0" w:type="auto"/>
          </w:tcPr>
          <w:p w14:paraId="138C7F1E" w14:textId="77777777" w:rsidR="00D4565C" w:rsidRPr="00634AD0" w:rsidRDefault="00D4565C" w:rsidP="004F264A">
            <w:pPr>
              <w:pStyle w:val="BodyText"/>
              <w:rPr>
                <w:color w:val="000000" w:themeColor="text1"/>
                <w:sz w:val="22"/>
                <w:szCs w:val="22"/>
              </w:rPr>
            </w:pPr>
            <w:hyperlink r:id="rId58" w:history="1">
              <w:r w:rsidRPr="0022413D">
                <w:rPr>
                  <w:rStyle w:val="Hyperlink"/>
                  <w:sz w:val="22"/>
                  <w:szCs w:val="22"/>
                </w:rPr>
                <w:t>WordCount-like</w:t>
              </w:r>
            </w:hyperlink>
          </w:p>
        </w:tc>
        <w:tc>
          <w:tcPr>
            <w:tcW w:w="0" w:type="auto"/>
          </w:tcPr>
          <w:p w14:paraId="0FF55288" w14:textId="77777777" w:rsidR="00D4565C" w:rsidRPr="00634AD0" w:rsidRDefault="00D4565C" w:rsidP="004F264A">
            <w:pPr>
              <w:pStyle w:val="BodyText"/>
              <w:rPr>
                <w:color w:val="000000" w:themeColor="text1"/>
                <w:sz w:val="22"/>
                <w:szCs w:val="22"/>
              </w:rPr>
            </w:pPr>
            <w:r w:rsidRPr="00634AD0">
              <w:rPr>
                <w:color w:val="000000" w:themeColor="text1"/>
                <w:sz w:val="22"/>
                <w:szCs w:val="22"/>
              </w:rPr>
              <w:t>9-2</w:t>
            </w:r>
          </w:p>
        </w:tc>
        <w:tc>
          <w:tcPr>
            <w:tcW w:w="0" w:type="auto"/>
          </w:tcPr>
          <w:p w14:paraId="516BDA76"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虚拟缓冲区过大</w:t>
            </w:r>
          </w:p>
        </w:tc>
        <w:tc>
          <w:tcPr>
            <w:tcW w:w="0" w:type="auto"/>
          </w:tcPr>
          <w:p w14:paraId="31A8BD68"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p>
        </w:tc>
        <w:tc>
          <w:tcPr>
            <w:tcW w:w="0" w:type="auto"/>
          </w:tcPr>
          <w:p w14:paraId="3176FEC5"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降低</w:t>
            </w:r>
            <w:r>
              <w:rPr>
                <w:color w:val="000000" w:themeColor="text1"/>
                <w:sz w:val="22"/>
                <w:szCs w:val="22"/>
              </w:rPr>
              <w:t>shuffle buffer size</w:t>
            </w:r>
          </w:p>
        </w:tc>
      </w:tr>
      <w:tr w:rsidR="00D4565C" w:rsidRPr="00634AD0" w14:paraId="086D8F8B" w14:textId="77777777" w:rsidTr="004F264A">
        <w:tc>
          <w:tcPr>
            <w:tcW w:w="0" w:type="auto"/>
            <w:vMerge/>
          </w:tcPr>
          <w:p w14:paraId="7640906F" w14:textId="77777777" w:rsidR="00D4565C" w:rsidRPr="00634AD0" w:rsidRDefault="00D4565C" w:rsidP="004F264A">
            <w:pPr>
              <w:pStyle w:val="BodyText"/>
              <w:rPr>
                <w:color w:val="000000" w:themeColor="text1"/>
                <w:sz w:val="22"/>
                <w:szCs w:val="22"/>
              </w:rPr>
            </w:pPr>
          </w:p>
        </w:tc>
        <w:tc>
          <w:tcPr>
            <w:tcW w:w="0" w:type="auto"/>
          </w:tcPr>
          <w:p w14:paraId="25F1D8C1" w14:textId="77777777" w:rsidR="00D4565C" w:rsidRPr="00634AD0" w:rsidRDefault="00D4565C" w:rsidP="004F264A">
            <w:pPr>
              <w:pStyle w:val="BodyText"/>
              <w:rPr>
                <w:color w:val="000000" w:themeColor="text1"/>
                <w:sz w:val="22"/>
                <w:szCs w:val="22"/>
              </w:rPr>
            </w:pPr>
            <w:hyperlink r:id="rId59" w:history="1">
              <w:r w:rsidRPr="0022413D">
                <w:rPr>
                  <w:rStyle w:val="Hyperlink"/>
                  <w:rFonts w:hint="eastAsia"/>
                  <w:sz w:val="22"/>
                  <w:szCs w:val="22"/>
                </w:rPr>
                <w:t>PigJoin</w:t>
              </w:r>
            </w:hyperlink>
          </w:p>
        </w:tc>
        <w:tc>
          <w:tcPr>
            <w:tcW w:w="0" w:type="auto"/>
          </w:tcPr>
          <w:p w14:paraId="4A152347" w14:textId="77777777" w:rsidR="00D4565C" w:rsidRPr="00634AD0" w:rsidRDefault="00D4565C" w:rsidP="004F264A">
            <w:pPr>
              <w:pStyle w:val="BodyText"/>
              <w:rPr>
                <w:color w:val="000000" w:themeColor="text1"/>
                <w:sz w:val="22"/>
                <w:szCs w:val="22"/>
              </w:rPr>
            </w:pPr>
            <w:r w:rsidRPr="00634AD0">
              <w:rPr>
                <w:color w:val="000000" w:themeColor="text1"/>
                <w:sz w:val="22"/>
                <w:szCs w:val="22"/>
              </w:rPr>
              <w:t>9-2</w:t>
            </w:r>
          </w:p>
        </w:tc>
        <w:tc>
          <w:tcPr>
            <w:tcW w:w="0" w:type="auto"/>
          </w:tcPr>
          <w:p w14:paraId="27F7395B"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虚拟缓冲区过大</w:t>
            </w:r>
          </w:p>
        </w:tc>
        <w:tc>
          <w:tcPr>
            <w:tcW w:w="0" w:type="auto"/>
          </w:tcPr>
          <w:p w14:paraId="52601460"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p>
        </w:tc>
        <w:tc>
          <w:tcPr>
            <w:tcW w:w="0" w:type="auto"/>
          </w:tcPr>
          <w:p w14:paraId="4AFA892E" w14:textId="77777777" w:rsidR="00D4565C" w:rsidRPr="00634AD0" w:rsidRDefault="00D4565C" w:rsidP="004F264A">
            <w:pPr>
              <w:pStyle w:val="BodyText"/>
              <w:rPr>
                <w:color w:val="000000" w:themeColor="text1"/>
                <w:sz w:val="22"/>
                <w:szCs w:val="22"/>
              </w:rPr>
            </w:pPr>
            <w:r w:rsidRPr="00634AD0">
              <w:rPr>
                <w:rFonts w:hint="eastAsia"/>
                <w:color w:val="000000" w:themeColor="text1"/>
                <w:sz w:val="22"/>
                <w:szCs w:val="22"/>
              </w:rPr>
              <w:t>降低</w:t>
            </w:r>
            <w:r>
              <w:rPr>
                <w:color w:val="000000" w:themeColor="text1"/>
                <w:sz w:val="22"/>
                <w:szCs w:val="22"/>
              </w:rPr>
              <w:t>shuffle buffer size</w:t>
            </w:r>
          </w:p>
        </w:tc>
      </w:tr>
      <w:tr w:rsidR="00D4565C" w:rsidRPr="00634AD0" w14:paraId="22716631" w14:textId="77777777" w:rsidTr="004F264A">
        <w:tc>
          <w:tcPr>
            <w:tcW w:w="0" w:type="auto"/>
            <w:vMerge/>
          </w:tcPr>
          <w:p w14:paraId="6E287533" w14:textId="77777777" w:rsidR="00D4565C" w:rsidRPr="00634AD0" w:rsidRDefault="00D4565C" w:rsidP="004F264A">
            <w:pPr>
              <w:pStyle w:val="BodyText"/>
              <w:rPr>
                <w:color w:val="000000" w:themeColor="text1"/>
                <w:sz w:val="22"/>
                <w:szCs w:val="22"/>
              </w:rPr>
            </w:pPr>
          </w:p>
        </w:tc>
        <w:tc>
          <w:tcPr>
            <w:tcW w:w="0" w:type="auto"/>
          </w:tcPr>
          <w:p w14:paraId="21251E17" w14:textId="77777777" w:rsidR="00D4565C" w:rsidRPr="00634AD0" w:rsidRDefault="00D4565C" w:rsidP="004F264A">
            <w:pPr>
              <w:pStyle w:val="BodyText"/>
              <w:rPr>
                <w:color w:val="000000" w:themeColor="text1"/>
                <w:sz w:val="22"/>
                <w:szCs w:val="22"/>
              </w:rPr>
            </w:pPr>
            <w:hyperlink r:id="rId60" w:history="1">
              <w:r w:rsidRPr="0022413D">
                <w:rPr>
                  <w:rStyle w:val="Hyperlink"/>
                  <w:sz w:val="22"/>
                  <w:szCs w:val="22"/>
                </w:rPr>
                <w:t>NestedDISTINCT</w:t>
              </w:r>
            </w:hyperlink>
          </w:p>
        </w:tc>
        <w:tc>
          <w:tcPr>
            <w:tcW w:w="0" w:type="auto"/>
          </w:tcPr>
          <w:p w14:paraId="280015E0"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w:t>
            </w:r>
          </w:p>
        </w:tc>
        <w:tc>
          <w:tcPr>
            <w:tcW w:w="0" w:type="auto"/>
          </w:tcPr>
          <w:p w14:paraId="2653EAB9"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w:t>
            </w:r>
            <w:r w:rsidRPr="00634AD0">
              <w:rPr>
                <w:rFonts w:hint="eastAsia"/>
                <w:color w:val="000000" w:themeColor="text1"/>
                <w:sz w:val="22"/>
                <w:szCs w:val="22"/>
              </w:rPr>
              <w:t>roup</w:t>
            </w:r>
            <w:r w:rsidRPr="00634AD0">
              <w:rPr>
                <w:color w:val="000000" w:themeColor="text1"/>
                <w:sz w:val="22"/>
                <w:szCs w:val="22"/>
              </w:rPr>
              <w:t>-level</w:t>
            </w:r>
            <w:r w:rsidRPr="00634AD0">
              <w:rPr>
                <w:rFonts w:hint="eastAsia"/>
                <w:color w:val="000000" w:themeColor="text1"/>
                <w:sz w:val="22"/>
                <w:szCs w:val="22"/>
              </w:rPr>
              <w:t>累积中间结果</w:t>
            </w:r>
            <w:r>
              <w:rPr>
                <w:rFonts w:hint="eastAsia"/>
                <w:color w:val="000000" w:themeColor="text1"/>
                <w:sz w:val="22"/>
                <w:szCs w:val="22"/>
              </w:rPr>
              <w:t>，热点</w:t>
            </w:r>
            <w:r>
              <w:rPr>
                <w:rFonts w:hint="eastAsia"/>
                <w:color w:val="000000" w:themeColor="text1"/>
                <w:sz w:val="22"/>
                <w:szCs w:val="22"/>
              </w:rPr>
              <w:t>key</w:t>
            </w:r>
          </w:p>
        </w:tc>
        <w:tc>
          <w:tcPr>
            <w:tcW w:w="0" w:type="auto"/>
          </w:tcPr>
          <w:p w14:paraId="7C608575" w14:textId="77777777" w:rsidR="00D4565C" w:rsidRPr="00634AD0" w:rsidRDefault="00D4565C" w:rsidP="004F264A">
            <w:pPr>
              <w:pStyle w:val="BodyText"/>
              <w:rPr>
                <w:rFonts w:ascii="Zapf Dingbats" w:hAnsi="Zapf Dingbats"/>
                <w:sz w:val="22"/>
                <w:szCs w:val="22"/>
              </w:rPr>
            </w:pPr>
            <w:r w:rsidRPr="00634AD0">
              <w:rPr>
                <w:rFonts w:ascii="Wingdings" w:hAnsi="Wingdings"/>
                <w:color w:val="000000" w:themeColor="text1"/>
                <w:sz w:val="22"/>
                <w:szCs w:val="22"/>
              </w:rPr>
              <w:t></w:t>
            </w:r>
            <w:r w:rsidRPr="00634AD0">
              <w:rPr>
                <w:color w:val="000000" w:themeColor="text1"/>
                <w:sz w:val="22"/>
                <w:szCs w:val="22"/>
              </w:rPr>
              <w:t>(</w:t>
            </w:r>
            <w:r w:rsidRPr="00634AD0">
              <w:rPr>
                <w:rFonts w:ascii="Helvetica" w:hAnsi="Helvetica"/>
                <w:color w:val="000000" w:themeColor="text1"/>
                <w:sz w:val="22"/>
                <w:szCs w:val="22"/>
              </w:rPr>
              <w:t>+</w:t>
            </w:r>
            <w:r w:rsidRPr="00634AD0">
              <w:rPr>
                <w:color w:val="000000" w:themeColor="text1"/>
                <w:sz w:val="22"/>
                <w:szCs w:val="22"/>
              </w:rPr>
              <w:t>)</w:t>
            </w:r>
          </w:p>
        </w:tc>
        <w:tc>
          <w:tcPr>
            <w:tcW w:w="0" w:type="auto"/>
          </w:tcPr>
          <w:p w14:paraId="1DECD9EF"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更换</w:t>
            </w:r>
            <w:r>
              <w:rPr>
                <w:rFonts w:hint="eastAsia"/>
                <w:color w:val="000000" w:themeColor="text1"/>
                <w:sz w:val="22"/>
                <w:szCs w:val="22"/>
              </w:rPr>
              <w:t>key</w:t>
            </w:r>
            <w:r>
              <w:rPr>
                <w:rFonts w:hint="eastAsia"/>
                <w:color w:val="000000" w:themeColor="text1"/>
                <w:sz w:val="22"/>
                <w:szCs w:val="22"/>
              </w:rPr>
              <w:t>，将累积操作分步执行</w:t>
            </w:r>
          </w:p>
        </w:tc>
      </w:tr>
      <w:tr w:rsidR="00D4565C" w:rsidRPr="00634AD0" w14:paraId="187449DE" w14:textId="77777777" w:rsidTr="004F264A">
        <w:tc>
          <w:tcPr>
            <w:tcW w:w="0" w:type="auto"/>
            <w:vMerge/>
          </w:tcPr>
          <w:p w14:paraId="736A1A66" w14:textId="77777777" w:rsidR="00D4565C" w:rsidRPr="00634AD0" w:rsidRDefault="00D4565C" w:rsidP="004F264A">
            <w:pPr>
              <w:pStyle w:val="BodyText"/>
              <w:rPr>
                <w:color w:val="000000" w:themeColor="text1"/>
                <w:sz w:val="22"/>
                <w:szCs w:val="22"/>
              </w:rPr>
            </w:pPr>
          </w:p>
        </w:tc>
        <w:tc>
          <w:tcPr>
            <w:tcW w:w="0" w:type="auto"/>
          </w:tcPr>
          <w:p w14:paraId="4883A886" w14:textId="77777777" w:rsidR="00D4565C" w:rsidRPr="00634AD0" w:rsidRDefault="00D4565C" w:rsidP="004F264A">
            <w:pPr>
              <w:pStyle w:val="BodyText"/>
              <w:rPr>
                <w:color w:val="000000" w:themeColor="text1"/>
                <w:sz w:val="22"/>
                <w:szCs w:val="22"/>
              </w:rPr>
            </w:pPr>
            <w:hyperlink r:id="rId61" w:history="1">
              <w:r w:rsidRPr="0022413D">
                <w:rPr>
                  <w:rStyle w:val="Hyperlink"/>
                  <w:sz w:val="22"/>
                  <w:szCs w:val="22"/>
                </w:rPr>
                <w:t>PigOrderLimit</w:t>
              </w:r>
            </w:hyperlink>
          </w:p>
        </w:tc>
        <w:tc>
          <w:tcPr>
            <w:tcW w:w="0" w:type="auto"/>
          </w:tcPr>
          <w:p w14:paraId="7DE5050D"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7</w:t>
            </w:r>
          </w:p>
        </w:tc>
        <w:tc>
          <w:tcPr>
            <w:tcW w:w="0" w:type="auto"/>
          </w:tcPr>
          <w:p w14:paraId="55FFC4E6"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果，热点</w:t>
            </w:r>
            <w:r w:rsidRPr="00634AD0">
              <w:rPr>
                <w:rFonts w:hint="eastAsia"/>
                <w:color w:val="000000" w:themeColor="text1"/>
                <w:sz w:val="22"/>
                <w:szCs w:val="22"/>
              </w:rPr>
              <w:t>key</w:t>
            </w:r>
          </w:p>
        </w:tc>
        <w:tc>
          <w:tcPr>
            <w:tcW w:w="0" w:type="auto"/>
          </w:tcPr>
          <w:p w14:paraId="50318B16" w14:textId="77777777" w:rsidR="00D4565C" w:rsidRPr="00634AD0" w:rsidRDefault="00D4565C" w:rsidP="004F264A">
            <w:pPr>
              <w:pStyle w:val="BodyText"/>
              <w:rPr>
                <w:rFonts w:ascii="Wingdings" w:hAnsi="Wingdings"/>
                <w:color w:val="000000" w:themeColor="text1"/>
                <w:sz w:val="22"/>
                <w:szCs w:val="22"/>
              </w:rPr>
            </w:pPr>
            <w:r w:rsidRPr="00634AD0">
              <w:rPr>
                <w:rFonts w:ascii="Wingdings" w:hAnsi="Wingdings"/>
                <w:color w:val="000000" w:themeColor="text1"/>
                <w:sz w:val="22"/>
                <w:szCs w:val="22"/>
              </w:rPr>
              <w:t></w:t>
            </w:r>
          </w:p>
        </w:tc>
        <w:tc>
          <w:tcPr>
            <w:tcW w:w="0" w:type="auto"/>
          </w:tcPr>
          <w:p w14:paraId="17B1BB8A"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更换</w:t>
            </w:r>
            <w:r>
              <w:rPr>
                <w:rFonts w:hint="eastAsia"/>
                <w:color w:val="000000" w:themeColor="text1"/>
                <w:sz w:val="22"/>
                <w:szCs w:val="22"/>
              </w:rPr>
              <w:t>key</w:t>
            </w:r>
          </w:p>
        </w:tc>
      </w:tr>
      <w:tr w:rsidR="00D4565C" w:rsidRPr="00634AD0" w14:paraId="26D82320" w14:textId="77777777" w:rsidTr="004F264A">
        <w:tc>
          <w:tcPr>
            <w:tcW w:w="0" w:type="auto"/>
            <w:vMerge w:val="restart"/>
          </w:tcPr>
          <w:p w14:paraId="40428DFC" w14:textId="77777777" w:rsidR="00D4565C" w:rsidRPr="00634AD0" w:rsidRDefault="00D4565C" w:rsidP="004F264A">
            <w:pPr>
              <w:pStyle w:val="BodyText"/>
              <w:rPr>
                <w:color w:val="000000" w:themeColor="text1"/>
                <w:sz w:val="22"/>
                <w:szCs w:val="22"/>
              </w:rPr>
            </w:pPr>
            <w:r w:rsidRPr="00634AD0">
              <w:rPr>
                <w:color w:val="000000" w:themeColor="text1"/>
                <w:sz w:val="22"/>
                <w:szCs w:val="22"/>
              </w:rPr>
              <w:t>Reduce</w:t>
            </w:r>
          </w:p>
        </w:tc>
        <w:tc>
          <w:tcPr>
            <w:tcW w:w="0" w:type="auto"/>
          </w:tcPr>
          <w:p w14:paraId="544DC933" w14:textId="77777777" w:rsidR="00D4565C" w:rsidRPr="00634AD0" w:rsidRDefault="00D4565C" w:rsidP="004F264A">
            <w:pPr>
              <w:pStyle w:val="BodyText"/>
              <w:rPr>
                <w:color w:val="000000" w:themeColor="text1"/>
                <w:sz w:val="22"/>
                <w:szCs w:val="22"/>
              </w:rPr>
            </w:pPr>
            <w:hyperlink r:id="rId62" w:history="1">
              <w:r w:rsidRPr="0022413D">
                <w:rPr>
                  <w:rStyle w:val="Hyperlink"/>
                  <w:rFonts w:hint="eastAsia"/>
                  <w:sz w:val="22"/>
                  <w:szCs w:val="22"/>
                </w:rPr>
                <w:t>GraphPartitioner</w:t>
              </w:r>
            </w:hyperlink>
          </w:p>
        </w:tc>
        <w:tc>
          <w:tcPr>
            <w:tcW w:w="0" w:type="auto"/>
          </w:tcPr>
          <w:p w14:paraId="472C7C66"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w:t>
            </w:r>
          </w:p>
        </w:tc>
        <w:tc>
          <w:tcPr>
            <w:tcW w:w="0" w:type="auto"/>
          </w:tcPr>
          <w:p w14:paraId="10AD2ADA"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果</w:t>
            </w:r>
          </w:p>
        </w:tc>
        <w:tc>
          <w:tcPr>
            <w:tcW w:w="0" w:type="auto"/>
          </w:tcPr>
          <w:p w14:paraId="5E519FD8"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p>
        </w:tc>
        <w:tc>
          <w:tcPr>
            <w:tcW w:w="0" w:type="auto"/>
          </w:tcPr>
          <w:p w14:paraId="7C6E1993" w14:textId="77777777" w:rsidR="00D4565C" w:rsidRPr="00634AD0" w:rsidRDefault="00D4565C" w:rsidP="004F264A">
            <w:pPr>
              <w:pStyle w:val="BodyText"/>
              <w:rPr>
                <w:color w:val="000000" w:themeColor="text1"/>
                <w:sz w:val="22"/>
                <w:szCs w:val="22"/>
              </w:rPr>
            </w:pPr>
          </w:p>
        </w:tc>
      </w:tr>
      <w:tr w:rsidR="00D4565C" w:rsidRPr="00634AD0" w14:paraId="537E7FAF" w14:textId="77777777" w:rsidTr="004F264A">
        <w:tc>
          <w:tcPr>
            <w:tcW w:w="0" w:type="auto"/>
            <w:vMerge/>
          </w:tcPr>
          <w:p w14:paraId="4CC84CE1" w14:textId="77777777" w:rsidR="00D4565C" w:rsidRPr="00634AD0" w:rsidRDefault="00D4565C" w:rsidP="004F264A">
            <w:pPr>
              <w:pStyle w:val="BodyText"/>
              <w:rPr>
                <w:color w:val="000000" w:themeColor="text1"/>
                <w:sz w:val="22"/>
                <w:szCs w:val="22"/>
              </w:rPr>
            </w:pPr>
          </w:p>
        </w:tc>
        <w:tc>
          <w:tcPr>
            <w:tcW w:w="0" w:type="auto"/>
          </w:tcPr>
          <w:p w14:paraId="3B3A2DCD" w14:textId="77777777" w:rsidR="00D4565C" w:rsidRPr="00634AD0" w:rsidRDefault="00D4565C" w:rsidP="004F264A">
            <w:pPr>
              <w:pStyle w:val="BodyText"/>
              <w:rPr>
                <w:color w:val="000000" w:themeColor="text1"/>
                <w:sz w:val="22"/>
                <w:szCs w:val="22"/>
              </w:rPr>
            </w:pPr>
            <w:hyperlink r:id="rId63" w:history="1">
              <w:r w:rsidRPr="0047165D">
                <w:rPr>
                  <w:rStyle w:val="Hyperlink"/>
                  <w:rFonts w:hint="eastAsia"/>
                  <w:sz w:val="22"/>
                  <w:szCs w:val="22"/>
                </w:rPr>
                <w:t>Find</w:t>
              </w:r>
              <w:r w:rsidRPr="0047165D">
                <w:rPr>
                  <w:rStyle w:val="Hyperlink"/>
                  <w:sz w:val="22"/>
                  <w:szCs w:val="22"/>
                </w:rPr>
                <w:t>FrequentValues</w:t>
              </w:r>
            </w:hyperlink>
          </w:p>
        </w:tc>
        <w:tc>
          <w:tcPr>
            <w:tcW w:w="0" w:type="auto"/>
          </w:tcPr>
          <w:p w14:paraId="41FBF80D"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w:t>
            </w:r>
          </w:p>
        </w:tc>
        <w:tc>
          <w:tcPr>
            <w:tcW w:w="0" w:type="auto"/>
          </w:tcPr>
          <w:p w14:paraId="7A67D7BF"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果</w:t>
            </w:r>
          </w:p>
        </w:tc>
        <w:tc>
          <w:tcPr>
            <w:tcW w:w="0" w:type="auto"/>
          </w:tcPr>
          <w:p w14:paraId="7CCCB018"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p>
        </w:tc>
        <w:tc>
          <w:tcPr>
            <w:tcW w:w="0" w:type="auto"/>
          </w:tcPr>
          <w:p w14:paraId="538C96B5" w14:textId="77777777" w:rsidR="00D4565C" w:rsidRPr="00634AD0" w:rsidRDefault="00D4565C" w:rsidP="004F264A">
            <w:pPr>
              <w:pStyle w:val="BodyText"/>
              <w:rPr>
                <w:color w:val="000000" w:themeColor="text1"/>
                <w:sz w:val="22"/>
                <w:szCs w:val="22"/>
              </w:rPr>
            </w:pPr>
          </w:p>
        </w:tc>
      </w:tr>
      <w:tr w:rsidR="00D4565C" w:rsidRPr="00634AD0" w14:paraId="08DA9864" w14:textId="77777777" w:rsidTr="004F264A">
        <w:tc>
          <w:tcPr>
            <w:tcW w:w="0" w:type="auto"/>
            <w:vMerge/>
          </w:tcPr>
          <w:p w14:paraId="36F545ED" w14:textId="77777777" w:rsidR="00D4565C" w:rsidRPr="00634AD0" w:rsidRDefault="00D4565C" w:rsidP="004F264A">
            <w:pPr>
              <w:pStyle w:val="BodyText"/>
              <w:rPr>
                <w:color w:val="000000" w:themeColor="text1"/>
                <w:sz w:val="22"/>
                <w:szCs w:val="22"/>
              </w:rPr>
            </w:pPr>
          </w:p>
        </w:tc>
        <w:tc>
          <w:tcPr>
            <w:tcW w:w="0" w:type="auto"/>
          </w:tcPr>
          <w:p w14:paraId="7A885768" w14:textId="77777777" w:rsidR="00D4565C" w:rsidRPr="00634AD0" w:rsidRDefault="00D4565C" w:rsidP="004F264A">
            <w:pPr>
              <w:pStyle w:val="BodyText"/>
              <w:rPr>
                <w:color w:val="000000" w:themeColor="text1"/>
                <w:sz w:val="22"/>
                <w:szCs w:val="22"/>
              </w:rPr>
            </w:pPr>
            <w:hyperlink r:id="rId64" w:history="1">
              <w:r w:rsidRPr="0047165D">
                <w:rPr>
                  <w:rStyle w:val="Hyperlink"/>
                  <w:sz w:val="22"/>
                  <w:szCs w:val="22"/>
                </w:rPr>
                <w:t>ReduceJoin</w:t>
              </w:r>
            </w:hyperlink>
          </w:p>
        </w:tc>
        <w:tc>
          <w:tcPr>
            <w:tcW w:w="0" w:type="auto"/>
          </w:tcPr>
          <w:p w14:paraId="5B8E2777"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7</w:t>
            </w:r>
          </w:p>
        </w:tc>
        <w:tc>
          <w:tcPr>
            <w:tcW w:w="0" w:type="auto"/>
          </w:tcPr>
          <w:p w14:paraId="778CF5A4"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果，热点</w:t>
            </w:r>
            <w:r w:rsidRPr="00634AD0">
              <w:rPr>
                <w:rFonts w:hint="eastAsia"/>
                <w:color w:val="000000" w:themeColor="text1"/>
                <w:sz w:val="22"/>
                <w:szCs w:val="22"/>
              </w:rPr>
              <w:t>key</w:t>
            </w:r>
          </w:p>
        </w:tc>
        <w:tc>
          <w:tcPr>
            <w:tcW w:w="0" w:type="auto"/>
          </w:tcPr>
          <w:p w14:paraId="75B8869E"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p>
        </w:tc>
        <w:tc>
          <w:tcPr>
            <w:tcW w:w="0" w:type="auto"/>
          </w:tcPr>
          <w:p w14:paraId="431146EC" w14:textId="77777777" w:rsidR="00D4565C" w:rsidRPr="00634AD0" w:rsidRDefault="00D4565C" w:rsidP="004F264A">
            <w:pPr>
              <w:pStyle w:val="BodyText"/>
              <w:rPr>
                <w:color w:val="000000" w:themeColor="text1"/>
                <w:sz w:val="22"/>
                <w:szCs w:val="22"/>
              </w:rPr>
            </w:pPr>
          </w:p>
        </w:tc>
      </w:tr>
      <w:tr w:rsidR="00D4565C" w:rsidRPr="00634AD0" w14:paraId="34F7A6E4" w14:textId="77777777" w:rsidTr="004F264A">
        <w:tc>
          <w:tcPr>
            <w:tcW w:w="0" w:type="auto"/>
            <w:vMerge/>
          </w:tcPr>
          <w:p w14:paraId="4514E0D6" w14:textId="77777777" w:rsidR="00D4565C" w:rsidRPr="00634AD0" w:rsidRDefault="00D4565C" w:rsidP="004F264A">
            <w:pPr>
              <w:pStyle w:val="BodyText"/>
              <w:rPr>
                <w:color w:val="000000" w:themeColor="text1"/>
                <w:sz w:val="22"/>
                <w:szCs w:val="22"/>
              </w:rPr>
            </w:pPr>
          </w:p>
        </w:tc>
        <w:tc>
          <w:tcPr>
            <w:tcW w:w="0" w:type="auto"/>
          </w:tcPr>
          <w:p w14:paraId="4D024789" w14:textId="77777777" w:rsidR="00D4565C" w:rsidRPr="00634AD0" w:rsidRDefault="00D4565C" w:rsidP="004F264A">
            <w:pPr>
              <w:pStyle w:val="BodyText"/>
              <w:rPr>
                <w:color w:val="000000" w:themeColor="text1"/>
                <w:sz w:val="22"/>
                <w:szCs w:val="22"/>
              </w:rPr>
            </w:pPr>
            <w:hyperlink r:id="rId65" w:history="1">
              <w:r w:rsidRPr="006576B8">
                <w:rPr>
                  <w:rStyle w:val="Hyperlink"/>
                  <w:sz w:val="22"/>
                  <w:szCs w:val="22"/>
                </w:rPr>
                <w:t>PositionalIndexer</w:t>
              </w:r>
            </w:hyperlink>
          </w:p>
        </w:tc>
        <w:tc>
          <w:tcPr>
            <w:tcW w:w="0" w:type="auto"/>
          </w:tcPr>
          <w:p w14:paraId="6B7F2BC8"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7</w:t>
            </w:r>
          </w:p>
        </w:tc>
        <w:tc>
          <w:tcPr>
            <w:tcW w:w="0" w:type="auto"/>
          </w:tcPr>
          <w:p w14:paraId="08BF8FC5"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w:t>
            </w:r>
            <w:r w:rsidRPr="00634AD0">
              <w:rPr>
                <w:rFonts w:hint="eastAsia"/>
                <w:color w:val="000000" w:themeColor="text1"/>
                <w:sz w:val="22"/>
                <w:szCs w:val="22"/>
              </w:rPr>
              <w:lastRenderedPageBreak/>
              <w:t>果，热点</w:t>
            </w:r>
            <w:r w:rsidRPr="00634AD0">
              <w:rPr>
                <w:rFonts w:hint="eastAsia"/>
                <w:color w:val="000000" w:themeColor="text1"/>
                <w:sz w:val="22"/>
                <w:szCs w:val="22"/>
              </w:rPr>
              <w:t>key</w:t>
            </w:r>
          </w:p>
        </w:tc>
        <w:tc>
          <w:tcPr>
            <w:tcW w:w="0" w:type="auto"/>
          </w:tcPr>
          <w:p w14:paraId="37FB32A3"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lastRenderedPageBreak/>
              <w:t>✓</w:t>
            </w:r>
          </w:p>
        </w:tc>
        <w:tc>
          <w:tcPr>
            <w:tcW w:w="0" w:type="auto"/>
          </w:tcPr>
          <w:p w14:paraId="3AD2684A" w14:textId="77777777" w:rsidR="00D4565C" w:rsidRPr="00634AD0" w:rsidRDefault="00D4565C" w:rsidP="004F264A">
            <w:pPr>
              <w:pStyle w:val="BodyText"/>
              <w:rPr>
                <w:color w:val="000000" w:themeColor="text1"/>
                <w:sz w:val="22"/>
                <w:szCs w:val="22"/>
              </w:rPr>
            </w:pPr>
          </w:p>
        </w:tc>
      </w:tr>
      <w:tr w:rsidR="00D4565C" w:rsidRPr="00634AD0" w14:paraId="5930A7E2" w14:textId="77777777" w:rsidTr="004F264A">
        <w:tc>
          <w:tcPr>
            <w:tcW w:w="0" w:type="auto"/>
            <w:vMerge/>
          </w:tcPr>
          <w:p w14:paraId="1BCA41A9" w14:textId="77777777" w:rsidR="00D4565C" w:rsidRPr="00634AD0" w:rsidRDefault="00D4565C" w:rsidP="004F264A">
            <w:pPr>
              <w:pStyle w:val="BodyText"/>
              <w:rPr>
                <w:color w:val="000000" w:themeColor="text1"/>
                <w:sz w:val="22"/>
                <w:szCs w:val="22"/>
              </w:rPr>
            </w:pPr>
          </w:p>
        </w:tc>
        <w:tc>
          <w:tcPr>
            <w:tcW w:w="0" w:type="auto"/>
          </w:tcPr>
          <w:p w14:paraId="3945B927" w14:textId="77777777" w:rsidR="00D4565C" w:rsidRPr="00634AD0" w:rsidRDefault="00D4565C" w:rsidP="004F264A">
            <w:pPr>
              <w:pStyle w:val="BodyText"/>
              <w:rPr>
                <w:color w:val="000000" w:themeColor="text1"/>
                <w:sz w:val="22"/>
                <w:szCs w:val="22"/>
              </w:rPr>
            </w:pPr>
            <w:hyperlink r:id="rId66" w:history="1">
              <w:r w:rsidRPr="006576B8">
                <w:rPr>
                  <w:rStyle w:val="Hyperlink"/>
                  <w:sz w:val="22"/>
                  <w:szCs w:val="22"/>
                </w:rPr>
                <w:t>BuildInvertedIndex</w:t>
              </w:r>
            </w:hyperlink>
          </w:p>
        </w:tc>
        <w:tc>
          <w:tcPr>
            <w:tcW w:w="0" w:type="auto"/>
          </w:tcPr>
          <w:p w14:paraId="42DCCEF5"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7</w:t>
            </w:r>
          </w:p>
        </w:tc>
        <w:tc>
          <w:tcPr>
            <w:tcW w:w="0" w:type="auto"/>
          </w:tcPr>
          <w:p w14:paraId="2BFC52EA"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果，热点</w:t>
            </w:r>
            <w:r w:rsidRPr="00634AD0">
              <w:rPr>
                <w:rFonts w:hint="eastAsia"/>
                <w:color w:val="000000" w:themeColor="text1"/>
                <w:sz w:val="22"/>
                <w:szCs w:val="22"/>
              </w:rPr>
              <w:t>key</w:t>
            </w:r>
          </w:p>
        </w:tc>
        <w:tc>
          <w:tcPr>
            <w:tcW w:w="0" w:type="auto"/>
          </w:tcPr>
          <w:p w14:paraId="0A05A08B"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p>
        </w:tc>
        <w:tc>
          <w:tcPr>
            <w:tcW w:w="0" w:type="auto"/>
          </w:tcPr>
          <w:p w14:paraId="14ECBD8E" w14:textId="77777777" w:rsidR="00D4565C" w:rsidRPr="00634AD0" w:rsidRDefault="00D4565C" w:rsidP="004F264A">
            <w:pPr>
              <w:pStyle w:val="BodyText"/>
              <w:rPr>
                <w:color w:val="000000" w:themeColor="text1"/>
                <w:sz w:val="22"/>
                <w:szCs w:val="22"/>
              </w:rPr>
            </w:pPr>
          </w:p>
        </w:tc>
      </w:tr>
      <w:tr w:rsidR="00D4565C" w:rsidRPr="00634AD0" w14:paraId="3CFA5600" w14:textId="77777777" w:rsidTr="004F264A">
        <w:tc>
          <w:tcPr>
            <w:tcW w:w="0" w:type="auto"/>
            <w:vMerge/>
          </w:tcPr>
          <w:p w14:paraId="3AA564E4" w14:textId="77777777" w:rsidR="00D4565C" w:rsidRPr="00634AD0" w:rsidRDefault="00D4565C" w:rsidP="004F264A">
            <w:pPr>
              <w:pStyle w:val="BodyText"/>
              <w:rPr>
                <w:color w:val="000000" w:themeColor="text1"/>
                <w:sz w:val="22"/>
                <w:szCs w:val="22"/>
              </w:rPr>
            </w:pPr>
          </w:p>
        </w:tc>
        <w:tc>
          <w:tcPr>
            <w:tcW w:w="0" w:type="auto"/>
          </w:tcPr>
          <w:p w14:paraId="761C45DB" w14:textId="77777777" w:rsidR="00D4565C" w:rsidRPr="00634AD0" w:rsidRDefault="00D4565C" w:rsidP="004F264A">
            <w:pPr>
              <w:pStyle w:val="BodyText"/>
              <w:rPr>
                <w:color w:val="000000" w:themeColor="text1"/>
                <w:sz w:val="22"/>
                <w:szCs w:val="22"/>
              </w:rPr>
            </w:pPr>
            <w:hyperlink r:id="rId67" w:history="1">
              <w:r w:rsidRPr="00E07EFC">
                <w:rPr>
                  <w:rStyle w:val="Hyperlink"/>
                  <w:sz w:val="22"/>
                  <w:szCs w:val="22"/>
                </w:rPr>
                <w:t>CooccurMatrix</w:t>
              </w:r>
            </w:hyperlink>
          </w:p>
        </w:tc>
        <w:tc>
          <w:tcPr>
            <w:tcW w:w="0" w:type="auto"/>
          </w:tcPr>
          <w:p w14:paraId="35B0EA41"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7</w:t>
            </w:r>
          </w:p>
        </w:tc>
        <w:tc>
          <w:tcPr>
            <w:tcW w:w="0" w:type="auto"/>
          </w:tcPr>
          <w:p w14:paraId="5F1797A7"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果，热点</w:t>
            </w:r>
            <w:r w:rsidRPr="00634AD0">
              <w:rPr>
                <w:rFonts w:hint="eastAsia"/>
                <w:color w:val="000000" w:themeColor="text1"/>
                <w:sz w:val="22"/>
                <w:szCs w:val="22"/>
              </w:rPr>
              <w:t>key</w:t>
            </w:r>
          </w:p>
        </w:tc>
        <w:tc>
          <w:tcPr>
            <w:tcW w:w="0" w:type="auto"/>
          </w:tcPr>
          <w:p w14:paraId="2721CBEB" w14:textId="77777777" w:rsidR="00D4565C" w:rsidRPr="00634AD0" w:rsidRDefault="00D4565C" w:rsidP="004F264A">
            <w:pPr>
              <w:pStyle w:val="BodyText"/>
              <w:rPr>
                <w:rFonts w:ascii="Zapf Dingbats" w:hAnsi="Zapf Dingbats"/>
                <w:sz w:val="22"/>
                <w:szCs w:val="22"/>
              </w:rPr>
            </w:pPr>
            <w:r w:rsidRPr="00634AD0">
              <w:rPr>
                <w:rFonts w:ascii="Zapf Dingbats" w:hAnsi="Zapf Dingbats"/>
                <w:sz w:val="22"/>
                <w:szCs w:val="22"/>
              </w:rPr>
              <w:t>✓</w:t>
            </w:r>
          </w:p>
        </w:tc>
        <w:tc>
          <w:tcPr>
            <w:tcW w:w="0" w:type="auto"/>
          </w:tcPr>
          <w:p w14:paraId="5698BF93" w14:textId="77777777" w:rsidR="00D4565C" w:rsidRPr="00634AD0" w:rsidRDefault="00D4565C" w:rsidP="004F264A">
            <w:pPr>
              <w:pStyle w:val="BodyText"/>
              <w:rPr>
                <w:color w:val="000000" w:themeColor="text1"/>
                <w:sz w:val="22"/>
                <w:szCs w:val="22"/>
              </w:rPr>
            </w:pPr>
          </w:p>
        </w:tc>
      </w:tr>
      <w:tr w:rsidR="00D4565C" w:rsidRPr="00634AD0" w14:paraId="2009FF45" w14:textId="77777777" w:rsidTr="004F264A">
        <w:tc>
          <w:tcPr>
            <w:tcW w:w="0" w:type="auto"/>
            <w:vMerge/>
          </w:tcPr>
          <w:p w14:paraId="6AC2118B" w14:textId="77777777" w:rsidR="00D4565C" w:rsidRPr="00634AD0" w:rsidRDefault="00D4565C" w:rsidP="004F264A">
            <w:pPr>
              <w:pStyle w:val="BodyText"/>
              <w:rPr>
                <w:color w:val="000000" w:themeColor="text1"/>
                <w:sz w:val="22"/>
                <w:szCs w:val="22"/>
              </w:rPr>
            </w:pPr>
          </w:p>
        </w:tc>
        <w:tc>
          <w:tcPr>
            <w:tcW w:w="0" w:type="auto"/>
          </w:tcPr>
          <w:p w14:paraId="3227EFA4" w14:textId="77777777" w:rsidR="00D4565C" w:rsidRPr="00634AD0" w:rsidRDefault="00D4565C" w:rsidP="004F264A">
            <w:pPr>
              <w:pStyle w:val="BodyText"/>
              <w:rPr>
                <w:color w:val="000000" w:themeColor="text1"/>
                <w:sz w:val="22"/>
                <w:szCs w:val="22"/>
              </w:rPr>
            </w:pPr>
            <w:hyperlink r:id="rId68" w:history="1">
              <w:r w:rsidRPr="00E07EFC">
                <w:rPr>
                  <w:rStyle w:val="Hyperlink"/>
                  <w:sz w:val="22"/>
                  <w:szCs w:val="22"/>
                </w:rPr>
                <w:t>JoinLargeGroups</w:t>
              </w:r>
            </w:hyperlink>
          </w:p>
        </w:tc>
        <w:tc>
          <w:tcPr>
            <w:tcW w:w="0" w:type="auto"/>
          </w:tcPr>
          <w:p w14:paraId="412140DE" w14:textId="77777777" w:rsidR="00D4565C" w:rsidRPr="00634AD0" w:rsidRDefault="00D4565C" w:rsidP="004F264A">
            <w:pPr>
              <w:pStyle w:val="BodyText"/>
              <w:rPr>
                <w:color w:val="000000" w:themeColor="text1"/>
                <w:sz w:val="22"/>
                <w:szCs w:val="22"/>
              </w:rPr>
            </w:pPr>
            <w:r w:rsidRPr="00634AD0">
              <w:rPr>
                <w:color w:val="000000" w:themeColor="text1"/>
                <w:sz w:val="22"/>
                <w:szCs w:val="22"/>
              </w:rPr>
              <w:t>3,7</w:t>
            </w:r>
          </w:p>
        </w:tc>
        <w:tc>
          <w:tcPr>
            <w:tcW w:w="0" w:type="auto"/>
          </w:tcPr>
          <w:p w14:paraId="33C259C5" w14:textId="77777777" w:rsidR="00D4565C" w:rsidRPr="00634AD0" w:rsidRDefault="00D4565C" w:rsidP="004F264A">
            <w:pPr>
              <w:pStyle w:val="BodyText"/>
              <w:rPr>
                <w:color w:val="000000" w:themeColor="text1"/>
                <w:sz w:val="22"/>
                <w:szCs w:val="22"/>
              </w:rPr>
            </w:pPr>
            <w:r w:rsidRPr="00634AD0">
              <w:rPr>
                <w:color w:val="000000" w:themeColor="text1"/>
                <w:sz w:val="22"/>
                <w:szCs w:val="22"/>
              </w:rPr>
              <w:t>Group-level</w:t>
            </w:r>
            <w:r w:rsidRPr="00634AD0">
              <w:rPr>
                <w:rFonts w:hint="eastAsia"/>
                <w:color w:val="000000" w:themeColor="text1"/>
                <w:sz w:val="22"/>
                <w:szCs w:val="22"/>
              </w:rPr>
              <w:t>累积中间结果，热点</w:t>
            </w:r>
            <w:r w:rsidRPr="00634AD0">
              <w:rPr>
                <w:rFonts w:hint="eastAsia"/>
                <w:color w:val="000000" w:themeColor="text1"/>
                <w:sz w:val="22"/>
                <w:szCs w:val="22"/>
              </w:rPr>
              <w:t>key</w:t>
            </w:r>
          </w:p>
        </w:tc>
        <w:tc>
          <w:tcPr>
            <w:tcW w:w="0" w:type="auto"/>
          </w:tcPr>
          <w:p w14:paraId="41FA9B3B" w14:textId="77777777" w:rsidR="00D4565C" w:rsidRPr="00634AD0" w:rsidRDefault="00D4565C" w:rsidP="004F264A">
            <w:pPr>
              <w:pStyle w:val="BodyText"/>
              <w:rPr>
                <w:rFonts w:ascii="Zapf Dingbats" w:hAnsi="Zapf Dingbats"/>
                <w:sz w:val="22"/>
                <w:szCs w:val="22"/>
              </w:rPr>
            </w:pPr>
            <w:r w:rsidRPr="00634AD0">
              <w:rPr>
                <w:rFonts w:ascii="Wingdings" w:hAnsi="Wingdings"/>
                <w:color w:val="000000" w:themeColor="text1"/>
                <w:sz w:val="22"/>
                <w:szCs w:val="22"/>
              </w:rPr>
              <w:t></w:t>
            </w:r>
            <w:r w:rsidRPr="00634AD0">
              <w:rPr>
                <w:color w:val="000000" w:themeColor="text1"/>
                <w:sz w:val="22"/>
                <w:szCs w:val="22"/>
              </w:rPr>
              <w:t>(</w:t>
            </w:r>
            <w:r w:rsidRPr="00634AD0">
              <w:rPr>
                <w:rFonts w:ascii="Helvetica" w:hAnsi="Helvetica"/>
                <w:color w:val="000000" w:themeColor="text1"/>
                <w:sz w:val="22"/>
                <w:szCs w:val="22"/>
              </w:rPr>
              <w:t>+</w:t>
            </w:r>
            <w:r w:rsidRPr="00634AD0">
              <w:rPr>
                <w:color w:val="000000" w:themeColor="text1"/>
                <w:sz w:val="22"/>
                <w:szCs w:val="22"/>
              </w:rPr>
              <w:t>)</w:t>
            </w:r>
          </w:p>
        </w:tc>
        <w:tc>
          <w:tcPr>
            <w:tcW w:w="0" w:type="auto"/>
          </w:tcPr>
          <w:p w14:paraId="4621F6E8" w14:textId="77777777" w:rsidR="00D4565C" w:rsidRPr="00634AD0" w:rsidRDefault="00D4565C" w:rsidP="004F264A">
            <w:pPr>
              <w:pStyle w:val="BodyText"/>
              <w:rPr>
                <w:color w:val="000000" w:themeColor="text1"/>
                <w:sz w:val="22"/>
                <w:szCs w:val="22"/>
              </w:rPr>
            </w:pPr>
            <w:r>
              <w:rPr>
                <w:rFonts w:hint="eastAsia"/>
                <w:color w:val="000000" w:themeColor="text1"/>
                <w:sz w:val="22"/>
                <w:szCs w:val="22"/>
              </w:rPr>
              <w:t>更换</w:t>
            </w:r>
            <w:r>
              <w:rPr>
                <w:rFonts w:hint="eastAsia"/>
                <w:color w:val="000000" w:themeColor="text1"/>
                <w:sz w:val="22"/>
                <w:szCs w:val="22"/>
              </w:rPr>
              <w:t>key</w:t>
            </w:r>
          </w:p>
        </w:tc>
      </w:tr>
    </w:tbl>
    <w:p w14:paraId="05FE7B8D" w14:textId="77777777" w:rsidR="00DC660A" w:rsidRDefault="00DC660A" w:rsidP="00DC660A">
      <w:pPr>
        <w:pStyle w:val="a"/>
        <w:rPr>
          <w:rFonts w:hint="eastAsia"/>
        </w:rPr>
      </w:pPr>
    </w:p>
    <w:p w14:paraId="5B603546" w14:textId="1D8887E1" w:rsidR="00DC660A" w:rsidRPr="00DC660A" w:rsidRDefault="00D4565C" w:rsidP="00D4565C">
      <w:pPr>
        <w:pStyle w:val="Heading3"/>
        <w:rPr>
          <w:rFonts w:hint="eastAsia"/>
        </w:rPr>
      </w:pPr>
      <w:bookmarkStart w:id="242" w:name="_Toc305439892"/>
      <w:bookmarkStart w:id="243" w:name="_Toc305878449"/>
      <w:r>
        <w:rPr>
          <w:rFonts w:hint="eastAsia"/>
        </w:rPr>
        <w:t>案例研究</w:t>
      </w:r>
      <w:bookmarkEnd w:id="242"/>
      <w:bookmarkEnd w:id="243"/>
    </w:p>
    <w:p w14:paraId="58451D7F" w14:textId="77777777" w:rsidR="00D4565C" w:rsidRPr="00D4565C" w:rsidRDefault="00D4565C" w:rsidP="00D4565C">
      <w:pPr>
        <w:pStyle w:val="a"/>
        <w:ind w:firstLineChars="0" w:firstLine="0"/>
        <w:rPr>
          <w:b/>
        </w:rPr>
      </w:pPr>
      <w:r w:rsidRPr="00D4565C">
        <w:rPr>
          <w:rFonts w:hint="eastAsia"/>
          <w:b/>
        </w:rPr>
        <w:t>案例</w:t>
      </w:r>
      <w:r w:rsidRPr="00D4565C">
        <w:rPr>
          <w:rFonts w:hint="eastAsia"/>
          <w:b/>
        </w:rPr>
        <w:t>1: InMemWordCount</w:t>
      </w:r>
    </w:p>
    <w:p w14:paraId="6E8974A4" w14:textId="77777777" w:rsidR="00D4565C" w:rsidRDefault="00D4565C" w:rsidP="00D4565C">
      <w:pPr>
        <w:pStyle w:val="a"/>
        <w:rPr>
          <w:rFonts w:hint="eastAsia"/>
        </w:rPr>
      </w:pPr>
      <w:r w:rsidRPr="00D4565C">
        <w:rPr>
          <w:rFonts w:hint="eastAsia"/>
        </w:rPr>
        <w:t>这个应用的目的是去统计维基百科中每个单词出现的次数。这个例子与</w:t>
      </w:r>
      <w:r w:rsidRPr="00D4565C">
        <w:rPr>
          <w:rFonts w:hint="eastAsia"/>
        </w:rPr>
        <w:t>MapReduce</w:t>
      </w:r>
      <w:r w:rsidRPr="00D4565C">
        <w:rPr>
          <w:rFonts w:hint="eastAsia"/>
        </w:rPr>
        <w:t>原始论文</w:t>
      </w:r>
      <w:r w:rsidRPr="00D4565C">
        <w:t xml:space="preserve"> [MapReduce] </w:t>
      </w:r>
      <w:r w:rsidRPr="00D4565C">
        <w:rPr>
          <w:rFonts w:hint="eastAsia"/>
        </w:rPr>
        <w:t>中给出的</w:t>
      </w:r>
      <w:r w:rsidRPr="00D4565C">
        <w:rPr>
          <w:rFonts w:hint="eastAsia"/>
        </w:rPr>
        <w:t>WordCount</w:t>
      </w:r>
      <w:r w:rsidRPr="00D4565C">
        <w:rPr>
          <w:rFonts w:hint="eastAsia"/>
        </w:rPr>
        <w:t>的例子的功能一样。唯一的差别是这里的</w:t>
      </w:r>
      <w:r w:rsidRPr="00D4565C">
        <w:rPr>
          <w:rFonts w:hint="eastAsia"/>
        </w:rPr>
        <w:t>map</w:t>
      </w:r>
      <w:r w:rsidRPr="00D4565C">
        <w:t>()</w:t>
      </w:r>
      <w:r w:rsidRPr="00D4565C">
        <w:rPr>
          <w:rFonts w:hint="eastAsia"/>
        </w:rPr>
        <w:t>分配了一个</w:t>
      </w:r>
      <w:r w:rsidRPr="00D4565C">
        <w:rPr>
          <w:rFonts w:hint="eastAsia"/>
        </w:rPr>
        <w:t>HashMap</w:t>
      </w:r>
      <w:r w:rsidRPr="00D4565C">
        <w:rPr>
          <w:rFonts w:hint="eastAsia"/>
        </w:rPr>
        <w:t>来聚合每个</w:t>
      </w:r>
      <w:r w:rsidRPr="00D4565C">
        <w:rPr>
          <w:rFonts w:hint="eastAsia"/>
        </w:rPr>
        <w:t>word</w:t>
      </w:r>
      <w:r w:rsidRPr="00D4565C">
        <w:rPr>
          <w:rFonts w:hint="eastAsia"/>
        </w:rPr>
        <w:t>产生的中间结果</w:t>
      </w:r>
      <w:r w:rsidRPr="00D4565C">
        <w:t>&lt;word, count&gt;</w:t>
      </w:r>
      <w:r w:rsidRPr="00D4565C">
        <w:rPr>
          <w:rFonts w:hint="eastAsia"/>
        </w:rPr>
        <w:t>，而非像原始的</w:t>
      </w:r>
      <w:r w:rsidRPr="00D4565C">
        <w:rPr>
          <w:rFonts w:hint="eastAsia"/>
        </w:rPr>
        <w:t>WordCount</w:t>
      </w:r>
      <w:r w:rsidRPr="00D4565C">
        <w:rPr>
          <w:rFonts w:hint="eastAsia"/>
        </w:rPr>
        <w:t>那样直接输出</w:t>
      </w:r>
      <w:r w:rsidRPr="00D4565C">
        <w:t>&lt;word, count&gt;</w:t>
      </w:r>
      <w:r w:rsidRPr="00D4565C">
        <w:rPr>
          <w:rFonts w:hint="eastAsia"/>
        </w:rPr>
        <w:t>。这里，每个</w:t>
      </w:r>
      <w:r w:rsidRPr="00D4565C">
        <w:rPr>
          <w:rFonts w:hint="eastAsia"/>
        </w:rPr>
        <w:t>record</w:t>
      </w:r>
      <w:r w:rsidRPr="00D4565C">
        <w:rPr>
          <w:rFonts w:hint="eastAsia"/>
        </w:rPr>
        <w:t>的</w:t>
      </w:r>
      <w:r w:rsidRPr="00D4565C">
        <w:rPr>
          <w:rFonts w:hint="eastAsia"/>
        </w:rPr>
        <w:t>value</w:t>
      </w:r>
      <w:r w:rsidRPr="00D4565C">
        <w:rPr>
          <w:rFonts w:hint="eastAsia"/>
        </w:rPr>
        <w:t>是一个</w:t>
      </w:r>
      <w:r w:rsidRPr="00D4565C">
        <w:rPr>
          <w:rFonts w:hint="eastAsia"/>
        </w:rPr>
        <w:t>line</w:t>
      </w:r>
      <w:r w:rsidRPr="00D4565C">
        <w:rPr>
          <w:rFonts w:hint="eastAsia"/>
        </w:rPr>
        <w:t>，而</w:t>
      </w:r>
      <w:r w:rsidRPr="00D4565C">
        <w:rPr>
          <w:rFonts w:hint="eastAsia"/>
        </w:rPr>
        <w:t>key</w:t>
      </w:r>
      <w:r w:rsidRPr="00D4565C">
        <w:rPr>
          <w:rFonts w:hint="eastAsia"/>
        </w:rPr>
        <w:t>是这个</w:t>
      </w:r>
      <w:r w:rsidRPr="00D4565C">
        <w:rPr>
          <w:rFonts w:hint="eastAsia"/>
        </w:rPr>
        <w:t>line</w:t>
      </w:r>
      <w:r w:rsidRPr="00D4565C">
        <w:rPr>
          <w:rFonts w:hint="eastAsia"/>
        </w:rPr>
        <w:t>在文本中的位置。但从源码看来，我们只能猜测错误原因是</w:t>
      </w:r>
      <w:r w:rsidRPr="00D4565C">
        <w:t>wcMap</w:t>
      </w:r>
      <w:r w:rsidRPr="00D4565C">
        <w:rPr>
          <w:rFonts w:hint="eastAsia"/>
        </w:rPr>
        <w:t>缓存了太多的</w:t>
      </w:r>
      <w:r w:rsidRPr="00D4565C">
        <w:t>&lt;word, count&gt;</w:t>
      </w:r>
      <w:r w:rsidRPr="00D4565C">
        <w:rPr>
          <w:rFonts w:hint="eastAsia"/>
        </w:rPr>
        <w:t>中间结果。然而，原因也可能是</w:t>
      </w:r>
      <w:r w:rsidRPr="00D4565C">
        <w:rPr>
          <w:rFonts w:hint="eastAsia"/>
        </w:rPr>
        <w:t>String</w:t>
      </w:r>
      <w:r w:rsidRPr="00D4565C">
        <w:t>T</w:t>
      </w:r>
      <w:r w:rsidRPr="00D4565C">
        <w:rPr>
          <w:rFonts w:hint="eastAsia"/>
        </w:rPr>
        <w:t>o</w:t>
      </w:r>
      <w:r w:rsidRPr="00D4565C">
        <w:t>kenizer st</w:t>
      </w:r>
      <w:r w:rsidRPr="00D4565C">
        <w:rPr>
          <w:rFonts w:hint="eastAsia"/>
        </w:rPr>
        <w:t>在处理一个异常大的</w:t>
      </w:r>
      <w:r w:rsidRPr="00D4565C">
        <w:rPr>
          <w:rFonts w:hint="eastAsia"/>
        </w:rPr>
        <w:t>line</w:t>
      </w:r>
      <w:r w:rsidRPr="00D4565C">
        <w:rPr>
          <w:rFonts w:hint="eastAsia"/>
        </w:rPr>
        <w:t>的时候发生内存溢出错误。在不知道代码语义的情况下，我们的方法先去还原</w:t>
      </w:r>
      <w:r w:rsidRPr="00D4565C">
        <w:t>map()</w:t>
      </w:r>
      <w:r w:rsidRPr="00D4565C">
        <w:rPr>
          <w:rFonts w:hint="eastAsia"/>
        </w:rPr>
        <w:t>用户代码的内存用量趋势（见图</w:t>
      </w:r>
      <w:r w:rsidRPr="00D4565C">
        <w:rPr>
          <w:rFonts w:hint="eastAsia"/>
        </w:rPr>
        <w:t>5a</w:t>
      </w:r>
      <w:r w:rsidRPr="00D4565C">
        <w:rPr>
          <w:rFonts w:hint="eastAsia"/>
        </w:rPr>
        <w:t>）。然后，我们的诊断工具发现</w:t>
      </w:r>
      <w:r w:rsidRPr="00D4565C">
        <w:t>[R1,Rn)</w:t>
      </w:r>
      <w:r w:rsidRPr="00D4565C">
        <w:rPr>
          <w:rFonts w:hint="eastAsia"/>
        </w:rPr>
        <w:t>上的内存用量具有线性增长趋势，这里</w:t>
      </w:r>
      <w:r w:rsidRPr="00D4565C">
        <w:rPr>
          <w:rFonts w:hint="eastAsia"/>
        </w:rPr>
        <w:t>n</w:t>
      </w:r>
      <w:r w:rsidRPr="00D4565C">
        <w:t>=9,651</w:t>
      </w:r>
      <w:r w:rsidRPr="00D4565C">
        <w:rPr>
          <w:rFonts w:hint="eastAsia"/>
        </w:rPr>
        <w:t>，而且</w:t>
      </w:r>
      <w:r w:rsidRPr="00D4565C">
        <w:rPr>
          <w:rFonts w:hint="eastAsia"/>
        </w:rPr>
        <w:t>R9</w:t>
      </w:r>
      <w:r w:rsidRPr="00D4565C">
        <w:t>,651</w:t>
      </w:r>
      <w:r w:rsidRPr="00D4565C">
        <w:rPr>
          <w:rFonts w:hint="eastAsia"/>
        </w:rPr>
        <w:t>处的内存增长只有（</w:t>
      </w:r>
      <w:r w:rsidRPr="00D4565C">
        <w:t>Mo=1.2MB</w:t>
      </w:r>
      <w:r w:rsidRPr="00D4565C">
        <w:rPr>
          <w:rFonts w:hint="eastAsia"/>
        </w:rPr>
        <w:t>）。所以，</w:t>
      </w:r>
      <w:r w:rsidRPr="00D4565C">
        <w:rPr>
          <w:rFonts w:hint="eastAsia"/>
        </w:rPr>
        <w:t>R</w:t>
      </w:r>
      <w:r w:rsidRPr="00D4565C">
        <w:t>u</w:t>
      </w:r>
      <w:r w:rsidRPr="00D4565C">
        <w:rPr>
          <w:rFonts w:hint="eastAsia"/>
        </w:rPr>
        <w:t>le 1</w:t>
      </w:r>
      <w:r w:rsidRPr="00D4565C">
        <w:rPr>
          <w:rFonts w:hint="eastAsia"/>
        </w:rPr>
        <w:t>被匹配，错误原因是</w:t>
      </w:r>
      <w:r w:rsidRPr="00D4565C">
        <w:t>map-level</w:t>
      </w:r>
      <w:r w:rsidRPr="00D4565C">
        <w:rPr>
          <w:rFonts w:hint="eastAsia"/>
        </w:rPr>
        <w:t>的累积中间结果过大（也就是产生了大量的</w:t>
      </w:r>
      <w:r w:rsidRPr="00D4565C">
        <w:t>&lt;word, count&gt;</w:t>
      </w:r>
      <w:r w:rsidRPr="00D4565C">
        <w:rPr>
          <w:rFonts w:hint="eastAsia"/>
        </w:rPr>
        <w:t>中间结果）。更确切地，诊断工具发现累积的计算结果被存放在一个</w:t>
      </w:r>
      <w:r w:rsidRPr="00D4565C">
        <w:rPr>
          <w:rFonts w:hint="eastAsia"/>
        </w:rPr>
        <w:t>411MB</w:t>
      </w:r>
      <w:r w:rsidRPr="00D4565C">
        <w:rPr>
          <w:rFonts w:hint="eastAsia"/>
        </w:rPr>
        <w:t>的</w:t>
      </w:r>
      <w:r w:rsidRPr="00D4565C">
        <w:rPr>
          <w:rFonts w:hint="eastAsia"/>
        </w:rPr>
        <w:t>wc</w:t>
      </w:r>
      <w:r w:rsidRPr="00D4565C">
        <w:t>Map:HashMap</w:t>
      </w:r>
      <w:r w:rsidRPr="00D4565C">
        <w:rPr>
          <w:rFonts w:hint="eastAsia"/>
        </w:rPr>
        <w:t>里面，这个</w:t>
      </w:r>
      <w:r w:rsidRPr="00D4565C">
        <w:rPr>
          <w:rFonts w:hint="eastAsia"/>
        </w:rPr>
        <w:t>wcMap</w:t>
      </w:r>
      <w:r w:rsidRPr="00D4565C">
        <w:rPr>
          <w:rFonts w:hint="eastAsia"/>
        </w:rPr>
        <w:t>被</w:t>
      </w:r>
      <w:r w:rsidRPr="00D4565C">
        <w:t>wcMap.put(word,1)</w:t>
      </w:r>
      <w:r w:rsidRPr="00D4565C">
        <w:rPr>
          <w:rFonts w:hint="eastAsia"/>
        </w:rPr>
        <w:t>所引用（用</w:t>
      </w:r>
      <w:r w:rsidRPr="00D4565C">
        <w:rPr>
          <w:rFonts w:hint="eastAsia"/>
        </w:rPr>
        <w:t>=&gt;</w:t>
      </w:r>
      <w:r w:rsidRPr="00D4565C">
        <w:rPr>
          <w:rFonts w:hint="eastAsia"/>
        </w:rPr>
        <w:t>标示）。我们诊断出的错误原因与有经验的应用开发者诊断出的错误原因一致：</w:t>
      </w:r>
      <w:r w:rsidRPr="00D4565C">
        <w:rPr>
          <w:rFonts w:hint="eastAsia"/>
        </w:rPr>
        <w:t>wcMap</w:t>
      </w:r>
      <w:r w:rsidRPr="00D4565C">
        <w:rPr>
          <w:rFonts w:hint="eastAsia"/>
        </w:rPr>
        <w:t>存放了太多的</w:t>
      </w:r>
      <w:r w:rsidRPr="00D4565C">
        <w:t>&lt;word, count&gt;</w:t>
      </w:r>
      <w:r w:rsidRPr="00D4565C">
        <w:rPr>
          <w:rFonts w:hint="eastAsia"/>
        </w:rPr>
        <w:t>中间结果。</w:t>
      </w:r>
      <w:r w:rsidRPr="00D4565C">
        <w:rPr>
          <w:rFonts w:hint="eastAsia"/>
        </w:rPr>
        <w:t>Rule 1</w:t>
      </w:r>
      <w:r w:rsidRPr="00D4565C">
        <w:rPr>
          <w:rFonts w:hint="eastAsia"/>
        </w:rPr>
        <w:t>的下一步是去诊断出不合适的配置参数是</w:t>
      </w:r>
      <w:r w:rsidRPr="00D4565C">
        <w:t>input split size</w:t>
      </w:r>
      <w:r w:rsidRPr="00D4565C">
        <w:rPr>
          <w:rFonts w:hint="eastAsia"/>
        </w:rPr>
        <w:t>，这里是</w:t>
      </w:r>
      <w:r w:rsidRPr="00D4565C">
        <w:rPr>
          <w:rFonts w:hint="eastAsia"/>
        </w:rPr>
        <w:t>512MB</w:t>
      </w:r>
      <w:r w:rsidRPr="00D4565C">
        <w:rPr>
          <w:rFonts w:hint="eastAsia"/>
        </w:rPr>
        <w:t>。为了修复这个错误，用户可以降低</w:t>
      </w:r>
      <w:r w:rsidRPr="00D4565C">
        <w:rPr>
          <w:rFonts w:hint="eastAsia"/>
        </w:rPr>
        <w:t>input split size</w:t>
      </w:r>
      <w:r w:rsidRPr="00D4565C">
        <w:rPr>
          <w:rFonts w:hint="eastAsia"/>
        </w:rPr>
        <w:t>来减少相应的累积结果，或者仍然使用最初版本的</w:t>
      </w:r>
      <w:r w:rsidRPr="00D4565C">
        <w:rPr>
          <w:rFonts w:hint="eastAsia"/>
        </w:rPr>
        <w:t>WordCount</w:t>
      </w:r>
      <w:r w:rsidRPr="00D4565C">
        <w:rPr>
          <w:rFonts w:hint="eastAsia"/>
        </w:rPr>
        <w:t>（没有累积操作）。</w:t>
      </w:r>
    </w:p>
    <w:p w14:paraId="3A4CAD8E" w14:textId="77777777" w:rsidR="00D4565C" w:rsidRDefault="00D4565C" w:rsidP="00D4565C">
      <w:pPr>
        <w:pStyle w:val="a"/>
        <w:rPr>
          <w:rFonts w:hint="eastAsia"/>
        </w:rPr>
      </w:pPr>
    </w:p>
    <w:tbl>
      <w:tblPr>
        <w:tblStyle w:val="TableGrid"/>
        <w:tblW w:w="0" w:type="auto"/>
        <w:tblLook w:val="04A0" w:firstRow="1" w:lastRow="0" w:firstColumn="1" w:lastColumn="0" w:noHBand="0" w:noVBand="1"/>
      </w:tblPr>
      <w:tblGrid>
        <w:gridCol w:w="9343"/>
      </w:tblGrid>
      <w:tr w:rsidR="00D4565C" w14:paraId="1957044D" w14:textId="77777777" w:rsidTr="00D4565C">
        <w:tc>
          <w:tcPr>
            <w:tcW w:w="9343" w:type="dxa"/>
          </w:tcPr>
          <w:p w14:paraId="6293444C" w14:textId="77777777" w:rsidR="00D4565C" w:rsidRPr="00D16399" w:rsidRDefault="00D4565C" w:rsidP="00D4565C">
            <w:pPr>
              <w:rPr>
                <w:rFonts w:ascii="Courier New" w:hAnsi="Courier New" w:cs="Courier New"/>
                <w:sz w:val="22"/>
              </w:rPr>
            </w:pPr>
            <w:r w:rsidRPr="006C68B9">
              <w:rPr>
                <w:rFonts w:ascii="Courier New" w:hAnsi="Courier New" w:cs="Courier New"/>
                <w:b/>
                <w:sz w:val="22"/>
              </w:rPr>
              <w:t>public class Mapper</w:t>
            </w:r>
            <w:r w:rsidRPr="00D16399">
              <w:rPr>
                <w:rFonts w:ascii="Courier New" w:hAnsi="Courier New" w:cs="Courier New"/>
                <w:sz w:val="22"/>
              </w:rPr>
              <w:t xml:space="preserve"> { </w:t>
            </w:r>
          </w:p>
          <w:p w14:paraId="46B00AC6"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D16399">
              <w:rPr>
                <w:rFonts w:ascii="Courier New" w:hAnsi="Courier New" w:cs="Courier New"/>
                <w:sz w:val="22"/>
              </w:rPr>
              <w:t>Map wcMap = new HashMap&lt;String, Integer&gt;();</w:t>
            </w:r>
          </w:p>
          <w:p w14:paraId="6A9A2EBC"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6C68B9">
              <w:rPr>
                <w:rFonts w:ascii="Courier New" w:hAnsi="Courier New" w:cs="Courier New"/>
                <w:b/>
                <w:sz w:val="22"/>
              </w:rPr>
              <w:t>public void</w:t>
            </w:r>
            <w:r w:rsidRPr="00D16399">
              <w:rPr>
                <w:rFonts w:ascii="Courier New" w:hAnsi="Courier New" w:cs="Courier New"/>
                <w:sz w:val="22"/>
              </w:rPr>
              <w:t xml:space="preserve"> map(Long key, Text value) {</w:t>
            </w:r>
          </w:p>
          <w:p w14:paraId="37FFD636"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D16399">
              <w:rPr>
                <w:rFonts w:ascii="Courier New" w:hAnsi="Courier New" w:cs="Courier New"/>
                <w:sz w:val="22"/>
              </w:rPr>
              <w:t xml:space="preserve">st = </w:t>
            </w:r>
            <w:r w:rsidRPr="006C68B9">
              <w:rPr>
                <w:rFonts w:ascii="Courier New" w:hAnsi="Courier New" w:cs="Courier New"/>
                <w:b/>
                <w:sz w:val="22"/>
              </w:rPr>
              <w:t>new</w:t>
            </w:r>
            <w:r w:rsidRPr="00D16399">
              <w:rPr>
                <w:rFonts w:ascii="Courier New" w:hAnsi="Courier New" w:cs="Courier New"/>
                <w:sz w:val="22"/>
              </w:rPr>
              <w:t xml:space="preserve"> StringTokenizer(value.toString());  </w:t>
            </w:r>
          </w:p>
          <w:p w14:paraId="6CC9AF61"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6C68B9">
              <w:rPr>
                <w:rFonts w:ascii="Courier New" w:hAnsi="Courier New" w:cs="Courier New"/>
                <w:b/>
                <w:sz w:val="22"/>
              </w:rPr>
              <w:t>while</w:t>
            </w:r>
            <w:r w:rsidRPr="00D16399">
              <w:rPr>
                <w:rFonts w:ascii="Courier New" w:hAnsi="Courier New" w:cs="Courier New"/>
                <w:sz w:val="22"/>
              </w:rPr>
              <w:t xml:space="preserve"> (st.hasMoreTokens()) {  </w:t>
            </w:r>
          </w:p>
          <w:p w14:paraId="105A0D4F"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D16399">
              <w:rPr>
                <w:rFonts w:ascii="Courier New" w:hAnsi="Courier New" w:cs="Courier New"/>
                <w:sz w:val="22"/>
              </w:rPr>
              <w:t xml:space="preserve">String word = st.nextToken();  </w:t>
            </w:r>
          </w:p>
          <w:p w14:paraId="69BD46EB"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6C68B9">
              <w:rPr>
                <w:rFonts w:ascii="Courier New" w:hAnsi="Courier New" w:cs="Courier New"/>
                <w:b/>
                <w:sz w:val="22"/>
              </w:rPr>
              <w:t>if</w:t>
            </w:r>
            <w:r w:rsidRPr="00D16399">
              <w:rPr>
                <w:rFonts w:ascii="Courier New" w:hAnsi="Courier New" w:cs="Courier New"/>
                <w:sz w:val="22"/>
              </w:rPr>
              <w:t xml:space="preserve"> (wcMap.containsKey(word)) </w:t>
            </w:r>
          </w:p>
          <w:p w14:paraId="1D56A08E"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D16399">
              <w:rPr>
                <w:rFonts w:ascii="Courier New" w:hAnsi="Courier New" w:cs="Courier New"/>
                <w:sz w:val="22"/>
              </w:rPr>
              <w:t>wcMap.</w:t>
            </w:r>
            <w:r w:rsidRPr="006C68B9">
              <w:rPr>
                <w:rFonts w:ascii="Courier New" w:hAnsi="Courier New" w:cs="Courier New"/>
                <w:b/>
                <w:sz w:val="22"/>
              </w:rPr>
              <w:t>put</w:t>
            </w:r>
            <w:r w:rsidRPr="00D16399">
              <w:rPr>
                <w:rFonts w:ascii="Courier New" w:hAnsi="Courier New" w:cs="Courier New"/>
                <w:sz w:val="22"/>
              </w:rPr>
              <w:t xml:space="preserve">(word, wcMap.get(word) + 1);  </w:t>
            </w:r>
          </w:p>
          <w:p w14:paraId="1F5A32BE" w14:textId="77777777" w:rsidR="00D4565C" w:rsidRPr="006C68B9" w:rsidRDefault="00D4565C" w:rsidP="00D4565C">
            <w:pPr>
              <w:rPr>
                <w:rFonts w:ascii="Courier New" w:hAnsi="Courier New" w:cs="Courier New"/>
                <w:b/>
                <w:sz w:val="22"/>
              </w:rPr>
            </w:pPr>
            <w:r>
              <w:rPr>
                <w:rFonts w:ascii="Courier New" w:hAnsi="Courier New" w:cs="Courier New"/>
                <w:sz w:val="22"/>
              </w:rPr>
              <w:t xml:space="preserve">            </w:t>
            </w:r>
            <w:r w:rsidRPr="006C68B9">
              <w:rPr>
                <w:rFonts w:ascii="Courier New" w:hAnsi="Courier New" w:cs="Courier New"/>
                <w:b/>
                <w:sz w:val="22"/>
              </w:rPr>
              <w:t>else</w:t>
            </w:r>
          </w:p>
          <w:p w14:paraId="62595D9E"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D16399">
              <w:rPr>
                <w:rFonts w:ascii="Courier New" w:hAnsi="Courier New" w:cs="Courier New"/>
                <w:sz w:val="22"/>
              </w:rPr>
              <w:t>wcMap.</w:t>
            </w:r>
            <w:r w:rsidRPr="006C68B9">
              <w:rPr>
                <w:rFonts w:ascii="Courier New" w:hAnsi="Courier New" w:cs="Courier New"/>
                <w:b/>
                <w:sz w:val="22"/>
              </w:rPr>
              <w:t>put</w:t>
            </w:r>
            <w:r w:rsidRPr="00D16399">
              <w:rPr>
                <w:rFonts w:ascii="Courier New" w:hAnsi="Courier New" w:cs="Courier New"/>
                <w:sz w:val="22"/>
              </w:rPr>
              <w:t>(word, 1); =&gt; wcMap:HashMap (411MB)</w:t>
            </w:r>
          </w:p>
          <w:p w14:paraId="196951E3" w14:textId="77777777" w:rsidR="00D4565C" w:rsidRPr="00D16399" w:rsidRDefault="00D4565C" w:rsidP="00D4565C">
            <w:pPr>
              <w:rPr>
                <w:rFonts w:ascii="Courier New" w:hAnsi="Courier New" w:cs="Courier New"/>
                <w:sz w:val="22"/>
              </w:rPr>
            </w:pPr>
            <w:r>
              <w:rPr>
                <w:rFonts w:ascii="Courier New" w:hAnsi="Courier New" w:cs="Courier New"/>
                <w:sz w:val="22"/>
              </w:rPr>
              <w:lastRenderedPageBreak/>
              <w:t xml:space="preserve">        </w:t>
            </w:r>
            <w:r w:rsidRPr="00D16399">
              <w:rPr>
                <w:rFonts w:ascii="Courier New" w:hAnsi="Courier New" w:cs="Courier New"/>
                <w:sz w:val="22"/>
              </w:rPr>
              <w:t xml:space="preserve">} </w:t>
            </w:r>
          </w:p>
          <w:p w14:paraId="787742FC" w14:textId="77777777" w:rsidR="00D4565C" w:rsidRPr="00D16399" w:rsidRDefault="00D4565C" w:rsidP="00D4565C">
            <w:pPr>
              <w:rPr>
                <w:rFonts w:ascii="Courier New" w:hAnsi="Courier New" w:cs="Courier New"/>
                <w:sz w:val="22"/>
              </w:rPr>
            </w:pPr>
            <w:r>
              <w:rPr>
                <w:rFonts w:ascii="Courier New" w:hAnsi="Courier New" w:cs="Courier New"/>
                <w:sz w:val="22"/>
              </w:rPr>
              <w:t xml:space="preserve">    </w:t>
            </w:r>
            <w:r w:rsidRPr="00D16399">
              <w:rPr>
                <w:rFonts w:ascii="Courier New" w:hAnsi="Courier New" w:cs="Courier New"/>
                <w:sz w:val="22"/>
              </w:rPr>
              <w:t>}</w:t>
            </w:r>
          </w:p>
          <w:p w14:paraId="77CD482E" w14:textId="1251AF5E" w:rsidR="00D4565C" w:rsidRDefault="00D4565C" w:rsidP="00D4565C">
            <w:pPr>
              <w:pStyle w:val="a"/>
              <w:ind w:firstLineChars="0" w:firstLine="0"/>
            </w:pPr>
            <w:r w:rsidRPr="00D16399">
              <w:rPr>
                <w:rFonts w:ascii="Courier New" w:hAnsi="Courier New" w:cs="Courier New"/>
                <w:sz w:val="22"/>
              </w:rPr>
              <w:t>}</w:t>
            </w:r>
          </w:p>
        </w:tc>
      </w:tr>
    </w:tbl>
    <w:p w14:paraId="19D176D1" w14:textId="77777777" w:rsidR="00D4565C" w:rsidRDefault="00D4565C" w:rsidP="00D4565C">
      <w:pPr>
        <w:pStyle w:val="a"/>
        <w:rPr>
          <w:rFonts w:hint="eastAsia"/>
        </w:rPr>
      </w:pPr>
    </w:p>
    <w:p w14:paraId="62C15953" w14:textId="6D90B53E" w:rsidR="00D4565C" w:rsidRDefault="00D4565C" w:rsidP="00D4565C">
      <w:pPr>
        <w:pStyle w:val="a"/>
        <w:ind w:firstLineChars="0" w:firstLine="0"/>
        <w:rPr>
          <w:rFonts w:hint="eastAsia"/>
        </w:rPr>
      </w:pPr>
      <w:r>
        <w:rPr>
          <w:rFonts w:hint="eastAsia"/>
          <w:noProof/>
          <w:color w:val="000000" w:themeColor="text1"/>
          <w:lang w:eastAsia="en-US"/>
        </w:rPr>
        <w:drawing>
          <wp:inline distT="0" distB="0" distL="0" distR="0" wp14:anchorId="63860D13" wp14:editId="0CEF131A">
            <wp:extent cx="5884211" cy="1427724"/>
            <wp:effectExtent l="0" t="0" r="8890" b="0"/>
            <wp:docPr id="27" name="Picture 27" descr="Macintosh HD:Users:xulijie:Documents:Texlipse:BigData2015:figures:evalu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xulijie:Documents:Texlipse:BigData2015:figures:evaluation.pdf"/>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885235" cy="1427973"/>
                    </a:xfrm>
                    <a:prstGeom prst="rect">
                      <a:avLst/>
                    </a:prstGeom>
                    <a:noFill/>
                    <a:ln>
                      <a:noFill/>
                    </a:ln>
                  </pic:spPr>
                </pic:pic>
              </a:graphicData>
            </a:graphic>
          </wp:inline>
        </w:drawing>
      </w:r>
    </w:p>
    <w:p w14:paraId="4ABC726F" w14:textId="652F8814" w:rsidR="00D4565C" w:rsidRPr="003F5248" w:rsidRDefault="00D4565C" w:rsidP="00D4565C">
      <w:pPr>
        <w:pStyle w:val="Caption"/>
        <w:rPr>
          <w:rFonts w:ascii="Times New Roman" w:hAnsi="Times New Roman" w:cs="Times New Roman"/>
          <w:szCs w:val="22"/>
        </w:rPr>
      </w:pPr>
      <w:bookmarkStart w:id="244" w:name="_Toc305878479"/>
      <w:r w:rsidRPr="003F5248">
        <w:rPr>
          <w:rFonts w:ascii="Times New Roman" w:hAnsi="Times New Roman" w:cs="Times New Roman"/>
        </w:rPr>
        <w:t>图</w:t>
      </w:r>
      <w:r w:rsidRPr="003F5248">
        <w:rPr>
          <w:rFonts w:ascii="Times New Roman" w:hAnsi="Times New Roman" w:cs="Times New Roman"/>
        </w:rPr>
        <w:t xml:space="preserve"> </w:t>
      </w:r>
      <w:r w:rsidRPr="003F5248">
        <w:rPr>
          <w:rFonts w:ascii="Times New Roman" w:hAnsi="Times New Roman" w:cs="Times New Roman"/>
        </w:rPr>
        <w:fldChar w:fldCharType="begin"/>
      </w:r>
      <w:r w:rsidRPr="003F5248">
        <w:rPr>
          <w:rFonts w:ascii="Times New Roman" w:hAnsi="Times New Roman" w:cs="Times New Roman"/>
        </w:rPr>
        <w:instrText xml:space="preserve"> SEQ </w:instrText>
      </w:r>
      <w:r w:rsidRPr="003F5248">
        <w:rPr>
          <w:rFonts w:ascii="Times New Roman" w:hAnsi="Times New Roman" w:cs="Times New Roman"/>
        </w:rPr>
        <w:instrText>图</w:instrText>
      </w:r>
      <w:r w:rsidRPr="003F5248">
        <w:rPr>
          <w:rFonts w:ascii="Times New Roman" w:hAnsi="Times New Roman" w:cs="Times New Roman"/>
        </w:rPr>
        <w:instrText xml:space="preserve"> \* ARABIC </w:instrText>
      </w:r>
      <w:r w:rsidRPr="003F5248">
        <w:rPr>
          <w:rFonts w:ascii="Times New Roman" w:hAnsi="Times New Roman" w:cs="Times New Roman"/>
        </w:rPr>
        <w:fldChar w:fldCharType="separate"/>
      </w:r>
      <w:r w:rsidRPr="003F5248">
        <w:rPr>
          <w:rFonts w:ascii="Times New Roman" w:hAnsi="Times New Roman" w:cs="Times New Roman"/>
          <w:noProof/>
        </w:rPr>
        <w:t>21</w:t>
      </w:r>
      <w:r w:rsidRPr="003F5248">
        <w:rPr>
          <w:rFonts w:ascii="Times New Roman" w:hAnsi="Times New Roman" w:cs="Times New Roman"/>
        </w:rPr>
        <w:fldChar w:fldCharType="end"/>
      </w:r>
      <w:r w:rsidRPr="003F5248">
        <w:rPr>
          <w:rFonts w:ascii="Times New Roman" w:hAnsi="Times New Roman" w:cs="Times New Roman"/>
        </w:rPr>
        <w:t xml:space="preserve"> </w:t>
      </w:r>
      <w:r w:rsidRPr="003F5248">
        <w:rPr>
          <w:rFonts w:ascii="Times New Roman" w:hAnsi="Times New Roman" w:cs="Times New Roman"/>
        </w:rPr>
        <w:t>用户代码内存用量趋势</w:t>
      </w:r>
      <w:r w:rsidR="003F5248" w:rsidRPr="003F5248">
        <w:rPr>
          <w:rFonts w:ascii="Times New Roman" w:hAnsi="Times New Roman" w:cs="Times New Roman"/>
        </w:rPr>
        <w:t>图</w:t>
      </w:r>
      <w:bookmarkEnd w:id="244"/>
    </w:p>
    <w:p w14:paraId="3696FA6A" w14:textId="77777777" w:rsidR="00D4565C" w:rsidRDefault="00D4565C" w:rsidP="00D4565C">
      <w:pPr>
        <w:pStyle w:val="a"/>
        <w:rPr>
          <w:rFonts w:hint="eastAsia"/>
        </w:rPr>
      </w:pPr>
    </w:p>
    <w:p w14:paraId="201CFE4B" w14:textId="77777777" w:rsidR="003F5248" w:rsidRPr="003F5248" w:rsidRDefault="003F5248" w:rsidP="003F5248">
      <w:pPr>
        <w:pStyle w:val="a"/>
        <w:ind w:firstLineChars="0" w:firstLine="0"/>
        <w:rPr>
          <w:b/>
        </w:rPr>
      </w:pPr>
      <w:r w:rsidRPr="003F5248">
        <w:rPr>
          <w:rFonts w:hint="eastAsia"/>
          <w:b/>
        </w:rPr>
        <w:t>案例</w:t>
      </w:r>
      <w:r w:rsidRPr="003F5248">
        <w:rPr>
          <w:rFonts w:hint="eastAsia"/>
          <w:b/>
        </w:rPr>
        <w:t>2: NLPLemmatizer</w:t>
      </w:r>
    </w:p>
    <w:p w14:paraId="13543EAB" w14:textId="77777777" w:rsidR="003F5248" w:rsidRPr="003F5248" w:rsidRDefault="003F5248" w:rsidP="003F5248">
      <w:pPr>
        <w:pStyle w:val="a"/>
      </w:pPr>
      <w:r w:rsidRPr="003F5248">
        <w:rPr>
          <w:rFonts w:hint="eastAsia"/>
        </w:rPr>
        <w:t>这个应用通过使用一个第三方库</w:t>
      </w:r>
      <w:r w:rsidRPr="003F5248">
        <w:rPr>
          <w:rFonts w:hint="eastAsia"/>
        </w:rPr>
        <w:t>StanfordLemmatizer</w:t>
      </w:r>
      <w:r w:rsidRPr="003F5248">
        <w:rPr>
          <w:rFonts w:hint="eastAsia"/>
        </w:rPr>
        <w:t>来对维基百科中的</w:t>
      </w:r>
      <w:r w:rsidRPr="003F5248">
        <w:rPr>
          <w:rFonts w:hint="eastAsia"/>
        </w:rPr>
        <w:t>words</w:t>
      </w:r>
      <w:r w:rsidRPr="003F5248">
        <w:rPr>
          <w:rFonts w:hint="eastAsia"/>
        </w:rPr>
        <w:t>进行屈折变换（</w:t>
      </w:r>
      <w:r w:rsidRPr="003F5248">
        <w:rPr>
          <w:rFonts w:hint="eastAsia"/>
        </w:rPr>
        <w:t>lemmatize</w:t>
      </w:r>
      <w:r w:rsidRPr="003F5248">
        <w:rPr>
          <w:rFonts w:hint="eastAsia"/>
        </w:rPr>
        <w:t>）。每个</w:t>
      </w:r>
      <w:r w:rsidRPr="003F5248">
        <w:rPr>
          <w:rFonts w:hint="eastAsia"/>
        </w:rPr>
        <w:t>record</w:t>
      </w:r>
      <w:r w:rsidRPr="003F5248">
        <w:rPr>
          <w:rFonts w:hint="eastAsia"/>
        </w:rPr>
        <w:t>的</w:t>
      </w:r>
      <w:r w:rsidRPr="003F5248">
        <w:rPr>
          <w:rFonts w:hint="eastAsia"/>
        </w:rPr>
        <w:t>value</w:t>
      </w:r>
      <w:r w:rsidRPr="003F5248">
        <w:rPr>
          <w:rFonts w:hint="eastAsia"/>
        </w:rPr>
        <w:t>是文本中的一行（</w:t>
      </w:r>
      <w:r w:rsidRPr="003F5248">
        <w:rPr>
          <w:rFonts w:hint="eastAsia"/>
        </w:rPr>
        <w:t>line</w:t>
      </w:r>
      <w:r w:rsidRPr="003F5248">
        <w:rPr>
          <w:rFonts w:hint="eastAsia"/>
        </w:rPr>
        <w:t>），</w:t>
      </w:r>
      <w:r w:rsidRPr="003F5248">
        <w:rPr>
          <w:rFonts w:hint="eastAsia"/>
        </w:rPr>
        <w:t>key</w:t>
      </w:r>
      <w:r w:rsidRPr="003F5248">
        <w:rPr>
          <w:rFonts w:hint="eastAsia"/>
        </w:rPr>
        <w:t>是该行（</w:t>
      </w:r>
      <w:r w:rsidRPr="003F5248">
        <w:rPr>
          <w:rFonts w:hint="eastAsia"/>
        </w:rPr>
        <w:t>line</w:t>
      </w:r>
      <w:r w:rsidRPr="003F5248">
        <w:rPr>
          <w:rFonts w:hint="eastAsia"/>
        </w:rPr>
        <w:t>）在文本中的位置。从代码中我们不能直接确定错误原因，原因可能是</w:t>
      </w:r>
      <w:r w:rsidRPr="003F5248">
        <w:rPr>
          <w:rFonts w:hint="eastAsia"/>
        </w:rPr>
        <w:t>slem</w:t>
      </w:r>
      <w:r w:rsidRPr="003F5248">
        <w:rPr>
          <w:rFonts w:hint="eastAsia"/>
        </w:rPr>
        <w:t>累积了太多的中间结果，当前</w:t>
      </w:r>
      <w:r w:rsidRPr="003F5248">
        <w:rPr>
          <w:rFonts w:hint="eastAsia"/>
        </w:rPr>
        <w:t>record</w:t>
      </w:r>
      <w:r w:rsidRPr="003F5248">
        <w:rPr>
          <w:rFonts w:hint="eastAsia"/>
        </w:rPr>
        <w:t>产生的中间结果太大，或者两者都有。在还原出</w:t>
      </w:r>
      <w:r w:rsidRPr="003F5248">
        <w:t>map()</w:t>
      </w:r>
      <w:r w:rsidRPr="003F5248">
        <w:rPr>
          <w:rFonts w:hint="eastAsia"/>
        </w:rPr>
        <w:t>的内存使用趋势（见图</w:t>
      </w:r>
      <w:r w:rsidRPr="003F5248">
        <w:rPr>
          <w:rFonts w:hint="eastAsia"/>
        </w:rPr>
        <w:t>5b</w:t>
      </w:r>
      <w:r w:rsidRPr="003F5248">
        <w:rPr>
          <w:rFonts w:hint="eastAsia"/>
        </w:rPr>
        <w:t>）后，我们的诊断工具识别出</w:t>
      </w:r>
      <w:r w:rsidRPr="003F5248">
        <w:t>[R1,Rn)</w:t>
      </w:r>
      <w:r w:rsidRPr="003F5248">
        <w:rPr>
          <w:rFonts w:hint="eastAsia"/>
        </w:rPr>
        <w:t>，这里</w:t>
      </w:r>
      <w:r w:rsidRPr="003F5248">
        <w:rPr>
          <w:rFonts w:hint="eastAsia"/>
        </w:rPr>
        <w:t>n</w:t>
      </w:r>
      <w:r w:rsidRPr="003F5248">
        <w:rPr>
          <w:rFonts w:hint="eastAsia"/>
        </w:rPr>
        <w:t>＝</w:t>
      </w:r>
      <w:r w:rsidRPr="003F5248">
        <w:rPr>
          <w:rFonts w:hint="eastAsia"/>
        </w:rPr>
        <w:t>9</w:t>
      </w:r>
      <w:r w:rsidRPr="003F5248">
        <w:rPr>
          <w:rFonts w:hint="eastAsia"/>
        </w:rPr>
        <w:t>，上没有一个线性增长趋势，但</w:t>
      </w:r>
      <w:r w:rsidRPr="003F5248">
        <w:rPr>
          <w:rFonts w:hint="eastAsia"/>
        </w:rPr>
        <w:t>R9</w:t>
      </w:r>
      <w:r w:rsidRPr="003F5248">
        <w:rPr>
          <w:rFonts w:hint="eastAsia"/>
        </w:rPr>
        <w:t>处有一个陡峭增长，而且这个陡峭增长只与</w:t>
      </w:r>
      <w:r w:rsidRPr="003F5248">
        <w:rPr>
          <w:rFonts w:hint="eastAsia"/>
        </w:rPr>
        <w:t>R9</w:t>
      </w:r>
      <w:r w:rsidRPr="003F5248">
        <w:rPr>
          <w:rFonts w:hint="eastAsia"/>
        </w:rPr>
        <w:t>有关。所以</w:t>
      </w:r>
      <w:r w:rsidRPr="003F5248">
        <w:rPr>
          <w:rFonts w:hint="eastAsia"/>
        </w:rPr>
        <w:t>Rule 4</w:t>
      </w:r>
      <w:r w:rsidRPr="003F5248">
        <w:rPr>
          <w:rFonts w:hint="eastAsia"/>
        </w:rPr>
        <w:t>被匹配，得到错误原因是</w:t>
      </w:r>
      <w:r w:rsidRPr="003F5248">
        <w:rPr>
          <w:rFonts w:hint="eastAsia"/>
        </w:rPr>
        <w:t>record</w:t>
      </w:r>
      <w:r w:rsidRPr="003F5248">
        <w:t>-level</w:t>
      </w:r>
      <w:r w:rsidRPr="003F5248">
        <w:rPr>
          <w:rFonts w:hint="eastAsia"/>
        </w:rPr>
        <w:t>中间计算结果过大。更确切地，这个</w:t>
      </w:r>
      <w:r w:rsidRPr="003F5248">
        <w:rPr>
          <w:rFonts w:hint="eastAsia"/>
        </w:rPr>
        <w:t>record</w:t>
      </w:r>
      <w:r w:rsidRPr="003F5248">
        <w:t>-level</w:t>
      </w:r>
      <w:r w:rsidRPr="003F5248">
        <w:rPr>
          <w:rFonts w:hint="eastAsia"/>
        </w:rPr>
        <w:t>计算结果包含一个</w:t>
      </w:r>
      <w:r w:rsidRPr="003F5248">
        <w:rPr>
          <w:rFonts w:hint="eastAsia"/>
        </w:rPr>
        <w:t>232MB</w:t>
      </w:r>
      <w:r w:rsidRPr="003F5248">
        <w:rPr>
          <w:rFonts w:hint="eastAsia"/>
        </w:rPr>
        <w:t>的</w:t>
      </w:r>
      <w:r w:rsidRPr="003F5248">
        <w:rPr>
          <w:rFonts w:hint="eastAsia"/>
        </w:rPr>
        <w:t>ArrayList</w:t>
      </w:r>
      <w:r w:rsidRPr="003F5248">
        <w:rPr>
          <w:rFonts w:hint="eastAsia"/>
        </w:rPr>
        <w:t>和一个</w:t>
      </w:r>
      <w:r w:rsidRPr="003F5248">
        <w:rPr>
          <w:rFonts w:hint="eastAsia"/>
        </w:rPr>
        <w:t>50MB</w:t>
      </w:r>
      <w:r w:rsidRPr="003F5248">
        <w:rPr>
          <w:rFonts w:hint="eastAsia"/>
        </w:rPr>
        <w:t>的</w:t>
      </w:r>
      <w:r w:rsidRPr="003F5248">
        <w:rPr>
          <w:rFonts w:hint="eastAsia"/>
        </w:rPr>
        <w:t>String</w:t>
      </w:r>
      <w:r w:rsidRPr="003F5248">
        <w:rPr>
          <w:rFonts w:hint="eastAsia"/>
        </w:rPr>
        <w:t>，这两者都被</w:t>
      </w:r>
      <w:r w:rsidRPr="003F5248">
        <w:rPr>
          <w:rFonts w:hint="eastAsia"/>
        </w:rPr>
        <w:t>slem</w:t>
      </w:r>
      <w:r w:rsidRPr="003F5248">
        <w:t>.lematize()</w:t>
      </w:r>
      <w:r w:rsidRPr="003F5248">
        <w:rPr>
          <w:rFonts w:hint="eastAsia"/>
        </w:rPr>
        <w:t>引用。然后，</w:t>
      </w:r>
      <w:r w:rsidRPr="003F5248">
        <w:rPr>
          <w:rFonts w:hint="eastAsia"/>
        </w:rPr>
        <w:t>Rule 4</w:t>
      </w:r>
      <w:r w:rsidRPr="003F5248">
        <w:rPr>
          <w:rFonts w:hint="eastAsia"/>
        </w:rPr>
        <w:t>的下一步是去调用</w:t>
      </w:r>
      <w:r w:rsidRPr="003F5248">
        <w:rPr>
          <w:rFonts w:hint="eastAsia"/>
        </w:rPr>
        <w:t>R</w:t>
      </w:r>
      <w:r w:rsidRPr="003F5248">
        <w:t>u</w:t>
      </w:r>
      <w:r w:rsidRPr="003F5248">
        <w:rPr>
          <w:rFonts w:hint="eastAsia"/>
        </w:rPr>
        <w:t>le 8</w:t>
      </w:r>
      <w:r w:rsidRPr="003F5248">
        <w:rPr>
          <w:rFonts w:hint="eastAsia"/>
        </w:rPr>
        <w:t>去计算</w:t>
      </w:r>
      <w:r w:rsidRPr="003F5248">
        <w:rPr>
          <w:rFonts w:hint="eastAsia"/>
        </w:rPr>
        <w:t>R9</w:t>
      </w:r>
      <w:r w:rsidRPr="003F5248">
        <w:rPr>
          <w:rFonts w:hint="eastAsia"/>
        </w:rPr>
        <w:t>的大小，计算得到</w:t>
      </w:r>
      <w:r w:rsidRPr="003F5248">
        <w:rPr>
          <w:rFonts w:hint="eastAsia"/>
        </w:rPr>
        <w:t>R9</w:t>
      </w:r>
      <w:r w:rsidRPr="003F5248">
        <w:rPr>
          <w:rFonts w:hint="eastAsia"/>
        </w:rPr>
        <w:t>的大小是</w:t>
      </w:r>
      <w:r w:rsidRPr="003F5248">
        <w:rPr>
          <w:rFonts w:hint="eastAsia"/>
        </w:rPr>
        <w:t>50MB</w:t>
      </w:r>
      <w:r w:rsidRPr="003F5248">
        <w:rPr>
          <w:rFonts w:hint="eastAsia"/>
        </w:rPr>
        <w:t>（属于特别大的</w:t>
      </w:r>
      <w:r w:rsidRPr="003F5248">
        <w:rPr>
          <w:rFonts w:hint="eastAsia"/>
        </w:rPr>
        <w:t>line</w:t>
      </w:r>
      <w:r w:rsidRPr="003F5248">
        <w:rPr>
          <w:rFonts w:hint="eastAsia"/>
        </w:rPr>
        <w:t>），远远大于其他的</w:t>
      </w:r>
      <w:r w:rsidRPr="003F5248">
        <w:rPr>
          <w:rFonts w:hint="eastAsia"/>
        </w:rPr>
        <w:t>records</w:t>
      </w:r>
      <w:r w:rsidRPr="003F5248">
        <w:rPr>
          <w:rFonts w:hint="eastAsia"/>
        </w:rPr>
        <w:t>（</w:t>
      </w:r>
      <w:r w:rsidRPr="003F5248">
        <w:rPr>
          <w:rFonts w:hint="eastAsia"/>
        </w:rPr>
        <w:t>12MB</w:t>
      </w:r>
      <w:r w:rsidRPr="003F5248">
        <w:rPr>
          <w:rFonts w:hint="eastAsia"/>
        </w:rPr>
        <w:t>）。所以，</w:t>
      </w:r>
      <w:r w:rsidRPr="003F5248">
        <w:rPr>
          <w:rFonts w:hint="eastAsia"/>
        </w:rPr>
        <w:t>Rule 8</w:t>
      </w:r>
      <w:r w:rsidRPr="003F5248">
        <w:rPr>
          <w:rFonts w:hint="eastAsia"/>
        </w:rPr>
        <w:t>被匹配到，错误原因是单一</w:t>
      </w:r>
      <w:r w:rsidRPr="003F5248">
        <w:rPr>
          <w:rFonts w:hint="eastAsia"/>
        </w:rPr>
        <w:t>record</w:t>
      </w:r>
      <w:r w:rsidRPr="003F5248">
        <w:rPr>
          <w:rFonts w:hint="eastAsia"/>
        </w:rPr>
        <w:t>过大。我们诊断出的错误原因与专家（库作者）诊断出的相同：</w:t>
      </w:r>
      <w:r w:rsidRPr="003F5248">
        <w:rPr>
          <w:rFonts w:hint="eastAsia"/>
        </w:rPr>
        <w:t>lematize</w:t>
      </w:r>
      <w:r w:rsidRPr="003F5248">
        <w:t>()</w:t>
      </w:r>
      <w:r w:rsidRPr="003F5248">
        <w:rPr>
          <w:rFonts w:hint="eastAsia"/>
        </w:rPr>
        <w:t>在对每个</w:t>
      </w:r>
      <w:r w:rsidRPr="003F5248">
        <w:rPr>
          <w:rFonts w:hint="eastAsia"/>
        </w:rPr>
        <w:t>line</w:t>
      </w:r>
      <w:r w:rsidRPr="003F5248">
        <w:rPr>
          <w:rFonts w:hint="eastAsia"/>
        </w:rPr>
        <w:t>进行打标签（</w:t>
      </w:r>
      <w:r w:rsidRPr="003F5248">
        <w:rPr>
          <w:rFonts w:hint="eastAsia"/>
        </w:rPr>
        <w:t>tag</w:t>
      </w:r>
      <w:r w:rsidRPr="003F5248">
        <w:rPr>
          <w:rFonts w:hint="eastAsia"/>
        </w:rPr>
        <w:t>）的时候会是分配一个大的临时的数据结构，这个数据结构一半比要处理的</w:t>
      </w:r>
      <w:r w:rsidRPr="003F5248">
        <w:rPr>
          <w:rFonts w:hint="eastAsia"/>
        </w:rPr>
        <w:t>line</w:t>
      </w:r>
      <w:r w:rsidRPr="003F5248">
        <w:rPr>
          <w:rFonts w:hint="eastAsia"/>
        </w:rPr>
        <w:t>大好多被。为了修复这个错误，用户可以将</w:t>
      </w:r>
      <w:r w:rsidRPr="003F5248">
        <w:rPr>
          <w:rFonts w:hint="eastAsia"/>
        </w:rPr>
        <w:t>R9</w:t>
      </w:r>
      <w:r w:rsidRPr="003F5248">
        <w:rPr>
          <w:rFonts w:hint="eastAsia"/>
        </w:rPr>
        <w:t>分割成多个小的</w:t>
      </w:r>
      <w:r w:rsidRPr="003F5248">
        <w:rPr>
          <w:rFonts w:hint="eastAsia"/>
        </w:rPr>
        <w:t>records</w:t>
      </w:r>
      <w:r w:rsidRPr="003F5248">
        <w:rPr>
          <w:rFonts w:hint="eastAsia"/>
        </w:rPr>
        <w:t>（</w:t>
      </w:r>
      <w:r w:rsidRPr="003F5248">
        <w:rPr>
          <w:rFonts w:hint="eastAsia"/>
        </w:rPr>
        <w:t>line</w:t>
      </w:r>
      <w:r w:rsidRPr="003F5248">
        <w:rPr>
          <w:rFonts w:hint="eastAsia"/>
        </w:rPr>
        <w:t>）。</w:t>
      </w:r>
    </w:p>
    <w:p w14:paraId="410421CA" w14:textId="77777777" w:rsidR="003F5248" w:rsidRDefault="003F5248" w:rsidP="00D4565C">
      <w:pPr>
        <w:pStyle w:val="a"/>
        <w:rPr>
          <w:rFonts w:hint="eastAsia"/>
        </w:rPr>
      </w:pPr>
    </w:p>
    <w:tbl>
      <w:tblPr>
        <w:tblStyle w:val="TableGrid"/>
        <w:tblW w:w="0" w:type="auto"/>
        <w:tblLook w:val="04A0" w:firstRow="1" w:lastRow="0" w:firstColumn="1" w:lastColumn="0" w:noHBand="0" w:noVBand="1"/>
      </w:tblPr>
      <w:tblGrid>
        <w:gridCol w:w="9343"/>
      </w:tblGrid>
      <w:tr w:rsidR="003F5248" w14:paraId="3F982E5B" w14:textId="77777777" w:rsidTr="003F5248">
        <w:tc>
          <w:tcPr>
            <w:tcW w:w="9343" w:type="dxa"/>
          </w:tcPr>
          <w:p w14:paraId="46DB0485" w14:textId="77777777" w:rsidR="003F5248" w:rsidRPr="00D16399" w:rsidRDefault="003F5248" w:rsidP="003F5248">
            <w:pPr>
              <w:rPr>
                <w:rFonts w:ascii="Courier New" w:hAnsi="Courier New" w:cs="Courier New"/>
                <w:sz w:val="22"/>
              </w:rPr>
            </w:pPr>
            <w:r w:rsidRPr="006C68B9">
              <w:rPr>
                <w:rFonts w:ascii="Courier New" w:hAnsi="Courier New" w:cs="Courier New"/>
                <w:b/>
                <w:sz w:val="22"/>
              </w:rPr>
              <w:t>public class Mapper</w:t>
            </w:r>
            <w:r w:rsidRPr="00D16399">
              <w:rPr>
                <w:rFonts w:ascii="Courier New" w:hAnsi="Courier New" w:cs="Courier New"/>
                <w:sz w:val="22"/>
              </w:rPr>
              <w:t xml:space="preserve"> { </w:t>
            </w:r>
          </w:p>
          <w:p w14:paraId="5B494A64" w14:textId="77777777" w:rsidR="003F5248" w:rsidRPr="00D16399" w:rsidRDefault="003F5248" w:rsidP="003F5248">
            <w:pPr>
              <w:rPr>
                <w:rFonts w:ascii="Courier New" w:hAnsi="Courier New" w:cs="Courier New"/>
                <w:sz w:val="22"/>
              </w:rPr>
            </w:pPr>
            <w:r>
              <w:rPr>
                <w:rFonts w:ascii="Courier New" w:hAnsi="Courier New" w:cs="Courier New"/>
                <w:sz w:val="22"/>
              </w:rPr>
              <w:t xml:space="preserve">    StanfordLemmatizer slem = new StanfordLematizer()</w:t>
            </w:r>
            <w:r w:rsidRPr="00D16399">
              <w:rPr>
                <w:rFonts w:ascii="Courier New" w:hAnsi="Courier New" w:cs="Courier New"/>
                <w:sz w:val="22"/>
              </w:rPr>
              <w:t>;</w:t>
            </w:r>
          </w:p>
          <w:p w14:paraId="25B7C3A2" w14:textId="77777777" w:rsidR="003F5248" w:rsidRPr="00D16399" w:rsidRDefault="003F5248" w:rsidP="003F5248">
            <w:pPr>
              <w:rPr>
                <w:rFonts w:ascii="Courier New" w:hAnsi="Courier New" w:cs="Courier New"/>
                <w:sz w:val="22"/>
              </w:rPr>
            </w:pPr>
            <w:r>
              <w:rPr>
                <w:rFonts w:ascii="Courier New" w:hAnsi="Courier New" w:cs="Courier New"/>
                <w:sz w:val="22"/>
              </w:rPr>
              <w:t xml:space="preserve">    </w:t>
            </w:r>
            <w:r w:rsidRPr="006C68B9">
              <w:rPr>
                <w:rFonts w:ascii="Courier New" w:hAnsi="Courier New" w:cs="Courier New"/>
                <w:b/>
                <w:sz w:val="22"/>
              </w:rPr>
              <w:t>public void</w:t>
            </w:r>
            <w:r w:rsidRPr="00D16399">
              <w:rPr>
                <w:rFonts w:ascii="Courier New" w:hAnsi="Courier New" w:cs="Courier New"/>
                <w:sz w:val="22"/>
              </w:rPr>
              <w:t xml:space="preserve"> map(Long key, Text value) {</w:t>
            </w:r>
          </w:p>
          <w:p w14:paraId="15D8E782" w14:textId="77777777" w:rsidR="003F5248" w:rsidRPr="00D16399" w:rsidRDefault="003F5248" w:rsidP="003F5248">
            <w:pPr>
              <w:rPr>
                <w:rFonts w:ascii="Courier New" w:hAnsi="Courier New" w:cs="Courier New"/>
                <w:sz w:val="22"/>
              </w:rPr>
            </w:pPr>
            <w:r>
              <w:rPr>
                <w:rFonts w:ascii="Courier New" w:hAnsi="Courier New" w:cs="Courier New"/>
                <w:sz w:val="22"/>
              </w:rPr>
              <w:t xml:space="preserve">        String line = value.toString()</w:t>
            </w:r>
            <w:r w:rsidRPr="00D16399">
              <w:rPr>
                <w:rFonts w:ascii="Courier New" w:hAnsi="Courier New" w:cs="Courier New"/>
                <w:sz w:val="22"/>
              </w:rPr>
              <w:t xml:space="preserve">;  </w:t>
            </w:r>
          </w:p>
          <w:p w14:paraId="3D362EE8" w14:textId="77777777" w:rsidR="003F5248" w:rsidRPr="00D16399" w:rsidRDefault="003F5248" w:rsidP="003F5248">
            <w:pPr>
              <w:rPr>
                <w:rFonts w:ascii="Courier New" w:hAnsi="Courier New" w:cs="Courier New"/>
                <w:sz w:val="22"/>
              </w:rPr>
            </w:pPr>
            <w:r>
              <w:rPr>
                <w:rFonts w:ascii="Courier New" w:hAnsi="Courier New" w:cs="Courier New"/>
                <w:sz w:val="22"/>
              </w:rPr>
              <w:t xml:space="preserve">        </w:t>
            </w:r>
            <w:r>
              <w:rPr>
                <w:rFonts w:ascii="Courier New" w:hAnsi="Courier New" w:cs="Courier New"/>
                <w:b/>
                <w:sz w:val="22"/>
              </w:rPr>
              <w:t>for</w:t>
            </w:r>
            <w:r>
              <w:rPr>
                <w:rFonts w:ascii="Courier New" w:hAnsi="Courier New" w:cs="Courier New"/>
                <w:sz w:val="22"/>
              </w:rPr>
              <w:t xml:space="preserve"> </w:t>
            </w:r>
            <w:r w:rsidRPr="00D16399">
              <w:rPr>
                <w:rFonts w:ascii="Courier New" w:hAnsi="Courier New" w:cs="Courier New"/>
                <w:sz w:val="22"/>
              </w:rPr>
              <w:t>(</w:t>
            </w:r>
            <w:r>
              <w:rPr>
                <w:rFonts w:ascii="Courier New" w:hAnsi="Courier New" w:cs="Courier New"/>
                <w:sz w:val="22"/>
              </w:rPr>
              <w:t>String word: slem.lemmatize(line)) =&gt; 282MB</w:t>
            </w:r>
          </w:p>
          <w:p w14:paraId="62B25B76" w14:textId="77777777" w:rsidR="003F5248" w:rsidRPr="00D16399" w:rsidRDefault="003F5248" w:rsidP="003F5248">
            <w:pPr>
              <w:rPr>
                <w:rFonts w:ascii="Courier New" w:hAnsi="Courier New" w:cs="Courier New"/>
                <w:sz w:val="22"/>
              </w:rPr>
            </w:pPr>
            <w:r>
              <w:rPr>
                <w:rFonts w:ascii="Courier New" w:hAnsi="Courier New" w:cs="Courier New"/>
                <w:sz w:val="22"/>
              </w:rPr>
              <w:t xml:space="preserve">            emit(word, 1)</w:t>
            </w:r>
            <w:r w:rsidRPr="00D16399">
              <w:rPr>
                <w:rFonts w:ascii="Courier New" w:hAnsi="Courier New" w:cs="Courier New"/>
                <w:sz w:val="22"/>
              </w:rPr>
              <w:t xml:space="preserve">;  </w:t>
            </w:r>
          </w:p>
          <w:p w14:paraId="6F6BAE42" w14:textId="77777777" w:rsidR="003F5248" w:rsidRPr="00D16399" w:rsidRDefault="003F5248" w:rsidP="003F5248">
            <w:pPr>
              <w:rPr>
                <w:rFonts w:ascii="Courier New" w:hAnsi="Courier New" w:cs="Courier New"/>
                <w:sz w:val="22"/>
              </w:rPr>
            </w:pPr>
            <w:r>
              <w:rPr>
                <w:rFonts w:ascii="Courier New" w:hAnsi="Courier New" w:cs="Courier New"/>
                <w:sz w:val="22"/>
              </w:rPr>
              <w:t xml:space="preserve">    </w:t>
            </w:r>
            <w:r w:rsidRPr="00D16399">
              <w:rPr>
                <w:rFonts w:ascii="Courier New" w:hAnsi="Courier New" w:cs="Courier New"/>
                <w:sz w:val="22"/>
              </w:rPr>
              <w:t>}</w:t>
            </w:r>
          </w:p>
          <w:p w14:paraId="145297D9" w14:textId="11090580" w:rsidR="003F5248" w:rsidRDefault="003F5248" w:rsidP="003F5248">
            <w:pPr>
              <w:pStyle w:val="a"/>
              <w:ind w:firstLineChars="0" w:firstLine="0"/>
              <w:rPr>
                <w:rFonts w:hint="eastAsia"/>
              </w:rPr>
            </w:pPr>
            <w:r w:rsidRPr="00D16399">
              <w:rPr>
                <w:rFonts w:ascii="Courier New" w:hAnsi="Courier New" w:cs="Courier New"/>
                <w:sz w:val="22"/>
              </w:rPr>
              <w:t>}</w:t>
            </w:r>
          </w:p>
        </w:tc>
      </w:tr>
    </w:tbl>
    <w:p w14:paraId="56912AE8" w14:textId="77777777" w:rsidR="003F5248" w:rsidRDefault="003F5248" w:rsidP="00D4565C">
      <w:pPr>
        <w:pStyle w:val="a"/>
        <w:rPr>
          <w:rFonts w:hint="eastAsia"/>
        </w:rPr>
      </w:pPr>
    </w:p>
    <w:p w14:paraId="6CFC5FB0" w14:textId="77777777" w:rsidR="003F5248" w:rsidRPr="003F5248" w:rsidRDefault="003F5248" w:rsidP="003F5248">
      <w:pPr>
        <w:pStyle w:val="a"/>
        <w:ind w:firstLineChars="0" w:firstLine="0"/>
        <w:rPr>
          <w:b/>
        </w:rPr>
      </w:pPr>
      <w:r w:rsidRPr="003F5248">
        <w:rPr>
          <w:rFonts w:hint="eastAsia"/>
          <w:b/>
        </w:rPr>
        <w:lastRenderedPageBreak/>
        <w:t>案例</w:t>
      </w:r>
      <w:r w:rsidRPr="003F5248">
        <w:rPr>
          <w:rFonts w:hint="eastAsia"/>
          <w:b/>
        </w:rPr>
        <w:t>3: Coo</w:t>
      </w:r>
      <w:r w:rsidRPr="003F5248">
        <w:rPr>
          <w:b/>
        </w:rPr>
        <w:t>ccurMatrix</w:t>
      </w:r>
    </w:p>
    <w:p w14:paraId="28EFCFA9" w14:textId="77777777" w:rsidR="003F5248" w:rsidRDefault="003F5248" w:rsidP="003F5248">
      <w:pPr>
        <w:pStyle w:val="a"/>
        <w:rPr>
          <w:rFonts w:hint="eastAsia"/>
        </w:rPr>
      </w:pPr>
      <w:r w:rsidRPr="003F5248">
        <w:rPr>
          <w:rFonts w:hint="eastAsia"/>
        </w:rPr>
        <w:t>这个应用目的是去计算维基百科中词共现矩阵（</w:t>
      </w:r>
      <w:r w:rsidRPr="003F5248">
        <w:rPr>
          <w:rFonts w:hint="eastAsia"/>
        </w:rPr>
        <w:t>word</w:t>
      </w:r>
      <w:r w:rsidRPr="003F5248">
        <w:t xml:space="preserve"> co-occurrence matrix</w:t>
      </w:r>
      <w:r w:rsidRPr="003F5248">
        <w:rPr>
          <w:rFonts w:hint="eastAsia"/>
        </w:rPr>
        <w:t>）。</w:t>
      </w:r>
      <w:r w:rsidRPr="003F5248">
        <w:rPr>
          <w:rFonts w:hint="eastAsia"/>
        </w:rPr>
        <w:t xml:space="preserve"> </w:t>
      </w:r>
      <w:r w:rsidRPr="003F5248">
        <w:t>R</w:t>
      </w:r>
      <w:r w:rsidRPr="003F5248">
        <w:rPr>
          <w:rFonts w:hint="eastAsia"/>
        </w:rPr>
        <w:t>educe</w:t>
      </w:r>
      <w:r w:rsidRPr="003F5248">
        <w:t>()</w:t>
      </w:r>
      <w:r w:rsidRPr="003F5248">
        <w:rPr>
          <w:rFonts w:hint="eastAsia"/>
        </w:rPr>
        <w:t>分配了一个自定义的数据结构（叫做</w:t>
      </w:r>
      <w:r w:rsidRPr="003F5248">
        <w:t>OHMap</w:t>
      </w:r>
      <w:r w:rsidRPr="003F5248">
        <w:rPr>
          <w:rFonts w:hint="eastAsia"/>
        </w:rPr>
        <w:t>）来聚合每个</w:t>
      </w:r>
      <w:r w:rsidRPr="003F5248">
        <w:rPr>
          <w:rFonts w:hint="eastAsia"/>
        </w:rPr>
        <w:t>&lt;k,list(v)&gt; group</w:t>
      </w:r>
      <w:r w:rsidRPr="003F5248">
        <w:rPr>
          <w:rFonts w:hint="eastAsia"/>
        </w:rPr>
        <w:t>里面的</w:t>
      </w:r>
      <w:r w:rsidRPr="003F5248">
        <w:rPr>
          <w:rFonts w:hint="eastAsia"/>
        </w:rPr>
        <w:t>records</w:t>
      </w:r>
      <w:r w:rsidRPr="003F5248">
        <w:rPr>
          <w:rFonts w:hint="eastAsia"/>
        </w:rPr>
        <w:t>。每一个</w:t>
      </w:r>
      <w:r w:rsidRPr="003F5248">
        <w:rPr>
          <w:rFonts w:hint="eastAsia"/>
        </w:rPr>
        <w:t>key</w:t>
      </w:r>
      <w:r w:rsidRPr="003F5248">
        <w:rPr>
          <w:rFonts w:hint="eastAsia"/>
        </w:rPr>
        <w:t>是一个</w:t>
      </w:r>
      <w:r w:rsidRPr="003F5248">
        <w:rPr>
          <w:rFonts w:hint="eastAsia"/>
        </w:rPr>
        <w:t>word</w:t>
      </w:r>
      <w:r w:rsidRPr="003F5248">
        <w:rPr>
          <w:rFonts w:hint="eastAsia"/>
        </w:rPr>
        <w:t>，</w:t>
      </w:r>
      <w:r w:rsidRPr="003F5248">
        <w:rPr>
          <w:rFonts w:hint="eastAsia"/>
        </w:rPr>
        <w:t>value</w:t>
      </w:r>
      <w:r w:rsidRPr="003F5248">
        <w:rPr>
          <w:rFonts w:hint="eastAsia"/>
        </w:rPr>
        <w:t>是一个</w:t>
      </w:r>
      <w:r w:rsidRPr="003F5248">
        <w:rPr>
          <w:rFonts w:hint="eastAsia"/>
        </w:rPr>
        <w:t>OHMap</w:t>
      </w:r>
      <w:r w:rsidRPr="003F5248">
        <w:rPr>
          <w:rFonts w:hint="eastAsia"/>
        </w:rPr>
        <w:t>，用来持有该</w:t>
      </w:r>
      <w:r w:rsidRPr="003F5248">
        <w:rPr>
          <w:rFonts w:hint="eastAsia"/>
        </w:rPr>
        <w:t>word</w:t>
      </w:r>
      <w:r w:rsidRPr="003F5248">
        <w:rPr>
          <w:rFonts w:hint="eastAsia"/>
        </w:rPr>
        <w:t>的邻居</w:t>
      </w:r>
      <w:r w:rsidRPr="003F5248">
        <w:rPr>
          <w:rFonts w:hint="eastAsia"/>
        </w:rPr>
        <w:t>words</w:t>
      </w:r>
      <w:r w:rsidRPr="003F5248">
        <w:rPr>
          <w:rFonts w:hint="eastAsia"/>
        </w:rPr>
        <w:t>。只分析源代码的话，我不能确定</w:t>
      </w:r>
      <w:r w:rsidRPr="003F5248">
        <w:t>plus()</w:t>
      </w:r>
      <w:r w:rsidRPr="003F5248">
        <w:rPr>
          <w:rFonts w:hint="eastAsia"/>
        </w:rPr>
        <w:t>的语义，更别说错误原因了。我们的诊断工具首先识别出</w:t>
      </w:r>
      <w:r w:rsidRPr="003F5248">
        <w:t>[G1,Gn) (n = 3,897,853)</w:t>
      </w:r>
      <w:r w:rsidRPr="003F5248">
        <w:rPr>
          <w:rFonts w:hint="eastAsia"/>
        </w:rPr>
        <w:t>上没有线性增长关系，因为</w:t>
      </w:r>
      <w:r w:rsidRPr="003F5248">
        <w:t>[G1,Gn]</w:t>
      </w:r>
      <w:r w:rsidRPr="003F5248">
        <w:rPr>
          <w:rFonts w:hint="eastAsia"/>
        </w:rPr>
        <w:t>上的增长斜率（</w:t>
      </w:r>
      <w:r w:rsidRPr="003F5248">
        <w:rPr>
          <w:rFonts w:hint="eastAsia"/>
        </w:rPr>
        <w:t>S1</w:t>
      </w:r>
      <w:r w:rsidRPr="003F5248">
        <w:t>~S3,897,852</w:t>
      </w:r>
      <w:r w:rsidRPr="003F5248">
        <w:rPr>
          <w:rFonts w:hint="eastAsia"/>
        </w:rPr>
        <w:t>）是</w:t>
      </w:r>
      <w:r w:rsidRPr="003F5248">
        <w:rPr>
          <w:rFonts w:hint="eastAsia"/>
        </w:rPr>
        <w:t>0</w:t>
      </w:r>
      <w:r w:rsidRPr="003F5248">
        <w:rPr>
          <w:rFonts w:hint="eastAsia"/>
        </w:rPr>
        <w:t>。然而，在</w:t>
      </w:r>
      <w:r w:rsidRPr="003F5248">
        <w:rPr>
          <w:rFonts w:hint="eastAsia"/>
        </w:rPr>
        <w:t>Gn</w:t>
      </w:r>
      <w:r w:rsidRPr="003F5248">
        <w:rPr>
          <w:rFonts w:hint="eastAsia"/>
        </w:rPr>
        <w:t>（</w:t>
      </w:r>
      <w:r w:rsidRPr="003F5248">
        <w:rPr>
          <w:rFonts w:hint="eastAsia"/>
        </w:rPr>
        <w:t>n</w:t>
      </w:r>
      <w:r w:rsidRPr="003F5248">
        <w:t xml:space="preserve"> = 3,897,853</w:t>
      </w:r>
      <w:r w:rsidRPr="003F5248">
        <w:rPr>
          <w:rFonts w:hint="eastAsia"/>
        </w:rPr>
        <w:t>）上的内存用量增长是线性增长。所以，</w:t>
      </w:r>
      <w:r w:rsidRPr="003F5248">
        <w:rPr>
          <w:rFonts w:hint="eastAsia"/>
        </w:rPr>
        <w:t>Rule 3</w:t>
      </w:r>
      <w:r w:rsidRPr="003F5248">
        <w:rPr>
          <w:rFonts w:hint="eastAsia"/>
        </w:rPr>
        <w:t>被匹配到，错误根源是</w:t>
      </w:r>
      <w:r w:rsidRPr="003F5248">
        <w:rPr>
          <w:rFonts w:hint="eastAsia"/>
        </w:rPr>
        <w:t>group</w:t>
      </w:r>
      <w:r w:rsidRPr="003F5248">
        <w:t>-level</w:t>
      </w:r>
      <w:r w:rsidRPr="003F5248">
        <w:rPr>
          <w:rFonts w:hint="eastAsia"/>
        </w:rPr>
        <w:t>的中间累积结果（也就是</w:t>
      </w:r>
      <w:r w:rsidRPr="003F5248">
        <w:rPr>
          <w:rFonts w:hint="eastAsia"/>
        </w:rPr>
        <w:t>wordMap</w:t>
      </w:r>
      <w:r w:rsidRPr="003F5248">
        <w:rPr>
          <w:rFonts w:hint="eastAsia"/>
        </w:rPr>
        <w:t>持有了太多</w:t>
      </w:r>
      <w:r w:rsidRPr="003F5248">
        <w:rPr>
          <w:rFonts w:hint="eastAsia"/>
        </w:rPr>
        <w:t>word</w:t>
      </w:r>
      <w:r w:rsidRPr="003F5248">
        <w:rPr>
          <w:rFonts w:hint="eastAsia"/>
        </w:rPr>
        <w:t>的临近词）。这些累积结果被存放在一个</w:t>
      </w:r>
      <w:r w:rsidRPr="003F5248">
        <w:rPr>
          <w:rFonts w:hint="eastAsia"/>
        </w:rPr>
        <w:t>372MB</w:t>
      </w:r>
      <w:r w:rsidRPr="003F5248">
        <w:rPr>
          <w:rFonts w:hint="eastAsia"/>
        </w:rPr>
        <w:t>的</w:t>
      </w:r>
      <w:r w:rsidRPr="003F5248">
        <w:rPr>
          <w:rFonts w:hint="eastAsia"/>
        </w:rPr>
        <w:t>OHMap</w:t>
      </w:r>
      <w:r w:rsidRPr="003F5248">
        <w:rPr>
          <w:rFonts w:hint="eastAsia"/>
        </w:rPr>
        <w:t>里面，被引用的代码段是</w:t>
      </w:r>
      <w:r w:rsidRPr="003F5248">
        <w:t>wordMap.plus(iter.next())</w:t>
      </w:r>
      <w:r w:rsidRPr="003F5248">
        <w:rPr>
          <w:rFonts w:hint="eastAsia"/>
        </w:rPr>
        <w:t>。然后，</w:t>
      </w:r>
      <w:r w:rsidRPr="003F5248">
        <w:rPr>
          <w:rFonts w:hint="eastAsia"/>
        </w:rPr>
        <w:t>R</w:t>
      </w:r>
      <w:r w:rsidRPr="003F5248">
        <w:t>u</w:t>
      </w:r>
      <w:r w:rsidRPr="003F5248">
        <w:rPr>
          <w:rFonts w:hint="eastAsia"/>
        </w:rPr>
        <w:t>le 3</w:t>
      </w:r>
      <w:r w:rsidRPr="003F5248">
        <w:rPr>
          <w:rFonts w:hint="eastAsia"/>
        </w:rPr>
        <w:t>的下一步调用</w:t>
      </w:r>
      <w:r w:rsidRPr="003F5248">
        <w:rPr>
          <w:rFonts w:hint="eastAsia"/>
        </w:rPr>
        <w:t>Rule 7</w:t>
      </w:r>
      <w:r w:rsidRPr="003F5248">
        <w:rPr>
          <w:rFonts w:hint="eastAsia"/>
        </w:rPr>
        <w:t>来检测产生这么多</w:t>
      </w:r>
      <w:r w:rsidRPr="003F5248">
        <w:rPr>
          <w:rFonts w:hint="eastAsia"/>
        </w:rPr>
        <w:t>word</w:t>
      </w:r>
      <w:r w:rsidRPr="003F5248">
        <w:rPr>
          <w:rFonts w:hint="eastAsia"/>
        </w:rPr>
        <w:t>的原因是不是热点</w:t>
      </w:r>
      <w:r w:rsidRPr="003F5248">
        <w:rPr>
          <w:rFonts w:hint="eastAsia"/>
        </w:rPr>
        <w:t>key</w:t>
      </w:r>
      <w:r w:rsidRPr="003F5248">
        <w:rPr>
          <w:rFonts w:hint="eastAsia"/>
        </w:rPr>
        <w:t>。我们的诊断工具发现</w:t>
      </w:r>
      <w:r w:rsidRPr="003F5248">
        <w:rPr>
          <w:rFonts w:hint="eastAsia"/>
        </w:rPr>
        <w:t>G</w:t>
      </w:r>
      <w:r w:rsidRPr="003F5248">
        <w:t>3,897,853</w:t>
      </w:r>
      <w:r w:rsidRPr="003F5248">
        <w:rPr>
          <w:rFonts w:hint="eastAsia"/>
        </w:rPr>
        <w:t>比其他的</w:t>
      </w:r>
      <w:r w:rsidRPr="003F5248">
        <w:t>&lt;k, list(v)&gt;</w:t>
      </w:r>
      <w:r w:rsidRPr="003F5248">
        <w:rPr>
          <w:rFonts w:hint="eastAsia"/>
        </w:rPr>
        <w:t>组要多</w:t>
      </w:r>
      <w:r w:rsidRPr="003F5248">
        <w:rPr>
          <w:rFonts w:hint="eastAsia"/>
        </w:rPr>
        <w:t>6</w:t>
      </w:r>
      <w:r w:rsidRPr="003F5248">
        <w:rPr>
          <w:rFonts w:hint="eastAsia"/>
        </w:rPr>
        <w:t>倍的</w:t>
      </w:r>
      <w:r w:rsidRPr="003F5248">
        <w:rPr>
          <w:rFonts w:hint="eastAsia"/>
        </w:rPr>
        <w:t>records</w:t>
      </w:r>
      <w:r w:rsidRPr="003F5248">
        <w:rPr>
          <w:rFonts w:hint="eastAsia"/>
        </w:rPr>
        <w:t>，而这个</w:t>
      </w:r>
      <w:r w:rsidRPr="003F5248">
        <w:rPr>
          <w:rFonts w:hint="eastAsia"/>
        </w:rPr>
        <w:t>k</w:t>
      </w:r>
      <w:r w:rsidRPr="003F5248">
        <w:rPr>
          <w:rFonts w:hint="eastAsia"/>
        </w:rPr>
        <w:t>是“</w:t>
      </w:r>
      <w:r w:rsidRPr="003F5248">
        <w:rPr>
          <w:rFonts w:hint="eastAsia"/>
        </w:rPr>
        <w:t>of</w:t>
      </w:r>
      <w:r w:rsidRPr="003F5248">
        <w:rPr>
          <w:rFonts w:hint="eastAsia"/>
        </w:rPr>
        <w:t>”。另外，在当前的</w:t>
      </w:r>
      <w:r w:rsidRPr="003F5248">
        <w:rPr>
          <w:rFonts w:hint="eastAsia"/>
        </w:rPr>
        <w:t>R17</w:t>
      </w:r>
      <w:r w:rsidRPr="003F5248">
        <w:rPr>
          <w:rFonts w:hint="eastAsia"/>
        </w:rPr>
        <w:t>处，有一个内存陡增，然而这个陡增（用红色虚线标示）与</w:t>
      </w:r>
      <w:r w:rsidRPr="003F5248">
        <w:rPr>
          <w:rFonts w:hint="eastAsia"/>
        </w:rPr>
        <w:t>G</w:t>
      </w:r>
      <w:r w:rsidRPr="003F5248">
        <w:t>3,897,853</w:t>
      </w:r>
      <w:r w:rsidRPr="003F5248">
        <w:rPr>
          <w:rFonts w:hint="eastAsia"/>
        </w:rPr>
        <w:t>里面的</w:t>
      </w:r>
      <w:r w:rsidRPr="003F5248">
        <w:rPr>
          <w:rFonts w:hint="eastAsia"/>
        </w:rPr>
        <w:t>records</w:t>
      </w:r>
      <w:r w:rsidRPr="003F5248">
        <w:rPr>
          <w:rFonts w:hint="eastAsia"/>
        </w:rPr>
        <w:t>都相关，因为当</w:t>
      </w:r>
      <w:r w:rsidRPr="003F5248">
        <w:rPr>
          <w:rFonts w:hint="eastAsia"/>
        </w:rPr>
        <w:t>reduce</w:t>
      </w:r>
      <w:r w:rsidRPr="003F5248">
        <w:t>()</w:t>
      </w:r>
      <w:r w:rsidRPr="003F5248">
        <w:rPr>
          <w:rFonts w:hint="eastAsia"/>
        </w:rPr>
        <w:t>单独处理</w:t>
      </w:r>
      <w:r w:rsidRPr="003F5248">
        <w:t>R17</w:t>
      </w:r>
      <w:r w:rsidRPr="003F5248">
        <w:rPr>
          <w:rFonts w:hint="eastAsia"/>
        </w:rPr>
        <w:t>的时候，内存的增量只有</w:t>
      </w:r>
      <w:r w:rsidRPr="003F5248">
        <w:rPr>
          <w:rFonts w:hint="eastAsia"/>
        </w:rPr>
        <w:t>30MB</w:t>
      </w:r>
      <w:r w:rsidRPr="003F5248">
        <w:rPr>
          <w:rFonts w:hint="eastAsia"/>
        </w:rPr>
        <w:t>。错误栈中的关键词“</w:t>
      </w:r>
      <w:r w:rsidRPr="003F5248">
        <w:rPr>
          <w:rFonts w:hint="eastAsia"/>
        </w:rPr>
        <w:t>Array</w:t>
      </w:r>
      <w:r w:rsidRPr="003F5248">
        <w:t>s.copyOf()</w:t>
      </w:r>
      <w:r w:rsidRPr="003F5248">
        <w:rPr>
          <w:rFonts w:hint="eastAsia"/>
        </w:rPr>
        <w:t>”告诉我们这个陡增的原因是数据结构膨胀。一些容器型的数据结构，比如</w:t>
      </w:r>
      <w:r w:rsidRPr="003F5248">
        <w:rPr>
          <w:rFonts w:hint="eastAsia"/>
        </w:rPr>
        <w:t>ArrayList</w:t>
      </w:r>
      <w:r w:rsidRPr="003F5248">
        <w:rPr>
          <w:rFonts w:hint="eastAsia"/>
        </w:rPr>
        <w:t>和</w:t>
      </w:r>
      <w:r w:rsidRPr="003F5248">
        <w:rPr>
          <w:rFonts w:hint="eastAsia"/>
        </w:rPr>
        <w:t>HashMap</w:t>
      </w:r>
      <w:r w:rsidRPr="003F5248">
        <w:rPr>
          <w:rFonts w:hint="eastAsia"/>
        </w:rPr>
        <w:t>，可以在快要被填满的时候扩张</w:t>
      </w:r>
      <w:r w:rsidRPr="003F5248">
        <w:rPr>
          <w:rFonts w:hint="eastAsia"/>
        </w:rPr>
        <w:t>1.5</w:t>
      </w:r>
      <w:r w:rsidRPr="003F5248">
        <w:rPr>
          <w:rFonts w:hint="eastAsia"/>
        </w:rPr>
        <w:t>或者</w:t>
      </w:r>
      <w:r w:rsidRPr="003F5248">
        <w:rPr>
          <w:rFonts w:hint="eastAsia"/>
        </w:rPr>
        <w:t>2</w:t>
      </w:r>
      <w:r w:rsidRPr="003F5248">
        <w:rPr>
          <w:rFonts w:hint="eastAsia"/>
        </w:rPr>
        <w:t>倍。为了修复这个错误，用户可以尝试去将累积的中间结果周期性地</w:t>
      </w:r>
      <w:r w:rsidRPr="003F5248">
        <w:rPr>
          <w:rFonts w:hint="eastAsia"/>
        </w:rPr>
        <w:t>spill</w:t>
      </w:r>
      <w:r w:rsidRPr="003F5248">
        <w:rPr>
          <w:rFonts w:hint="eastAsia"/>
        </w:rPr>
        <w:t>到磁盘上。</w:t>
      </w:r>
    </w:p>
    <w:p w14:paraId="51DF0BA8" w14:textId="77777777" w:rsidR="003F5248" w:rsidRPr="003F5248" w:rsidRDefault="003F5248" w:rsidP="003F5248">
      <w:pPr>
        <w:pStyle w:val="a"/>
      </w:pPr>
    </w:p>
    <w:tbl>
      <w:tblPr>
        <w:tblStyle w:val="TableGrid"/>
        <w:tblW w:w="0" w:type="auto"/>
        <w:tblLook w:val="04A0" w:firstRow="1" w:lastRow="0" w:firstColumn="1" w:lastColumn="0" w:noHBand="0" w:noVBand="1"/>
      </w:tblPr>
      <w:tblGrid>
        <w:gridCol w:w="9343"/>
      </w:tblGrid>
      <w:tr w:rsidR="003F5248" w14:paraId="0CD49183" w14:textId="77777777" w:rsidTr="003F5248">
        <w:tc>
          <w:tcPr>
            <w:tcW w:w="9343" w:type="dxa"/>
          </w:tcPr>
          <w:p w14:paraId="2EB3E138" w14:textId="77777777" w:rsidR="003F5248" w:rsidRPr="00B879CE" w:rsidRDefault="003F5248" w:rsidP="003F5248">
            <w:pPr>
              <w:rPr>
                <w:rFonts w:ascii="Courier New" w:hAnsi="Courier New" w:cs="Courier New"/>
                <w:sz w:val="22"/>
              </w:rPr>
            </w:pPr>
            <w:r w:rsidRPr="00B879CE">
              <w:rPr>
                <w:rFonts w:ascii="Courier New" w:hAnsi="Courier New" w:cs="Courier New"/>
                <w:b/>
                <w:sz w:val="22"/>
              </w:rPr>
              <w:t>public class Reducer</w:t>
            </w:r>
            <w:r w:rsidRPr="00B879CE">
              <w:rPr>
                <w:rFonts w:ascii="Courier New" w:hAnsi="Courier New" w:cs="Courier New"/>
                <w:sz w:val="22"/>
              </w:rPr>
              <w:t xml:space="preserve"> { </w:t>
            </w:r>
          </w:p>
          <w:p w14:paraId="45D3DF16"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b/>
                <w:sz w:val="22"/>
              </w:rPr>
              <w:t>public void reduce</w:t>
            </w:r>
            <w:r w:rsidRPr="00B879CE">
              <w:rPr>
                <w:rFonts w:ascii="Courier New" w:hAnsi="Courier New" w:cs="Courier New"/>
                <w:sz w:val="22"/>
              </w:rPr>
              <w:t>(Text key, Iterable&lt;OHMap&gt; values) {</w:t>
            </w:r>
          </w:p>
          <w:p w14:paraId="6C221C3E"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sz w:val="22"/>
              </w:rPr>
              <w:t>Iterator&lt;OHMap&gt; iter = values.iterator();</w:t>
            </w:r>
          </w:p>
          <w:p w14:paraId="73A25AC6"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sz w:val="22"/>
              </w:rPr>
              <w:t xml:space="preserve">OHMap wordMap = </w:t>
            </w:r>
            <w:r w:rsidRPr="00B879CE">
              <w:rPr>
                <w:rFonts w:ascii="Courier New" w:hAnsi="Courier New" w:cs="Courier New"/>
                <w:b/>
                <w:sz w:val="22"/>
              </w:rPr>
              <w:t>new</w:t>
            </w:r>
            <w:r w:rsidRPr="00B879CE">
              <w:rPr>
                <w:rFonts w:ascii="Courier New" w:hAnsi="Courier New" w:cs="Courier New"/>
                <w:sz w:val="22"/>
              </w:rPr>
              <w:t xml:space="preserve"> OHMap(); </w:t>
            </w:r>
          </w:p>
          <w:p w14:paraId="36815FA2"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b/>
                <w:sz w:val="22"/>
              </w:rPr>
              <w:t>while</w:t>
            </w:r>
            <w:r w:rsidRPr="00B879CE">
              <w:rPr>
                <w:rFonts w:ascii="Courier New" w:hAnsi="Courier New" w:cs="Courier New"/>
                <w:sz w:val="22"/>
              </w:rPr>
              <w:t xml:space="preserve"> (iter.hasNext()) { // for(V value: values)</w:t>
            </w:r>
          </w:p>
          <w:p w14:paraId="1C3E8D84"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sz w:val="22"/>
              </w:rPr>
              <w:t>wordMap.</w:t>
            </w:r>
            <w:r w:rsidRPr="00B879CE">
              <w:rPr>
                <w:rFonts w:ascii="Courier New" w:hAnsi="Courier New" w:cs="Courier New"/>
                <w:b/>
                <w:sz w:val="22"/>
              </w:rPr>
              <w:t>plus</w:t>
            </w:r>
            <w:r w:rsidRPr="00B879CE">
              <w:rPr>
                <w:rFonts w:ascii="Courier New" w:hAnsi="Courier New" w:cs="Courier New"/>
                <w:sz w:val="22"/>
              </w:rPr>
              <w:t>(iter.next());  =&gt; wordMap (287MB)</w:t>
            </w:r>
          </w:p>
          <w:p w14:paraId="26C7B541"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sz w:val="22"/>
              </w:rPr>
              <w:t>}</w:t>
            </w:r>
          </w:p>
          <w:p w14:paraId="56815036"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sz w:val="22"/>
              </w:rPr>
              <w:t xml:space="preserve">emit(key, wordMap); </w:t>
            </w:r>
          </w:p>
          <w:p w14:paraId="39EEFA0A" w14:textId="77777777" w:rsidR="003F5248" w:rsidRPr="00B879CE" w:rsidRDefault="003F5248" w:rsidP="003F5248">
            <w:pPr>
              <w:rPr>
                <w:rFonts w:ascii="Courier New" w:hAnsi="Courier New" w:cs="Courier New"/>
                <w:sz w:val="22"/>
              </w:rPr>
            </w:pPr>
            <w:r>
              <w:rPr>
                <w:rFonts w:ascii="Courier New" w:hAnsi="Courier New" w:cs="Courier New"/>
                <w:sz w:val="22"/>
              </w:rPr>
              <w:t xml:space="preserve">    </w:t>
            </w:r>
            <w:r w:rsidRPr="00B879CE">
              <w:rPr>
                <w:rFonts w:ascii="Courier New" w:hAnsi="Courier New" w:cs="Courier New"/>
                <w:sz w:val="22"/>
              </w:rPr>
              <w:t>}</w:t>
            </w:r>
          </w:p>
          <w:p w14:paraId="737C9106" w14:textId="1FFB23FB" w:rsidR="003F5248" w:rsidRDefault="003F5248" w:rsidP="003F5248">
            <w:pPr>
              <w:pStyle w:val="a"/>
              <w:ind w:firstLineChars="0" w:firstLine="0"/>
              <w:rPr>
                <w:rFonts w:hint="eastAsia"/>
              </w:rPr>
            </w:pPr>
            <w:r w:rsidRPr="00B879CE">
              <w:rPr>
                <w:rFonts w:ascii="Courier New" w:hAnsi="Courier New" w:cs="Courier New"/>
                <w:sz w:val="22"/>
              </w:rPr>
              <w:t>}</w:t>
            </w:r>
          </w:p>
        </w:tc>
      </w:tr>
    </w:tbl>
    <w:p w14:paraId="012F78E9" w14:textId="77777777" w:rsidR="003F5248" w:rsidRDefault="003F5248" w:rsidP="00D4565C">
      <w:pPr>
        <w:pStyle w:val="a"/>
        <w:rPr>
          <w:rFonts w:hint="eastAsia"/>
        </w:rPr>
      </w:pPr>
    </w:p>
    <w:p w14:paraId="288FB8B1" w14:textId="77777777" w:rsidR="003F5248" w:rsidRPr="003F5248" w:rsidRDefault="003F5248" w:rsidP="003F5248">
      <w:pPr>
        <w:pStyle w:val="a"/>
        <w:ind w:firstLineChars="0" w:firstLine="0"/>
        <w:rPr>
          <w:b/>
        </w:rPr>
      </w:pPr>
      <w:r w:rsidRPr="003F5248">
        <w:rPr>
          <w:rFonts w:hint="eastAsia"/>
          <w:b/>
        </w:rPr>
        <w:t>案例</w:t>
      </w:r>
      <w:r w:rsidRPr="003F5248">
        <w:rPr>
          <w:b/>
        </w:rPr>
        <w:t>4</w:t>
      </w:r>
      <w:r w:rsidRPr="003F5248">
        <w:rPr>
          <w:rFonts w:hint="eastAsia"/>
          <w:b/>
        </w:rPr>
        <w:t xml:space="preserve">: </w:t>
      </w:r>
      <w:r w:rsidRPr="003F5248">
        <w:rPr>
          <w:b/>
        </w:rPr>
        <w:t>PigDistinctCount</w:t>
      </w:r>
    </w:p>
    <w:p w14:paraId="2CAD1E24" w14:textId="77777777" w:rsidR="003F5248" w:rsidRDefault="003F5248" w:rsidP="003F5248">
      <w:pPr>
        <w:pStyle w:val="a"/>
        <w:rPr>
          <w:rFonts w:hint="eastAsia"/>
        </w:rPr>
      </w:pPr>
      <w:r w:rsidRPr="003F5248">
        <w:rPr>
          <w:rFonts w:hint="eastAsia"/>
        </w:rPr>
        <w:t>内存溢出错误栈现实这个错误发生在</w:t>
      </w:r>
      <w:r w:rsidRPr="003F5248">
        <w:rPr>
          <w:rFonts w:hint="eastAsia"/>
        </w:rPr>
        <w:t>combine</w:t>
      </w:r>
      <w:r w:rsidRPr="003F5248">
        <w:t>()</w:t>
      </w:r>
      <w:r w:rsidRPr="003F5248">
        <w:rPr>
          <w:rFonts w:hint="eastAsia"/>
        </w:rPr>
        <w:t>中。然而，很难去确定错误原因，因为这个应用是上层语言</w:t>
      </w:r>
      <w:r w:rsidRPr="003F5248">
        <w:rPr>
          <w:rFonts w:hint="eastAsia"/>
        </w:rPr>
        <w:t>Pig</w:t>
      </w:r>
      <w:r w:rsidRPr="003F5248">
        <w:rPr>
          <w:rFonts w:hint="eastAsia"/>
        </w:rPr>
        <w:t>产生的，没有显式的用户代码。该应用的整个处理过程如下：该脚本首先对</w:t>
      </w:r>
      <w:r w:rsidRPr="003F5248">
        <w:rPr>
          <w:rFonts w:hint="eastAsia"/>
        </w:rPr>
        <w:t>tableA</w:t>
      </w:r>
      <w:r w:rsidRPr="003F5248">
        <w:rPr>
          <w:rFonts w:hint="eastAsia"/>
        </w:rPr>
        <w:t>中的</w:t>
      </w:r>
      <w:r w:rsidRPr="003F5248">
        <w:rPr>
          <w:rFonts w:hint="eastAsia"/>
        </w:rPr>
        <w:t>pagerank</w:t>
      </w:r>
      <w:r w:rsidRPr="003F5248">
        <w:rPr>
          <w:rFonts w:hint="eastAsia"/>
        </w:rPr>
        <w:t>那一列进行</w:t>
      </w:r>
      <w:r w:rsidRPr="003F5248">
        <w:rPr>
          <w:rFonts w:hint="eastAsia"/>
        </w:rPr>
        <w:t>groupBy</w:t>
      </w:r>
      <w:r w:rsidRPr="003F5248">
        <w:rPr>
          <w:rFonts w:hint="eastAsia"/>
        </w:rPr>
        <w:t>操作，然后在每一个</w:t>
      </w:r>
      <w:r w:rsidRPr="003F5248">
        <w:rPr>
          <w:rFonts w:hint="eastAsia"/>
        </w:rPr>
        <w:t>pagerank</w:t>
      </w:r>
      <w:r w:rsidRPr="003F5248">
        <w:rPr>
          <w:rFonts w:hint="eastAsia"/>
        </w:rPr>
        <w:t>的</w:t>
      </w:r>
      <w:r w:rsidRPr="003F5248">
        <w:rPr>
          <w:rFonts w:hint="eastAsia"/>
        </w:rPr>
        <w:t>group</w:t>
      </w:r>
      <w:r w:rsidRPr="003F5248">
        <w:rPr>
          <w:rFonts w:hint="eastAsia"/>
        </w:rPr>
        <w:t>里面进行</w:t>
      </w:r>
      <w:r w:rsidRPr="003F5248">
        <w:rPr>
          <w:rFonts w:hint="eastAsia"/>
        </w:rPr>
        <w:t>count</w:t>
      </w:r>
      <w:r w:rsidRPr="003F5248">
        <w:t>(distinct pageurl</w:t>
      </w:r>
      <w:r w:rsidRPr="003F5248">
        <w:rPr>
          <w:rFonts w:hint="eastAsia"/>
        </w:rPr>
        <w:t>)</w:t>
      </w:r>
      <w:r w:rsidRPr="003F5248">
        <w:rPr>
          <w:rFonts w:hint="eastAsia"/>
        </w:rPr>
        <w:t>操作，也就是统计每个</w:t>
      </w:r>
      <w:r w:rsidRPr="003F5248">
        <w:rPr>
          <w:rFonts w:hint="eastAsia"/>
        </w:rPr>
        <w:t>pagerank</w:t>
      </w:r>
      <w:r w:rsidRPr="003F5248">
        <w:rPr>
          <w:rFonts w:hint="eastAsia"/>
        </w:rPr>
        <w:t>值对应的不同的</w:t>
      </w:r>
      <w:r w:rsidRPr="003F5248">
        <w:rPr>
          <w:rFonts w:hint="eastAsia"/>
        </w:rPr>
        <w:t>pageurl</w:t>
      </w:r>
      <w:r w:rsidRPr="003F5248">
        <w:rPr>
          <w:rFonts w:hint="eastAsia"/>
        </w:rPr>
        <w:t>的个数。</w:t>
      </w:r>
    </w:p>
    <w:p w14:paraId="18CEADCD" w14:textId="77777777" w:rsidR="003F5248" w:rsidRPr="003F5248" w:rsidRDefault="003F5248" w:rsidP="003F5248">
      <w:pPr>
        <w:pStyle w:val="a"/>
      </w:pPr>
    </w:p>
    <w:tbl>
      <w:tblPr>
        <w:tblStyle w:val="TableGrid"/>
        <w:tblW w:w="0" w:type="auto"/>
        <w:tblLook w:val="04A0" w:firstRow="1" w:lastRow="0" w:firstColumn="1" w:lastColumn="0" w:noHBand="0" w:noVBand="1"/>
      </w:tblPr>
      <w:tblGrid>
        <w:gridCol w:w="9343"/>
      </w:tblGrid>
      <w:tr w:rsidR="003F5248" w14:paraId="08F1F739" w14:textId="77777777" w:rsidTr="003F5248">
        <w:tc>
          <w:tcPr>
            <w:tcW w:w="9343" w:type="dxa"/>
          </w:tcPr>
          <w:p w14:paraId="27C3FF43" w14:textId="77777777" w:rsidR="003F5248" w:rsidRPr="00B879CE" w:rsidRDefault="003F5248" w:rsidP="003F5248">
            <w:pPr>
              <w:rPr>
                <w:rFonts w:ascii="Courier New" w:hAnsi="Courier New" w:cs="Courier New"/>
                <w:sz w:val="22"/>
              </w:rPr>
            </w:pPr>
            <w:r>
              <w:rPr>
                <w:rFonts w:ascii="Courier New" w:hAnsi="Courier New" w:cs="Courier New"/>
                <w:sz w:val="22"/>
              </w:rPr>
              <w:lastRenderedPageBreak/>
              <w:t>a = LOAD “tableA” as (pagerank:int, pageurl, aveduration:int)</w:t>
            </w:r>
            <w:r w:rsidRPr="00B879CE">
              <w:rPr>
                <w:rFonts w:ascii="Courier New" w:hAnsi="Courier New" w:cs="Courier New"/>
                <w:sz w:val="22"/>
              </w:rPr>
              <w:t>;</w:t>
            </w:r>
          </w:p>
          <w:p w14:paraId="2524757F" w14:textId="77777777" w:rsidR="003F5248" w:rsidRDefault="003F5248" w:rsidP="003F5248">
            <w:pPr>
              <w:rPr>
                <w:rFonts w:ascii="Courier New" w:hAnsi="Courier New" w:cs="Courier New"/>
                <w:sz w:val="22"/>
              </w:rPr>
            </w:pPr>
            <w:r>
              <w:rPr>
                <w:rFonts w:ascii="Courier New" w:hAnsi="Courier New" w:cs="Courier New"/>
                <w:sz w:val="22"/>
              </w:rPr>
              <w:t>b = GROUP a BY pagerank;</w:t>
            </w:r>
          </w:p>
          <w:p w14:paraId="02BC5FE8" w14:textId="77777777" w:rsidR="003F5248" w:rsidRPr="00B879CE" w:rsidRDefault="003F5248" w:rsidP="003F5248">
            <w:pPr>
              <w:rPr>
                <w:rFonts w:ascii="Courier New" w:hAnsi="Courier New" w:cs="Courier New"/>
                <w:sz w:val="22"/>
              </w:rPr>
            </w:pPr>
            <w:r>
              <w:rPr>
                <w:rFonts w:ascii="Courier New" w:hAnsi="Courier New" w:cs="Courier New"/>
                <w:sz w:val="22"/>
              </w:rPr>
              <w:t>c = FOREACH b {</w:t>
            </w:r>
            <w:r w:rsidRPr="00B879CE">
              <w:rPr>
                <w:rFonts w:ascii="Courier New" w:hAnsi="Courier New" w:cs="Courier New"/>
                <w:sz w:val="22"/>
              </w:rPr>
              <w:t xml:space="preserve"> </w:t>
            </w:r>
          </w:p>
          <w:p w14:paraId="0FB807CC" w14:textId="77777777" w:rsidR="003F5248" w:rsidRDefault="003F5248" w:rsidP="003F5248">
            <w:pPr>
              <w:rPr>
                <w:rFonts w:ascii="Courier New" w:hAnsi="Courier New" w:cs="Courier New"/>
                <w:sz w:val="22"/>
              </w:rPr>
            </w:pPr>
            <w:r>
              <w:rPr>
                <w:rFonts w:ascii="Courier New" w:hAnsi="Courier New" w:cs="Courier New"/>
                <w:sz w:val="22"/>
              </w:rPr>
              <w:t xml:space="preserve">     urls = DISTINCT a.pageurl;</w:t>
            </w:r>
          </w:p>
          <w:p w14:paraId="220FDFA6" w14:textId="77777777" w:rsidR="003F5248" w:rsidRDefault="003F5248" w:rsidP="003F5248">
            <w:pPr>
              <w:rPr>
                <w:rFonts w:ascii="Courier New" w:hAnsi="Courier New" w:cs="Courier New"/>
                <w:sz w:val="22"/>
              </w:rPr>
            </w:pPr>
            <w:r>
              <w:rPr>
                <w:rFonts w:ascii="Courier New" w:hAnsi="Courier New" w:cs="Courier New"/>
                <w:sz w:val="22"/>
              </w:rPr>
              <w:t xml:space="preserve">     GENERATE group, COUNT(urls), SUM(a.aveduration);</w:t>
            </w:r>
          </w:p>
          <w:p w14:paraId="5603B92C" w14:textId="77777777" w:rsidR="003F5248" w:rsidRDefault="003F5248" w:rsidP="003F5248">
            <w:pPr>
              <w:rPr>
                <w:rFonts w:ascii="Courier New" w:hAnsi="Courier New" w:cs="Courier New"/>
                <w:sz w:val="22"/>
              </w:rPr>
            </w:pPr>
            <w:r>
              <w:rPr>
                <w:rFonts w:ascii="Courier New" w:hAnsi="Courier New" w:cs="Courier New"/>
                <w:sz w:val="22"/>
              </w:rPr>
              <w:t>};</w:t>
            </w:r>
          </w:p>
          <w:p w14:paraId="1039800C" w14:textId="67E3ACF7" w:rsidR="003F5248" w:rsidRDefault="003F5248" w:rsidP="003F5248">
            <w:pPr>
              <w:pStyle w:val="a"/>
              <w:ind w:firstLineChars="0" w:firstLine="0"/>
            </w:pPr>
            <w:r>
              <w:rPr>
                <w:rFonts w:ascii="Courier New" w:hAnsi="Courier New" w:cs="Courier New"/>
                <w:sz w:val="22"/>
              </w:rPr>
              <w:t>STORE c into “/output/newTable”;</w:t>
            </w:r>
          </w:p>
        </w:tc>
      </w:tr>
    </w:tbl>
    <w:p w14:paraId="06A6BDF2" w14:textId="45D1B30C" w:rsidR="003F5248" w:rsidRPr="003F5248" w:rsidRDefault="003F5248" w:rsidP="003F5248">
      <w:pPr>
        <w:pStyle w:val="a"/>
      </w:pPr>
    </w:p>
    <w:p w14:paraId="011782E3" w14:textId="77777777" w:rsidR="003F5248" w:rsidRPr="003F5248" w:rsidRDefault="003F5248" w:rsidP="003F5248">
      <w:pPr>
        <w:pStyle w:val="a"/>
      </w:pPr>
      <w:r w:rsidRPr="003F5248">
        <w:rPr>
          <w:rFonts w:hint="eastAsia"/>
        </w:rPr>
        <w:t>我们的方法检测出在</w:t>
      </w:r>
      <w:r w:rsidRPr="003F5248">
        <w:rPr>
          <w:rFonts w:hint="eastAsia"/>
        </w:rPr>
        <w:t>G1</w:t>
      </w:r>
      <w:r w:rsidRPr="003F5248">
        <w:rPr>
          <w:rFonts w:hint="eastAsia"/>
        </w:rPr>
        <w:t>里面内存用量有一个线性增长趋势，</w:t>
      </w:r>
      <w:r w:rsidRPr="003F5248">
        <w:rPr>
          <w:rFonts w:hint="eastAsia"/>
        </w:rPr>
        <w:t>G1</w:t>
      </w:r>
      <w:r w:rsidRPr="003F5248">
        <w:rPr>
          <w:rFonts w:hint="eastAsia"/>
        </w:rPr>
        <w:t>同时包含</w:t>
      </w:r>
      <w:r w:rsidRPr="003F5248">
        <w:rPr>
          <w:rFonts w:hint="eastAsia"/>
        </w:rPr>
        <w:t>747</w:t>
      </w:r>
      <w:r w:rsidRPr="003F5248">
        <w:t>,931</w:t>
      </w:r>
      <w:r w:rsidRPr="003F5248">
        <w:rPr>
          <w:rFonts w:hint="eastAsia"/>
        </w:rPr>
        <w:t>个</w:t>
      </w:r>
      <w:r w:rsidRPr="003F5248">
        <w:rPr>
          <w:rFonts w:hint="eastAsia"/>
        </w:rPr>
        <w:t>records</w:t>
      </w:r>
      <w:r w:rsidRPr="003F5248">
        <w:rPr>
          <w:rFonts w:hint="eastAsia"/>
        </w:rPr>
        <w:t>（见图</w:t>
      </w:r>
      <w:r w:rsidRPr="003F5248">
        <w:rPr>
          <w:rFonts w:hint="eastAsia"/>
        </w:rPr>
        <w:t>5d</w:t>
      </w:r>
      <w:r w:rsidRPr="003F5248">
        <w:rPr>
          <w:rFonts w:hint="eastAsia"/>
        </w:rPr>
        <w:t>）。所以，</w:t>
      </w:r>
      <w:r w:rsidRPr="003F5248">
        <w:rPr>
          <w:rFonts w:hint="eastAsia"/>
        </w:rPr>
        <w:t>Rule 3</w:t>
      </w:r>
      <w:r w:rsidRPr="003F5248">
        <w:rPr>
          <w:rFonts w:hint="eastAsia"/>
        </w:rPr>
        <w:t>被匹配，错误原因是</w:t>
      </w:r>
      <w:r w:rsidRPr="003F5248">
        <w:rPr>
          <w:rFonts w:hint="eastAsia"/>
        </w:rPr>
        <w:t>combine</w:t>
      </w:r>
      <w:r w:rsidRPr="003F5248">
        <w:t>()</w:t>
      </w:r>
      <w:r w:rsidRPr="003F5248">
        <w:rPr>
          <w:rFonts w:hint="eastAsia"/>
        </w:rPr>
        <w:t>在处理</w:t>
      </w:r>
      <w:r w:rsidRPr="003F5248">
        <w:rPr>
          <w:rFonts w:hint="eastAsia"/>
        </w:rPr>
        <w:t>G1</w:t>
      </w:r>
      <w:r w:rsidRPr="003F5248">
        <w:rPr>
          <w:rFonts w:hint="eastAsia"/>
        </w:rPr>
        <w:t>中的</w:t>
      </w:r>
      <w:r w:rsidRPr="003F5248">
        <w:rPr>
          <w:rFonts w:hint="eastAsia"/>
        </w:rPr>
        <w:t>records</w:t>
      </w:r>
      <w:r w:rsidRPr="003F5248">
        <w:rPr>
          <w:rFonts w:hint="eastAsia"/>
        </w:rPr>
        <w:t>时，产生了过多的</w:t>
      </w:r>
      <w:r w:rsidRPr="003F5248">
        <w:t>group-level</w:t>
      </w:r>
      <w:r w:rsidRPr="003F5248">
        <w:rPr>
          <w:rFonts w:hint="eastAsia"/>
        </w:rPr>
        <w:t>的中间累积结果（也就是包含相同</w:t>
      </w:r>
      <w:r w:rsidRPr="003F5248">
        <w:rPr>
          <w:rFonts w:hint="eastAsia"/>
        </w:rPr>
        <w:t>pagerank</w:t>
      </w:r>
      <w:r w:rsidRPr="003F5248">
        <w:rPr>
          <w:rFonts w:hint="eastAsia"/>
        </w:rPr>
        <w:t>的不同</w:t>
      </w:r>
      <w:r w:rsidRPr="003F5248">
        <w:rPr>
          <w:rFonts w:hint="eastAsia"/>
        </w:rPr>
        <w:t>pageurl</w:t>
      </w:r>
      <w:r w:rsidRPr="003F5248">
        <w:rPr>
          <w:rFonts w:hint="eastAsia"/>
        </w:rPr>
        <w:t>）。与案例</w:t>
      </w:r>
      <w:r w:rsidRPr="003F5248">
        <w:rPr>
          <w:rFonts w:hint="eastAsia"/>
        </w:rPr>
        <w:t>3</w:t>
      </w:r>
      <w:r w:rsidRPr="003F5248">
        <w:rPr>
          <w:rFonts w:hint="eastAsia"/>
        </w:rPr>
        <w:t>相同，</w:t>
      </w:r>
      <w:r w:rsidRPr="003F5248">
        <w:rPr>
          <w:rFonts w:hint="eastAsia"/>
        </w:rPr>
        <w:t>R747931</w:t>
      </w:r>
      <w:r w:rsidRPr="003F5248">
        <w:rPr>
          <w:rFonts w:hint="eastAsia"/>
        </w:rPr>
        <w:t>上的陡峭增长原因也是数据结构扩张。更确切地，累积的中间结果包含一个</w:t>
      </w:r>
      <w:r w:rsidRPr="003F5248">
        <w:rPr>
          <w:rFonts w:hint="eastAsia"/>
        </w:rPr>
        <w:t>77MB</w:t>
      </w:r>
      <w:r w:rsidRPr="003F5248">
        <w:rPr>
          <w:rFonts w:hint="eastAsia"/>
        </w:rPr>
        <w:t>的</w:t>
      </w:r>
      <w:r w:rsidRPr="003F5248">
        <w:rPr>
          <w:rFonts w:hint="eastAsia"/>
        </w:rPr>
        <w:t>p</w:t>
      </w:r>
      <w:r w:rsidRPr="003F5248">
        <w:t>ig.data.BinSedesTuple</w:t>
      </w:r>
      <w:r w:rsidRPr="003F5248">
        <w:rPr>
          <w:rFonts w:hint="eastAsia"/>
        </w:rPr>
        <w:t>和</w:t>
      </w:r>
      <w:r w:rsidRPr="003F5248">
        <w:rPr>
          <w:rFonts w:hint="eastAsia"/>
        </w:rPr>
        <w:t>281MB</w:t>
      </w:r>
      <w:r w:rsidRPr="003F5248">
        <w:rPr>
          <w:rFonts w:hint="eastAsia"/>
        </w:rPr>
        <w:t>的</w:t>
      </w:r>
      <w:r w:rsidRPr="003F5248">
        <w:t>pig.data.InternalDistinctBag</w:t>
      </w:r>
      <w:r w:rsidRPr="003F5248">
        <w:rPr>
          <w:rFonts w:hint="eastAsia"/>
        </w:rPr>
        <w:t>，这两个大对象都被</w:t>
      </w:r>
      <w:r w:rsidRPr="003F5248">
        <w:t>PigCombine.processOnePackageOutput()</w:t>
      </w:r>
      <w:r w:rsidRPr="003F5248">
        <w:rPr>
          <w:rFonts w:hint="eastAsia"/>
        </w:rPr>
        <w:t>引用。然后查看</w:t>
      </w:r>
      <w:r w:rsidRPr="003F5248">
        <w:rPr>
          <w:rFonts w:hint="eastAsia"/>
        </w:rPr>
        <w:t>Pig</w:t>
      </w:r>
      <w:r w:rsidRPr="003F5248">
        <w:rPr>
          <w:rFonts w:hint="eastAsia"/>
        </w:rPr>
        <w:t>的</w:t>
      </w:r>
      <w:r w:rsidRPr="003F5248">
        <w:rPr>
          <w:rFonts w:hint="eastAsia"/>
        </w:rPr>
        <w:t>API</w:t>
      </w:r>
      <w:r w:rsidRPr="003F5248">
        <w:rPr>
          <w:rFonts w:hint="eastAsia"/>
        </w:rPr>
        <w:t>会发现，第一个对象</w:t>
      </w:r>
      <w:r w:rsidRPr="003F5248">
        <w:t>InternalDistinctBag</w:t>
      </w:r>
      <w:r w:rsidRPr="003F5248">
        <w:rPr>
          <w:rFonts w:hint="eastAsia"/>
        </w:rPr>
        <w:t>会将产生的中间数据存放到一个</w:t>
      </w:r>
      <w:r w:rsidRPr="003F5248">
        <w:rPr>
          <w:rFonts w:hint="eastAsia"/>
        </w:rPr>
        <w:t>ArrayList</w:t>
      </w:r>
      <w:r w:rsidRPr="003F5248">
        <w:rPr>
          <w:rFonts w:hint="eastAsia"/>
        </w:rPr>
        <w:t>里面进行排序。然后，如果想要定位产生这个</w:t>
      </w:r>
      <w:r w:rsidRPr="003F5248">
        <w:rPr>
          <w:rFonts w:hint="eastAsia"/>
        </w:rPr>
        <w:t>group</w:t>
      </w:r>
      <w:r w:rsidRPr="003F5248">
        <w:t>-level</w:t>
      </w:r>
      <w:r w:rsidRPr="003F5248">
        <w:rPr>
          <w:rFonts w:hint="eastAsia"/>
        </w:rPr>
        <w:t>累积结果的具体操作，我们可以进一步去查看</w:t>
      </w:r>
      <w:r w:rsidRPr="003F5248">
        <w:rPr>
          <w:rFonts w:hint="eastAsia"/>
        </w:rPr>
        <w:t>Pig</w:t>
      </w:r>
      <w:r w:rsidRPr="003F5248">
        <w:rPr>
          <w:rFonts w:hint="eastAsia"/>
        </w:rPr>
        <w:t>守则</w:t>
      </w:r>
      <w:r w:rsidRPr="003F5248">
        <w:t xml:space="preserve"> [PigManual]</w:t>
      </w:r>
      <w:r w:rsidRPr="003F5248">
        <w:rPr>
          <w:rFonts w:hint="eastAsia"/>
        </w:rPr>
        <w:t>，然后会发现</w:t>
      </w:r>
      <w:r w:rsidRPr="003F5248">
        <w:rPr>
          <w:rFonts w:hint="eastAsia"/>
        </w:rPr>
        <w:t>DISTINCT</w:t>
      </w:r>
      <w:r w:rsidRPr="003F5248">
        <w:rPr>
          <w:rFonts w:hint="eastAsia"/>
        </w:rPr>
        <w:t>操作是错误的来源。这个操作会生成一个数据结构（也就是</w:t>
      </w:r>
      <w:r w:rsidRPr="003F5248">
        <w:t>InternalDistinctBag</w:t>
      </w:r>
      <w:r w:rsidRPr="003F5248">
        <w:rPr>
          <w:rFonts w:hint="eastAsia"/>
        </w:rPr>
        <w:t>）来持有所有的输入</w:t>
      </w:r>
      <w:r w:rsidRPr="003F5248">
        <w:rPr>
          <w:rFonts w:hint="eastAsia"/>
        </w:rPr>
        <w:t>records</w:t>
      </w:r>
      <w:r w:rsidRPr="003F5248">
        <w:rPr>
          <w:rFonts w:hint="eastAsia"/>
        </w:rPr>
        <w:t>，然后将这些</w:t>
      </w:r>
      <w:r w:rsidRPr="003F5248">
        <w:rPr>
          <w:rFonts w:hint="eastAsia"/>
        </w:rPr>
        <w:t>records</w:t>
      </w:r>
      <w:r w:rsidRPr="003F5248">
        <w:rPr>
          <w:rFonts w:hint="eastAsia"/>
        </w:rPr>
        <w:t>进行排序和去重。为了修复这个错误，用户可以选择不同的</w:t>
      </w:r>
      <w:r w:rsidRPr="003F5248">
        <w:rPr>
          <w:rFonts w:hint="eastAsia"/>
        </w:rPr>
        <w:t>key</w:t>
      </w:r>
      <w:r w:rsidRPr="003F5248">
        <w:rPr>
          <w:rFonts w:hint="eastAsia"/>
        </w:rPr>
        <w:t>，或者尝试将</w:t>
      </w:r>
      <w:r w:rsidRPr="003F5248">
        <w:rPr>
          <w:rFonts w:hint="eastAsia"/>
        </w:rPr>
        <w:t>DISTINCT</w:t>
      </w:r>
      <w:r w:rsidRPr="003F5248">
        <w:rPr>
          <w:rFonts w:hint="eastAsia"/>
        </w:rPr>
        <w:t>操作分割成多个流式的操作（利用框架的排序机制）。</w:t>
      </w:r>
    </w:p>
    <w:p w14:paraId="07C1C07A" w14:textId="77777777" w:rsidR="003F5248" w:rsidRDefault="003F5248" w:rsidP="00D4565C">
      <w:pPr>
        <w:pStyle w:val="a"/>
        <w:rPr>
          <w:rFonts w:hint="eastAsia"/>
        </w:rPr>
      </w:pPr>
    </w:p>
    <w:p w14:paraId="37DC18E4" w14:textId="7694A8D4" w:rsidR="001B16BC" w:rsidRPr="001B16BC" w:rsidRDefault="003F5248" w:rsidP="009E1B9D">
      <w:pPr>
        <w:pStyle w:val="Heading3"/>
      </w:pPr>
      <w:bookmarkStart w:id="245" w:name="_Ref415545827"/>
      <w:bookmarkStart w:id="246" w:name="_Toc305878450"/>
      <w:r>
        <w:rPr>
          <w:rFonts w:hint="eastAsia"/>
        </w:rPr>
        <w:t>讨论</w:t>
      </w:r>
      <w:bookmarkEnd w:id="245"/>
      <w:bookmarkEnd w:id="246"/>
    </w:p>
    <w:p w14:paraId="22A3DFFA" w14:textId="77777777" w:rsidR="003F5248" w:rsidRPr="003F5248" w:rsidRDefault="003F5248" w:rsidP="003F5248">
      <w:pPr>
        <w:pStyle w:val="a"/>
      </w:pPr>
      <w:r w:rsidRPr="003F5248">
        <w:rPr>
          <w:rFonts w:hint="eastAsia"/>
        </w:rPr>
        <w:t>当前方法的最大问题是需要一些用户手工操作：</w:t>
      </w:r>
      <w:r w:rsidRPr="003F5248">
        <w:t xml:space="preserve">(1) </w:t>
      </w:r>
      <w:r w:rsidRPr="003F5248">
        <w:rPr>
          <w:rFonts w:hint="eastAsia"/>
        </w:rPr>
        <w:t>当一些用户代码用量出现一些特殊的趋势（比如含有大幅度跳跃的情况），我们的规则不能被匹配到，用户需要判定哪个区域的输入</w:t>
      </w:r>
      <w:r w:rsidRPr="003F5248">
        <w:rPr>
          <w:rFonts w:hint="eastAsia"/>
        </w:rPr>
        <w:t>records</w:t>
      </w:r>
      <w:r w:rsidRPr="003F5248">
        <w:rPr>
          <w:rFonts w:hint="eastAsia"/>
        </w:rPr>
        <w:t>是错误相关的（我们的工具可以判定</w:t>
      </w:r>
      <w:r w:rsidRPr="003F5248">
        <w:rPr>
          <w:rFonts w:hint="eastAsia"/>
        </w:rPr>
        <w:t>top N</w:t>
      </w:r>
      <w:r w:rsidRPr="003F5248">
        <w:rPr>
          <w:rFonts w:hint="eastAsia"/>
        </w:rPr>
        <w:t>内存增幅相关的输入数据）。</w:t>
      </w:r>
      <w:r w:rsidRPr="003F5248">
        <w:t>(2)</w:t>
      </w:r>
      <w:r w:rsidRPr="003F5248">
        <w:rPr>
          <w:rFonts w:hint="eastAsia"/>
        </w:rPr>
        <w:t xml:space="preserve"> </w:t>
      </w:r>
      <w:r w:rsidRPr="003F5248">
        <w:rPr>
          <w:rFonts w:hint="eastAsia"/>
        </w:rPr>
        <w:t>用户需要将诊断出来的错误类型（比如</w:t>
      </w:r>
      <w:r w:rsidRPr="003F5248">
        <w:rPr>
          <w:rFonts w:hint="eastAsia"/>
        </w:rPr>
        <w:t>group</w:t>
      </w:r>
      <w:r w:rsidRPr="003F5248">
        <w:t>-level</w:t>
      </w:r>
      <w:r w:rsidRPr="003F5248">
        <w:rPr>
          <w:rFonts w:hint="eastAsia"/>
        </w:rPr>
        <w:t>的累积结果与代码语义结合起来），特别是当用户代码是由高层语言产生的时候。自动理解用户代码的语义是困难的。</w:t>
      </w:r>
    </w:p>
    <w:p w14:paraId="03D44E1E" w14:textId="77777777" w:rsidR="003F5248" w:rsidRPr="003F5248" w:rsidRDefault="003F5248" w:rsidP="003F5248">
      <w:pPr>
        <w:pStyle w:val="a"/>
      </w:pPr>
      <w:r w:rsidRPr="003F5248">
        <w:rPr>
          <w:rFonts w:hint="eastAsia"/>
        </w:rPr>
        <w:t>我们当前的方法没有增加应用运行时的</w:t>
      </w:r>
      <w:r w:rsidRPr="003F5248">
        <w:rPr>
          <w:rFonts w:hint="eastAsia"/>
        </w:rPr>
        <w:t>overhead</w:t>
      </w:r>
      <w:r w:rsidRPr="003F5248">
        <w:rPr>
          <w:rFonts w:hint="eastAsia"/>
        </w:rPr>
        <w:t>，仅仅依靠重新运行时的数据流信息和</w:t>
      </w:r>
      <w:r w:rsidRPr="003F5248">
        <w:rPr>
          <w:rFonts w:hint="eastAsia"/>
        </w:rPr>
        <w:t>heap dumps</w:t>
      </w:r>
      <w:r w:rsidRPr="003F5248">
        <w:rPr>
          <w:rFonts w:hint="eastAsia"/>
        </w:rPr>
        <w:t>。唯一的</w:t>
      </w:r>
      <w:r w:rsidRPr="003F5248">
        <w:rPr>
          <w:rFonts w:hint="eastAsia"/>
        </w:rPr>
        <w:t>overhead</w:t>
      </w:r>
      <w:r w:rsidRPr="003F5248">
        <w:rPr>
          <w:rFonts w:hint="eastAsia"/>
        </w:rPr>
        <w:t>是需要用户重新运行一下</w:t>
      </w:r>
      <w:r w:rsidRPr="003F5248">
        <w:rPr>
          <w:rFonts w:hint="eastAsia"/>
        </w:rPr>
        <w:t>job</w:t>
      </w:r>
      <w:r w:rsidRPr="003F5248">
        <w:rPr>
          <w:rFonts w:hint="eastAsia"/>
        </w:rPr>
        <w:t>产生所需的</w:t>
      </w:r>
      <w:r w:rsidRPr="003F5248">
        <w:rPr>
          <w:rFonts w:hint="eastAsia"/>
        </w:rPr>
        <w:t>heap dumps</w:t>
      </w:r>
      <w:r w:rsidRPr="003F5248">
        <w:rPr>
          <w:rFonts w:hint="eastAsia"/>
        </w:rPr>
        <w:t>。</w:t>
      </w:r>
    </w:p>
    <w:p w14:paraId="02C595A4" w14:textId="77777777" w:rsidR="003F5248" w:rsidRPr="003F5248" w:rsidRDefault="003F5248" w:rsidP="003F5248">
      <w:pPr>
        <w:pStyle w:val="a"/>
      </w:pPr>
      <w:r w:rsidRPr="003F5248">
        <w:rPr>
          <w:rFonts w:hint="eastAsia"/>
        </w:rPr>
        <w:t>尽管我们的方法是针对</w:t>
      </w:r>
      <w:r w:rsidRPr="003F5248">
        <w:rPr>
          <w:rFonts w:hint="eastAsia"/>
        </w:rPr>
        <w:t>MapReduce</w:t>
      </w:r>
      <w:r w:rsidRPr="003F5248">
        <w:rPr>
          <w:rFonts w:hint="eastAsia"/>
        </w:rPr>
        <w:t>框架设计的，也可以用于其他的分布式处理框架如</w:t>
      </w:r>
      <w:r w:rsidRPr="003F5248">
        <w:rPr>
          <w:rFonts w:hint="eastAsia"/>
        </w:rPr>
        <w:t>Dryad</w:t>
      </w:r>
      <w:r w:rsidRPr="003F5248">
        <w:rPr>
          <w:rFonts w:hint="eastAsia"/>
        </w:rPr>
        <w:t>和</w:t>
      </w:r>
      <w:r w:rsidRPr="003F5248">
        <w:rPr>
          <w:rFonts w:hint="eastAsia"/>
        </w:rPr>
        <w:t>Spark</w:t>
      </w:r>
      <w:r w:rsidRPr="003F5248">
        <w:rPr>
          <w:rFonts w:hint="eastAsia"/>
        </w:rPr>
        <w:t>。虽然这些</w:t>
      </w:r>
      <w:r w:rsidRPr="003F5248">
        <w:rPr>
          <w:rFonts w:hint="eastAsia"/>
        </w:rPr>
        <w:t>MapReduce-like</w:t>
      </w:r>
      <w:r w:rsidRPr="003F5248">
        <w:rPr>
          <w:rFonts w:hint="eastAsia"/>
        </w:rPr>
        <w:t>的框架有灵活的基于</w:t>
      </w:r>
      <w:r w:rsidRPr="003F5248">
        <w:rPr>
          <w:rFonts w:hint="eastAsia"/>
        </w:rPr>
        <w:t>DAG</w:t>
      </w:r>
      <w:r w:rsidRPr="003F5248">
        <w:rPr>
          <w:rFonts w:hint="eastAsia"/>
        </w:rPr>
        <w:t>的数据流，但他们的基本数据依赖关系与</w:t>
      </w:r>
      <w:r w:rsidRPr="003F5248">
        <w:rPr>
          <w:rFonts w:hint="eastAsia"/>
        </w:rPr>
        <w:t>MapReduce</w:t>
      </w:r>
      <w:r w:rsidRPr="003F5248">
        <w:rPr>
          <w:rFonts w:hint="eastAsia"/>
        </w:rPr>
        <w:t>数据流相同。这些框架另一个特点是支持</w:t>
      </w:r>
      <w:r w:rsidRPr="003F5248">
        <w:rPr>
          <w:rFonts w:hint="eastAsia"/>
        </w:rPr>
        <w:t>pipeline</w:t>
      </w:r>
      <w:r w:rsidRPr="003F5248">
        <w:rPr>
          <w:rFonts w:hint="eastAsia"/>
        </w:rPr>
        <w:t>。然而，这些框架的用户代码仍然是一个个处理</w:t>
      </w:r>
      <w:r w:rsidRPr="003F5248">
        <w:rPr>
          <w:rFonts w:hint="eastAsia"/>
        </w:rPr>
        <w:t>record</w:t>
      </w:r>
      <w:r w:rsidRPr="003F5248">
        <w:rPr>
          <w:rFonts w:hint="eastAsia"/>
        </w:rPr>
        <w:t>（也就是</w:t>
      </w:r>
      <w:r w:rsidRPr="003F5248">
        <w:rPr>
          <w:rFonts w:hint="eastAsia"/>
        </w:rPr>
        <w:t>streaming</w:t>
      </w:r>
      <w:r w:rsidRPr="003F5248">
        <w:t>-style</w:t>
      </w:r>
      <w:r w:rsidRPr="003F5248">
        <w:rPr>
          <w:rFonts w:hint="eastAsia"/>
        </w:rPr>
        <w:t>），所以用户代码对象仍然有固定的生命周期。另外，</w:t>
      </w:r>
      <w:r w:rsidRPr="003F5248">
        <w:rPr>
          <w:rFonts w:hint="eastAsia"/>
        </w:rPr>
        <w:t>job</w:t>
      </w:r>
      <w:r w:rsidRPr="003F5248">
        <w:rPr>
          <w:rFonts w:hint="eastAsia"/>
        </w:rPr>
        <w:t>的配置参数如</w:t>
      </w:r>
      <w:r w:rsidRPr="003F5248">
        <w:rPr>
          <w:rFonts w:hint="eastAsia"/>
        </w:rPr>
        <w:t>buffer size</w:t>
      </w:r>
      <w:r w:rsidRPr="003F5248">
        <w:rPr>
          <w:rFonts w:hint="eastAsia"/>
        </w:rPr>
        <w:t>，</w:t>
      </w:r>
      <w:r w:rsidRPr="003F5248">
        <w:t>partition number</w:t>
      </w:r>
      <w:r w:rsidRPr="003F5248">
        <w:rPr>
          <w:rFonts w:hint="eastAsia"/>
        </w:rPr>
        <w:t>和</w:t>
      </w:r>
      <w:r w:rsidRPr="003F5248">
        <w:rPr>
          <w:rFonts w:hint="eastAsia"/>
        </w:rPr>
        <w:t>partiton</w:t>
      </w:r>
      <w:r w:rsidRPr="003F5248">
        <w:rPr>
          <w:rFonts w:hint="eastAsia"/>
        </w:rPr>
        <w:t>函数同样在这些框架有效。</w:t>
      </w:r>
    </w:p>
    <w:p w14:paraId="1D09901A" w14:textId="77777777" w:rsidR="003F5248" w:rsidRPr="001B16BC" w:rsidRDefault="003F5248" w:rsidP="0056187B">
      <w:pPr>
        <w:pStyle w:val="a"/>
      </w:pPr>
    </w:p>
    <w:p w14:paraId="6F99B048" w14:textId="7893AA51" w:rsidR="00B80CC7" w:rsidRDefault="003F5248" w:rsidP="00F0638F">
      <w:pPr>
        <w:pStyle w:val="Heading2"/>
      </w:pPr>
      <w:bookmarkStart w:id="247" w:name="_Toc305878451"/>
      <w:r>
        <w:rPr>
          <w:rFonts w:hint="eastAsia"/>
        </w:rPr>
        <w:t>相关工作比较</w:t>
      </w:r>
      <w:bookmarkEnd w:id="247"/>
    </w:p>
    <w:p w14:paraId="05893DC7" w14:textId="77777777" w:rsidR="00A118D1" w:rsidRPr="00A118D1" w:rsidRDefault="00A118D1" w:rsidP="00A118D1">
      <w:pPr>
        <w:pStyle w:val="a"/>
      </w:pPr>
      <w:r w:rsidRPr="00A118D1">
        <w:rPr>
          <w:rFonts w:hint="eastAsia"/>
        </w:rPr>
        <w:t>通用编程语言里的内存相关问题已经被深入研究过，但是内存溢出错误诊断的工作很少，尤其是大数据应用中的内存溢出问题。</w:t>
      </w:r>
    </w:p>
    <w:p w14:paraId="7D13AA1F" w14:textId="77777777" w:rsidR="00A118D1" w:rsidRPr="00A118D1" w:rsidRDefault="00A118D1" w:rsidP="00A118D1">
      <w:pPr>
        <w:pStyle w:val="a"/>
        <w:ind w:firstLine="520"/>
        <w:rPr>
          <w:b/>
        </w:rPr>
      </w:pPr>
      <w:r w:rsidRPr="00A118D1">
        <w:rPr>
          <w:rFonts w:hint="eastAsia"/>
          <w:b/>
        </w:rPr>
        <w:t>内存泄漏检测：</w:t>
      </w:r>
      <w:r w:rsidRPr="00A118D1">
        <w:rPr>
          <w:rFonts w:hint="eastAsia"/>
        </w:rPr>
        <w:t>内存泄漏是常见错误而且可以导致内存溢出，所以研究人员提出了很多内存泄漏的检测方法。比如，</w:t>
      </w:r>
      <w:r w:rsidRPr="00A118D1">
        <w:t>flow-sensitive</w:t>
      </w:r>
      <w:r w:rsidRPr="00A118D1">
        <w:rPr>
          <w:rFonts w:hint="eastAsia"/>
        </w:rPr>
        <w:t>分析</w:t>
      </w:r>
      <w:r w:rsidRPr="00A118D1">
        <w:t>[FlowAnalaysis]</w:t>
      </w:r>
      <w:r w:rsidRPr="00A118D1">
        <w:rPr>
          <w:rFonts w:hint="eastAsia"/>
        </w:rPr>
        <w:t xml:space="preserve"> </w:t>
      </w:r>
      <w:r w:rsidRPr="00A118D1">
        <w:rPr>
          <w:rFonts w:hint="eastAsia"/>
        </w:rPr>
        <w:t>将内存泄漏诊断问题变换为可达性问题。</w:t>
      </w:r>
      <w:r w:rsidRPr="00A118D1">
        <w:rPr>
          <w:rFonts w:hint="eastAsia"/>
        </w:rPr>
        <w:t>Cork</w:t>
      </w:r>
      <w:r w:rsidRPr="00A118D1">
        <w:t xml:space="preserve"> [Cork]</w:t>
      </w:r>
      <w:r w:rsidRPr="00A118D1">
        <w:rPr>
          <w:rFonts w:hint="eastAsia"/>
        </w:rPr>
        <w:t xml:space="preserve"> </w:t>
      </w:r>
      <w:r w:rsidRPr="00A118D1">
        <w:rPr>
          <w:rFonts w:hint="eastAsia"/>
        </w:rPr>
        <w:t>利用对象的类型增长信息来检测包含无用对象的数据结构。</w:t>
      </w:r>
      <w:r w:rsidRPr="00A118D1">
        <w:rPr>
          <w:rFonts w:hint="eastAsia"/>
        </w:rPr>
        <w:t>Container profiling</w:t>
      </w:r>
      <w:r w:rsidRPr="00A118D1">
        <w:t xml:space="preserve"> [ContainerProfiler] </w:t>
      </w:r>
      <w:r w:rsidRPr="00A118D1">
        <w:rPr>
          <w:rFonts w:hint="eastAsia"/>
        </w:rPr>
        <w:t>会跟踪</w:t>
      </w:r>
      <w:r w:rsidRPr="00A118D1">
        <w:rPr>
          <w:rFonts w:hint="eastAsia"/>
        </w:rPr>
        <w:t>container</w:t>
      </w:r>
      <w:r w:rsidRPr="00A118D1">
        <w:rPr>
          <w:rFonts w:hint="eastAsia"/>
        </w:rPr>
        <w:t>上的操作来定位没有别使用到的数据元素。然而，这些检测方法不能被直接用于数据并行应用的内存溢出错误诊断，因为这些方法不能量化内存用量－数据流－静态配置参数之间的关系。</w:t>
      </w:r>
    </w:p>
    <w:p w14:paraId="76725541" w14:textId="77777777" w:rsidR="00A118D1" w:rsidRPr="00A118D1" w:rsidRDefault="00A118D1" w:rsidP="00A118D1">
      <w:pPr>
        <w:pStyle w:val="a"/>
        <w:ind w:firstLine="520"/>
      </w:pPr>
      <w:r w:rsidRPr="00A118D1">
        <w:rPr>
          <w:rFonts w:hint="eastAsia"/>
          <w:b/>
        </w:rPr>
        <w:t>配置参数问题检测：</w:t>
      </w:r>
      <w:r w:rsidRPr="00A118D1">
        <w:rPr>
          <w:rFonts w:hint="eastAsia"/>
        </w:rPr>
        <w:t>研究人员提出了很多黑盒和白盒方法来检测配置参数错误。比如，</w:t>
      </w:r>
      <w:r w:rsidRPr="00A118D1">
        <w:rPr>
          <w:rFonts w:hint="eastAsia"/>
        </w:rPr>
        <w:t>Peer</w:t>
      </w:r>
      <w:r w:rsidRPr="00A118D1">
        <w:t>Pressure [PeerPressure]</w:t>
      </w:r>
      <w:r w:rsidRPr="00A118D1">
        <w:rPr>
          <w:rFonts w:hint="eastAsia"/>
        </w:rPr>
        <w:t xml:space="preserve"> </w:t>
      </w:r>
      <w:r w:rsidRPr="00A118D1">
        <w:rPr>
          <w:rFonts w:hint="eastAsia"/>
        </w:rPr>
        <w:t>是一种黑盒方法，它使用统计方法来识别正常和异常节点的参数状态的变化。</w:t>
      </w:r>
      <w:r w:rsidRPr="00A118D1">
        <w:rPr>
          <w:rFonts w:hint="eastAsia"/>
        </w:rPr>
        <w:t>ConfAid</w:t>
      </w:r>
      <w:r w:rsidRPr="00A118D1">
        <w:t xml:space="preserve"> [ConfAid]</w:t>
      </w:r>
      <w:r w:rsidRPr="00A118D1">
        <w:rPr>
          <w:rFonts w:hint="eastAsia"/>
        </w:rPr>
        <w:t>是一种白盒方法，可以识别出配置参数中有问题的标记（</w:t>
      </w:r>
      <w:r w:rsidRPr="00A118D1">
        <w:rPr>
          <w:rFonts w:hint="eastAsia"/>
        </w:rPr>
        <w:t>token</w:t>
      </w:r>
      <w:r w:rsidRPr="00A118D1">
        <w:rPr>
          <w:rFonts w:hint="eastAsia"/>
        </w:rPr>
        <w:t>），方法是去分析应用二进制代码的控制和数据流。这里，数据流指的是代码中的变量依赖关系（如</w:t>
      </w:r>
      <w:r w:rsidRPr="00A118D1">
        <w:t>val a = b + c</w:t>
      </w:r>
      <w:r w:rsidRPr="00A118D1">
        <w:rPr>
          <w:rFonts w:hint="eastAsia"/>
        </w:rPr>
        <w:t>中的数据流是</w:t>
      </w:r>
      <w:r w:rsidRPr="00A118D1">
        <w:rPr>
          <w:rFonts w:hint="eastAsia"/>
        </w:rPr>
        <w:t>b</w:t>
      </w:r>
      <w:r w:rsidRPr="00A118D1">
        <w:rPr>
          <w:rFonts w:hint="eastAsia"/>
        </w:rPr>
        <w:t>和</w:t>
      </w:r>
      <w:r w:rsidRPr="00A118D1">
        <w:rPr>
          <w:rFonts w:hint="eastAsia"/>
        </w:rPr>
        <w:t>c</w:t>
      </w:r>
      <w:r w:rsidRPr="00A118D1">
        <w:rPr>
          <w:rFonts w:hint="eastAsia"/>
        </w:rPr>
        <w:t>流动到</w:t>
      </w:r>
      <w:r w:rsidRPr="00A118D1">
        <w:rPr>
          <w:rFonts w:hint="eastAsia"/>
        </w:rPr>
        <w:t>a</w:t>
      </w:r>
      <w:r w:rsidRPr="00A118D1">
        <w:rPr>
          <w:rFonts w:hint="eastAsia"/>
        </w:rPr>
        <w:t>）。上面的检测方法不能被直接用于诊断内存溢出相关的配置参数，因为这些方法不能建立动态内存用量和静态配置参数之间的关系。我们的方法也是一种白盒方法：根据</w:t>
      </w:r>
      <w:r w:rsidRPr="00A118D1">
        <w:rPr>
          <w:rFonts w:hint="eastAsia"/>
        </w:rPr>
        <w:t>MapReduce</w:t>
      </w:r>
      <w:r w:rsidRPr="00A118D1">
        <w:rPr>
          <w:rFonts w:hint="eastAsia"/>
        </w:rPr>
        <w:t>数据流特点建立数据流模型，根据用户代码编程范型建立用户对象模型。</w:t>
      </w:r>
    </w:p>
    <w:p w14:paraId="6EE941AB" w14:textId="1B3D9155" w:rsidR="00A118D1" w:rsidRPr="00E11C3C" w:rsidRDefault="00A118D1" w:rsidP="00A118D1">
      <w:pPr>
        <w:pStyle w:val="a"/>
        <w:ind w:firstLine="520"/>
      </w:pPr>
      <w:r w:rsidRPr="00A118D1">
        <w:rPr>
          <w:rFonts w:hint="eastAsia"/>
          <w:b/>
        </w:rPr>
        <w:t>数据倾斜问题：</w:t>
      </w:r>
      <w:r w:rsidRPr="00A118D1">
        <w:rPr>
          <w:rFonts w:hint="eastAsia"/>
        </w:rPr>
        <w:t>在并行数据库领域，数据倾斜问题已经被广泛研究过。比如</w:t>
      </w:r>
      <w:r w:rsidRPr="00A118D1">
        <w:rPr>
          <w:rFonts w:hint="eastAsia"/>
        </w:rPr>
        <w:t>Pig</w:t>
      </w:r>
      <w:r w:rsidRPr="00A118D1">
        <w:rPr>
          <w:rFonts w:hint="eastAsia"/>
        </w:rPr>
        <w:t>包含一个</w:t>
      </w:r>
      <w:r w:rsidRPr="00A118D1">
        <w:rPr>
          <w:rFonts w:hint="eastAsia"/>
        </w:rPr>
        <w:t>SkewedJoin</w:t>
      </w:r>
      <w:r w:rsidRPr="00A118D1">
        <w:rPr>
          <w:rFonts w:hint="eastAsia"/>
        </w:rPr>
        <w:t>的思想来自于</w:t>
      </w:r>
      <w:r w:rsidRPr="00A118D1">
        <w:t>[</w:t>
      </w:r>
      <w:r w:rsidRPr="00A118D1">
        <w:rPr>
          <w:rFonts w:hint="eastAsia"/>
        </w:rPr>
        <w:t>7</w:t>
      </w:r>
      <w:r w:rsidRPr="00A118D1">
        <w:t>]</w:t>
      </w:r>
      <w:r w:rsidRPr="00A118D1">
        <w:rPr>
          <w:rFonts w:hint="eastAsia"/>
        </w:rPr>
        <w:t>。在</w:t>
      </w:r>
      <w:r w:rsidRPr="00A118D1">
        <w:rPr>
          <w:rFonts w:hint="eastAsia"/>
        </w:rPr>
        <w:t>MapReduce</w:t>
      </w:r>
      <w:r w:rsidRPr="00A118D1">
        <w:rPr>
          <w:rFonts w:hint="eastAsia"/>
        </w:rPr>
        <w:t>应用中，数据倾斜也被研究过，比如</w:t>
      </w:r>
      <w:r w:rsidRPr="00A118D1">
        <w:rPr>
          <w:rFonts w:hint="eastAsia"/>
        </w:rPr>
        <w:t>SkewReduce</w:t>
      </w:r>
      <w:r w:rsidRPr="00A118D1">
        <w:rPr>
          <w:rFonts w:hint="eastAsia"/>
        </w:rPr>
        <w:t>可以根据用户自定义的代价函数来优化数据划分算法。</w:t>
      </w:r>
      <w:r w:rsidRPr="00A118D1">
        <w:rPr>
          <w:rFonts w:hint="eastAsia"/>
        </w:rPr>
        <w:t>SkewTune</w:t>
      </w:r>
      <w:r w:rsidRPr="00A118D1">
        <w:rPr>
          <w:rFonts w:hint="eastAsia"/>
        </w:rPr>
        <w:t>可以同时优化</w:t>
      </w:r>
      <w:r w:rsidRPr="00A118D1">
        <w:rPr>
          <w:rFonts w:hint="eastAsia"/>
        </w:rPr>
        <w:t>map</w:t>
      </w:r>
      <w:r w:rsidRPr="00A118D1">
        <w:rPr>
          <w:rFonts w:hint="eastAsia"/>
        </w:rPr>
        <w:t>和</w:t>
      </w:r>
      <w:r w:rsidRPr="00A118D1">
        <w:rPr>
          <w:rFonts w:hint="eastAsia"/>
        </w:rPr>
        <w:t>reduce</w:t>
      </w:r>
      <w:r w:rsidRPr="00A118D1">
        <w:rPr>
          <w:rFonts w:hint="eastAsia"/>
        </w:rPr>
        <w:t>阶段的数据倾斜问题，而且可以保持数据输入的顺序。</w:t>
      </w:r>
      <w:r w:rsidRPr="00A118D1">
        <w:rPr>
          <w:rFonts w:hint="eastAsia"/>
        </w:rPr>
        <w:t>Lin</w:t>
      </w:r>
      <w:r w:rsidRPr="00A118D1">
        <w:rPr>
          <w:rFonts w:hint="eastAsia"/>
        </w:rPr>
        <w:t>也提出应用层的优化方法，比如将大的</w:t>
      </w:r>
      <w:r w:rsidRPr="00A118D1">
        <w:rPr>
          <w:rFonts w:hint="eastAsia"/>
        </w:rPr>
        <w:t>records</w:t>
      </w:r>
      <w:r w:rsidRPr="00A118D1">
        <w:rPr>
          <w:rFonts w:hint="eastAsia"/>
        </w:rPr>
        <w:t>划分成小的</w:t>
      </w:r>
      <w:r w:rsidRPr="00A118D1">
        <w:rPr>
          <w:rFonts w:hint="eastAsia"/>
        </w:rPr>
        <w:t>records</w:t>
      </w:r>
      <w:r w:rsidRPr="00A118D1">
        <w:rPr>
          <w:rFonts w:hint="eastAsia"/>
        </w:rPr>
        <w:t>来对</w:t>
      </w:r>
      <w:r w:rsidRPr="00A118D1">
        <w:rPr>
          <w:rFonts w:hint="eastAsia"/>
        </w:rPr>
        <w:t>mapper</w:t>
      </w:r>
      <w:r w:rsidRPr="00A118D1">
        <w:rPr>
          <w:rFonts w:hint="eastAsia"/>
        </w:rPr>
        <w:t>的输入数据进行负载均衡。</w:t>
      </w:r>
    </w:p>
    <w:p w14:paraId="45574221" w14:textId="77777777" w:rsidR="001335D0" w:rsidRDefault="001335D0" w:rsidP="009E1B9D">
      <w:pPr>
        <w:pStyle w:val="Heading2"/>
      </w:pPr>
      <w:bookmarkStart w:id="248" w:name="_Toc415059805"/>
      <w:bookmarkStart w:id="249" w:name="_Ref415474456"/>
      <w:bookmarkStart w:id="250" w:name="_Toc305878452"/>
      <w:r>
        <w:rPr>
          <w:rFonts w:hint="eastAsia"/>
        </w:rPr>
        <w:t>本章</w:t>
      </w:r>
      <w:r>
        <w:t>小结</w:t>
      </w:r>
      <w:bookmarkEnd w:id="248"/>
      <w:bookmarkEnd w:id="249"/>
      <w:bookmarkEnd w:id="250"/>
    </w:p>
    <w:p w14:paraId="3D38D6EC" w14:textId="77777777" w:rsidR="00A118D1" w:rsidRPr="00A118D1" w:rsidRDefault="00A118D1" w:rsidP="00A118D1">
      <w:pPr>
        <w:pStyle w:val="a"/>
      </w:pPr>
      <w:r w:rsidRPr="00A118D1">
        <w:rPr>
          <w:rFonts w:hint="eastAsia"/>
        </w:rPr>
        <w:t>内存溢出错误是</w:t>
      </w:r>
      <w:r w:rsidRPr="00A118D1">
        <w:rPr>
          <w:rFonts w:hint="eastAsia"/>
        </w:rPr>
        <w:t>MapReduce</w:t>
      </w:r>
      <w:r w:rsidRPr="00A118D1">
        <w:rPr>
          <w:rFonts w:hint="eastAsia"/>
        </w:rPr>
        <w:t>应用中常见且严重的运行时错误。我们研究发现不合适的配置参数，数据倾斜，和内存使用密集的用户代码可以导致内存溢出错误。我们提出了一种以数据流为中心的方法来检测内存溢出错误。我们在真实的内存溢出错误上评测了我们的方法，结果显示我们的数据流量化模型和规则可以有效地诊断出</w:t>
      </w:r>
      <w:r w:rsidRPr="00A118D1">
        <w:rPr>
          <w:rFonts w:hint="eastAsia"/>
        </w:rPr>
        <w:t>MapReduce</w:t>
      </w:r>
      <w:r w:rsidRPr="00A118D1">
        <w:rPr>
          <w:rFonts w:hint="eastAsia"/>
        </w:rPr>
        <w:t>应用中的内存溢出错误。在未来的工作中，我们会在更多的应用（比如</w:t>
      </w:r>
      <w:r w:rsidRPr="00A118D1">
        <w:rPr>
          <w:rFonts w:hint="eastAsia"/>
        </w:rPr>
        <w:t>Spark</w:t>
      </w:r>
      <w:r w:rsidRPr="00A118D1">
        <w:rPr>
          <w:rFonts w:hint="eastAsia"/>
        </w:rPr>
        <w:t>应用）上评测我们的诊断方法。</w:t>
      </w:r>
    </w:p>
    <w:p w14:paraId="54560D1D" w14:textId="77777777" w:rsidR="00875D59" w:rsidRDefault="00875D59" w:rsidP="00E45385">
      <w:pPr>
        <w:pStyle w:val="a"/>
      </w:pPr>
    </w:p>
    <w:p w14:paraId="0441F711" w14:textId="77777777" w:rsidR="00DD3057" w:rsidRDefault="00DD3057" w:rsidP="0016684F">
      <w:pPr>
        <w:snapToGrid w:val="0"/>
        <w:sectPr w:rsidR="00DD3057" w:rsidSect="00CA5544">
          <w:headerReference w:type="default" r:id="rId70"/>
          <w:type w:val="oddPage"/>
          <w:pgSz w:w="11906" w:h="16838"/>
          <w:pgMar w:top="1418" w:right="1361" w:bottom="1134" w:left="1418" w:header="1417" w:footer="992" w:gutter="0"/>
          <w:cols w:space="425"/>
          <w:docGrid w:type="lines" w:linePitch="312"/>
        </w:sectPr>
      </w:pPr>
    </w:p>
    <w:p w14:paraId="71AFFF5F" w14:textId="77777777" w:rsidR="0020542F" w:rsidRPr="0020542F" w:rsidRDefault="0020542F" w:rsidP="0020542F">
      <w:pPr>
        <w:rPr>
          <w:sz w:val="32"/>
          <w:szCs w:val="32"/>
        </w:rPr>
      </w:pPr>
      <w:bookmarkStart w:id="251" w:name="_Ref413112471"/>
      <w:bookmarkStart w:id="252" w:name="_Ref413112503"/>
      <w:bookmarkStart w:id="253" w:name="_Toc415059806"/>
    </w:p>
    <w:p w14:paraId="07E4C232" w14:textId="48114261" w:rsidR="002101B8" w:rsidRDefault="008A3409" w:rsidP="004F264A">
      <w:pPr>
        <w:pStyle w:val="Heading1"/>
      </w:pPr>
      <w:bookmarkStart w:id="254" w:name="_Ref415148126"/>
      <w:bookmarkStart w:id="255" w:name="_Ref416253340"/>
      <w:bookmarkStart w:id="256" w:name="_Ref416253345"/>
      <w:bookmarkStart w:id="257" w:name="_Ref416253353"/>
      <w:bookmarkStart w:id="258" w:name="_Toc305878453"/>
      <w:r>
        <w:rPr>
          <w:rFonts w:hint="eastAsia"/>
        </w:rPr>
        <w:t>结束语</w:t>
      </w:r>
      <w:bookmarkEnd w:id="251"/>
      <w:bookmarkEnd w:id="252"/>
      <w:bookmarkEnd w:id="253"/>
      <w:bookmarkEnd w:id="254"/>
      <w:bookmarkEnd w:id="255"/>
      <w:bookmarkEnd w:id="256"/>
      <w:bookmarkEnd w:id="257"/>
      <w:bookmarkEnd w:id="258"/>
    </w:p>
    <w:p w14:paraId="6DFAB42E" w14:textId="77777777" w:rsidR="008923AA" w:rsidRPr="008923AA" w:rsidRDefault="008923AA" w:rsidP="0056187B">
      <w:pPr>
        <w:pStyle w:val="a"/>
      </w:pPr>
    </w:p>
    <w:p w14:paraId="171DECE1" w14:textId="315A5179" w:rsidR="004F264A" w:rsidRPr="004F264A" w:rsidRDefault="004F264A" w:rsidP="004F264A">
      <w:pPr>
        <w:pStyle w:val="a0"/>
        <w:rPr>
          <w:bCs/>
        </w:rPr>
      </w:pPr>
      <w:r w:rsidRPr="004F264A">
        <w:rPr>
          <w:rFonts w:hint="eastAsia"/>
          <w:bCs/>
        </w:rPr>
        <w:t>本章对全文工作进行总结，列举了论文工作的主要贡献，分析了需要进一步研究的相关问题。</w:t>
      </w:r>
    </w:p>
    <w:p w14:paraId="45DF3582" w14:textId="77777777" w:rsidR="002101B8" w:rsidRPr="00DE58D7" w:rsidRDefault="002101B8" w:rsidP="00DE58D7">
      <w:pPr>
        <w:pStyle w:val="a0"/>
      </w:pPr>
    </w:p>
    <w:p w14:paraId="1F148C2D" w14:textId="5CB5AEF3" w:rsidR="002101B8" w:rsidRPr="00124948" w:rsidRDefault="004F264A" w:rsidP="009E1B9D">
      <w:pPr>
        <w:pStyle w:val="Heading2"/>
      </w:pPr>
      <w:bookmarkStart w:id="259" w:name="_Toc305878454"/>
      <w:r>
        <w:rPr>
          <w:rFonts w:hint="eastAsia"/>
        </w:rPr>
        <w:t>论文工作总结</w:t>
      </w:r>
      <w:bookmarkEnd w:id="259"/>
    </w:p>
    <w:p w14:paraId="13B94F69" w14:textId="77777777" w:rsidR="004F264A" w:rsidRPr="004F264A" w:rsidRDefault="004F264A" w:rsidP="004F264A">
      <w:pPr>
        <w:pStyle w:val="a"/>
      </w:pPr>
      <w:r w:rsidRPr="004F264A">
        <w:rPr>
          <w:rFonts w:hint="eastAsia"/>
        </w:rPr>
        <w:t>本文深入研究了分布式数据并行应用的内存使用问题：</w:t>
      </w:r>
      <w:r w:rsidRPr="004F264A">
        <w:t>(1)</w:t>
      </w:r>
      <w:r w:rsidRPr="004F264A">
        <w:rPr>
          <w:rFonts w:hint="eastAsia"/>
        </w:rPr>
        <w:t xml:space="preserve"> </w:t>
      </w:r>
      <w:r w:rsidRPr="004F264A">
        <w:rPr>
          <w:rFonts w:hint="eastAsia"/>
        </w:rPr>
        <w:t>如何分析与估算应用的内存使用量。</w:t>
      </w:r>
      <w:r w:rsidRPr="004F264A">
        <w:t xml:space="preserve">(2) </w:t>
      </w:r>
      <w:r w:rsidRPr="004F264A">
        <w:rPr>
          <w:rFonts w:hint="eastAsia"/>
        </w:rPr>
        <w:t>如何分析、诊断与修复应用内存溢出错误。针对这两个研究问题研究了实际问题，我们在三个方面开展研究，取得的研究成果总结如下：</w:t>
      </w:r>
    </w:p>
    <w:p w14:paraId="47281BE0" w14:textId="77777777" w:rsidR="004F264A" w:rsidRPr="004F264A" w:rsidRDefault="004F264A" w:rsidP="004F264A">
      <w:pPr>
        <w:pStyle w:val="a"/>
        <w:ind w:firstLine="520"/>
      </w:pPr>
      <w:r w:rsidRPr="004F264A">
        <w:rPr>
          <w:b/>
        </w:rPr>
        <w:t xml:space="preserve">(1) </w:t>
      </w:r>
      <w:r w:rsidRPr="004F264A">
        <w:rPr>
          <w:rFonts w:hint="eastAsia"/>
          <w:b/>
        </w:rPr>
        <w:t>内存溢出错误的实证分析：</w:t>
      </w:r>
      <w:r w:rsidRPr="004F264A">
        <w:rPr>
          <w:rFonts w:hint="eastAsia"/>
        </w:rPr>
        <w:t>本文从公开论坛收集研究了</w:t>
      </w:r>
      <w:r w:rsidRPr="004F264A">
        <w:rPr>
          <w:rFonts w:hint="eastAsia"/>
        </w:rPr>
        <w:t>123</w:t>
      </w:r>
      <w:r w:rsidRPr="004F264A">
        <w:rPr>
          <w:rFonts w:hint="eastAsia"/>
        </w:rPr>
        <w:t>个真实</w:t>
      </w:r>
      <w:r w:rsidRPr="004F264A">
        <w:rPr>
          <w:rFonts w:hint="eastAsia"/>
        </w:rPr>
        <w:t>Hadoop</w:t>
      </w:r>
      <w:r w:rsidRPr="004F264A">
        <w:rPr>
          <w:rFonts w:hint="eastAsia"/>
        </w:rPr>
        <w:t>和</w:t>
      </w:r>
      <w:r w:rsidRPr="004F264A">
        <w:rPr>
          <w:rFonts w:hint="eastAsia"/>
        </w:rPr>
        <w:t>Spark</w:t>
      </w:r>
      <w:r w:rsidRPr="004F264A">
        <w:rPr>
          <w:rFonts w:hint="eastAsia"/>
        </w:rPr>
        <w:t>应用的内存溢出错误。我们发现应用内存溢出错误的三大原因是：框架暂存的数据量过大，数据流异常及内存使用密集的用户代码。我们也从</w:t>
      </w:r>
      <w:r w:rsidRPr="004F264A">
        <w:rPr>
          <w:rFonts w:hint="eastAsia"/>
        </w:rPr>
        <w:t>42</w:t>
      </w:r>
      <w:r w:rsidRPr="004F264A">
        <w:rPr>
          <w:rFonts w:hint="eastAsia"/>
        </w:rPr>
        <w:t>个包含修复信息的错误中总结出了常用的修复方法，包括如何降低框架暂存的数据量，如何减小运行时的中间数据量，及如何降低用户代码的内存消耗的方法。另外，我们也提出可以提升框架错误容忍能力和错误诊断能力的三种方法。</w:t>
      </w:r>
      <w:r w:rsidRPr="004F264A">
        <w:rPr>
          <w:rFonts w:hint="eastAsia"/>
        </w:rPr>
        <w:t xml:space="preserve"> </w:t>
      </w:r>
    </w:p>
    <w:p w14:paraId="68C24B12" w14:textId="77777777" w:rsidR="004F264A" w:rsidRPr="004F264A" w:rsidRDefault="004F264A" w:rsidP="004F264A">
      <w:pPr>
        <w:pStyle w:val="a"/>
        <w:ind w:firstLine="520"/>
      </w:pPr>
      <w:r w:rsidRPr="004F264A">
        <w:rPr>
          <w:b/>
        </w:rPr>
        <w:t xml:space="preserve">(2) </w:t>
      </w:r>
      <w:r w:rsidRPr="004F264A">
        <w:rPr>
          <w:rFonts w:hint="eastAsia"/>
          <w:b/>
        </w:rPr>
        <w:t>内存用量模型构建与用量估算：</w:t>
      </w:r>
      <w:r w:rsidRPr="004F264A">
        <w:rPr>
          <w:rFonts w:hint="eastAsia"/>
        </w:rPr>
        <w:t>为了解释并量化应用的静态因素（数据、配置、用户代码）与动态内存用量的关系，我们以数据流为中心构建了分布式数据并行应用的内存用量模型。该模型包含三个子模型：数据流模型、框架内存模型和用户代码模型。数据流模型可以量化“静态配置－数据流”的关系，框架内存模型可以量化“数据流－框架内存用量”之间的关系，用户代码模型可以量化“数据流－用户代码内存用量”之间的关系。为了解决如何在代码未知的情况下量化用户代码内存用量与其输入数据的关系，我们在用户代码模型中设计了生命周期敏感的内存监控方法。在内存用量模型的基础上，我们设计了如何通过在小数据上运行应用来估算该应用在大数据集上的内存用量的参数估计方法。我们在五个有代表性的</w:t>
      </w:r>
      <w:r w:rsidRPr="004F264A">
        <w:rPr>
          <w:rFonts w:hint="eastAsia"/>
        </w:rPr>
        <w:t>Hadoop MapReduce</w:t>
      </w:r>
      <w:r w:rsidRPr="004F264A">
        <w:rPr>
          <w:rFonts w:hint="eastAsia"/>
        </w:rPr>
        <w:t>应用做了内存用量估算实验，实验结果表明我们的估算方法的相对误差率在</w:t>
      </w:r>
      <w:r w:rsidRPr="004F264A">
        <w:rPr>
          <w:rFonts w:hint="eastAsia"/>
        </w:rPr>
        <w:t>20%</w:t>
      </w:r>
      <w:r w:rsidRPr="004F264A">
        <w:rPr>
          <w:rFonts w:hint="eastAsia"/>
        </w:rPr>
        <w:t>以内。</w:t>
      </w:r>
    </w:p>
    <w:p w14:paraId="00C6E48F" w14:textId="77777777" w:rsidR="004F264A" w:rsidRPr="004F264A" w:rsidRDefault="004F264A" w:rsidP="004F264A">
      <w:pPr>
        <w:pStyle w:val="a"/>
        <w:ind w:firstLine="520"/>
      </w:pPr>
      <w:r w:rsidRPr="004F264A">
        <w:rPr>
          <w:b/>
        </w:rPr>
        <w:t xml:space="preserve">(3) </w:t>
      </w:r>
      <w:r w:rsidRPr="004F264A">
        <w:rPr>
          <w:rFonts w:hint="eastAsia"/>
          <w:b/>
        </w:rPr>
        <w:t>内存溢出错误的诊断方法及工具：</w:t>
      </w:r>
      <w:r w:rsidRPr="004F264A">
        <w:rPr>
          <w:rFonts w:hint="eastAsia"/>
        </w:rPr>
        <w:t>为了帮助用户诊断内存错误，我们基于内存用量模型设计了一个内存分析器</w:t>
      </w:r>
      <w:r w:rsidRPr="004F264A">
        <w:rPr>
          <w:rFonts w:hint="eastAsia"/>
        </w:rPr>
        <w:t>Mprof</w:t>
      </w:r>
      <w:r w:rsidRPr="004F264A">
        <w:rPr>
          <w:rFonts w:hint="eastAsia"/>
        </w:rPr>
        <w:t>。</w:t>
      </w:r>
      <w:r w:rsidRPr="004F264A">
        <w:rPr>
          <w:rFonts w:hint="eastAsia"/>
        </w:rPr>
        <w:t>Mprof</w:t>
      </w:r>
      <w:r w:rsidRPr="004F264A">
        <w:rPr>
          <w:rFonts w:hint="eastAsia"/>
        </w:rPr>
        <w:t>可以自动建立应用静态因素与动态内存用量的关系，方法是重建应用数据流，重建用户代码内存使用历史信息，并对两者进行关联分析。</w:t>
      </w:r>
      <w:r w:rsidRPr="004F264A">
        <w:rPr>
          <w:rFonts w:hint="eastAsia"/>
        </w:rPr>
        <w:t>Mprof</w:t>
      </w:r>
      <w:r w:rsidRPr="004F264A">
        <w:rPr>
          <w:rFonts w:hint="eastAsia"/>
        </w:rPr>
        <w:t>也包含定量诊断规则，这些规则根据应用静态因素与动态内存的关联关系来定位内存溢出错误相关的代码，错误相关的数据，以及不恰当的配置参数。</w:t>
      </w:r>
      <w:r w:rsidRPr="004F264A">
        <w:rPr>
          <w:rFonts w:hint="eastAsia"/>
        </w:rPr>
        <w:t>Mprof</w:t>
      </w:r>
      <w:r w:rsidRPr="004F264A">
        <w:rPr>
          <w:rFonts w:hint="eastAsia"/>
        </w:rPr>
        <w:t>仅仅依赖于我们提升过的</w:t>
      </w:r>
      <w:r w:rsidRPr="004F264A">
        <w:rPr>
          <w:rFonts w:hint="eastAsia"/>
        </w:rPr>
        <w:t>task</w:t>
      </w:r>
      <w:r w:rsidRPr="004F264A">
        <w:rPr>
          <w:rFonts w:hint="eastAsia"/>
        </w:rPr>
        <w:t>的运行日志、动态数据流监控器以及</w:t>
      </w:r>
      <w:r w:rsidRPr="004F264A">
        <w:rPr>
          <w:rFonts w:hint="eastAsia"/>
        </w:rPr>
        <w:t>heap dumps</w:t>
      </w:r>
      <w:r w:rsidRPr="004F264A">
        <w:rPr>
          <w:rFonts w:hint="eastAsia"/>
        </w:rPr>
        <w:t>，不需要用户对代码做任何改动。我们在</w:t>
      </w:r>
      <w:r w:rsidRPr="004F264A">
        <w:rPr>
          <w:rFonts w:hint="eastAsia"/>
        </w:rPr>
        <w:t>20</w:t>
      </w:r>
      <w:r w:rsidRPr="004F264A">
        <w:rPr>
          <w:rFonts w:hint="eastAsia"/>
        </w:rPr>
        <w:t>个真实的</w:t>
      </w:r>
      <w:r w:rsidRPr="004F264A">
        <w:rPr>
          <w:rFonts w:hint="eastAsia"/>
        </w:rPr>
        <w:t>Hadoop MapReduce</w:t>
      </w:r>
      <w:r w:rsidRPr="004F264A">
        <w:rPr>
          <w:rFonts w:hint="eastAsia"/>
        </w:rPr>
        <w:t>内存溢出错误上对</w:t>
      </w:r>
      <w:r w:rsidRPr="004F264A">
        <w:rPr>
          <w:rFonts w:hint="eastAsia"/>
        </w:rPr>
        <w:t>Mprof</w:t>
      </w:r>
      <w:r w:rsidRPr="004F264A">
        <w:rPr>
          <w:rFonts w:hint="eastAsia"/>
        </w:rPr>
        <w:t>做了实验评估，结果显示</w:t>
      </w:r>
      <w:r w:rsidRPr="004F264A">
        <w:rPr>
          <w:rFonts w:hint="eastAsia"/>
        </w:rPr>
        <w:t>Mprof</w:t>
      </w:r>
      <w:r w:rsidRPr="004F264A">
        <w:rPr>
          <w:rFonts w:hint="eastAsia"/>
        </w:rPr>
        <w:t>可以有效地诊断出</w:t>
      </w:r>
      <w:r w:rsidRPr="004F264A">
        <w:rPr>
          <w:rFonts w:hint="eastAsia"/>
        </w:rPr>
        <w:t>MapReduce</w:t>
      </w:r>
      <w:r w:rsidRPr="004F264A">
        <w:rPr>
          <w:rFonts w:hint="eastAsia"/>
        </w:rPr>
        <w:t>应用中的内存溢</w:t>
      </w:r>
      <w:r w:rsidRPr="004F264A">
        <w:rPr>
          <w:rFonts w:hint="eastAsia"/>
        </w:rPr>
        <w:lastRenderedPageBreak/>
        <w:t>出错误。</w:t>
      </w:r>
    </w:p>
    <w:p w14:paraId="693AEE74" w14:textId="77777777" w:rsidR="004F264A" w:rsidRPr="004F264A" w:rsidRDefault="004F264A" w:rsidP="004F264A">
      <w:pPr>
        <w:pStyle w:val="a"/>
      </w:pPr>
      <w:r w:rsidRPr="004F264A">
        <w:rPr>
          <w:rFonts w:hint="eastAsia"/>
        </w:rPr>
        <w:t>本文的研究结果不仅可以帮助用户和框架设计者更好地处理内存溢出问题，</w:t>
      </w:r>
      <w:r w:rsidRPr="004F264A">
        <w:rPr>
          <w:rFonts w:hint="eastAsia"/>
        </w:rPr>
        <w:t xml:space="preserve"> </w:t>
      </w:r>
      <w:r w:rsidRPr="004F264A">
        <w:rPr>
          <w:rFonts w:hint="eastAsia"/>
        </w:rPr>
        <w:t>也对后续研究工作（比如研究其他框架的内存溢出问题）有借鉴意义。</w:t>
      </w:r>
    </w:p>
    <w:p w14:paraId="52189281" w14:textId="77777777" w:rsidR="004F264A" w:rsidRDefault="004F264A" w:rsidP="007C35C7">
      <w:pPr>
        <w:pStyle w:val="a"/>
        <w:rPr>
          <w:rFonts w:hint="eastAsia"/>
        </w:rPr>
      </w:pPr>
    </w:p>
    <w:p w14:paraId="236D219D" w14:textId="2B89FD57" w:rsidR="002101B8" w:rsidRDefault="004F264A" w:rsidP="009E1B9D">
      <w:pPr>
        <w:pStyle w:val="Heading2"/>
      </w:pPr>
      <w:bookmarkStart w:id="260" w:name="_Toc415059808"/>
      <w:bookmarkStart w:id="261" w:name="_Ref415252924"/>
      <w:bookmarkStart w:id="262" w:name="_Ref415545382"/>
      <w:bookmarkStart w:id="263" w:name="_Toc305878455"/>
      <w:r>
        <w:rPr>
          <w:rFonts w:hint="eastAsia"/>
        </w:rPr>
        <w:t>进一步的工作</w:t>
      </w:r>
      <w:bookmarkEnd w:id="260"/>
      <w:bookmarkEnd w:id="261"/>
      <w:bookmarkEnd w:id="262"/>
      <w:bookmarkEnd w:id="263"/>
    </w:p>
    <w:p w14:paraId="00AD29E2" w14:textId="12BEFFF1" w:rsidR="00672CC9" w:rsidRDefault="004F264A" w:rsidP="009E1B9D">
      <w:pPr>
        <w:pStyle w:val="Heading3"/>
      </w:pPr>
      <w:bookmarkStart w:id="264" w:name="_Toc415059809"/>
      <w:bookmarkStart w:id="265" w:name="_Toc305878456"/>
      <w:r>
        <w:rPr>
          <w:rFonts w:hint="eastAsia"/>
        </w:rPr>
        <w:t>内存溢出错误实证分析方面</w:t>
      </w:r>
      <w:bookmarkEnd w:id="264"/>
      <w:bookmarkEnd w:id="265"/>
      <w:r>
        <w:t xml:space="preserve"> </w:t>
      </w:r>
    </w:p>
    <w:p w14:paraId="31B0A3ED" w14:textId="77777777" w:rsidR="004F264A" w:rsidRPr="004F264A" w:rsidRDefault="004F264A" w:rsidP="004F264A">
      <w:pPr>
        <w:pStyle w:val="a"/>
        <w:ind w:firstLine="520"/>
      </w:pPr>
      <w:r w:rsidRPr="004F264A">
        <w:rPr>
          <w:rFonts w:hint="eastAsia"/>
          <w:b/>
        </w:rPr>
        <w:t>分析更多系统的内存溢出错误：</w:t>
      </w:r>
      <w:r w:rsidRPr="004F264A">
        <w:rPr>
          <w:rFonts w:hint="eastAsia"/>
        </w:rPr>
        <w:t>当前我们主要研究的是通用处理框架的</w:t>
      </w:r>
      <w:r w:rsidRPr="004F264A">
        <w:rPr>
          <w:rFonts w:hint="eastAsia"/>
        </w:rPr>
        <w:t>MapReduce</w:t>
      </w:r>
      <w:r w:rsidRPr="004F264A">
        <w:rPr>
          <w:rFonts w:hint="eastAsia"/>
        </w:rPr>
        <w:t>应用。尽管已经覆盖了文本处理，</w:t>
      </w:r>
      <w:r w:rsidRPr="004F264A">
        <w:rPr>
          <w:rFonts w:hint="eastAsia"/>
        </w:rPr>
        <w:t>SQL</w:t>
      </w:r>
      <w:r w:rsidRPr="004F264A">
        <w:rPr>
          <w:rFonts w:hint="eastAsia"/>
        </w:rPr>
        <w:t>处理，机器学习，图处理等应用，还有很多为专门应用设计的框架。比如</w:t>
      </w:r>
      <w:r w:rsidRPr="004F264A">
        <w:rPr>
          <w:rFonts w:hint="eastAsia"/>
        </w:rPr>
        <w:t>Pregel</w:t>
      </w:r>
      <w:r w:rsidRPr="004F264A">
        <w:t xml:space="preserve"> [Pregel]</w:t>
      </w:r>
      <w:r w:rsidRPr="004F264A">
        <w:rPr>
          <w:rFonts w:hint="eastAsia"/>
        </w:rPr>
        <w:t>和</w:t>
      </w:r>
      <w:r w:rsidRPr="004F264A">
        <w:t>Powergraph [Powergraph]</w:t>
      </w:r>
      <w:r w:rsidRPr="004F264A">
        <w:rPr>
          <w:rFonts w:hint="eastAsia"/>
        </w:rPr>
        <w:t>是专门用来进行大规模图处理和分析的框架，</w:t>
      </w:r>
      <w:r w:rsidRPr="004F264A">
        <w:rPr>
          <w:rFonts w:hint="eastAsia"/>
        </w:rPr>
        <w:t>Apache Storm</w:t>
      </w:r>
      <w:r w:rsidRPr="004F264A">
        <w:t xml:space="preserve"> [Storm]</w:t>
      </w:r>
      <w:r w:rsidRPr="004F264A">
        <w:rPr>
          <w:rFonts w:hint="eastAsia"/>
        </w:rPr>
        <w:t>是专门用于流处理的框架。我们把研究这些非</w:t>
      </w:r>
      <w:r w:rsidRPr="004F264A">
        <w:rPr>
          <w:rFonts w:hint="eastAsia"/>
        </w:rPr>
        <w:t>MapReduce</w:t>
      </w:r>
      <w:r w:rsidRPr="004F264A">
        <w:rPr>
          <w:rFonts w:hint="eastAsia"/>
        </w:rPr>
        <w:t>框架应用中的内存溢出错误作为我们未来的研究工作。</w:t>
      </w:r>
    </w:p>
    <w:p w14:paraId="37EB1D01" w14:textId="4D829F92" w:rsidR="004F264A" w:rsidRDefault="004F264A" w:rsidP="004F264A">
      <w:pPr>
        <w:pStyle w:val="Heading3"/>
      </w:pPr>
      <w:bookmarkStart w:id="266" w:name="_Toc305878457"/>
      <w:r>
        <w:rPr>
          <w:rFonts w:hint="eastAsia"/>
        </w:rPr>
        <w:t>应用内存用量估算方面</w:t>
      </w:r>
      <w:bookmarkEnd w:id="266"/>
      <w:r>
        <w:t xml:space="preserve"> </w:t>
      </w:r>
    </w:p>
    <w:p w14:paraId="6E23D3F6" w14:textId="77777777" w:rsidR="004F264A" w:rsidRPr="004F264A" w:rsidRDefault="004F264A" w:rsidP="004F264A">
      <w:pPr>
        <w:pStyle w:val="a"/>
        <w:ind w:firstLine="520"/>
      </w:pPr>
      <w:r w:rsidRPr="004F264A">
        <w:rPr>
          <w:rFonts w:hint="eastAsia"/>
          <w:b/>
        </w:rPr>
        <w:t>内存用量在线预测：</w:t>
      </w:r>
      <w:r w:rsidRPr="004F264A">
        <w:rPr>
          <w:rFonts w:hint="eastAsia"/>
        </w:rPr>
        <w:t>目前我们采用在小数据集上运行应用来预测应用在大数据上的内存消耗，我们希望能够在后续工作中能将当前估算方法扩展成可以在线预测，也就是在应用运行过程中预测</w:t>
      </w:r>
      <w:r w:rsidRPr="004F264A">
        <w:rPr>
          <w:rFonts w:hint="eastAsia"/>
        </w:rPr>
        <w:t>task</w:t>
      </w:r>
      <w:r w:rsidRPr="004F264A">
        <w:rPr>
          <w:rFonts w:hint="eastAsia"/>
        </w:rPr>
        <w:t>的内存用量。</w:t>
      </w:r>
    </w:p>
    <w:p w14:paraId="6F8776EE" w14:textId="77777777" w:rsidR="004F264A" w:rsidRPr="004F264A" w:rsidRDefault="004F264A" w:rsidP="004F264A">
      <w:pPr>
        <w:pStyle w:val="a"/>
        <w:ind w:firstLine="520"/>
      </w:pPr>
      <w:r w:rsidRPr="004F264A">
        <w:rPr>
          <w:rFonts w:hint="eastAsia"/>
          <w:b/>
        </w:rPr>
        <w:t>缩小估算误差：</w:t>
      </w:r>
      <w:r w:rsidRPr="004F264A">
        <w:rPr>
          <w:rFonts w:hint="eastAsia"/>
        </w:rPr>
        <w:t>目前的内存用量估算误差在</w:t>
      </w:r>
      <w:r w:rsidRPr="004F264A">
        <w:rPr>
          <w:rFonts w:hint="eastAsia"/>
        </w:rPr>
        <w:t>20%</w:t>
      </w:r>
      <w:r w:rsidRPr="004F264A">
        <w:rPr>
          <w:rFonts w:hint="eastAsia"/>
        </w:rPr>
        <w:t>左右，我们希望能建立更准确的模型来缩小估算误差，比如设计更准确参数估计方法来减小数据倾斜等问题的影响。</w:t>
      </w:r>
    </w:p>
    <w:p w14:paraId="3AEA7E53" w14:textId="77777777" w:rsidR="004F264A" w:rsidRPr="004F264A" w:rsidRDefault="004F264A" w:rsidP="004F264A">
      <w:pPr>
        <w:pStyle w:val="a"/>
        <w:ind w:firstLine="520"/>
      </w:pPr>
      <w:r w:rsidRPr="004F264A">
        <w:rPr>
          <w:rFonts w:hint="eastAsia"/>
          <w:b/>
        </w:rPr>
        <w:t>在更多的框架上实现：</w:t>
      </w:r>
      <w:r w:rsidRPr="004F264A">
        <w:rPr>
          <w:rFonts w:hint="eastAsia"/>
        </w:rPr>
        <w:t>尽管我们只在</w:t>
      </w:r>
      <w:r w:rsidRPr="004F264A">
        <w:rPr>
          <w:rFonts w:hint="eastAsia"/>
        </w:rPr>
        <w:t>Hadoop MapReduce</w:t>
      </w:r>
      <w:r w:rsidRPr="004F264A">
        <w:rPr>
          <w:rFonts w:hint="eastAsia"/>
        </w:rPr>
        <w:t>应用上测试我们的内存模型和内存用量估算方法，后续工作将会考虑将模型扩展到其他</w:t>
      </w:r>
      <w:r w:rsidRPr="004F264A">
        <w:rPr>
          <w:rFonts w:hint="eastAsia"/>
        </w:rPr>
        <w:t>MapReduce</w:t>
      </w:r>
      <w:r w:rsidRPr="004F264A">
        <w:softHyphen/>
        <w:t>-like</w:t>
      </w:r>
      <w:r w:rsidRPr="004F264A">
        <w:rPr>
          <w:rFonts w:hint="eastAsia"/>
        </w:rPr>
        <w:t>的框架，比如</w:t>
      </w:r>
      <w:r w:rsidRPr="004F264A">
        <w:rPr>
          <w:rFonts w:hint="eastAsia"/>
        </w:rPr>
        <w:t>Spark</w:t>
      </w:r>
      <w:r w:rsidRPr="004F264A">
        <w:rPr>
          <w:rFonts w:hint="eastAsia"/>
        </w:rPr>
        <w:t>。</w:t>
      </w:r>
      <w:r w:rsidRPr="004F264A">
        <w:t xml:space="preserve"> </w:t>
      </w:r>
    </w:p>
    <w:p w14:paraId="37EB435E" w14:textId="7B17F374" w:rsidR="00F9007F" w:rsidRDefault="00A131E5" w:rsidP="00F9007F">
      <w:pPr>
        <w:pStyle w:val="Heading3"/>
      </w:pPr>
      <w:bookmarkStart w:id="267" w:name="_Toc415059810"/>
      <w:bookmarkStart w:id="268" w:name="_Toc305878458"/>
      <w:r>
        <w:rPr>
          <w:rFonts w:hint="eastAsia"/>
        </w:rPr>
        <w:t>内存溢出错误诊断工具设计方面</w:t>
      </w:r>
      <w:bookmarkEnd w:id="267"/>
      <w:bookmarkEnd w:id="268"/>
    </w:p>
    <w:p w14:paraId="292E799D" w14:textId="6DAF8EC3" w:rsidR="00A131E5" w:rsidRPr="00A131E5" w:rsidRDefault="00A131E5" w:rsidP="00A131E5">
      <w:pPr>
        <w:pStyle w:val="a"/>
        <w:ind w:firstLine="520"/>
      </w:pPr>
      <w:r w:rsidRPr="00A131E5">
        <w:rPr>
          <w:rFonts w:hint="eastAsia"/>
          <w:b/>
        </w:rPr>
        <w:t>诊断出高层语言里内存消耗高的操作：</w:t>
      </w:r>
      <w:r w:rsidRPr="00A131E5">
        <w:rPr>
          <w:rFonts w:hint="eastAsia"/>
        </w:rPr>
        <w:t>目前我们的诊断工具</w:t>
      </w:r>
      <w:r w:rsidRPr="00A131E5">
        <w:rPr>
          <w:rFonts w:hint="eastAsia"/>
        </w:rPr>
        <w:t>Mprof</w:t>
      </w:r>
      <w:r w:rsidRPr="00A131E5">
        <w:rPr>
          <w:rFonts w:hint="eastAsia"/>
        </w:rPr>
        <w:t>还不能将内存溢出错误定位到高层语言里面的操作，这是因为高层语言产生的应用的用户代码经过了高层库的翻译，而这个翻译过程各个库都不同，很难去建立统一的诊断方法。</w:t>
      </w:r>
    </w:p>
    <w:p w14:paraId="76FC4C48" w14:textId="77777777" w:rsidR="00A131E5" w:rsidRPr="00A131E5" w:rsidRDefault="00A131E5" w:rsidP="00A131E5">
      <w:pPr>
        <w:pStyle w:val="a"/>
        <w:ind w:firstLine="520"/>
      </w:pPr>
      <w:r w:rsidRPr="00A131E5">
        <w:rPr>
          <w:rFonts w:hint="eastAsia"/>
          <w:b/>
        </w:rPr>
        <w:t>适用于更多的框架：</w:t>
      </w:r>
      <w:r w:rsidRPr="00A131E5">
        <w:rPr>
          <w:rFonts w:hint="eastAsia"/>
        </w:rPr>
        <w:t>虽然其他</w:t>
      </w:r>
      <w:r w:rsidRPr="00A131E5">
        <w:rPr>
          <w:rFonts w:hint="eastAsia"/>
        </w:rPr>
        <w:t>MapReduce-like</w:t>
      </w:r>
      <w:r w:rsidRPr="00A131E5">
        <w:rPr>
          <w:rFonts w:hint="eastAsia"/>
        </w:rPr>
        <w:t>的框架，比如</w:t>
      </w:r>
      <w:r w:rsidRPr="00A131E5">
        <w:rPr>
          <w:rFonts w:hint="eastAsia"/>
        </w:rPr>
        <w:t>Spark</w:t>
      </w:r>
      <w:r w:rsidRPr="00A131E5">
        <w:rPr>
          <w:rFonts w:hint="eastAsia"/>
        </w:rPr>
        <w:t>，数据流中的基本数据依赖关系与</w:t>
      </w:r>
      <w:r w:rsidRPr="00A131E5">
        <w:rPr>
          <w:rFonts w:hint="eastAsia"/>
        </w:rPr>
        <w:t>MapReduce</w:t>
      </w:r>
      <w:r w:rsidRPr="00A131E5">
        <w:rPr>
          <w:rFonts w:hint="eastAsia"/>
        </w:rPr>
        <w:t>数据流相同。但这些框架支持</w:t>
      </w:r>
      <w:r w:rsidRPr="00A131E5">
        <w:rPr>
          <w:rFonts w:hint="eastAsia"/>
        </w:rPr>
        <w:t>pipeline</w:t>
      </w:r>
      <w:r w:rsidRPr="00A131E5">
        <w:rPr>
          <w:rFonts w:hint="eastAsia"/>
        </w:rPr>
        <w:t>，而且处理阶段可以组织成更灵活的</w:t>
      </w:r>
      <w:r w:rsidRPr="00A131E5">
        <w:rPr>
          <w:rFonts w:hint="eastAsia"/>
        </w:rPr>
        <w:t>DAG</w:t>
      </w:r>
      <w:r w:rsidRPr="00A131E5">
        <w:rPr>
          <w:rFonts w:hint="eastAsia"/>
        </w:rPr>
        <w:t>图。因此，下一步工作是将现有的诊断工具扩展到其他框架。</w:t>
      </w:r>
    </w:p>
    <w:p w14:paraId="57843CF2" w14:textId="77777777" w:rsidR="000773CF" w:rsidRPr="00404B42" w:rsidRDefault="000773CF" w:rsidP="0056187B">
      <w:pPr>
        <w:pStyle w:val="a"/>
        <w:rPr>
          <w:noProof/>
        </w:rPr>
      </w:pPr>
    </w:p>
    <w:p w14:paraId="20A5FB0B" w14:textId="77777777" w:rsidR="00D56C99" w:rsidRPr="00D56C99" w:rsidRDefault="00D56C99" w:rsidP="00D56C99">
      <w:pPr>
        <w:sectPr w:rsidR="00D56C99" w:rsidRPr="00D56C99" w:rsidSect="00CA5544">
          <w:headerReference w:type="default" r:id="rId71"/>
          <w:type w:val="oddPage"/>
          <w:pgSz w:w="11906" w:h="16838"/>
          <w:pgMar w:top="1418" w:right="1361" w:bottom="1134" w:left="1418" w:header="1417" w:footer="992" w:gutter="0"/>
          <w:cols w:space="425"/>
          <w:docGrid w:type="lines" w:linePitch="312"/>
        </w:sectPr>
      </w:pPr>
    </w:p>
    <w:p w14:paraId="1A9CA313" w14:textId="77777777" w:rsidR="00156B96" w:rsidRPr="00635AAD" w:rsidRDefault="00156B96" w:rsidP="004A5284">
      <w:pPr>
        <w:rPr>
          <w:sz w:val="24"/>
        </w:rPr>
      </w:pPr>
    </w:p>
    <w:p w14:paraId="0628DB5C" w14:textId="77777777" w:rsidR="00156B96" w:rsidRPr="00AA301C" w:rsidRDefault="00156B96" w:rsidP="001A6E80">
      <w:pPr>
        <w:jc w:val="center"/>
        <w:outlineLvl w:val="3"/>
        <w:rPr>
          <w:rFonts w:ascii="黑体" w:eastAsia="黑体" w:hAnsi="黑体"/>
          <w:sz w:val="24"/>
        </w:rPr>
      </w:pPr>
      <w:r w:rsidRPr="00AA301C">
        <w:rPr>
          <w:rFonts w:ascii="黑体" w:eastAsia="黑体" w:hAnsi="黑体" w:hint="eastAsia"/>
          <w:b/>
          <w:sz w:val="28"/>
          <w:szCs w:val="28"/>
        </w:rPr>
        <w:t>参考文献</w:t>
      </w:r>
    </w:p>
    <w:p w14:paraId="68740886" w14:textId="77777777" w:rsidR="00576528" w:rsidRPr="00490D50" w:rsidRDefault="00576528" w:rsidP="00490D50">
      <w:pPr>
        <w:spacing w:line="400" w:lineRule="exact"/>
        <w:rPr>
          <w:sz w:val="24"/>
        </w:rPr>
      </w:pPr>
    </w:p>
    <w:p w14:paraId="4677EE0C" w14:textId="77777777" w:rsidR="00490D50" w:rsidRPr="00490D50" w:rsidRDefault="00191C63" w:rsidP="00490D50">
      <w:pPr>
        <w:pStyle w:val="Bibliography"/>
        <w:spacing w:line="400" w:lineRule="exact"/>
        <w:rPr>
          <w:sz w:val="24"/>
        </w:rPr>
      </w:pPr>
      <w:r w:rsidRPr="00490D50">
        <w:rPr>
          <w:sz w:val="24"/>
        </w:rPr>
        <w:fldChar w:fldCharType="begin"/>
      </w:r>
      <w:r w:rsidR="00490D50" w:rsidRPr="00490D50">
        <w:rPr>
          <w:sz w:val="24"/>
        </w:rPr>
        <w:instrText xml:space="preserve"> ADDIN ZOTERO_BIBL {"custom":[]} CSL_BIBLIOGRAPHY </w:instrText>
      </w:r>
      <w:r w:rsidRPr="00490D50">
        <w:rPr>
          <w:sz w:val="24"/>
        </w:rPr>
        <w:fldChar w:fldCharType="separate"/>
      </w:r>
      <w:r w:rsidR="00490D50" w:rsidRPr="00490D50">
        <w:rPr>
          <w:sz w:val="24"/>
        </w:rPr>
        <w:t>[1]</w:t>
      </w:r>
      <w:r w:rsidR="00490D50" w:rsidRPr="00490D50">
        <w:rPr>
          <w:sz w:val="24"/>
        </w:rPr>
        <w:tab/>
        <w:t>End-user development - Wikipedia[EB/OL]. [2015-03-15]. http://en.wikipedia.org/wiki/End-user_development.</w:t>
      </w:r>
    </w:p>
    <w:p w14:paraId="01F41562" w14:textId="77777777" w:rsidR="00490D50" w:rsidRPr="00490D50" w:rsidRDefault="00490D50" w:rsidP="00490D50">
      <w:pPr>
        <w:pStyle w:val="Bibliography"/>
        <w:spacing w:line="400" w:lineRule="exact"/>
        <w:rPr>
          <w:sz w:val="24"/>
        </w:rPr>
      </w:pPr>
      <w:r w:rsidRPr="00490D50">
        <w:rPr>
          <w:sz w:val="24"/>
        </w:rPr>
        <w:t>[2]</w:t>
      </w:r>
      <w:r w:rsidRPr="00490D50">
        <w:rPr>
          <w:sz w:val="24"/>
        </w:rPr>
        <w:tab/>
        <w:t>Panko R. Facing the problem of spreadsheet errors[J]. Decision Line, 2006, 37(5): 8–10.</w:t>
      </w:r>
    </w:p>
    <w:p w14:paraId="0BE50DF9" w14:textId="77777777" w:rsidR="00490D50" w:rsidRPr="00490D50" w:rsidRDefault="00490D50" w:rsidP="00490D50">
      <w:pPr>
        <w:pStyle w:val="Bibliography"/>
        <w:spacing w:line="400" w:lineRule="exact"/>
        <w:rPr>
          <w:sz w:val="24"/>
        </w:rPr>
      </w:pPr>
      <w:r w:rsidRPr="00490D50">
        <w:rPr>
          <w:sz w:val="24"/>
        </w:rPr>
        <w:t>[3]</w:t>
      </w:r>
      <w:r w:rsidRPr="00490D50">
        <w:rPr>
          <w:sz w:val="24"/>
        </w:rPr>
        <w:tab/>
        <w:t>Winston W L. Executive education opportunities[J]. OR/MS Today, 2001, 28(4): 8–10.</w:t>
      </w:r>
    </w:p>
    <w:p w14:paraId="6D55B3DE" w14:textId="77777777" w:rsidR="00490D50" w:rsidRPr="00490D50" w:rsidRDefault="00490D50" w:rsidP="00490D50">
      <w:pPr>
        <w:pStyle w:val="Bibliography"/>
        <w:spacing w:line="400" w:lineRule="exact"/>
        <w:rPr>
          <w:sz w:val="24"/>
        </w:rPr>
      </w:pPr>
      <w:r w:rsidRPr="00490D50">
        <w:rPr>
          <w:sz w:val="24"/>
        </w:rPr>
        <w:t>[4]</w:t>
      </w:r>
      <w:r w:rsidRPr="00490D50">
        <w:rPr>
          <w:sz w:val="24"/>
        </w:rPr>
        <w:tab/>
        <w:t>VisiCalc - Wikipedia[EB/OL]. [2015-03-22]. http://en.wikipedia.org/wiki/VisiCalc.</w:t>
      </w:r>
    </w:p>
    <w:p w14:paraId="0BE23524" w14:textId="77777777" w:rsidR="00490D50" w:rsidRPr="00490D50" w:rsidRDefault="00490D50" w:rsidP="00490D50">
      <w:pPr>
        <w:pStyle w:val="Bibliography"/>
        <w:spacing w:line="400" w:lineRule="exact"/>
        <w:rPr>
          <w:sz w:val="24"/>
        </w:rPr>
      </w:pPr>
      <w:r w:rsidRPr="00490D50">
        <w:rPr>
          <w:sz w:val="24"/>
        </w:rPr>
        <w:t>[5]</w:t>
      </w:r>
      <w:r w:rsidRPr="00490D50">
        <w:rPr>
          <w:sz w:val="24"/>
        </w:rPr>
        <w:tab/>
        <w:t>Lotus 1-2-3 - Wikipedia[EB/OL]. [2015-03-22]. http://en.wikipedia.org/wiki/Lotus_1-2-3.</w:t>
      </w:r>
    </w:p>
    <w:p w14:paraId="001D6732" w14:textId="77777777" w:rsidR="00490D50" w:rsidRPr="00490D50" w:rsidRDefault="00490D50" w:rsidP="00490D50">
      <w:pPr>
        <w:pStyle w:val="Bibliography"/>
        <w:spacing w:line="400" w:lineRule="exact"/>
        <w:rPr>
          <w:sz w:val="24"/>
        </w:rPr>
      </w:pPr>
      <w:r w:rsidRPr="00490D50">
        <w:rPr>
          <w:sz w:val="24"/>
        </w:rPr>
        <w:t>[6]</w:t>
      </w:r>
      <w:r w:rsidRPr="00490D50">
        <w:rPr>
          <w:sz w:val="24"/>
        </w:rPr>
        <w:tab/>
        <w:t>Microsoft Excel - Wikipedia[EB/OL]. [2015-03-22]. http://en.wikipedia.org/wiki/Microsoft_Excel.</w:t>
      </w:r>
    </w:p>
    <w:p w14:paraId="030C96B9" w14:textId="77777777" w:rsidR="00490D50" w:rsidRPr="00490D50" w:rsidRDefault="00490D50" w:rsidP="00490D50">
      <w:pPr>
        <w:pStyle w:val="Bibliography"/>
        <w:spacing w:line="400" w:lineRule="exact"/>
        <w:rPr>
          <w:sz w:val="24"/>
        </w:rPr>
      </w:pPr>
      <w:r w:rsidRPr="00490D50">
        <w:rPr>
          <w:sz w:val="24"/>
        </w:rPr>
        <w:t>[7]</w:t>
      </w:r>
      <w:r w:rsidRPr="00490D50">
        <w:rPr>
          <w:sz w:val="24"/>
        </w:rPr>
        <w:tab/>
        <w:t>Google Docs - Wikipedia[EB/OL]. [2015-03-22]. http://en.wikipedia.org/wiki/Google_Docs.</w:t>
      </w:r>
    </w:p>
    <w:p w14:paraId="14FEFB79" w14:textId="77777777" w:rsidR="00490D50" w:rsidRPr="00490D50" w:rsidRDefault="00490D50" w:rsidP="00490D50">
      <w:pPr>
        <w:pStyle w:val="Bibliography"/>
        <w:spacing w:line="400" w:lineRule="exact"/>
        <w:rPr>
          <w:sz w:val="24"/>
        </w:rPr>
      </w:pPr>
      <w:r w:rsidRPr="00490D50">
        <w:rPr>
          <w:sz w:val="24"/>
        </w:rPr>
        <w:t>[8]</w:t>
      </w:r>
      <w:r w:rsidRPr="00490D50">
        <w:rPr>
          <w:sz w:val="24"/>
        </w:rPr>
        <w:tab/>
        <w:t>WPS Office Suite[EB/OL]. [2015-04-10]. http://www.wps.com/.</w:t>
      </w:r>
    </w:p>
    <w:p w14:paraId="1501FEA8" w14:textId="77777777" w:rsidR="00490D50" w:rsidRPr="00490D50" w:rsidRDefault="00490D50" w:rsidP="00490D50">
      <w:pPr>
        <w:pStyle w:val="Bibliography"/>
        <w:spacing w:line="400" w:lineRule="exact"/>
        <w:rPr>
          <w:sz w:val="24"/>
        </w:rPr>
      </w:pPr>
      <w:r w:rsidRPr="00490D50">
        <w:rPr>
          <w:sz w:val="24"/>
        </w:rPr>
        <w:t>[9]</w:t>
      </w:r>
      <w:r w:rsidRPr="00490D50">
        <w:rPr>
          <w:sz w:val="24"/>
        </w:rPr>
        <w:tab/>
        <w:t>Powell S G, Baker K R, Lawson B. A Critical Review of the Literature on Spreadsheet Errors[J]. Decision Support Systems, 2008, 46(1): 128–138.</w:t>
      </w:r>
    </w:p>
    <w:p w14:paraId="08931EFB" w14:textId="77777777" w:rsidR="00490D50" w:rsidRPr="00490D50" w:rsidRDefault="00490D50" w:rsidP="00490D50">
      <w:pPr>
        <w:pStyle w:val="Bibliography"/>
        <w:spacing w:line="400" w:lineRule="exact"/>
        <w:rPr>
          <w:sz w:val="24"/>
        </w:rPr>
      </w:pPr>
      <w:r w:rsidRPr="00490D50">
        <w:rPr>
          <w:sz w:val="24"/>
        </w:rPr>
        <w:t>[10]</w:t>
      </w:r>
      <w:r w:rsidRPr="00490D50">
        <w:rPr>
          <w:sz w:val="24"/>
        </w:rPr>
        <w:tab/>
        <w:t>Rajalingham K, Chadwick D R, Knight B. Classification of Spreadsheet Errors[J]. arXiv:0805.4224 [cs], 2008.</w:t>
      </w:r>
    </w:p>
    <w:p w14:paraId="0F1837E6" w14:textId="77777777" w:rsidR="00490D50" w:rsidRPr="00490D50" w:rsidRDefault="00490D50" w:rsidP="00490D50">
      <w:pPr>
        <w:pStyle w:val="Bibliography"/>
        <w:spacing w:line="400" w:lineRule="exact"/>
        <w:rPr>
          <w:sz w:val="24"/>
        </w:rPr>
      </w:pPr>
      <w:r w:rsidRPr="00490D50">
        <w:rPr>
          <w:sz w:val="24"/>
        </w:rPr>
        <w:t>[11]</w:t>
      </w:r>
      <w:r w:rsidRPr="00490D50">
        <w:rPr>
          <w:sz w:val="24"/>
        </w:rPr>
        <w:tab/>
        <w:t>Aurigemma S, Panko R R. The Detection of Human Spreadsheet Errors by Humans versus Inspection (Auditing) Software[J]. arXiv:1009.2785 [cs], 2010.</w:t>
      </w:r>
    </w:p>
    <w:p w14:paraId="2F2530EF" w14:textId="77777777" w:rsidR="00490D50" w:rsidRPr="00490D50" w:rsidRDefault="00490D50" w:rsidP="00490D50">
      <w:pPr>
        <w:pStyle w:val="Bibliography"/>
        <w:spacing w:line="400" w:lineRule="exact"/>
        <w:rPr>
          <w:sz w:val="24"/>
        </w:rPr>
      </w:pPr>
      <w:r w:rsidRPr="00490D50">
        <w:rPr>
          <w:sz w:val="24"/>
        </w:rPr>
        <w:t>[12]</w:t>
      </w:r>
      <w:r w:rsidRPr="00490D50">
        <w:rPr>
          <w:sz w:val="24"/>
        </w:rPr>
        <w:tab/>
        <w:t>Ayalew Y, Clermont M, Mittermeir R T. Detecting Errors in Spreadsheets[J]. arXiv:0805.1740 [cs], 2008.</w:t>
      </w:r>
    </w:p>
    <w:p w14:paraId="40D30FC3" w14:textId="77777777" w:rsidR="00490D50" w:rsidRPr="00490D50" w:rsidRDefault="00490D50" w:rsidP="00490D50">
      <w:pPr>
        <w:pStyle w:val="Bibliography"/>
        <w:spacing w:line="400" w:lineRule="exact"/>
        <w:rPr>
          <w:sz w:val="24"/>
        </w:rPr>
      </w:pPr>
      <w:r w:rsidRPr="00490D50">
        <w:rPr>
          <w:sz w:val="24"/>
        </w:rPr>
        <w:t>[13]</w:t>
      </w:r>
      <w:r w:rsidRPr="00490D50">
        <w:rPr>
          <w:sz w:val="24"/>
        </w:rPr>
        <w:tab/>
        <w:t>Chadwick D. Stop That Subversive Spreadsheet ![G]//M. Gertz. Integrity and Internal Control in Information Systems V. Springer US, 2003: 205–211.</w:t>
      </w:r>
    </w:p>
    <w:p w14:paraId="7C10803E" w14:textId="77777777" w:rsidR="00490D50" w:rsidRPr="00490D50" w:rsidRDefault="00490D50" w:rsidP="00490D50">
      <w:pPr>
        <w:pStyle w:val="Bibliography"/>
        <w:spacing w:line="400" w:lineRule="exact"/>
        <w:rPr>
          <w:sz w:val="24"/>
        </w:rPr>
      </w:pPr>
      <w:r w:rsidRPr="00490D50">
        <w:rPr>
          <w:sz w:val="24"/>
        </w:rPr>
        <w:t>[14]</w:t>
      </w:r>
      <w:r w:rsidRPr="00490D50">
        <w:rPr>
          <w:sz w:val="24"/>
        </w:rPr>
        <w:tab/>
        <w:t>Fisher M, Rothermel G. The EUSES Spreadsheet Corpus: A Shared Resource for Supporting Experimentation with Spreadsheet Dependability Mechanisms[J]. ACM SIGSOFT Software Engineering Notes, 2005, 30(4): 1–5.</w:t>
      </w:r>
    </w:p>
    <w:p w14:paraId="2014CF4C" w14:textId="77777777" w:rsidR="00490D50" w:rsidRPr="00490D50" w:rsidRDefault="00490D50" w:rsidP="00490D50">
      <w:pPr>
        <w:pStyle w:val="Bibliography"/>
        <w:spacing w:line="400" w:lineRule="exact"/>
        <w:rPr>
          <w:sz w:val="24"/>
        </w:rPr>
      </w:pPr>
      <w:r w:rsidRPr="00490D50">
        <w:rPr>
          <w:sz w:val="24"/>
        </w:rPr>
        <w:t>[15]</w:t>
      </w:r>
      <w:r w:rsidRPr="00490D50">
        <w:rPr>
          <w:sz w:val="24"/>
        </w:rPr>
        <w:tab/>
        <w:t>European Spreadsheet Risks Interest Group[EB/OL]. [2015-03-01]. http://www.eusprig.org/horror-stories.htm.</w:t>
      </w:r>
    </w:p>
    <w:p w14:paraId="59616B5A" w14:textId="77777777" w:rsidR="00490D50" w:rsidRPr="00490D50" w:rsidRDefault="00490D50" w:rsidP="00490D50">
      <w:pPr>
        <w:pStyle w:val="Bibliography"/>
        <w:spacing w:line="400" w:lineRule="exact"/>
        <w:rPr>
          <w:sz w:val="24"/>
        </w:rPr>
      </w:pPr>
      <w:r w:rsidRPr="00490D50">
        <w:rPr>
          <w:sz w:val="24"/>
        </w:rPr>
        <w:t>[16]</w:t>
      </w:r>
      <w:r w:rsidRPr="00490D50">
        <w:rPr>
          <w:sz w:val="24"/>
        </w:rPr>
        <w:tab/>
        <w:t>Chambers C, Erwig M. Dimension Inference in Spreadsheets[C]//IEEE Symposium on Visual Languages and Human-Centric Computing (VL/HCC). 2008: 123–130.</w:t>
      </w:r>
    </w:p>
    <w:p w14:paraId="0960463F" w14:textId="77777777" w:rsidR="00490D50" w:rsidRPr="00490D50" w:rsidRDefault="00490D50" w:rsidP="00490D50">
      <w:pPr>
        <w:pStyle w:val="Bibliography"/>
        <w:spacing w:line="400" w:lineRule="exact"/>
        <w:rPr>
          <w:sz w:val="24"/>
        </w:rPr>
      </w:pPr>
      <w:r w:rsidRPr="00490D50">
        <w:rPr>
          <w:sz w:val="24"/>
        </w:rPr>
        <w:t>[17]</w:t>
      </w:r>
      <w:r w:rsidRPr="00490D50">
        <w:rPr>
          <w:sz w:val="24"/>
        </w:rPr>
        <w:tab/>
        <w:t>Tan L, Liu C, Li Z, et al. Bug Characteristics in Open Source Software[J]. Empirical Software Engineering, 2014, 19(6): 1665–1705.</w:t>
      </w:r>
    </w:p>
    <w:p w14:paraId="32FC3F4B" w14:textId="77777777" w:rsidR="00075F8D" w:rsidRPr="00D94F03" w:rsidRDefault="00191C63" w:rsidP="00490D50">
      <w:pPr>
        <w:pStyle w:val="Bibliography"/>
        <w:spacing w:line="400" w:lineRule="exact"/>
        <w:rPr>
          <w:sz w:val="24"/>
        </w:rPr>
      </w:pPr>
      <w:r w:rsidRPr="00490D50">
        <w:rPr>
          <w:sz w:val="24"/>
        </w:rPr>
        <w:lastRenderedPageBreak/>
        <w:fldChar w:fldCharType="end"/>
      </w:r>
    </w:p>
    <w:p w14:paraId="69D49C3D" w14:textId="77777777" w:rsidR="00D714CE" w:rsidRPr="003476E7" w:rsidRDefault="00D714CE" w:rsidP="00D714CE">
      <w:pPr>
        <w:pStyle w:val="EndnoteText"/>
        <w:spacing w:beforeLines="50" w:before="156" w:afterLines="50" w:after="156"/>
      </w:pPr>
      <w:r>
        <w:t>[Web</w:t>
      </w:r>
      <w:r>
        <w:rPr>
          <w:rStyle w:val="EndnoteReference"/>
        </w:rPr>
        <w:t>FB]</w:t>
      </w:r>
      <w:r>
        <w:t xml:space="preserve"> </w:t>
      </w:r>
      <w:r w:rsidRPr="007412B5">
        <w:rPr>
          <w:rFonts w:hint="eastAsia"/>
        </w:rPr>
        <w:t>Facebook</w:t>
      </w:r>
      <w:r w:rsidRPr="007412B5">
        <w:rPr>
          <w:rFonts w:hint="eastAsia"/>
        </w:rPr>
        <w:t>大数据：每天处理逾</w:t>
      </w:r>
      <w:r w:rsidRPr="007412B5">
        <w:rPr>
          <w:rFonts w:hint="eastAsia"/>
        </w:rPr>
        <w:t>25</w:t>
      </w:r>
      <w:r w:rsidRPr="007412B5">
        <w:rPr>
          <w:rFonts w:hint="eastAsia"/>
        </w:rPr>
        <w:t>亿条内容和</w:t>
      </w:r>
      <w:r w:rsidRPr="007412B5">
        <w:rPr>
          <w:rFonts w:hint="eastAsia"/>
        </w:rPr>
        <w:t>500TB</w:t>
      </w:r>
      <w:r>
        <w:rPr>
          <w:rFonts w:hint="eastAsia"/>
        </w:rPr>
        <w:t>数据</w:t>
      </w:r>
      <w:r>
        <w:t xml:space="preserve"> </w:t>
      </w:r>
      <w:r w:rsidRPr="006C7651">
        <w:t>http://www.leiphone.com/news/201406/0823-danice-facebooks-data.html</w:t>
      </w:r>
    </w:p>
    <w:p w14:paraId="1C7AC01B" w14:textId="77777777" w:rsidR="00D714CE" w:rsidRDefault="00D714CE" w:rsidP="00D714CE">
      <w:pPr>
        <w:pStyle w:val="EndnoteText"/>
        <w:spacing w:beforeLines="50" w:before="156" w:afterLines="50" w:after="156"/>
      </w:pPr>
      <w:r w:rsidRPr="00096807">
        <w:rPr>
          <w:rStyle w:val="EndnoteReference"/>
        </w:rPr>
        <w:t>[</w:t>
      </w:r>
      <w:r w:rsidRPr="00096807">
        <w:rPr>
          <w:rStyle w:val="EndnoteReference"/>
        </w:rPr>
        <w:footnoteRef/>
      </w:r>
      <w:r w:rsidRPr="00096807">
        <w:rPr>
          <w:rStyle w:val="EndnoteReference"/>
        </w:rPr>
        <w:t>]</w:t>
      </w:r>
      <w:r>
        <w:t xml:space="preserve"> </w:t>
      </w:r>
      <w:r w:rsidRPr="007412B5">
        <w:t>A Comprehensive List of Big Data Statistics</w:t>
      </w:r>
      <w:r>
        <w:t xml:space="preserve">. </w:t>
      </w:r>
      <w:r w:rsidRPr="007412B5">
        <w:t>http://wikibon.org/blog/big-data-statistics/</w:t>
      </w:r>
    </w:p>
    <w:p w14:paraId="2C288D86" w14:textId="77777777" w:rsidR="00D714CE" w:rsidRPr="00474CDB" w:rsidRDefault="00D714CE" w:rsidP="00D714CE">
      <w:pPr>
        <w:pStyle w:val="EndnoteText"/>
        <w:spacing w:beforeLines="50" w:before="156" w:afterLines="50" w:after="156"/>
      </w:pPr>
      <w:r w:rsidRPr="00096807">
        <w:rPr>
          <w:rStyle w:val="EndnoteReference"/>
        </w:rPr>
        <w:t>[</w:t>
      </w:r>
      <w:r>
        <w:rPr>
          <w:rStyle w:val="EndnoteReference"/>
        </w:rPr>
        <w:t>4Values</w:t>
      </w:r>
      <w:r w:rsidRPr="00096807">
        <w:rPr>
          <w:rStyle w:val="EndnoteReference"/>
        </w:rPr>
        <w:t>]</w:t>
      </w:r>
      <w:r w:rsidRPr="001322CD">
        <w:rPr>
          <w:rFonts w:hint="eastAsia"/>
        </w:rPr>
        <w:t>为决策支持带来价值大数据的</w:t>
      </w:r>
      <w:r w:rsidRPr="001322CD">
        <w:rPr>
          <w:rFonts w:hint="eastAsia"/>
        </w:rPr>
        <w:t>4V</w:t>
      </w:r>
      <w:r w:rsidRPr="001322CD">
        <w:rPr>
          <w:rFonts w:hint="eastAsia"/>
        </w:rPr>
        <w:t>理论</w:t>
      </w:r>
      <w:r>
        <w:t xml:space="preserve">. </w:t>
      </w:r>
      <w:r w:rsidRPr="00474CDB">
        <w:t>http://server.51cto.com/News-281578.htm</w:t>
      </w:r>
    </w:p>
    <w:p w14:paraId="2ACA0C9F" w14:textId="77777777" w:rsidR="00D714CE" w:rsidRDefault="00D714CE" w:rsidP="00D714CE">
      <w:pPr>
        <w:pStyle w:val="EndnoteText"/>
        <w:spacing w:beforeLines="50" w:before="156" w:afterLines="50" w:after="156"/>
      </w:pPr>
      <w:r w:rsidRPr="00096807">
        <w:rPr>
          <w:rStyle w:val="EndnoteReference"/>
        </w:rPr>
        <w:t>[</w:t>
      </w:r>
      <w:r>
        <w:rPr>
          <w:rStyle w:val="EndnoteReference"/>
        </w:rPr>
        <w:t>MapReduce</w:t>
      </w:r>
      <w:r w:rsidRPr="00096807">
        <w:rPr>
          <w:rStyle w:val="EndnoteReference"/>
        </w:rPr>
        <w:t>]</w:t>
      </w:r>
      <w:r>
        <w:t xml:space="preserve"> </w:t>
      </w:r>
      <w:r w:rsidRPr="002C6CF1">
        <w:t xml:space="preserve">Jeffrey Dean, Sanjay Ghemawat: MapReduce: Simplified Data Processing on Large Clusters. </w:t>
      </w:r>
      <w:r>
        <w:t xml:space="preserve">In </w:t>
      </w:r>
      <w:r w:rsidRPr="00DD6BDB">
        <w:rPr>
          <w:i/>
        </w:rPr>
        <w:t>OSDI</w:t>
      </w:r>
      <w:r w:rsidRPr="002C6CF1">
        <w:t xml:space="preserve"> 2004: 137-150</w:t>
      </w:r>
    </w:p>
    <w:p w14:paraId="2452F96B" w14:textId="77777777" w:rsidR="00D714CE" w:rsidRPr="006A11B3" w:rsidRDefault="00D714CE" w:rsidP="00D714CE">
      <w:pPr>
        <w:pStyle w:val="EndnoteText"/>
        <w:spacing w:beforeLines="50" w:before="156" w:afterLines="50" w:after="156"/>
      </w:pPr>
      <w:r w:rsidRPr="00096807">
        <w:rPr>
          <w:rStyle w:val="EndnoteReference"/>
        </w:rPr>
        <w:t>[</w:t>
      </w:r>
      <w:r>
        <w:rPr>
          <w:rStyle w:val="EndnoteReference"/>
        </w:rPr>
        <w:t>GFS</w:t>
      </w:r>
      <w:r w:rsidRPr="00096807">
        <w:rPr>
          <w:rStyle w:val="EndnoteReference"/>
        </w:rPr>
        <w:t>]</w:t>
      </w:r>
      <w:r>
        <w:t xml:space="preserve"> </w:t>
      </w:r>
      <w:r w:rsidRPr="002C6CF1">
        <w:t xml:space="preserve">Sanjay Ghemawat, Howard Gobioff, Shun-Tak Leung: The Google file system. </w:t>
      </w:r>
      <w:r>
        <w:t xml:space="preserve">In </w:t>
      </w:r>
      <w:r w:rsidRPr="00DD6BDB">
        <w:rPr>
          <w:i/>
        </w:rPr>
        <w:t>SOSP</w:t>
      </w:r>
      <w:r w:rsidRPr="002C6CF1">
        <w:t xml:space="preserve"> 2003:29-43</w:t>
      </w:r>
    </w:p>
    <w:p w14:paraId="1E37468E" w14:textId="77777777" w:rsidR="00D714CE" w:rsidRPr="00D30F00" w:rsidRDefault="00D714CE" w:rsidP="00D714CE">
      <w:pPr>
        <w:pStyle w:val="EndnoteText"/>
      </w:pPr>
      <w:r w:rsidRPr="00096807">
        <w:rPr>
          <w:rStyle w:val="EndnoteReference"/>
        </w:rPr>
        <w:t>[</w:t>
      </w:r>
      <w:r>
        <w:rPr>
          <w:rStyle w:val="EndnoteReference"/>
        </w:rPr>
        <w:t>Hadoop]</w:t>
      </w:r>
      <w:r>
        <w:t xml:space="preserve"> </w:t>
      </w:r>
      <w:r w:rsidRPr="00D30F00">
        <w:t>http://hadoop.apache.org/</w:t>
      </w:r>
    </w:p>
    <w:p w14:paraId="499A7068" w14:textId="77777777" w:rsidR="00D714CE" w:rsidRDefault="00D714CE" w:rsidP="00D714CE">
      <w:pPr>
        <w:pStyle w:val="EndnoteText"/>
        <w:spacing w:beforeLines="50" w:before="156" w:afterLines="50" w:after="156"/>
      </w:pPr>
      <w:r w:rsidRPr="00096807">
        <w:rPr>
          <w:rStyle w:val="EndnoteReference"/>
        </w:rPr>
        <w:t>[</w:t>
      </w:r>
      <w:r>
        <w:t>Dryad</w:t>
      </w:r>
      <w:r w:rsidRPr="00096807">
        <w:rPr>
          <w:rStyle w:val="EndnoteReference"/>
        </w:rPr>
        <w:t>]</w:t>
      </w:r>
      <w:r w:rsidRPr="00096807">
        <w:t xml:space="preserve"> </w:t>
      </w:r>
      <w:r w:rsidRPr="002C6CF1">
        <w:t xml:space="preserve">Michael Isard, Mihai Budiu, Yuan Yu, Andrew Birrell, Dennis Fetterly: Dryad: distributed data-parallel programs from sequential building blocks. </w:t>
      </w:r>
      <w:r>
        <w:t xml:space="preserve">In </w:t>
      </w:r>
      <w:r w:rsidRPr="00DD6BDB">
        <w:rPr>
          <w:i/>
        </w:rPr>
        <w:t>EuroSys</w:t>
      </w:r>
      <w:r w:rsidRPr="002C6CF1">
        <w:t xml:space="preserve"> 2007:59-72</w:t>
      </w:r>
    </w:p>
    <w:p w14:paraId="44D70FCF" w14:textId="77777777" w:rsidR="00D714CE" w:rsidRDefault="00D714CE" w:rsidP="00D714CE">
      <w:pPr>
        <w:pStyle w:val="EndnoteText"/>
        <w:spacing w:beforeLines="50" w:before="156" w:afterLines="50" w:after="156"/>
      </w:pPr>
      <w:r w:rsidRPr="00096807">
        <w:rPr>
          <w:rStyle w:val="EndnoteReference"/>
        </w:rPr>
        <w:t>[</w:t>
      </w:r>
      <w:r>
        <w:rPr>
          <w:rStyle w:val="EndnoteReference"/>
        </w:rPr>
        <w:t>Spark</w:t>
      </w:r>
      <w:r w:rsidRPr="00096807">
        <w:rPr>
          <w:rStyle w:val="EndnoteReference"/>
        </w:rPr>
        <w:t>]</w:t>
      </w:r>
      <w:r w:rsidRPr="00096807">
        <w:t xml:space="preserve"> </w:t>
      </w:r>
      <w:r w:rsidRPr="00A81C33">
        <w:t>M. Zaharia, M. Chowdhury, T. Das, A. Dave, J. Ma, M. McCauley, M.J. Franklin, S. Shenker, I. Stoica. Resilient Distributed Datasets: A Fault-Tolerant Abstraction for In-Memory Cluster Computing, NSDI 2012</w:t>
      </w:r>
    </w:p>
    <w:p w14:paraId="098663BA" w14:textId="77777777" w:rsidR="00D714CE" w:rsidRDefault="00D714CE" w:rsidP="00D714CE">
      <w:pPr>
        <w:pStyle w:val="EndnoteText"/>
        <w:spacing w:beforeLines="50" w:before="156" w:afterLines="50" w:after="156"/>
      </w:pPr>
      <w:r w:rsidRPr="00096807">
        <w:rPr>
          <w:rStyle w:val="EndnoteReference"/>
        </w:rPr>
        <w:t>[</w:t>
      </w:r>
      <w:r>
        <w:rPr>
          <w:rStyle w:val="EndnoteReference"/>
        </w:rPr>
        <w:t>O</w:t>
      </w:r>
      <w:r w:rsidRPr="00096807">
        <w:rPr>
          <w:rStyle w:val="EndnoteReference"/>
        </w:rPr>
        <w:t>]</w:t>
      </w:r>
      <w:r>
        <w:t xml:space="preserve"> </w:t>
      </w:r>
      <w:r w:rsidRPr="00D30F00">
        <w:t>M. Zaharia, B. Hindman, A. Konwinski, A. Ghodsi, A.D. Joseph, R. Katz, S. Shenker and I. Stoica, The Datacenter Needs an Operating System, HotCloud 2011, June 2011.</w:t>
      </w:r>
    </w:p>
    <w:p w14:paraId="03AC7CCA" w14:textId="77777777" w:rsidR="00D714CE" w:rsidRPr="00D30F00" w:rsidRDefault="00D714CE" w:rsidP="00D714CE">
      <w:pPr>
        <w:pStyle w:val="EndnoteText"/>
        <w:spacing w:beforeLines="50" w:before="156" w:afterLines="50" w:after="156"/>
      </w:pPr>
      <w:r w:rsidRPr="00096807">
        <w:rPr>
          <w:rStyle w:val="EndnoteReference"/>
        </w:rPr>
        <w:t>[</w:t>
      </w:r>
      <w:r>
        <w:rPr>
          <w:rStyle w:val="EndnoteReference"/>
        </w:rPr>
        <w:t>Hive</w:t>
      </w:r>
      <w:r w:rsidRPr="00096807">
        <w:rPr>
          <w:rStyle w:val="EndnoteReference"/>
        </w:rPr>
        <w:t>]</w:t>
      </w:r>
      <w:r>
        <w:t xml:space="preserve"> </w:t>
      </w:r>
      <w:r w:rsidRPr="00D30F00">
        <w:t>http://hive.apache.org/</w:t>
      </w:r>
    </w:p>
    <w:p w14:paraId="0B3BF6ED" w14:textId="77777777" w:rsidR="00D714CE" w:rsidRPr="00D30F00" w:rsidRDefault="00D714CE" w:rsidP="00D714CE">
      <w:pPr>
        <w:pStyle w:val="EndnoteText"/>
        <w:spacing w:beforeLines="50" w:before="156" w:afterLines="50" w:after="156"/>
      </w:pPr>
      <w:r w:rsidRPr="00096807">
        <w:rPr>
          <w:rStyle w:val="EndnoteReference"/>
        </w:rPr>
        <w:t>[</w:t>
      </w:r>
      <w:r>
        <w:rPr>
          <w:rStyle w:val="EndnoteReference"/>
        </w:rPr>
        <w:t>Mahout</w:t>
      </w:r>
      <w:r w:rsidRPr="00096807">
        <w:rPr>
          <w:rStyle w:val="EndnoteReference"/>
        </w:rPr>
        <w:t>]</w:t>
      </w:r>
      <w:r>
        <w:t xml:space="preserve"> </w:t>
      </w:r>
      <w:r w:rsidRPr="00D30F00">
        <w:t>http://mahout.apache.org/</w:t>
      </w:r>
    </w:p>
    <w:p w14:paraId="167C95A7" w14:textId="77777777" w:rsidR="00D714CE" w:rsidRPr="00D30F00" w:rsidRDefault="00D714CE" w:rsidP="00D714CE">
      <w:pPr>
        <w:pStyle w:val="EndnoteText"/>
        <w:spacing w:beforeLines="50" w:before="156" w:afterLines="50" w:after="156"/>
      </w:pPr>
      <w:r w:rsidRPr="00096807">
        <w:rPr>
          <w:rStyle w:val="EndnoteReference"/>
        </w:rPr>
        <w:t>[</w:t>
      </w:r>
      <w:r>
        <w:rPr>
          <w:rStyle w:val="EndnoteReference"/>
        </w:rPr>
        <w:t>HBase</w:t>
      </w:r>
      <w:r w:rsidRPr="00096807">
        <w:rPr>
          <w:rStyle w:val="EndnoteReference"/>
        </w:rPr>
        <w:t>]</w:t>
      </w:r>
      <w:r w:rsidRPr="00096807">
        <w:t xml:space="preserve"> </w:t>
      </w:r>
      <w:r w:rsidRPr="00D30F00">
        <w:t>http://hbase.apache.org/</w:t>
      </w:r>
    </w:p>
    <w:p w14:paraId="4485D9F2" w14:textId="77777777" w:rsidR="00D714CE" w:rsidRDefault="00D714CE" w:rsidP="00D714CE">
      <w:pPr>
        <w:pStyle w:val="EndnoteText"/>
        <w:spacing w:beforeLines="50" w:before="156" w:afterLines="50" w:after="156"/>
      </w:pPr>
      <w:r w:rsidRPr="00096807">
        <w:rPr>
          <w:rStyle w:val="EndnoteReference"/>
        </w:rPr>
        <w:t>[</w:t>
      </w:r>
      <w:r>
        <w:rPr>
          <w:rStyle w:val="EndnoteReference"/>
        </w:rPr>
        <w:t>GoogleOOM</w:t>
      </w:r>
      <w:r w:rsidRPr="00096807">
        <w:rPr>
          <w:rStyle w:val="EndnoteReference"/>
        </w:rPr>
        <w:t>]</w:t>
      </w:r>
      <w:r>
        <w:t xml:space="preserve"> </w:t>
      </w:r>
      <w:r>
        <w:rPr>
          <w:rFonts w:hint="eastAsia"/>
        </w:rPr>
        <w:t>Google</w:t>
      </w:r>
      <w:r>
        <w:t xml:space="preserve"> “</w:t>
      </w:r>
      <w:r w:rsidRPr="008A47CE">
        <w:t>hadoop outofmemory site:stackoverflow.com</w:t>
      </w:r>
      <w:r>
        <w:t>”</w:t>
      </w:r>
    </w:p>
    <w:p w14:paraId="5E06EE2E" w14:textId="77777777" w:rsidR="00D714CE" w:rsidRDefault="00D714CE" w:rsidP="00D714CE">
      <w:pPr>
        <w:pStyle w:val="EndnoteText"/>
        <w:spacing w:beforeLines="50" w:before="156" w:afterLines="50" w:after="156"/>
      </w:pPr>
      <w:r w:rsidRPr="00096807">
        <w:rPr>
          <w:rStyle w:val="EndnoteReference"/>
        </w:rPr>
        <w:t>[</w:t>
      </w:r>
      <w:r>
        <w:rPr>
          <w:rStyle w:val="EndnoteReference"/>
        </w:rPr>
        <w:t>SparkMailinglist</w:t>
      </w:r>
      <w:r w:rsidRPr="00096807">
        <w:rPr>
          <w:rStyle w:val="EndnoteReference"/>
        </w:rPr>
        <w:t>]</w:t>
      </w:r>
      <w:r>
        <w:t xml:space="preserve"> </w:t>
      </w:r>
      <w:r w:rsidRPr="00084CB9">
        <w:t>http://spark-project.org/mailing-lists/</w:t>
      </w:r>
    </w:p>
    <w:p w14:paraId="4AEC4FAC" w14:textId="77777777" w:rsidR="00D714CE" w:rsidRPr="00084CB9" w:rsidRDefault="00D714CE" w:rsidP="00D714CE">
      <w:pPr>
        <w:pStyle w:val="EndnoteText"/>
        <w:spacing w:beforeLines="50" w:before="156" w:afterLines="50" w:after="156"/>
      </w:pPr>
      <w:r w:rsidRPr="00096807">
        <w:rPr>
          <w:rStyle w:val="EndnoteReference"/>
        </w:rPr>
        <w:t>[</w:t>
      </w:r>
      <w:r w:rsidRPr="00096807">
        <w:rPr>
          <w:rStyle w:val="EndnoteReference"/>
        </w:rPr>
        <w:footnoteRef/>
      </w:r>
      <w:r w:rsidRPr="00096807">
        <w:rPr>
          <w:rStyle w:val="EndnoteReference"/>
        </w:rPr>
        <w:t>]</w:t>
      </w:r>
      <w:r>
        <w:t xml:space="preserve"> </w:t>
      </w:r>
      <w:r w:rsidRPr="00084CB9">
        <w:t>http://en.wikipedia.org/wiki/K-means_clustering</w:t>
      </w:r>
    </w:p>
    <w:p w14:paraId="66B96814" w14:textId="77777777" w:rsidR="00D714CE" w:rsidRDefault="00D714CE" w:rsidP="00D714CE">
      <w:pPr>
        <w:ind w:left="1260" w:hanging="1260"/>
      </w:pPr>
      <w:r w:rsidRPr="00096807">
        <w:rPr>
          <w:rStyle w:val="EndnoteReference"/>
        </w:rPr>
        <w:t>[</w:t>
      </w:r>
      <w:r>
        <w:t>Ali</w:t>
      </w:r>
      <w:r w:rsidRPr="00096807">
        <w:rPr>
          <w:rStyle w:val="EndnoteReference"/>
        </w:rPr>
        <w:t>]</w:t>
      </w:r>
      <w:r>
        <w:t xml:space="preserve"> </w:t>
      </w:r>
      <w:r w:rsidRPr="00605BB0">
        <w:rPr>
          <w:rFonts w:hint="eastAsia"/>
        </w:rPr>
        <w:t>阿里</w:t>
      </w:r>
      <w:r w:rsidRPr="00605BB0">
        <w:rPr>
          <w:rFonts w:hint="eastAsia"/>
        </w:rPr>
        <w:t>Hadoop</w:t>
      </w:r>
      <w:r w:rsidRPr="00605BB0">
        <w:rPr>
          <w:rFonts w:hint="eastAsia"/>
        </w:rPr>
        <w:t>集群架构及服务体系</w:t>
      </w:r>
      <w:r>
        <w:rPr>
          <w:rFonts w:hint="eastAsia"/>
        </w:rPr>
        <w:t>。</w:t>
      </w:r>
      <w:hyperlink r:id="rId72" w:history="1">
        <w:r w:rsidRPr="004C43F9">
          <w:rPr>
            <w:rStyle w:val="Hyperlink"/>
          </w:rPr>
          <w:t>http://hbtc2012.hadooper.cn/subject/track1liangliyin1.pdf</w:t>
        </w:r>
      </w:hyperlink>
    </w:p>
    <w:p w14:paraId="71DAA500" w14:textId="77777777" w:rsidR="00D714CE" w:rsidRDefault="00D714CE" w:rsidP="00D714CE"/>
    <w:p w14:paraId="6BF8D3C1"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  J. Dean and S. Ghemawat, “MapReduce: Simplified data processing on large clusters,” in </w:t>
      </w:r>
      <w:r w:rsidRPr="001D1574">
        <w:rPr>
          <w:i/>
          <w:iCs/>
          <w:kern w:val="0"/>
        </w:rPr>
        <w:t>6th Symposium on Operating System Design and Implementation (OSDI)</w:t>
      </w:r>
      <w:r w:rsidRPr="001D1574">
        <w:rPr>
          <w:kern w:val="0"/>
        </w:rPr>
        <w:t xml:space="preserve">, 2004, pp. 137–150. </w:t>
      </w:r>
    </w:p>
    <w:p w14:paraId="43E07C8A"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2]  M. Isard, M. Budiu, Y. Yu, A. Birrell, and D. Fetterly, “Dryad: distributed data-parallel programs from sequential building blocks,” in </w:t>
      </w:r>
      <w:r w:rsidRPr="001D1574">
        <w:rPr>
          <w:i/>
          <w:iCs/>
          <w:kern w:val="0"/>
        </w:rPr>
        <w:t>Proceedings of the 2007 EuroSys Conference (EuroSys)</w:t>
      </w:r>
      <w:r w:rsidRPr="001D1574">
        <w:rPr>
          <w:kern w:val="0"/>
        </w:rPr>
        <w:t xml:space="preserve">, 2007, pp. 59– 72. </w:t>
      </w:r>
    </w:p>
    <w:p w14:paraId="1616837E"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3]  M. Zaharia, M. Chowdhury, T. Das, A. Dave, J. Ma, M. McCauly, M. J. Franklin, S. Shenker, and I. Stoica, “Resilient distributed datasets: A fault-tolerant abstraction for in-memory cluster computing,” in </w:t>
      </w:r>
      <w:r w:rsidRPr="001D1574">
        <w:rPr>
          <w:i/>
          <w:iCs/>
          <w:kern w:val="0"/>
        </w:rPr>
        <w:t>Proceed- ings of the 9th USENIX Symposium on Networked Systems Design and Implementation (NSDI)</w:t>
      </w:r>
      <w:r w:rsidRPr="001D1574">
        <w:rPr>
          <w:kern w:val="0"/>
        </w:rPr>
        <w:t xml:space="preserve">, 2012, pp. 15–28. </w:t>
      </w:r>
    </w:p>
    <w:p w14:paraId="78BF2594"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4]  S. Li, H. Zhou, H. Lin, T. Xiao, H. Lin, W. Lin, and T. Xie, “A characteristic study on failures of production distributed data-parallel programs,” in </w:t>
      </w:r>
      <w:r w:rsidRPr="001D1574">
        <w:rPr>
          <w:i/>
          <w:iCs/>
          <w:kern w:val="0"/>
        </w:rPr>
        <w:t>35th International Conference on Software Engineering (ICSE)</w:t>
      </w:r>
      <w:r w:rsidRPr="001D1574">
        <w:rPr>
          <w:kern w:val="0"/>
        </w:rPr>
        <w:t xml:space="preserve">, 2013, pp. 963–972. </w:t>
      </w:r>
    </w:p>
    <w:p w14:paraId="5811906E"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lastRenderedPageBreak/>
        <w:t xml:space="preserve">[5]  S.Kavulya,J.Tan,R.Gandhi,andP.Narasimhan,“Ananalysisoftraces from a production mapreduce cluster,” in </w:t>
      </w:r>
      <w:r w:rsidRPr="001D1574">
        <w:rPr>
          <w:i/>
          <w:iCs/>
          <w:kern w:val="0"/>
        </w:rPr>
        <w:t>10th IEEE/ACM International Conference on Cluster, Cloud and Grid Computing (CCGrid)</w:t>
      </w:r>
      <w:r w:rsidRPr="001D1574">
        <w:rPr>
          <w:kern w:val="0"/>
        </w:rPr>
        <w:t xml:space="preserve">, 2010, pp. 94–103. </w:t>
      </w:r>
    </w:p>
    <w:p w14:paraId="34DEBAEE"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6]  H. S. Gunawi, M. Hao, T. Leesatapornwongsa, T. Patana-anake, T. Do, J. Adityatama, K. J. Eliazar, A. Laksono, J. F. Lukman, V. Martin, and A. D. Satria, “What bugs live in the cloud?: A study of 3000+ issues in cloud systems,” in </w:t>
      </w:r>
      <w:r w:rsidRPr="001D1574">
        <w:rPr>
          <w:i/>
          <w:iCs/>
          <w:kern w:val="0"/>
        </w:rPr>
        <w:t>Proceedings of the ACM Symposium on Cloud Computing, Seattle (SoCC)</w:t>
      </w:r>
      <w:r w:rsidRPr="001D1574">
        <w:rPr>
          <w:kern w:val="0"/>
        </w:rPr>
        <w:t xml:space="preserve">, 2014, pp. 7:1–7:14. </w:t>
      </w:r>
    </w:p>
    <w:p w14:paraId="5FB616AC"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7]  “Apache HBase.” [Online]. Available: </w:t>
      </w:r>
      <w:r w:rsidRPr="001D1574">
        <w:rPr>
          <w:color w:val="0000FF"/>
          <w:kern w:val="0"/>
        </w:rPr>
        <w:t xml:space="preserve">http://hbase.apache.org/ </w:t>
      </w:r>
    </w:p>
    <w:p w14:paraId="6790B8FF"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8]  “Hadoop mailing list.” [Online]. Available: </w:t>
      </w:r>
      <w:r w:rsidRPr="001D1574">
        <w:rPr>
          <w:color w:val="0000FF"/>
          <w:kern w:val="0"/>
        </w:rPr>
        <w:t xml:space="preserve">http://hadoop-common. </w:t>
      </w:r>
      <w:r w:rsidRPr="001D1574">
        <w:rPr>
          <w:kern w:val="0"/>
        </w:rPr>
        <w:t> </w:t>
      </w:r>
      <w:r w:rsidRPr="001D1574">
        <w:rPr>
          <w:color w:val="0000FF"/>
          <w:kern w:val="0"/>
        </w:rPr>
        <w:t xml:space="preserve">472056.n3.nabble.com/Users- f17301.html </w:t>
      </w:r>
    </w:p>
    <w:p w14:paraId="3615F9C9"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9]  “Spark mailing list.” [Online]. Available: </w:t>
      </w:r>
      <w:r w:rsidRPr="001D1574">
        <w:rPr>
          <w:color w:val="0000FF"/>
          <w:kern w:val="0"/>
        </w:rPr>
        <w:t xml:space="preserve">http://apache-spark-user-list. </w:t>
      </w:r>
      <w:r w:rsidRPr="001D1574">
        <w:rPr>
          <w:kern w:val="0"/>
        </w:rPr>
        <w:t> </w:t>
      </w:r>
      <w:r w:rsidRPr="001D1574">
        <w:rPr>
          <w:color w:val="0000FF"/>
          <w:kern w:val="0"/>
        </w:rPr>
        <w:t xml:space="preserve">1001560.n3.nabble.com/ </w:t>
      </w:r>
    </w:p>
    <w:p w14:paraId="041C641F"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0]  “Apache Pig.” [Online]. Available: </w:t>
      </w:r>
      <w:r w:rsidRPr="001D1574">
        <w:rPr>
          <w:color w:val="0000FF"/>
          <w:kern w:val="0"/>
        </w:rPr>
        <w:t xml:space="preserve">http://pig.apache.org </w:t>
      </w:r>
    </w:p>
    <w:p w14:paraId="5039B368"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1]  “Apache Hive.” [Online]. Available: </w:t>
      </w:r>
      <w:r w:rsidRPr="001D1574">
        <w:rPr>
          <w:color w:val="0000FF"/>
          <w:kern w:val="0"/>
        </w:rPr>
        <w:t xml:space="preserve">https://hive.apache.org/ </w:t>
      </w:r>
    </w:p>
    <w:p w14:paraId="50A474D2"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2]  “MLlib: Apache Spark’s scalable machine learning library.” [Online].  Available: </w:t>
      </w:r>
      <w:r w:rsidRPr="001D1574">
        <w:rPr>
          <w:color w:val="0000FF"/>
          <w:kern w:val="0"/>
        </w:rPr>
        <w:t xml:space="preserve">https://spark.apache.org/mllib/ </w:t>
      </w:r>
    </w:p>
    <w:p w14:paraId="50228689"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3]  “Real-world OOM Errors in Distributed Data-parallel Applications.”  [Online]. Available: </w:t>
      </w:r>
      <w:r w:rsidRPr="001D1574">
        <w:rPr>
          <w:color w:val="0000FF"/>
          <w:kern w:val="0"/>
        </w:rPr>
        <w:t xml:space="preserve">https://github.com/JerryLead/MyPaper/blob/master/ </w:t>
      </w:r>
      <w:r w:rsidRPr="001D1574">
        <w:rPr>
          <w:kern w:val="0"/>
        </w:rPr>
        <w:t> </w:t>
      </w:r>
      <w:r w:rsidRPr="001D1574">
        <w:rPr>
          <w:color w:val="0000FF"/>
          <w:kern w:val="0"/>
        </w:rPr>
        <w:t xml:space="preserve">OOM- Study.pdf </w:t>
      </w:r>
    </w:p>
    <w:p w14:paraId="57902556"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14]  D.MinerandA.Shook,</w:t>
      </w:r>
      <w:r w:rsidRPr="001D1574">
        <w:rPr>
          <w:i/>
          <w:iCs/>
          <w:kern w:val="0"/>
        </w:rPr>
        <w:t>MapReduceDesignPatterns:BuildingEffective Algorithms and Analytics for Hadoop and Other Systems</w:t>
      </w:r>
      <w:r w:rsidRPr="001D1574">
        <w:rPr>
          <w:kern w:val="0"/>
        </w:rPr>
        <w:t xml:space="preserve">. O’Reilly Media, Inc., 2012. </w:t>
      </w:r>
    </w:p>
    <w:p w14:paraId="4FF53FD7"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5]  J. Lin and C. Dyer, </w:t>
      </w:r>
      <w:r w:rsidRPr="001D1574">
        <w:rPr>
          <w:i/>
          <w:iCs/>
          <w:kern w:val="0"/>
        </w:rPr>
        <w:t>Data-Intensive Text Processing with MapReduce</w:t>
      </w:r>
      <w:r w:rsidRPr="001D1574">
        <w:rPr>
          <w:kern w:val="0"/>
        </w:rPr>
        <w:t xml:space="preserve">, ser. Synthesis Lectures on Human Language Technologies. Morgan &amp; Claypool Publishers, 2010. [Online]. Available: </w:t>
      </w:r>
      <w:r w:rsidRPr="001D1574">
        <w:rPr>
          <w:color w:val="0000FF"/>
          <w:kern w:val="0"/>
        </w:rPr>
        <w:t xml:space="preserve">https://lintool.github.io/ MapReduceAlgorithms/MapReduce- book- final.pdf </w:t>
      </w:r>
    </w:p>
    <w:p w14:paraId="0E9EEEA7"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6]  “Apache Mahout.” [Online]. Available: </w:t>
      </w:r>
      <w:r w:rsidRPr="001D1574">
        <w:rPr>
          <w:color w:val="0000FF"/>
          <w:kern w:val="0"/>
        </w:rPr>
        <w:t xml:space="preserve">https://mahout.apache.org </w:t>
      </w:r>
    </w:p>
    <w:p w14:paraId="02364474"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17]  “Cloud</w:t>
      </w:r>
      <w:r w:rsidRPr="001D1574">
        <w:rPr>
          <w:kern w:val="0"/>
          <w:position w:val="8"/>
        </w:rPr>
        <w:t>9</w:t>
      </w:r>
      <w:r w:rsidRPr="001D1574">
        <w:rPr>
          <w:kern w:val="0"/>
        </w:rPr>
        <w:t xml:space="preserve">: A Hadoop toolkit for working with big data.” [Online].  Available: </w:t>
      </w:r>
      <w:r w:rsidRPr="001D1574">
        <w:rPr>
          <w:color w:val="0000FF"/>
          <w:kern w:val="0"/>
        </w:rPr>
        <w:t xml:space="preserve">http://lintool.github.io/Cloud9/ </w:t>
      </w:r>
    </w:p>
    <w:p w14:paraId="76ECCA10"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8]  J. E. Gonzalez, R. S. Xin, A. Dave, D. Crankshaw, M. J. Franklin,  and I. Stoica, “Graphx: Graph processing in a distributed dataflow framework,” in </w:t>
      </w:r>
      <w:r w:rsidRPr="001D1574">
        <w:rPr>
          <w:i/>
          <w:iCs/>
          <w:kern w:val="0"/>
        </w:rPr>
        <w:t>11th USENIX Symposium on Operating Systems Design and Implementation (OSDI)</w:t>
      </w:r>
      <w:r w:rsidRPr="001D1574">
        <w:rPr>
          <w:kern w:val="0"/>
        </w:rPr>
        <w:t xml:space="preserve">, 2014, pp. 599–613. </w:t>
      </w:r>
    </w:p>
    <w:p w14:paraId="7510C34B" w14:textId="77777777" w:rsidR="00D714CE" w:rsidRPr="001D1574" w:rsidRDefault="00D714CE" w:rsidP="00D714CE">
      <w:pPr>
        <w:tabs>
          <w:tab w:val="left" w:pos="220"/>
          <w:tab w:val="left" w:pos="720"/>
        </w:tabs>
        <w:autoSpaceDE w:val="0"/>
        <w:autoSpaceDN w:val="0"/>
        <w:adjustRightInd w:val="0"/>
        <w:spacing w:after="240"/>
        <w:jc w:val="left"/>
        <w:rPr>
          <w:kern w:val="0"/>
        </w:rPr>
      </w:pPr>
      <w:r w:rsidRPr="001D1574">
        <w:rPr>
          <w:kern w:val="0"/>
        </w:rPr>
        <w:t xml:space="preserve">[19]  A. Pavlo, E. Paulson, A. Rasin, D. J. Abadi, D. J. DeWitt, S. Madden, and M. Stonebraker, “A comparison of approaches to large-scale data analysis,” in </w:t>
      </w:r>
      <w:r w:rsidRPr="001D1574">
        <w:rPr>
          <w:i/>
          <w:iCs/>
          <w:kern w:val="0"/>
        </w:rPr>
        <w:t>Proceedings of the ACM SIGMOD International Conference on Management of Data (SIGMOD)</w:t>
      </w:r>
      <w:r w:rsidRPr="001D1574">
        <w:rPr>
          <w:kern w:val="0"/>
        </w:rPr>
        <w:t xml:space="preserve">, 2009, pp. 165–178. </w:t>
      </w:r>
    </w:p>
    <w:p w14:paraId="1F21125A" w14:textId="77777777" w:rsidR="00D714CE" w:rsidRPr="001D1574" w:rsidRDefault="00D714CE" w:rsidP="00D714CE">
      <w:pPr>
        <w:autoSpaceDE w:val="0"/>
        <w:autoSpaceDN w:val="0"/>
        <w:adjustRightInd w:val="0"/>
        <w:spacing w:after="240"/>
        <w:jc w:val="left"/>
        <w:rPr>
          <w:kern w:val="0"/>
        </w:rPr>
      </w:pPr>
      <w:r w:rsidRPr="001D1574">
        <w:rPr>
          <w:kern w:val="0"/>
        </w:rPr>
        <w:t xml:space="preserve">[20] “STXXL: Standard Template Library for Extra Large Data Sets.” [Online]. Available: </w:t>
      </w:r>
      <w:r w:rsidRPr="001D1574">
        <w:rPr>
          <w:color w:val="0000FF"/>
          <w:kern w:val="0"/>
        </w:rPr>
        <w:lastRenderedPageBreak/>
        <w:t>http://stxxl.sourceforge.net/</w:t>
      </w:r>
    </w:p>
    <w:p w14:paraId="52C9D525" w14:textId="77777777" w:rsidR="00D714CE" w:rsidRPr="001D1574" w:rsidRDefault="00D714CE" w:rsidP="00D714CE">
      <w:pPr>
        <w:autoSpaceDE w:val="0"/>
        <w:autoSpaceDN w:val="0"/>
        <w:adjustRightInd w:val="0"/>
        <w:spacing w:after="240"/>
        <w:jc w:val="left"/>
        <w:rPr>
          <w:kern w:val="0"/>
        </w:rPr>
      </w:pPr>
      <w:r w:rsidRPr="001D1574">
        <w:rPr>
          <w:kern w:val="0"/>
        </w:rPr>
        <w:t>[21] “TPIE - The Templated Portable I/O Environment.” [Online]. Available:</w:t>
      </w:r>
    </w:p>
    <w:p w14:paraId="2402CD1A" w14:textId="77777777" w:rsidR="00D714CE" w:rsidRPr="001D1574" w:rsidRDefault="00D714CE" w:rsidP="00D714CE">
      <w:pPr>
        <w:autoSpaceDE w:val="0"/>
        <w:autoSpaceDN w:val="0"/>
        <w:adjustRightInd w:val="0"/>
        <w:spacing w:after="240"/>
        <w:jc w:val="left"/>
        <w:rPr>
          <w:kern w:val="0"/>
        </w:rPr>
      </w:pPr>
      <w:r w:rsidRPr="001D1574">
        <w:rPr>
          <w:color w:val="0000FF"/>
          <w:kern w:val="0"/>
        </w:rPr>
        <w:t>http://madalgo.au.dk/tpie/</w:t>
      </w:r>
    </w:p>
    <w:p w14:paraId="1A831E10" w14:textId="77777777" w:rsidR="00D714CE" w:rsidRPr="001D1574" w:rsidRDefault="00D714CE" w:rsidP="00D714CE">
      <w:pPr>
        <w:autoSpaceDE w:val="0"/>
        <w:autoSpaceDN w:val="0"/>
        <w:adjustRightInd w:val="0"/>
        <w:spacing w:after="240"/>
        <w:jc w:val="left"/>
        <w:rPr>
          <w:kern w:val="0"/>
        </w:rPr>
      </w:pPr>
      <w:r w:rsidRPr="001D1574">
        <w:rPr>
          <w:kern w:val="0"/>
        </w:rPr>
        <w:t xml:space="preserve">[22] D. G. Murray, F. McSherry, R. Isaacs, M. Isard, P. Barham, and M. Abadi, “Naiad: a timely dataflow system,” in </w:t>
      </w:r>
      <w:r w:rsidRPr="001D1574">
        <w:rPr>
          <w:i/>
          <w:iCs/>
          <w:kern w:val="0"/>
        </w:rPr>
        <w:t>ACM SIGOPS 24th Symposium on Operating Systems Principles (SOSP)</w:t>
      </w:r>
      <w:r w:rsidRPr="001D1574">
        <w:rPr>
          <w:kern w:val="0"/>
        </w:rPr>
        <w:t>, 2013, pp. 439– 455.</w:t>
      </w:r>
    </w:p>
    <w:p w14:paraId="33250775" w14:textId="77777777" w:rsidR="00D714CE" w:rsidRPr="001D1574" w:rsidRDefault="00D714CE" w:rsidP="00D714CE">
      <w:pPr>
        <w:autoSpaceDE w:val="0"/>
        <w:autoSpaceDN w:val="0"/>
        <w:adjustRightInd w:val="0"/>
        <w:spacing w:after="240"/>
        <w:jc w:val="left"/>
        <w:rPr>
          <w:kern w:val="0"/>
        </w:rPr>
      </w:pPr>
      <w:r w:rsidRPr="001D1574">
        <w:rPr>
          <w:kern w:val="0"/>
        </w:rPr>
        <w:t xml:space="preserve">[23] H. Yang, A. Dasdan, R. Hsiao, and D. S. P. Jr., “Map-reduce-merge: simplified relational data processing on large clusters,” in </w:t>
      </w:r>
      <w:r w:rsidRPr="001D1574">
        <w:rPr>
          <w:i/>
          <w:iCs/>
          <w:kern w:val="0"/>
        </w:rPr>
        <w:t>Proceedings of the ACM SIGMOD International Conference on Management of Data (SIGMOD)</w:t>
      </w:r>
      <w:r w:rsidRPr="001D1574">
        <w:rPr>
          <w:kern w:val="0"/>
        </w:rPr>
        <w:t>, 2007, pp. 1029–1040.</w:t>
      </w:r>
    </w:p>
    <w:p w14:paraId="2E9BDD76" w14:textId="77777777" w:rsidR="00D714CE" w:rsidRPr="001D1574" w:rsidRDefault="00D714CE" w:rsidP="00D714CE">
      <w:pPr>
        <w:autoSpaceDE w:val="0"/>
        <w:autoSpaceDN w:val="0"/>
        <w:adjustRightInd w:val="0"/>
        <w:spacing w:after="240"/>
        <w:jc w:val="left"/>
        <w:rPr>
          <w:kern w:val="0"/>
        </w:rPr>
      </w:pPr>
      <w:r w:rsidRPr="001D1574">
        <w:rPr>
          <w:kern w:val="0"/>
        </w:rPr>
        <w:t xml:space="preserve">[24] “Apache Flink.” [Online]. Available: </w:t>
      </w:r>
      <w:r w:rsidRPr="001D1574">
        <w:rPr>
          <w:color w:val="0000FF"/>
          <w:kern w:val="0"/>
        </w:rPr>
        <w:t>https://flink.apache.org/ </w:t>
      </w:r>
      <w:r w:rsidRPr="001D1574">
        <w:rPr>
          <w:kern w:val="0"/>
        </w:rPr>
        <w:t xml:space="preserve">[25] G. Malewicz, M. H. Austern, A. J. C. Bik, J. C. Dehnert, I. Horn, N. Leiser, and G. Czajkowski, “Pregel: a system for large-scale graph processing,” in </w:t>
      </w:r>
      <w:r w:rsidRPr="001D1574">
        <w:rPr>
          <w:i/>
          <w:iCs/>
          <w:kern w:val="0"/>
        </w:rPr>
        <w:t>Proceedings of the ACM SIGMOD International Con-</w:t>
      </w:r>
    </w:p>
    <w:p w14:paraId="2C8BB60F" w14:textId="77777777" w:rsidR="00D714CE" w:rsidRPr="001D1574" w:rsidRDefault="00D714CE" w:rsidP="00D714CE">
      <w:pPr>
        <w:autoSpaceDE w:val="0"/>
        <w:autoSpaceDN w:val="0"/>
        <w:adjustRightInd w:val="0"/>
        <w:spacing w:after="240"/>
        <w:jc w:val="left"/>
        <w:rPr>
          <w:kern w:val="0"/>
        </w:rPr>
      </w:pPr>
      <w:r w:rsidRPr="001D1574">
        <w:rPr>
          <w:i/>
          <w:iCs/>
          <w:kern w:val="0"/>
        </w:rPr>
        <w:t>ference on Management of Data (SIGMOD)</w:t>
      </w:r>
      <w:r w:rsidRPr="001D1574">
        <w:rPr>
          <w:kern w:val="0"/>
        </w:rPr>
        <w:t>, 2010, pp. 135–146.</w:t>
      </w:r>
    </w:p>
    <w:p w14:paraId="06D42E27" w14:textId="77777777" w:rsidR="00D714CE" w:rsidRPr="001D1574" w:rsidRDefault="00D714CE" w:rsidP="00D714CE">
      <w:pPr>
        <w:autoSpaceDE w:val="0"/>
        <w:autoSpaceDN w:val="0"/>
        <w:adjustRightInd w:val="0"/>
        <w:spacing w:after="240"/>
        <w:jc w:val="left"/>
        <w:rPr>
          <w:kern w:val="0"/>
        </w:rPr>
      </w:pPr>
      <w:r w:rsidRPr="001D1574">
        <w:rPr>
          <w:kern w:val="0"/>
        </w:rPr>
        <w:t xml:space="preserve">[26] J. E. Gonzalez, Y. Low, H. Gu, D. Bickson, and C. Guestrin, “Power- graph: Distributed graph-parallel computation on natural graphs,” in </w:t>
      </w:r>
      <w:r w:rsidRPr="001D1574">
        <w:rPr>
          <w:i/>
          <w:iCs/>
          <w:kern w:val="0"/>
        </w:rPr>
        <w:t>10th USENIX Symposium on Operating Systems Design and Implementation (OSDI)</w:t>
      </w:r>
      <w:r w:rsidRPr="001D1574">
        <w:rPr>
          <w:kern w:val="0"/>
        </w:rPr>
        <w:t>, 2012, pp. 17–30.</w:t>
      </w:r>
    </w:p>
    <w:p w14:paraId="14FB3356" w14:textId="77777777" w:rsidR="00D714CE" w:rsidRPr="001D1574" w:rsidRDefault="00D714CE" w:rsidP="00D714CE">
      <w:pPr>
        <w:autoSpaceDE w:val="0"/>
        <w:autoSpaceDN w:val="0"/>
        <w:adjustRightInd w:val="0"/>
        <w:spacing w:after="240"/>
        <w:jc w:val="left"/>
        <w:rPr>
          <w:kern w:val="0"/>
        </w:rPr>
      </w:pPr>
      <w:r w:rsidRPr="001D1574">
        <w:rPr>
          <w:kern w:val="0"/>
        </w:rPr>
        <w:t xml:space="preserve">[27] “Apache Storm.” [Online]. Available: </w:t>
      </w:r>
      <w:r w:rsidRPr="001D1574">
        <w:rPr>
          <w:color w:val="0000FF"/>
          <w:kern w:val="0"/>
        </w:rPr>
        <w:t>https://storm.apache.org/ </w:t>
      </w:r>
      <w:r w:rsidRPr="001D1574">
        <w:rPr>
          <w:kern w:val="0"/>
        </w:rPr>
        <w:t>[28] “The OOM error in Count(distinct) in Tencent.” [Online]. Available:</w:t>
      </w:r>
    </w:p>
    <w:p w14:paraId="03ED2152" w14:textId="77777777" w:rsidR="00D714CE" w:rsidRPr="001D1574" w:rsidRDefault="00D714CE" w:rsidP="00D714CE">
      <w:pPr>
        <w:autoSpaceDE w:val="0"/>
        <w:autoSpaceDN w:val="0"/>
        <w:adjustRightInd w:val="0"/>
        <w:spacing w:after="240"/>
        <w:jc w:val="left"/>
        <w:rPr>
          <w:kern w:val="0"/>
        </w:rPr>
      </w:pPr>
      <w:r w:rsidRPr="001D1574">
        <w:rPr>
          <w:color w:val="0000FF"/>
          <w:kern w:val="0"/>
        </w:rPr>
        <w:t>http://download.csdn.net/detail/happytofly/8637461</w:t>
      </w:r>
    </w:p>
    <w:p w14:paraId="3B23E74F" w14:textId="77777777" w:rsidR="00D714CE" w:rsidRPr="001D1574" w:rsidRDefault="00D714CE" w:rsidP="00D714CE">
      <w:pPr>
        <w:autoSpaceDE w:val="0"/>
        <w:autoSpaceDN w:val="0"/>
        <w:adjustRightInd w:val="0"/>
        <w:spacing w:after="240"/>
        <w:jc w:val="left"/>
        <w:rPr>
          <w:kern w:val="0"/>
        </w:rPr>
      </w:pPr>
      <w:r w:rsidRPr="001D1574">
        <w:rPr>
          <w:kern w:val="0"/>
        </w:rPr>
        <w:t xml:space="preserve">[29] T.Xiao,J.Zhang,H.Zhou,Z.Guo,S.McDirmid,W.Lin,W.Chen,and L. Zhou, “Nondeterminism in mapreduce considered harmful? an empir- ical study on non-commutative aggregators in mapreduce programs,” in </w:t>
      </w:r>
      <w:r w:rsidRPr="001D1574">
        <w:rPr>
          <w:i/>
          <w:iCs/>
          <w:kern w:val="0"/>
        </w:rPr>
        <w:t>36th International Conference on Software Engineering (ICSE)</w:t>
      </w:r>
      <w:r w:rsidRPr="001D1574">
        <w:rPr>
          <w:kern w:val="0"/>
        </w:rPr>
        <w:t>, 2014, pp. 44–53.</w:t>
      </w:r>
    </w:p>
    <w:p w14:paraId="6B6D9518" w14:textId="77777777" w:rsidR="00D714CE" w:rsidRPr="001D1574" w:rsidRDefault="00D714CE" w:rsidP="00D714CE">
      <w:pPr>
        <w:autoSpaceDE w:val="0"/>
        <w:autoSpaceDN w:val="0"/>
        <w:adjustRightInd w:val="0"/>
        <w:spacing w:after="240"/>
        <w:jc w:val="left"/>
        <w:rPr>
          <w:kern w:val="0"/>
        </w:rPr>
      </w:pPr>
      <w:r w:rsidRPr="001D1574">
        <w:rPr>
          <w:kern w:val="0"/>
        </w:rPr>
        <w:t xml:space="preserve">[30] H. Zhou, J.-G. Lou, H. Zhang, H. Lin, H. Lin, and T. Qin, “An empirical study on quality issues of production big data platform,” in </w:t>
      </w:r>
      <w:r w:rsidRPr="001D1574">
        <w:rPr>
          <w:i/>
          <w:iCs/>
          <w:kern w:val="0"/>
        </w:rPr>
        <w:t>37th International Conference on Software Engineering (ICSE)</w:t>
      </w:r>
      <w:r w:rsidRPr="001D1574">
        <w:rPr>
          <w:kern w:val="0"/>
        </w:rPr>
        <w:t>, 2015.</w:t>
      </w:r>
    </w:p>
    <w:p w14:paraId="65FD99ED" w14:textId="77777777" w:rsidR="00D714CE" w:rsidRPr="001D1574" w:rsidRDefault="00D714CE" w:rsidP="00D714CE">
      <w:pPr>
        <w:autoSpaceDE w:val="0"/>
        <w:autoSpaceDN w:val="0"/>
        <w:adjustRightInd w:val="0"/>
        <w:spacing w:after="240"/>
        <w:jc w:val="left"/>
        <w:rPr>
          <w:kern w:val="0"/>
        </w:rPr>
      </w:pPr>
      <w:r w:rsidRPr="001D1574">
        <w:rPr>
          <w:kern w:val="0"/>
        </w:rPr>
        <w:t xml:space="preserve">[31] K. Nguyen, K. Wang, Y. Bu, L. Fang, J. Hu, and G. Xu, “FACADE: A compiler and runtime for (almost) object-bounded big data applications,” in </w:t>
      </w:r>
      <w:r w:rsidRPr="001D1574">
        <w:rPr>
          <w:i/>
          <w:iCs/>
          <w:kern w:val="0"/>
        </w:rPr>
        <w:t>Proceedings of the Twentieth International Conference on Archi- tectural Support for Programming Languages and Operating Systems (ASPLOS)</w:t>
      </w:r>
      <w:r w:rsidRPr="001D1574">
        <w:rPr>
          <w:kern w:val="0"/>
        </w:rPr>
        <w:t>, 2015, pp. 675–690.</w:t>
      </w:r>
    </w:p>
    <w:p w14:paraId="4D06FBA1" w14:textId="77777777" w:rsidR="00D714CE" w:rsidRPr="001D1574" w:rsidRDefault="00D714CE" w:rsidP="00D714CE">
      <w:pPr>
        <w:autoSpaceDE w:val="0"/>
        <w:autoSpaceDN w:val="0"/>
        <w:adjustRightInd w:val="0"/>
        <w:spacing w:after="240"/>
        <w:jc w:val="left"/>
        <w:rPr>
          <w:kern w:val="0"/>
        </w:rPr>
      </w:pPr>
      <w:r w:rsidRPr="001D1574">
        <w:rPr>
          <w:kern w:val="0"/>
        </w:rPr>
        <w:t xml:space="preserve">[32] L. Fang, K. Nguyen, G. H. Xu, B. Demsky, and S. Lu, “Interruptible tasks: Treating memory pressure as interrupts for highly scalable data- parallel programs,” in </w:t>
      </w:r>
      <w:r w:rsidRPr="001D1574">
        <w:rPr>
          <w:i/>
          <w:iCs/>
          <w:kern w:val="0"/>
        </w:rPr>
        <w:t>ACM SIGOPS 25th Symposium on Operating Systems Principles (SOSP)</w:t>
      </w:r>
      <w:r w:rsidRPr="001D1574">
        <w:rPr>
          <w:kern w:val="0"/>
        </w:rPr>
        <w:t>, 2015.</w:t>
      </w:r>
    </w:p>
    <w:p w14:paraId="1FF023DC" w14:textId="77777777" w:rsidR="00D714CE" w:rsidRPr="001D1574" w:rsidRDefault="00D714CE" w:rsidP="00D714CE">
      <w:pPr>
        <w:autoSpaceDE w:val="0"/>
        <w:autoSpaceDN w:val="0"/>
        <w:adjustRightInd w:val="0"/>
        <w:spacing w:after="240"/>
        <w:jc w:val="left"/>
        <w:rPr>
          <w:kern w:val="0"/>
        </w:rPr>
      </w:pPr>
      <w:r w:rsidRPr="001D1574">
        <w:rPr>
          <w:kern w:val="0"/>
        </w:rPr>
        <w:t xml:space="preserve">[33] S. Cherem, L. Princehouse, and R. Rugina, “Practical memory leak detection using guarded value-flow analysis,” in </w:t>
      </w:r>
      <w:r w:rsidRPr="001D1574">
        <w:rPr>
          <w:i/>
          <w:iCs/>
          <w:kern w:val="0"/>
        </w:rPr>
        <w:t>Proceedings of the ACM SIGPLAN 2007 Conference on Programming Language Design and Implementation (PLDI)</w:t>
      </w:r>
      <w:r w:rsidRPr="001D1574">
        <w:rPr>
          <w:kern w:val="0"/>
        </w:rPr>
        <w:t>, 2007, pp. 480–491.</w:t>
      </w:r>
    </w:p>
    <w:p w14:paraId="5A9C76A1" w14:textId="77777777" w:rsidR="00D714CE" w:rsidRPr="001D1574" w:rsidRDefault="00D714CE" w:rsidP="00D714CE">
      <w:pPr>
        <w:autoSpaceDE w:val="0"/>
        <w:autoSpaceDN w:val="0"/>
        <w:adjustRightInd w:val="0"/>
        <w:spacing w:after="240"/>
        <w:jc w:val="left"/>
        <w:rPr>
          <w:kern w:val="0"/>
        </w:rPr>
      </w:pPr>
      <w:r w:rsidRPr="001D1574">
        <w:rPr>
          <w:kern w:val="0"/>
        </w:rPr>
        <w:lastRenderedPageBreak/>
        <w:t xml:space="preserve">[34] Y. Xie and A. Aiken, “Context- and path-sensitive memory leak detec- tion,” in </w:t>
      </w:r>
      <w:r w:rsidRPr="001D1574">
        <w:rPr>
          <w:i/>
          <w:iCs/>
          <w:kern w:val="0"/>
        </w:rPr>
        <w:t>Proceedings of the 10th European Software Engineering Con- ference held jointly with 13th ACM SIGSOFT International Symposium on Foundations of Software Engineering (FSE)</w:t>
      </w:r>
      <w:r w:rsidRPr="001D1574">
        <w:rPr>
          <w:kern w:val="0"/>
        </w:rPr>
        <w:t>, 2005, pp. 115–125.</w:t>
      </w:r>
    </w:p>
    <w:p w14:paraId="3F7FD1CF" w14:textId="77777777" w:rsidR="00D714CE" w:rsidRPr="001D1574" w:rsidRDefault="00D714CE" w:rsidP="00D714CE">
      <w:pPr>
        <w:autoSpaceDE w:val="0"/>
        <w:autoSpaceDN w:val="0"/>
        <w:adjustRightInd w:val="0"/>
        <w:spacing w:after="240"/>
        <w:jc w:val="left"/>
        <w:rPr>
          <w:kern w:val="0"/>
        </w:rPr>
      </w:pPr>
      <w:r w:rsidRPr="001D1574">
        <w:rPr>
          <w:kern w:val="0"/>
        </w:rPr>
        <w:t xml:space="preserve">[35] M. Jump and K. S. McKinley, “Cork: dynamic memory leak de- tection for garbage-collected languages,” in </w:t>
      </w:r>
      <w:r w:rsidRPr="001D1574">
        <w:rPr>
          <w:i/>
          <w:iCs/>
          <w:kern w:val="0"/>
        </w:rPr>
        <w:t>Proceedings of the 34th ACM SIGPLAN-SIGACT Symposium on Principles of Programming Languages (POPL)</w:t>
      </w:r>
      <w:r w:rsidRPr="001D1574">
        <w:rPr>
          <w:kern w:val="0"/>
        </w:rPr>
        <w:t>, 2007, pp. 31–38.</w:t>
      </w:r>
    </w:p>
    <w:p w14:paraId="25A0CB71" w14:textId="77777777" w:rsidR="00D714CE" w:rsidRPr="001D1574" w:rsidRDefault="00D714CE" w:rsidP="00D714CE">
      <w:pPr>
        <w:autoSpaceDE w:val="0"/>
        <w:autoSpaceDN w:val="0"/>
        <w:adjustRightInd w:val="0"/>
        <w:spacing w:after="240"/>
        <w:jc w:val="left"/>
        <w:rPr>
          <w:kern w:val="0"/>
        </w:rPr>
      </w:pPr>
      <w:r w:rsidRPr="001D1574">
        <w:rPr>
          <w:kern w:val="0"/>
        </w:rPr>
        <w:t xml:space="preserve">[36] G. H. Xu and A. Rountev, “Precise memory leak detection for java software using container profiling,” in </w:t>
      </w:r>
      <w:r w:rsidRPr="001D1574">
        <w:rPr>
          <w:i/>
          <w:iCs/>
          <w:kern w:val="0"/>
        </w:rPr>
        <w:t>30th International Conference on Software Engineering (ICSE)</w:t>
      </w:r>
      <w:r w:rsidRPr="001D1574">
        <w:rPr>
          <w:kern w:val="0"/>
        </w:rPr>
        <w:t>, 2008, pp. 151–160.</w:t>
      </w:r>
    </w:p>
    <w:p w14:paraId="24A96E57" w14:textId="77777777" w:rsidR="00D714CE" w:rsidRDefault="00D714CE" w:rsidP="00D714CE">
      <w:pPr>
        <w:ind w:left="1260" w:hanging="1260"/>
      </w:pPr>
    </w:p>
    <w:p w14:paraId="12FAD39A" w14:textId="77777777" w:rsidR="00D714CE" w:rsidRPr="001D1574" w:rsidRDefault="00D714CE" w:rsidP="00D714CE">
      <w:pPr>
        <w:pStyle w:val="BodyText"/>
        <w:suppressAutoHyphens/>
        <w:ind w:firstLine="480"/>
        <w:rPr>
          <w:sz w:val="24"/>
          <w:szCs w:val="24"/>
        </w:rPr>
      </w:pPr>
      <w:r w:rsidRPr="001D1574">
        <w:rPr>
          <w:sz w:val="24"/>
          <w:szCs w:val="24"/>
        </w:rPr>
        <w:t xml:space="preserve">[1] J. Dean and S. Ghemawat, “Mapreduce: Simplified data processing on large clusters,” in </w:t>
      </w:r>
      <w:r w:rsidRPr="001D1574">
        <w:rPr>
          <w:i/>
          <w:sz w:val="24"/>
          <w:szCs w:val="24"/>
        </w:rPr>
        <w:t xml:space="preserve">6th USENIX Symposium on Operating System Design and Implementation </w:t>
      </w:r>
      <w:r w:rsidRPr="001D1574">
        <w:rPr>
          <w:sz w:val="24"/>
          <w:szCs w:val="24"/>
        </w:rPr>
        <w:t>(</w:t>
      </w:r>
      <w:r w:rsidRPr="001D1574">
        <w:rPr>
          <w:i/>
          <w:sz w:val="24"/>
          <w:szCs w:val="24"/>
        </w:rPr>
        <w:t>OSDI</w:t>
      </w:r>
      <w:r w:rsidRPr="001D1574">
        <w:rPr>
          <w:sz w:val="24"/>
          <w:szCs w:val="24"/>
        </w:rPr>
        <w:t>), 2004, pp. 137–150.</w:t>
      </w:r>
    </w:p>
    <w:p w14:paraId="3B94862D" w14:textId="77777777" w:rsidR="00D714CE" w:rsidRPr="001D1574" w:rsidRDefault="00D714CE" w:rsidP="00D714CE">
      <w:pPr>
        <w:pStyle w:val="BodyText"/>
        <w:suppressAutoHyphens/>
        <w:ind w:firstLine="480"/>
        <w:rPr>
          <w:sz w:val="24"/>
          <w:szCs w:val="24"/>
        </w:rPr>
      </w:pPr>
      <w:r w:rsidRPr="001D1574">
        <w:rPr>
          <w:sz w:val="24"/>
          <w:szCs w:val="24"/>
        </w:rPr>
        <w:t>[2] “Out-of-memory issues about Hadoop in StackOverflow.com.” [Online]. Available: http://stackoverflow.com/search?q=hadoop+out+of+memory 72.</w:t>
      </w:r>
    </w:p>
    <w:p w14:paraId="4BEC2DE9" w14:textId="77777777" w:rsidR="00D714CE" w:rsidRPr="001D1574" w:rsidRDefault="00D714CE" w:rsidP="00D714CE">
      <w:pPr>
        <w:pStyle w:val="BodyText"/>
        <w:suppressAutoHyphens/>
        <w:ind w:firstLine="480"/>
        <w:rPr>
          <w:sz w:val="24"/>
          <w:szCs w:val="24"/>
        </w:rPr>
      </w:pPr>
      <w:r w:rsidRPr="001D1574">
        <w:rPr>
          <w:sz w:val="24"/>
          <w:szCs w:val="24"/>
        </w:rPr>
        <w:t>[3] “Apache Pig.” [Online]. Available: http://pig.apache.org</w:t>
      </w:r>
    </w:p>
    <w:p w14:paraId="3EAA1B03" w14:textId="77777777" w:rsidR="00D714CE" w:rsidRPr="001D1574" w:rsidRDefault="00D714CE" w:rsidP="00D714CE">
      <w:pPr>
        <w:pStyle w:val="BodyText"/>
        <w:suppressAutoHyphens/>
        <w:ind w:firstLine="480"/>
        <w:rPr>
          <w:sz w:val="24"/>
          <w:szCs w:val="24"/>
        </w:rPr>
      </w:pPr>
      <w:r w:rsidRPr="001D1574">
        <w:rPr>
          <w:sz w:val="24"/>
          <w:szCs w:val="24"/>
        </w:rPr>
        <w:t>[4] “Eclipse Memory Analyzer.” [Online]. Available: http://www.eclipse.org/mat</w:t>
      </w:r>
    </w:p>
    <w:p w14:paraId="1EDB13FD" w14:textId="77777777" w:rsidR="00D714CE" w:rsidRPr="001D1574" w:rsidRDefault="00D714CE" w:rsidP="00D714CE">
      <w:pPr>
        <w:pStyle w:val="BodyText"/>
        <w:suppressAutoHyphens/>
        <w:ind w:firstLine="480"/>
        <w:rPr>
          <w:sz w:val="24"/>
          <w:szCs w:val="24"/>
        </w:rPr>
      </w:pPr>
      <w:r w:rsidRPr="001D1574">
        <w:rPr>
          <w:sz w:val="24"/>
          <w:szCs w:val="24"/>
        </w:rPr>
        <w:t xml:space="preserve">[5] S. Cherem, L. Princehouse, and R. Rugina, “Practical memory leak detection using guarded value-flow analysis,” in </w:t>
      </w:r>
      <w:r w:rsidRPr="001D1574">
        <w:rPr>
          <w:i/>
          <w:sz w:val="24"/>
          <w:szCs w:val="24"/>
        </w:rPr>
        <w:t>Proceedings of the ACM SIGPLAN 2007 Conference on Programming Language Design and Implementation</w:t>
      </w:r>
      <w:r w:rsidRPr="001D1574">
        <w:rPr>
          <w:sz w:val="24"/>
          <w:szCs w:val="24"/>
        </w:rPr>
        <w:t xml:space="preserve"> (</w:t>
      </w:r>
      <w:r w:rsidRPr="001D1574">
        <w:rPr>
          <w:i/>
          <w:sz w:val="24"/>
          <w:szCs w:val="24"/>
        </w:rPr>
        <w:t>PLDI</w:t>
      </w:r>
      <w:r w:rsidRPr="001D1574">
        <w:rPr>
          <w:sz w:val="24"/>
          <w:szCs w:val="24"/>
        </w:rPr>
        <w:t>), 2007, pp. 480–491.</w:t>
      </w:r>
    </w:p>
    <w:p w14:paraId="559A98D7" w14:textId="77777777" w:rsidR="00D714CE" w:rsidRPr="001D1574" w:rsidRDefault="00D714CE" w:rsidP="00D714CE">
      <w:pPr>
        <w:pStyle w:val="BodyText"/>
        <w:suppressAutoHyphens/>
        <w:ind w:firstLine="480"/>
        <w:rPr>
          <w:sz w:val="24"/>
          <w:szCs w:val="24"/>
        </w:rPr>
      </w:pPr>
      <w:r w:rsidRPr="001D1574">
        <w:rPr>
          <w:sz w:val="24"/>
          <w:szCs w:val="24"/>
        </w:rPr>
        <w:t xml:space="preserve">[6] Y. Xie and A. Aiken, “Context- and path-sensitive memory leak detec- tion,” in </w:t>
      </w:r>
      <w:r w:rsidRPr="001D1574">
        <w:rPr>
          <w:i/>
          <w:sz w:val="24"/>
          <w:szCs w:val="24"/>
        </w:rPr>
        <w:t>Proceedings of the 10th European Software Engineering Conference held jointly with 13th ACM SIGSOFT International Symposium on Foundations of Software Engineering</w:t>
      </w:r>
      <w:r w:rsidRPr="001D1574">
        <w:rPr>
          <w:sz w:val="24"/>
          <w:szCs w:val="24"/>
        </w:rPr>
        <w:t xml:space="preserve"> (</w:t>
      </w:r>
      <w:r w:rsidRPr="001D1574">
        <w:rPr>
          <w:i/>
          <w:sz w:val="24"/>
          <w:szCs w:val="24"/>
        </w:rPr>
        <w:t>FSE</w:t>
      </w:r>
      <w:r w:rsidRPr="001D1574">
        <w:rPr>
          <w:sz w:val="24"/>
          <w:szCs w:val="24"/>
        </w:rPr>
        <w:t>), 2005, pp. 115–125.</w:t>
      </w:r>
    </w:p>
    <w:p w14:paraId="26E65855" w14:textId="77777777" w:rsidR="00D714CE" w:rsidRPr="001D1574" w:rsidRDefault="00D714CE" w:rsidP="00D714CE">
      <w:pPr>
        <w:pStyle w:val="BodyText"/>
        <w:suppressAutoHyphens/>
        <w:ind w:firstLine="480"/>
        <w:rPr>
          <w:sz w:val="24"/>
          <w:szCs w:val="24"/>
        </w:rPr>
      </w:pPr>
      <w:r w:rsidRPr="001D1574">
        <w:rPr>
          <w:sz w:val="24"/>
          <w:szCs w:val="24"/>
        </w:rPr>
        <w:t xml:space="preserve">[7] M. Jump and K. S. McKinley, “Cork: dynamic memory leak de- tection for garbage-collected languages,” in </w:t>
      </w:r>
      <w:r w:rsidRPr="001D1574">
        <w:rPr>
          <w:i/>
          <w:sz w:val="24"/>
          <w:szCs w:val="24"/>
        </w:rPr>
        <w:t>Proceedings of the 34th ACM SIGPLAN-SIGACT Symposium on Principles of Programming Languages</w:t>
      </w:r>
      <w:r w:rsidRPr="001D1574">
        <w:rPr>
          <w:sz w:val="24"/>
          <w:szCs w:val="24"/>
        </w:rPr>
        <w:t xml:space="preserve"> (</w:t>
      </w:r>
      <w:r w:rsidRPr="001D1574">
        <w:rPr>
          <w:i/>
          <w:sz w:val="24"/>
          <w:szCs w:val="24"/>
        </w:rPr>
        <w:t>POPL</w:t>
      </w:r>
      <w:r w:rsidRPr="001D1574">
        <w:rPr>
          <w:sz w:val="24"/>
          <w:szCs w:val="24"/>
        </w:rPr>
        <w:t>), 2007, pp. 31–38.</w:t>
      </w:r>
    </w:p>
    <w:p w14:paraId="6DD781C1" w14:textId="77777777" w:rsidR="00D714CE" w:rsidRPr="001D1574" w:rsidRDefault="00D714CE" w:rsidP="00D714CE">
      <w:pPr>
        <w:pStyle w:val="BodyText"/>
        <w:suppressAutoHyphens/>
        <w:ind w:firstLine="480"/>
        <w:rPr>
          <w:sz w:val="24"/>
          <w:szCs w:val="24"/>
        </w:rPr>
      </w:pPr>
      <w:r w:rsidRPr="001D1574">
        <w:rPr>
          <w:sz w:val="24"/>
          <w:szCs w:val="24"/>
        </w:rPr>
        <w:t xml:space="preserve">[8] G. H. Xu and A. Rountev, “Precise memory leak detection for java software using container profiling,” in </w:t>
      </w:r>
      <w:r w:rsidRPr="001D1574">
        <w:rPr>
          <w:i/>
          <w:sz w:val="24"/>
          <w:szCs w:val="24"/>
        </w:rPr>
        <w:t>30th International Conference on Software Engineering</w:t>
      </w:r>
      <w:r w:rsidRPr="001D1574">
        <w:rPr>
          <w:sz w:val="24"/>
          <w:szCs w:val="24"/>
        </w:rPr>
        <w:t xml:space="preserve"> (</w:t>
      </w:r>
      <w:r w:rsidRPr="001D1574">
        <w:rPr>
          <w:i/>
          <w:sz w:val="24"/>
          <w:szCs w:val="24"/>
        </w:rPr>
        <w:t>ICSE</w:t>
      </w:r>
      <w:r w:rsidRPr="001D1574">
        <w:rPr>
          <w:sz w:val="24"/>
          <w:szCs w:val="24"/>
        </w:rPr>
        <w:t>), 2008, pp. 151–160.</w:t>
      </w:r>
    </w:p>
    <w:p w14:paraId="7F99B0E3" w14:textId="77777777" w:rsidR="00D714CE" w:rsidRPr="001D1574" w:rsidRDefault="00D714CE" w:rsidP="00D714CE">
      <w:pPr>
        <w:pStyle w:val="BodyText"/>
        <w:suppressAutoHyphens/>
        <w:ind w:firstLine="480"/>
        <w:rPr>
          <w:sz w:val="24"/>
          <w:szCs w:val="24"/>
        </w:rPr>
      </w:pPr>
      <w:r w:rsidRPr="001D1574">
        <w:rPr>
          <w:sz w:val="24"/>
          <w:szCs w:val="24"/>
        </w:rPr>
        <w:t>[9] “Apache Mahout.” [Online]. Available: https://mahout.apache.org</w:t>
      </w:r>
    </w:p>
    <w:p w14:paraId="4623E455" w14:textId="77777777" w:rsidR="00D714CE" w:rsidRPr="001D1574" w:rsidRDefault="00D714CE" w:rsidP="00D714CE">
      <w:pPr>
        <w:pStyle w:val="BodyText"/>
        <w:suppressAutoHyphens/>
        <w:ind w:firstLine="480"/>
        <w:rPr>
          <w:sz w:val="24"/>
          <w:szCs w:val="24"/>
        </w:rPr>
      </w:pPr>
      <w:r w:rsidRPr="001D1574">
        <w:rPr>
          <w:sz w:val="24"/>
          <w:szCs w:val="24"/>
        </w:rPr>
        <w:t>[10] “Cloud9: A Hadoop toolkit for working with big data.” [Online]. Available: http://lintool.github.io/Cloud9/</w:t>
      </w:r>
    </w:p>
    <w:p w14:paraId="69FB720F" w14:textId="77777777" w:rsidR="00D714CE" w:rsidRPr="001D1574" w:rsidRDefault="00D714CE" w:rsidP="00D714CE">
      <w:pPr>
        <w:pStyle w:val="BodyText"/>
        <w:suppressAutoHyphens/>
        <w:ind w:firstLine="480"/>
        <w:rPr>
          <w:sz w:val="24"/>
          <w:szCs w:val="24"/>
        </w:rPr>
      </w:pPr>
      <w:r w:rsidRPr="001D1574">
        <w:rPr>
          <w:sz w:val="24"/>
          <w:szCs w:val="24"/>
        </w:rPr>
        <w:t>[11] D.Minerand, A.Shook, MapReduce Design Patterns: Building Effective Algorithms and Analytics for Hadoop and Other Systems. O’Reilly Media, Inc., 2012.</w:t>
      </w:r>
    </w:p>
    <w:p w14:paraId="6E5399D7" w14:textId="77777777" w:rsidR="00D714CE" w:rsidRPr="001D1574" w:rsidRDefault="00D714CE" w:rsidP="00D714CE">
      <w:pPr>
        <w:pStyle w:val="BodyText"/>
        <w:suppressAutoHyphens/>
        <w:ind w:firstLine="480"/>
        <w:rPr>
          <w:sz w:val="24"/>
          <w:szCs w:val="24"/>
        </w:rPr>
      </w:pPr>
      <w:r w:rsidRPr="001D1574">
        <w:rPr>
          <w:sz w:val="24"/>
          <w:szCs w:val="24"/>
        </w:rPr>
        <w:t xml:space="preserve">[12] T.Xiao, J.Zhang, H.Zhou, Z.Guo, S.McDirmid, W.Lin, W.Chen, and L. Zhou, “Nondeterminism in mapreduce considered harmful? an empirical study on non-commutative aggregators in mapreduce programs,” in </w:t>
      </w:r>
      <w:r w:rsidRPr="001D1574">
        <w:rPr>
          <w:i/>
          <w:sz w:val="24"/>
          <w:szCs w:val="24"/>
        </w:rPr>
        <w:t>36th International Conference on Software Engineering</w:t>
      </w:r>
      <w:r w:rsidRPr="001D1574">
        <w:rPr>
          <w:sz w:val="24"/>
          <w:szCs w:val="24"/>
        </w:rPr>
        <w:t xml:space="preserve"> (</w:t>
      </w:r>
      <w:r w:rsidRPr="001D1574">
        <w:rPr>
          <w:i/>
          <w:sz w:val="24"/>
          <w:szCs w:val="24"/>
        </w:rPr>
        <w:t>ICSE</w:t>
      </w:r>
      <w:r w:rsidRPr="001D1574">
        <w:rPr>
          <w:sz w:val="24"/>
          <w:szCs w:val="24"/>
        </w:rPr>
        <w:t>), 2014, pp. 44–53.</w:t>
      </w:r>
    </w:p>
    <w:p w14:paraId="1841B8A1" w14:textId="77777777" w:rsidR="00D714CE" w:rsidRPr="001D1574" w:rsidRDefault="00D714CE" w:rsidP="00D714CE">
      <w:pPr>
        <w:pStyle w:val="BodyText"/>
        <w:suppressAutoHyphens/>
        <w:ind w:firstLine="480"/>
        <w:rPr>
          <w:sz w:val="24"/>
          <w:szCs w:val="24"/>
        </w:rPr>
      </w:pPr>
      <w:r w:rsidRPr="001D1574">
        <w:rPr>
          <w:sz w:val="24"/>
          <w:szCs w:val="24"/>
        </w:rPr>
        <w:t>[13] “Dominatortree.”[Online].Available:http://help.eclipse.org/mars/topic/ org.eclipse.mat.ui.help/concepts/dominatortree.html?cp=44_2_2</w:t>
      </w:r>
    </w:p>
    <w:p w14:paraId="2C54C524" w14:textId="77777777" w:rsidR="00D714CE" w:rsidRPr="001D1574" w:rsidRDefault="00D714CE" w:rsidP="00D714CE">
      <w:pPr>
        <w:pStyle w:val="BodyText"/>
        <w:suppressAutoHyphens/>
        <w:ind w:firstLine="480"/>
        <w:rPr>
          <w:sz w:val="24"/>
          <w:szCs w:val="24"/>
        </w:rPr>
      </w:pPr>
      <w:r w:rsidRPr="001D1574">
        <w:rPr>
          <w:sz w:val="24"/>
          <w:szCs w:val="24"/>
        </w:rPr>
        <w:t>[14] “Pearson product-moment correlation coefficient.” [Online]. Available: http://en.wikipedia.org/wiki/Pearson product-moment correlation coefficient</w:t>
      </w:r>
    </w:p>
    <w:p w14:paraId="4B1BC8F3" w14:textId="77777777" w:rsidR="00D714CE" w:rsidRPr="001D1574" w:rsidRDefault="00D714CE" w:rsidP="00D714CE">
      <w:pPr>
        <w:pStyle w:val="BodyText"/>
        <w:suppressAutoHyphens/>
        <w:ind w:firstLine="480"/>
        <w:rPr>
          <w:sz w:val="24"/>
          <w:szCs w:val="24"/>
        </w:rPr>
      </w:pPr>
      <w:r w:rsidRPr="001D1574">
        <w:rPr>
          <w:sz w:val="24"/>
          <w:szCs w:val="24"/>
        </w:rPr>
        <w:lastRenderedPageBreak/>
        <w:t>[15] “What are outliers in the data?” [Online]. Available: http://www.itl.nist. gov/div898/handbook/prc/section1/prc16.htm</w:t>
      </w:r>
    </w:p>
    <w:p w14:paraId="03F8E813" w14:textId="77777777" w:rsidR="00D714CE" w:rsidRPr="001D1574" w:rsidRDefault="00D714CE" w:rsidP="00D714CE">
      <w:pPr>
        <w:pStyle w:val="BodyText"/>
        <w:suppressAutoHyphens/>
        <w:ind w:firstLine="480"/>
        <w:rPr>
          <w:sz w:val="24"/>
          <w:szCs w:val="24"/>
        </w:rPr>
      </w:pPr>
      <w:r w:rsidRPr="001D1574">
        <w:rPr>
          <w:sz w:val="24"/>
          <w:szCs w:val="24"/>
        </w:rPr>
        <w:t>[16] “Gini Index.” [Online]. Available: http://en.wikipedia.org/wiki/Gini coefficient</w:t>
      </w:r>
    </w:p>
    <w:p w14:paraId="7EEBD38D" w14:textId="77777777" w:rsidR="00D714CE" w:rsidRPr="001D1574" w:rsidRDefault="00D714CE" w:rsidP="00D714CE">
      <w:pPr>
        <w:pStyle w:val="BodyText"/>
        <w:suppressAutoHyphens/>
        <w:ind w:firstLine="480"/>
        <w:rPr>
          <w:sz w:val="24"/>
          <w:szCs w:val="24"/>
        </w:rPr>
      </w:pPr>
      <w:r w:rsidRPr="001D1574">
        <w:rPr>
          <w:sz w:val="24"/>
          <w:szCs w:val="24"/>
        </w:rPr>
        <w:t>[17] “Apache Hive.” [Online]. Available: https://hive.apache.org/</w:t>
      </w:r>
    </w:p>
    <w:p w14:paraId="381FC055" w14:textId="77777777" w:rsidR="00D714CE" w:rsidRPr="001D1574" w:rsidRDefault="00D714CE" w:rsidP="00D714CE">
      <w:pPr>
        <w:pStyle w:val="BodyText"/>
        <w:suppressAutoHyphens/>
        <w:ind w:firstLine="480"/>
        <w:rPr>
          <w:sz w:val="24"/>
          <w:szCs w:val="24"/>
        </w:rPr>
      </w:pPr>
      <w:r w:rsidRPr="001D1574">
        <w:rPr>
          <w:sz w:val="24"/>
          <w:szCs w:val="24"/>
        </w:rPr>
        <w:t>[18] “Hadoop mailing list.” [Online]. Available: http://hadoop-common.472056.n3.nabble.com/Users- f17301.html</w:t>
      </w:r>
    </w:p>
    <w:p w14:paraId="35225D50" w14:textId="77777777" w:rsidR="00D714CE" w:rsidRPr="001D1574" w:rsidRDefault="00D714CE" w:rsidP="00D714CE">
      <w:pPr>
        <w:pStyle w:val="BodyText"/>
        <w:suppressAutoHyphens/>
        <w:ind w:firstLine="480"/>
        <w:rPr>
          <w:sz w:val="24"/>
          <w:szCs w:val="24"/>
        </w:rPr>
      </w:pPr>
      <w:r w:rsidRPr="001D1574">
        <w:rPr>
          <w:sz w:val="24"/>
          <w:szCs w:val="24"/>
        </w:rPr>
        <w:t>[19] A. Pavlo, E. Paulson, A. Rasin, D. J. Abadi, D. J. DeWitt, S. Madden, and M. Stonebraker, “A comparison of approaches to large-scale data analysis,” in Proceedings of the ACM SIGMOD International Conference on Management of Data (SIGMOD), 2009, pp. 165–178.</w:t>
      </w:r>
    </w:p>
    <w:p w14:paraId="02629724" w14:textId="77777777" w:rsidR="00D714CE" w:rsidRPr="001D1574" w:rsidRDefault="00D714CE" w:rsidP="00D714CE">
      <w:pPr>
        <w:pStyle w:val="BodyText"/>
        <w:suppressAutoHyphens/>
        <w:ind w:firstLine="480"/>
        <w:rPr>
          <w:sz w:val="24"/>
          <w:szCs w:val="24"/>
        </w:rPr>
      </w:pPr>
      <w:r w:rsidRPr="001D1574">
        <w:rPr>
          <w:sz w:val="24"/>
          <w:szCs w:val="24"/>
        </w:rPr>
        <w:t>[20] “Enhanced Hadoop-1.2.” [Online]. Available: https://github.com/JerryLead/hadoop- 1.2.0- enhanced</w:t>
      </w:r>
    </w:p>
    <w:p w14:paraId="1B4CE1B9" w14:textId="77777777" w:rsidR="00D714CE" w:rsidRPr="001D1574" w:rsidRDefault="00D714CE" w:rsidP="00D714CE">
      <w:pPr>
        <w:pStyle w:val="BodyText"/>
        <w:suppressAutoHyphens/>
        <w:ind w:firstLine="480"/>
        <w:rPr>
          <w:sz w:val="24"/>
          <w:szCs w:val="24"/>
        </w:rPr>
      </w:pPr>
      <w:r w:rsidRPr="001D1574">
        <w:rPr>
          <w:sz w:val="24"/>
          <w:szCs w:val="24"/>
        </w:rPr>
        <w:t>[21] “Enhanced Eclipse MAT.” [Online]. Available: https://github.com/JerryLead/enhanced- Eclipse- MAT</w:t>
      </w:r>
    </w:p>
    <w:p w14:paraId="6F7C3F09" w14:textId="77777777" w:rsidR="00D714CE" w:rsidRPr="001D1574" w:rsidRDefault="00D714CE" w:rsidP="00D714CE">
      <w:pPr>
        <w:pStyle w:val="BodyText"/>
        <w:suppressAutoHyphens/>
        <w:ind w:firstLine="480"/>
        <w:rPr>
          <w:sz w:val="24"/>
          <w:szCs w:val="24"/>
        </w:rPr>
      </w:pPr>
      <w:r w:rsidRPr="001D1574">
        <w:rPr>
          <w:sz w:val="24"/>
          <w:szCs w:val="24"/>
        </w:rPr>
        <w:t>[22] T. White, Hadoop - The Definitive Guide. O’Reilly, 2009.</w:t>
      </w:r>
    </w:p>
    <w:p w14:paraId="0C8B4265" w14:textId="77777777" w:rsidR="00D714CE" w:rsidRPr="001D1574" w:rsidRDefault="00D714CE" w:rsidP="00D714CE">
      <w:pPr>
        <w:pStyle w:val="BodyText"/>
        <w:suppressAutoHyphens/>
        <w:ind w:firstLine="480"/>
        <w:rPr>
          <w:sz w:val="24"/>
          <w:szCs w:val="24"/>
        </w:rPr>
      </w:pPr>
      <w:r w:rsidRPr="001D1574">
        <w:rPr>
          <w:sz w:val="24"/>
          <w:szCs w:val="24"/>
        </w:rPr>
        <w:t>[23] “DISTINCT operator in Pig Latin.” [Online]. Available: http://pig.apache.org/docs/r0.13.0/basic.html#distinct</w:t>
      </w:r>
    </w:p>
    <w:p w14:paraId="557ED590" w14:textId="77777777" w:rsidR="00D714CE" w:rsidRPr="001D1574" w:rsidRDefault="00D714CE" w:rsidP="00D714CE">
      <w:pPr>
        <w:pStyle w:val="BodyText"/>
        <w:suppressAutoHyphens/>
        <w:ind w:firstLine="480"/>
        <w:rPr>
          <w:sz w:val="24"/>
          <w:szCs w:val="24"/>
        </w:rPr>
      </w:pPr>
      <w:r w:rsidRPr="001D1574">
        <w:rPr>
          <w:sz w:val="24"/>
          <w:szCs w:val="24"/>
        </w:rPr>
        <w:t xml:space="preserve">[24] M. Isard, M. Budiu, Y. Yu, A. Birrell, and D. Fetterly, “Dryad: distributed data-parallel programs from sequential building blocks,” in </w:t>
      </w:r>
      <w:r w:rsidRPr="001D1574">
        <w:rPr>
          <w:i/>
          <w:sz w:val="24"/>
          <w:szCs w:val="24"/>
        </w:rPr>
        <w:t xml:space="preserve">Proceedings of the 2007 EuroSys Conference </w:t>
      </w:r>
      <w:r w:rsidRPr="001D1574">
        <w:rPr>
          <w:sz w:val="24"/>
          <w:szCs w:val="24"/>
        </w:rPr>
        <w:t>(</w:t>
      </w:r>
      <w:r w:rsidRPr="001D1574">
        <w:rPr>
          <w:i/>
          <w:sz w:val="24"/>
          <w:szCs w:val="24"/>
        </w:rPr>
        <w:t>EuroSys</w:t>
      </w:r>
      <w:r w:rsidRPr="001D1574">
        <w:rPr>
          <w:sz w:val="24"/>
          <w:szCs w:val="24"/>
        </w:rPr>
        <w:t>), 2007, pp. 59–72</w:t>
      </w:r>
    </w:p>
    <w:p w14:paraId="7DD3C9FA" w14:textId="77777777" w:rsidR="00D714CE" w:rsidRPr="001D1574" w:rsidRDefault="00D714CE" w:rsidP="00D714CE">
      <w:pPr>
        <w:pStyle w:val="BodyText"/>
        <w:suppressAutoHyphens/>
        <w:ind w:firstLine="480"/>
        <w:rPr>
          <w:sz w:val="24"/>
          <w:szCs w:val="24"/>
        </w:rPr>
      </w:pPr>
      <w:r w:rsidRPr="001D1574">
        <w:rPr>
          <w:sz w:val="24"/>
          <w:szCs w:val="24"/>
        </w:rPr>
        <w:t xml:space="preserve">[25] M. Zaharia, M. Chowdhury, T. Das, A. Dave, J. Ma, M. McCauly, M. J. Franklin, S. Shenker, and I. Stoica, “Resilient distributed datasets: A fault-tolerant abstraction for in-memory cluster computing,” in </w:t>
      </w:r>
      <w:r w:rsidRPr="001D1574">
        <w:rPr>
          <w:i/>
          <w:sz w:val="24"/>
          <w:szCs w:val="24"/>
        </w:rPr>
        <w:t xml:space="preserve">Proceedings of the 9th USENIX Symposium on Networked Systems Design and Implementation </w:t>
      </w:r>
      <w:r w:rsidRPr="001D1574">
        <w:rPr>
          <w:sz w:val="24"/>
          <w:szCs w:val="24"/>
        </w:rPr>
        <w:t>(</w:t>
      </w:r>
      <w:r w:rsidRPr="001D1574">
        <w:rPr>
          <w:i/>
          <w:sz w:val="24"/>
          <w:szCs w:val="24"/>
        </w:rPr>
        <w:t>NSDI</w:t>
      </w:r>
      <w:r w:rsidRPr="001D1574">
        <w:rPr>
          <w:sz w:val="24"/>
          <w:szCs w:val="24"/>
        </w:rPr>
        <w:t>), 2012, pp. 15–28.</w:t>
      </w:r>
    </w:p>
    <w:p w14:paraId="40F885C3" w14:textId="77777777" w:rsidR="00D714CE" w:rsidRPr="001D1574" w:rsidRDefault="00D714CE" w:rsidP="00D714CE">
      <w:pPr>
        <w:pStyle w:val="BodyText"/>
        <w:suppressAutoHyphens/>
        <w:ind w:firstLine="480"/>
        <w:rPr>
          <w:sz w:val="24"/>
          <w:szCs w:val="24"/>
        </w:rPr>
      </w:pPr>
      <w:r w:rsidRPr="001D1574">
        <w:rPr>
          <w:sz w:val="24"/>
          <w:szCs w:val="24"/>
        </w:rPr>
        <w:t xml:space="preserve">[26] S. Li, H. Zhou, H. Lin, T. Xiao, H. Lin, W. Lin, and T. Xie, “A characteristic study on failures of production distributed data-parallel programs,” in </w:t>
      </w:r>
      <w:r w:rsidRPr="001D1574">
        <w:rPr>
          <w:i/>
          <w:sz w:val="24"/>
          <w:szCs w:val="24"/>
        </w:rPr>
        <w:t>35th International Conference on Software Engineering</w:t>
      </w:r>
      <w:r w:rsidRPr="001D1574">
        <w:rPr>
          <w:sz w:val="24"/>
          <w:szCs w:val="24"/>
        </w:rPr>
        <w:t xml:space="preserve"> (</w:t>
      </w:r>
      <w:r w:rsidRPr="001D1574">
        <w:rPr>
          <w:i/>
          <w:sz w:val="24"/>
          <w:szCs w:val="24"/>
        </w:rPr>
        <w:t>ICSE</w:t>
      </w:r>
      <w:r w:rsidRPr="001D1574">
        <w:rPr>
          <w:sz w:val="24"/>
          <w:szCs w:val="24"/>
        </w:rPr>
        <w:t>), 2013, pp. 963–972.</w:t>
      </w:r>
    </w:p>
    <w:p w14:paraId="1930731E" w14:textId="77777777" w:rsidR="00D714CE" w:rsidRPr="001D1574" w:rsidRDefault="00D714CE" w:rsidP="00D714CE">
      <w:pPr>
        <w:pStyle w:val="BodyText"/>
        <w:suppressAutoHyphens/>
        <w:ind w:firstLine="480"/>
        <w:rPr>
          <w:sz w:val="24"/>
          <w:szCs w:val="24"/>
        </w:rPr>
      </w:pPr>
      <w:r w:rsidRPr="001D1574">
        <w:rPr>
          <w:sz w:val="24"/>
          <w:szCs w:val="24"/>
        </w:rPr>
        <w:t xml:space="preserve">[27] S. Kavulya, J. Tan, R. Gandhi, and P. Narasimhan, “An analysis of traces from a production mapreduce cluster,” in </w:t>
      </w:r>
      <w:r w:rsidRPr="001D1574">
        <w:rPr>
          <w:i/>
          <w:sz w:val="24"/>
          <w:szCs w:val="24"/>
        </w:rPr>
        <w:t>10th IEEE/ACM International Conference on Cluster, Cloud and Grid Computing</w:t>
      </w:r>
      <w:r w:rsidRPr="001D1574">
        <w:rPr>
          <w:sz w:val="24"/>
          <w:szCs w:val="24"/>
        </w:rPr>
        <w:t xml:space="preserve"> (</w:t>
      </w:r>
      <w:r w:rsidRPr="001D1574">
        <w:rPr>
          <w:i/>
          <w:sz w:val="24"/>
          <w:szCs w:val="24"/>
        </w:rPr>
        <w:t>CCGrid</w:t>
      </w:r>
      <w:r w:rsidRPr="001D1574">
        <w:rPr>
          <w:sz w:val="24"/>
          <w:szCs w:val="24"/>
        </w:rPr>
        <w:t>), 2010, pp. 94–103.</w:t>
      </w:r>
    </w:p>
    <w:p w14:paraId="72BD013D" w14:textId="77777777" w:rsidR="00D714CE" w:rsidRPr="001D1574" w:rsidRDefault="00D714CE" w:rsidP="00D714CE">
      <w:pPr>
        <w:pStyle w:val="BodyText"/>
        <w:suppressAutoHyphens/>
        <w:ind w:firstLine="480"/>
        <w:rPr>
          <w:sz w:val="24"/>
          <w:szCs w:val="24"/>
        </w:rPr>
      </w:pPr>
      <w:r w:rsidRPr="001D1574">
        <w:rPr>
          <w:sz w:val="24"/>
          <w:szCs w:val="24"/>
        </w:rPr>
        <w:t xml:space="preserve">[28] K. Nguyen, K. Wang, Y. Bu, L. Fang, J. Hu, and G. Xu, “FACADE: A compiler and runtime for (almost) object-bounded big data applications,” in </w:t>
      </w:r>
      <w:r w:rsidRPr="001D1574">
        <w:rPr>
          <w:i/>
          <w:sz w:val="24"/>
          <w:szCs w:val="24"/>
        </w:rPr>
        <w:t xml:space="preserve">Proceedings of the Twentieth International Conference on Architectural Support for Programming Languages and Operating Systems </w:t>
      </w:r>
      <w:r w:rsidRPr="001D1574">
        <w:rPr>
          <w:sz w:val="24"/>
          <w:szCs w:val="24"/>
        </w:rPr>
        <w:t>(</w:t>
      </w:r>
      <w:r w:rsidRPr="001D1574">
        <w:rPr>
          <w:i/>
          <w:sz w:val="24"/>
          <w:szCs w:val="24"/>
        </w:rPr>
        <w:t>ASPLOS</w:t>
      </w:r>
      <w:r w:rsidRPr="001D1574">
        <w:rPr>
          <w:sz w:val="24"/>
          <w:szCs w:val="24"/>
        </w:rPr>
        <w:t>), 2015, pp. 675–690.</w:t>
      </w:r>
    </w:p>
    <w:p w14:paraId="57E57BF7" w14:textId="77777777" w:rsidR="00D714CE" w:rsidRPr="001D1574" w:rsidRDefault="00D714CE" w:rsidP="00D714CE">
      <w:pPr>
        <w:pStyle w:val="BodyText"/>
        <w:suppressAutoHyphens/>
        <w:ind w:firstLine="480"/>
        <w:rPr>
          <w:sz w:val="24"/>
          <w:szCs w:val="24"/>
        </w:rPr>
      </w:pPr>
      <w:r w:rsidRPr="001D1574">
        <w:rPr>
          <w:sz w:val="24"/>
          <w:szCs w:val="24"/>
        </w:rPr>
        <w:t xml:space="preserve">[29] Y. Bu, V. R. Borkar, G. H. Xu, and M. J. Carey, “A bloat-aware design for big data applications,” in </w:t>
      </w:r>
      <w:r w:rsidRPr="001D1574">
        <w:rPr>
          <w:i/>
          <w:sz w:val="24"/>
          <w:szCs w:val="24"/>
        </w:rPr>
        <w:t xml:space="preserve">International Symposium on Memory Management </w:t>
      </w:r>
      <w:r w:rsidRPr="001D1574">
        <w:rPr>
          <w:sz w:val="24"/>
          <w:szCs w:val="24"/>
        </w:rPr>
        <w:t>(</w:t>
      </w:r>
      <w:r w:rsidRPr="001D1574">
        <w:rPr>
          <w:i/>
          <w:sz w:val="24"/>
          <w:szCs w:val="24"/>
        </w:rPr>
        <w:t>ISMM</w:t>
      </w:r>
      <w:r w:rsidRPr="001D1574">
        <w:rPr>
          <w:sz w:val="24"/>
          <w:szCs w:val="24"/>
        </w:rPr>
        <w:t>), 2013, pp. 119–130.</w:t>
      </w:r>
    </w:p>
    <w:p w14:paraId="19D1A7D9" w14:textId="77777777" w:rsidR="00D714CE" w:rsidRPr="001D1574" w:rsidRDefault="00D714CE" w:rsidP="00D714CE">
      <w:pPr>
        <w:pStyle w:val="BodyText"/>
        <w:suppressAutoHyphens/>
        <w:ind w:firstLine="480"/>
        <w:rPr>
          <w:sz w:val="24"/>
          <w:szCs w:val="24"/>
        </w:rPr>
      </w:pPr>
      <w:r w:rsidRPr="001D1574">
        <w:rPr>
          <w:sz w:val="24"/>
          <w:szCs w:val="24"/>
        </w:rPr>
        <w:t xml:space="preserve">[30] H. J. Wang, J. C. Platt, Y. Chen, R. Zhang, and Y. Wang, “Automatic misconfiguration troubleshooting with peerpressure,” in </w:t>
      </w:r>
      <w:r w:rsidRPr="001D1574">
        <w:rPr>
          <w:i/>
          <w:sz w:val="24"/>
          <w:szCs w:val="24"/>
        </w:rPr>
        <w:t>6th USENIX Symposium on Operating System Design and Implementation</w:t>
      </w:r>
      <w:r w:rsidRPr="001D1574">
        <w:rPr>
          <w:sz w:val="24"/>
          <w:szCs w:val="24"/>
        </w:rPr>
        <w:t xml:space="preserve"> (</w:t>
      </w:r>
      <w:r w:rsidRPr="001D1574">
        <w:rPr>
          <w:i/>
          <w:sz w:val="24"/>
          <w:szCs w:val="24"/>
        </w:rPr>
        <w:t>OSDI</w:t>
      </w:r>
      <w:r w:rsidRPr="001D1574">
        <w:rPr>
          <w:sz w:val="24"/>
          <w:szCs w:val="24"/>
        </w:rPr>
        <w:t>), 2004, pp. 245–258.</w:t>
      </w:r>
    </w:p>
    <w:p w14:paraId="1B20DFA4" w14:textId="77777777" w:rsidR="00D714CE" w:rsidRPr="001D1574" w:rsidRDefault="00D714CE" w:rsidP="00D714CE">
      <w:pPr>
        <w:pStyle w:val="BodyText"/>
        <w:suppressAutoHyphens/>
        <w:ind w:firstLine="480"/>
        <w:rPr>
          <w:sz w:val="24"/>
          <w:szCs w:val="24"/>
        </w:rPr>
      </w:pPr>
      <w:r w:rsidRPr="001D1574">
        <w:rPr>
          <w:sz w:val="24"/>
          <w:szCs w:val="24"/>
        </w:rPr>
        <w:t xml:space="preserve">[31] M. Attariyan and J. Flinn, “Automating configuration troubleshooting with dynamic information flow analysis,” in </w:t>
      </w:r>
      <w:r w:rsidRPr="001D1574">
        <w:rPr>
          <w:i/>
          <w:sz w:val="24"/>
          <w:szCs w:val="24"/>
        </w:rPr>
        <w:t>9th USENIX Symposium on Operating Systems Design and Implementation</w:t>
      </w:r>
      <w:r w:rsidRPr="001D1574">
        <w:rPr>
          <w:sz w:val="24"/>
          <w:szCs w:val="24"/>
        </w:rPr>
        <w:t>, (</w:t>
      </w:r>
      <w:r w:rsidRPr="001D1574">
        <w:rPr>
          <w:i/>
          <w:sz w:val="24"/>
          <w:szCs w:val="24"/>
        </w:rPr>
        <w:t>OSDI</w:t>
      </w:r>
      <w:r w:rsidRPr="001D1574">
        <w:rPr>
          <w:sz w:val="24"/>
          <w:szCs w:val="24"/>
        </w:rPr>
        <w:t>), 2010, pp. 237–250.</w:t>
      </w:r>
    </w:p>
    <w:p w14:paraId="1214E974" w14:textId="77777777" w:rsidR="005E2018" w:rsidRDefault="005E2018" w:rsidP="00AD5B1F">
      <w:pPr>
        <w:sectPr w:rsidR="005E2018" w:rsidSect="00CA5544">
          <w:headerReference w:type="default" r:id="rId73"/>
          <w:type w:val="oddPage"/>
          <w:pgSz w:w="11906" w:h="16838"/>
          <w:pgMar w:top="1418" w:right="1361" w:bottom="1134" w:left="1418" w:header="1417" w:footer="992" w:gutter="0"/>
          <w:cols w:space="425"/>
          <w:docGrid w:type="lines" w:linePitch="312"/>
        </w:sectPr>
      </w:pPr>
    </w:p>
    <w:p w14:paraId="474CCC60" w14:textId="77777777" w:rsidR="00B01F35" w:rsidRPr="00635AAD" w:rsidRDefault="00B01F35" w:rsidP="00B01F35">
      <w:pPr>
        <w:rPr>
          <w:sz w:val="24"/>
        </w:rPr>
      </w:pPr>
    </w:p>
    <w:p w14:paraId="6849526B" w14:textId="77777777" w:rsidR="00B01F35" w:rsidRPr="00AA301C" w:rsidRDefault="000442B0" w:rsidP="001A6E80">
      <w:pPr>
        <w:jc w:val="center"/>
        <w:outlineLvl w:val="3"/>
        <w:rPr>
          <w:rFonts w:ascii="黑体" w:eastAsia="黑体" w:hAnsi="黑体"/>
          <w:sz w:val="24"/>
        </w:rPr>
      </w:pPr>
      <w:r w:rsidRPr="000442B0">
        <w:rPr>
          <w:rFonts w:ascii="黑体" w:eastAsia="黑体" w:hAnsi="黑体" w:hint="eastAsia"/>
          <w:b/>
          <w:sz w:val="28"/>
          <w:szCs w:val="28"/>
        </w:rPr>
        <w:t>作者简历及攻读学位期间发表的学术论文与科研成果</w:t>
      </w:r>
    </w:p>
    <w:p w14:paraId="5FEBC104" w14:textId="77777777" w:rsidR="00B01F35" w:rsidRDefault="00B01F35" w:rsidP="00B01F35">
      <w:pPr>
        <w:rPr>
          <w:sz w:val="24"/>
        </w:rPr>
      </w:pPr>
    </w:p>
    <w:p w14:paraId="725890BD" w14:textId="04A40E3F" w:rsidR="00D67645" w:rsidRPr="008D0C0B" w:rsidRDefault="00D67645" w:rsidP="00276150">
      <w:pPr>
        <w:spacing w:line="400" w:lineRule="exact"/>
        <w:rPr>
          <w:sz w:val="24"/>
        </w:rPr>
      </w:pPr>
      <w:r w:rsidRPr="008D0C0B">
        <w:rPr>
          <w:rFonts w:hint="eastAsia"/>
          <w:b/>
          <w:sz w:val="24"/>
        </w:rPr>
        <w:t>教育</w:t>
      </w:r>
      <w:r w:rsidRPr="008D0C0B">
        <w:rPr>
          <w:b/>
          <w:sz w:val="24"/>
        </w:rPr>
        <w:t>背景</w:t>
      </w:r>
      <w:r w:rsidR="009E20B4" w:rsidRPr="008D0C0B">
        <w:rPr>
          <w:rFonts w:hint="eastAsia"/>
          <w:sz w:val="24"/>
        </w:rPr>
        <w:tab/>
      </w:r>
      <w:r w:rsidR="009E20B4" w:rsidRPr="008D0C0B">
        <w:rPr>
          <w:rFonts w:hint="eastAsia"/>
          <w:sz w:val="24"/>
        </w:rPr>
        <w:tab/>
      </w:r>
      <w:r w:rsidR="009E20B4" w:rsidRPr="008D0C0B">
        <w:rPr>
          <w:rFonts w:hint="eastAsia"/>
          <w:b/>
          <w:sz w:val="24"/>
        </w:rPr>
        <w:t>博士生</w:t>
      </w:r>
      <w:r w:rsidR="00002387" w:rsidRPr="008D0C0B">
        <w:rPr>
          <w:rFonts w:hint="eastAsia"/>
          <w:sz w:val="24"/>
        </w:rPr>
        <w:t>（计算机</w:t>
      </w:r>
      <w:r w:rsidR="00002387" w:rsidRPr="008D0C0B">
        <w:rPr>
          <w:sz w:val="24"/>
        </w:rPr>
        <w:t>软件与理论）</w:t>
      </w:r>
      <w:r w:rsidR="00CB519C" w:rsidRPr="008D0C0B">
        <w:rPr>
          <w:sz w:val="24"/>
        </w:rPr>
        <w:tab/>
      </w:r>
      <w:r w:rsidR="00CB519C" w:rsidRPr="008D0C0B">
        <w:rPr>
          <w:sz w:val="24"/>
        </w:rPr>
        <w:tab/>
      </w:r>
      <w:r w:rsidR="00CB519C" w:rsidRPr="008D0C0B">
        <w:rPr>
          <w:sz w:val="24"/>
        </w:rPr>
        <w:tab/>
      </w:r>
      <w:r w:rsidR="00982B14" w:rsidRPr="008D0C0B">
        <w:rPr>
          <w:sz w:val="24"/>
        </w:rPr>
        <w:tab/>
      </w:r>
      <w:r w:rsidR="00CB519C" w:rsidRPr="008D0C0B">
        <w:rPr>
          <w:sz w:val="24"/>
        </w:rPr>
        <w:t>20</w:t>
      </w:r>
      <w:r w:rsidR="00FB0334">
        <w:rPr>
          <w:rFonts w:hint="eastAsia"/>
          <w:sz w:val="24"/>
        </w:rPr>
        <w:t>09</w:t>
      </w:r>
      <w:r w:rsidR="00CB519C" w:rsidRPr="008D0C0B">
        <w:rPr>
          <w:rFonts w:hint="eastAsia"/>
          <w:sz w:val="24"/>
        </w:rPr>
        <w:t>年</w:t>
      </w:r>
      <w:r w:rsidR="00CB519C" w:rsidRPr="008D0C0B">
        <w:rPr>
          <w:rFonts w:hint="eastAsia"/>
          <w:sz w:val="24"/>
        </w:rPr>
        <w:t>9</w:t>
      </w:r>
      <w:r w:rsidR="00CB519C" w:rsidRPr="008D0C0B">
        <w:rPr>
          <w:rFonts w:hint="eastAsia"/>
          <w:sz w:val="24"/>
        </w:rPr>
        <w:t>月</w:t>
      </w:r>
      <w:r w:rsidR="00CB519C" w:rsidRPr="008D0C0B">
        <w:rPr>
          <w:sz w:val="24"/>
        </w:rPr>
        <w:t>——</w:t>
      </w:r>
      <w:r w:rsidR="00CB519C" w:rsidRPr="008D0C0B">
        <w:rPr>
          <w:sz w:val="24"/>
        </w:rPr>
        <w:t>现在</w:t>
      </w:r>
    </w:p>
    <w:p w14:paraId="4AB59E24" w14:textId="77777777" w:rsidR="00E20878" w:rsidRPr="008D0C0B" w:rsidRDefault="005969E6" w:rsidP="00276150">
      <w:pPr>
        <w:spacing w:line="400" w:lineRule="exact"/>
        <w:rPr>
          <w:sz w:val="24"/>
        </w:rPr>
      </w:pPr>
      <w:r w:rsidRPr="008D0C0B">
        <w:rPr>
          <w:sz w:val="24"/>
        </w:rPr>
        <w:tab/>
      </w:r>
      <w:r w:rsidRPr="008D0C0B">
        <w:rPr>
          <w:sz w:val="24"/>
        </w:rPr>
        <w:tab/>
      </w:r>
      <w:r w:rsidRPr="008D0C0B">
        <w:rPr>
          <w:sz w:val="24"/>
        </w:rPr>
        <w:tab/>
      </w:r>
      <w:r w:rsidRPr="008D0C0B">
        <w:rPr>
          <w:sz w:val="24"/>
        </w:rPr>
        <w:tab/>
      </w:r>
      <w:r w:rsidRPr="008D0C0B">
        <w:rPr>
          <w:rFonts w:hint="eastAsia"/>
          <w:sz w:val="24"/>
        </w:rPr>
        <w:t>中国</w:t>
      </w:r>
      <w:r w:rsidRPr="008D0C0B">
        <w:rPr>
          <w:sz w:val="24"/>
        </w:rPr>
        <w:t>科学院软件研究所</w:t>
      </w:r>
    </w:p>
    <w:p w14:paraId="3480B21B" w14:textId="77777777" w:rsidR="005969E6" w:rsidRPr="008D0C0B" w:rsidRDefault="005969E6" w:rsidP="00276150">
      <w:pPr>
        <w:spacing w:line="400" w:lineRule="exact"/>
        <w:rPr>
          <w:sz w:val="24"/>
        </w:rPr>
      </w:pPr>
      <w:r w:rsidRPr="008D0C0B">
        <w:rPr>
          <w:sz w:val="24"/>
        </w:rPr>
        <w:tab/>
      </w:r>
      <w:r w:rsidRPr="008D0C0B">
        <w:rPr>
          <w:sz w:val="24"/>
        </w:rPr>
        <w:tab/>
      </w:r>
      <w:r w:rsidRPr="008D0C0B">
        <w:rPr>
          <w:sz w:val="24"/>
        </w:rPr>
        <w:tab/>
      </w:r>
      <w:r w:rsidRPr="008D0C0B">
        <w:rPr>
          <w:sz w:val="24"/>
        </w:rPr>
        <w:tab/>
      </w:r>
      <w:r w:rsidRPr="008D0C0B">
        <w:rPr>
          <w:rFonts w:hint="eastAsia"/>
          <w:sz w:val="24"/>
        </w:rPr>
        <w:t>导师</w:t>
      </w:r>
      <w:r w:rsidRPr="008D0C0B">
        <w:rPr>
          <w:sz w:val="24"/>
        </w:rPr>
        <w:t>：魏峻</w:t>
      </w:r>
      <w:r w:rsidRPr="008D0C0B">
        <w:rPr>
          <w:rFonts w:hint="eastAsia"/>
          <w:sz w:val="24"/>
        </w:rPr>
        <w:t xml:space="preserve"> </w:t>
      </w:r>
      <w:r w:rsidRPr="008D0C0B">
        <w:rPr>
          <w:rFonts w:hint="eastAsia"/>
          <w:sz w:val="24"/>
        </w:rPr>
        <w:t>研究员</w:t>
      </w:r>
    </w:p>
    <w:p w14:paraId="278241B0" w14:textId="13A03EEB" w:rsidR="00A20950" w:rsidRPr="008D0C0B" w:rsidRDefault="005969E6" w:rsidP="00FB0334">
      <w:pPr>
        <w:spacing w:line="400" w:lineRule="exact"/>
        <w:rPr>
          <w:sz w:val="24"/>
        </w:rPr>
      </w:pPr>
      <w:r w:rsidRPr="008D0C0B">
        <w:rPr>
          <w:sz w:val="24"/>
        </w:rPr>
        <w:tab/>
      </w:r>
    </w:p>
    <w:p w14:paraId="4B1EC6D1" w14:textId="3C2AB9C7" w:rsidR="00A20950" w:rsidRPr="008D0C0B" w:rsidRDefault="00A20950" w:rsidP="00276150">
      <w:pPr>
        <w:spacing w:line="400" w:lineRule="exact"/>
        <w:rPr>
          <w:sz w:val="24"/>
        </w:rPr>
      </w:pPr>
      <w:r w:rsidRPr="008D0C0B">
        <w:rPr>
          <w:sz w:val="24"/>
        </w:rPr>
        <w:tab/>
      </w:r>
      <w:r w:rsidRPr="008D0C0B">
        <w:rPr>
          <w:sz w:val="24"/>
        </w:rPr>
        <w:tab/>
      </w:r>
      <w:r w:rsidRPr="008D0C0B">
        <w:rPr>
          <w:sz w:val="24"/>
        </w:rPr>
        <w:tab/>
      </w:r>
      <w:r w:rsidRPr="008D0C0B">
        <w:rPr>
          <w:sz w:val="24"/>
        </w:rPr>
        <w:tab/>
      </w:r>
      <w:r w:rsidRPr="008D0C0B">
        <w:rPr>
          <w:rFonts w:hint="eastAsia"/>
          <w:b/>
          <w:sz w:val="24"/>
        </w:rPr>
        <w:t>学士</w:t>
      </w:r>
      <w:r w:rsidR="0091061F" w:rsidRPr="0091061F">
        <w:rPr>
          <w:rFonts w:hint="eastAsia"/>
          <w:sz w:val="24"/>
        </w:rPr>
        <w:t>（计算机</w:t>
      </w:r>
      <w:r w:rsidR="0091061F" w:rsidRPr="0091061F">
        <w:rPr>
          <w:sz w:val="24"/>
        </w:rPr>
        <w:t>科学与技术）</w:t>
      </w:r>
      <w:r w:rsidRPr="008D0C0B">
        <w:rPr>
          <w:b/>
          <w:sz w:val="24"/>
        </w:rPr>
        <w:tab/>
      </w:r>
      <w:r w:rsidR="0091061F">
        <w:rPr>
          <w:sz w:val="24"/>
        </w:rPr>
        <w:tab/>
      </w:r>
      <w:r w:rsidRPr="008D0C0B">
        <w:rPr>
          <w:sz w:val="24"/>
        </w:rPr>
        <w:tab/>
      </w:r>
      <w:r w:rsidRPr="008D0C0B">
        <w:rPr>
          <w:sz w:val="24"/>
        </w:rPr>
        <w:tab/>
      </w:r>
      <w:r w:rsidRPr="008D0C0B">
        <w:rPr>
          <w:sz w:val="24"/>
        </w:rPr>
        <w:tab/>
      </w:r>
      <w:r w:rsidR="005B5F82" w:rsidRPr="008D0C0B">
        <w:rPr>
          <w:sz w:val="24"/>
        </w:rPr>
        <w:t>200</w:t>
      </w:r>
      <w:r w:rsidR="00FB0334">
        <w:rPr>
          <w:rFonts w:hint="eastAsia"/>
          <w:sz w:val="24"/>
        </w:rPr>
        <w:t>5</w:t>
      </w:r>
      <w:r w:rsidRPr="008D0C0B">
        <w:rPr>
          <w:rFonts w:hint="eastAsia"/>
          <w:sz w:val="24"/>
        </w:rPr>
        <w:t>年</w:t>
      </w:r>
      <w:r w:rsidRPr="008D0C0B">
        <w:rPr>
          <w:rFonts w:hint="eastAsia"/>
          <w:sz w:val="24"/>
        </w:rPr>
        <w:t>9</w:t>
      </w:r>
      <w:r w:rsidRPr="008D0C0B">
        <w:rPr>
          <w:rFonts w:hint="eastAsia"/>
          <w:sz w:val="24"/>
        </w:rPr>
        <w:t>月</w:t>
      </w:r>
      <w:r w:rsidRPr="008D0C0B">
        <w:rPr>
          <w:sz w:val="24"/>
        </w:rPr>
        <w:t>-</w:t>
      </w:r>
      <w:r w:rsidR="005B5F82" w:rsidRPr="008D0C0B">
        <w:rPr>
          <w:sz w:val="24"/>
        </w:rPr>
        <w:t>200</w:t>
      </w:r>
      <w:r w:rsidR="00FB0334">
        <w:rPr>
          <w:rFonts w:hint="eastAsia"/>
          <w:sz w:val="24"/>
        </w:rPr>
        <w:t>9</w:t>
      </w:r>
      <w:r w:rsidRPr="008D0C0B">
        <w:rPr>
          <w:rFonts w:hint="eastAsia"/>
          <w:sz w:val="24"/>
        </w:rPr>
        <w:t>年</w:t>
      </w:r>
      <w:r w:rsidRPr="008D0C0B">
        <w:rPr>
          <w:rFonts w:hint="eastAsia"/>
          <w:sz w:val="24"/>
        </w:rPr>
        <w:t>7</w:t>
      </w:r>
      <w:r w:rsidRPr="008D0C0B">
        <w:rPr>
          <w:rFonts w:hint="eastAsia"/>
          <w:sz w:val="24"/>
        </w:rPr>
        <w:t>月</w:t>
      </w:r>
    </w:p>
    <w:p w14:paraId="767EFF68" w14:textId="4E25E301" w:rsidR="00A20950" w:rsidRPr="008D0C0B" w:rsidRDefault="00A20950" w:rsidP="00276150">
      <w:pPr>
        <w:spacing w:line="400" w:lineRule="exact"/>
        <w:rPr>
          <w:rFonts w:hint="eastAsia"/>
          <w:sz w:val="24"/>
        </w:rPr>
      </w:pPr>
      <w:r w:rsidRPr="008D0C0B">
        <w:rPr>
          <w:sz w:val="24"/>
        </w:rPr>
        <w:tab/>
      </w:r>
      <w:r w:rsidRPr="008D0C0B">
        <w:rPr>
          <w:sz w:val="24"/>
        </w:rPr>
        <w:tab/>
      </w:r>
      <w:r w:rsidRPr="008D0C0B">
        <w:rPr>
          <w:sz w:val="24"/>
        </w:rPr>
        <w:tab/>
      </w:r>
      <w:r w:rsidRPr="008D0C0B">
        <w:rPr>
          <w:sz w:val="24"/>
        </w:rPr>
        <w:tab/>
      </w:r>
      <w:r w:rsidR="002D09BA" w:rsidRPr="008D0C0B">
        <w:rPr>
          <w:rFonts w:hint="eastAsia"/>
          <w:sz w:val="24"/>
        </w:rPr>
        <w:t>武汉大学</w:t>
      </w:r>
      <w:r w:rsidR="002D09BA" w:rsidRPr="008D0C0B">
        <w:rPr>
          <w:sz w:val="24"/>
        </w:rPr>
        <w:t>计算机学院</w:t>
      </w:r>
    </w:p>
    <w:p w14:paraId="3D7886A4" w14:textId="77777777" w:rsidR="00A20950" w:rsidRPr="008D0C0B" w:rsidRDefault="00A20950" w:rsidP="00276150">
      <w:pPr>
        <w:spacing w:line="400" w:lineRule="exact"/>
        <w:rPr>
          <w:sz w:val="24"/>
        </w:rPr>
      </w:pPr>
    </w:p>
    <w:p w14:paraId="53D22409" w14:textId="77777777" w:rsidR="00AB72B3" w:rsidRPr="008D0C0B" w:rsidRDefault="006B163B" w:rsidP="00293CF5">
      <w:pPr>
        <w:spacing w:line="400" w:lineRule="exact"/>
        <w:rPr>
          <w:b/>
          <w:sz w:val="24"/>
        </w:rPr>
      </w:pPr>
      <w:r>
        <w:rPr>
          <w:rFonts w:hint="eastAsia"/>
          <w:b/>
          <w:sz w:val="24"/>
        </w:rPr>
        <w:t>学术</w:t>
      </w:r>
      <w:r w:rsidR="00373F5F" w:rsidRPr="008D0C0B">
        <w:rPr>
          <w:b/>
          <w:sz w:val="24"/>
        </w:rPr>
        <w:t>论文</w:t>
      </w:r>
    </w:p>
    <w:p w14:paraId="6EEA98CA" w14:textId="77777777" w:rsidR="0085785A" w:rsidRPr="0085785A" w:rsidRDefault="0085785A" w:rsidP="0085785A">
      <w:pPr>
        <w:numPr>
          <w:ilvl w:val="0"/>
          <w:numId w:val="8"/>
        </w:numPr>
        <w:spacing w:before="120"/>
        <w:rPr>
          <w:sz w:val="24"/>
        </w:rPr>
      </w:pPr>
      <w:r w:rsidRPr="0085785A">
        <w:rPr>
          <w:b/>
          <w:sz w:val="24"/>
        </w:rPr>
        <w:t>Lijie Xu</w:t>
      </w:r>
      <w:r w:rsidRPr="0085785A">
        <w:rPr>
          <w:sz w:val="24"/>
        </w:rPr>
        <w:t>, Wensheng Dou, Feng Zhu, Chushu Gao, Jie Liu, Hua Zhong, Jun Wei. A Characteristic Study on Out of Memory Errors in Distributed Data-Parallel Applications.</w:t>
      </w:r>
      <w:r w:rsidRPr="0085785A">
        <w:rPr>
          <w:i/>
          <w:sz w:val="24"/>
        </w:rPr>
        <w:t xml:space="preserve"> In the 26th IEEE International Symposium on Software Reliability Engineering</w:t>
      </w:r>
      <w:r w:rsidRPr="0085785A">
        <w:rPr>
          <w:sz w:val="24"/>
        </w:rPr>
        <w:t xml:space="preserve"> (</w:t>
      </w:r>
      <w:r w:rsidRPr="0085785A">
        <w:rPr>
          <w:i/>
          <w:sz w:val="24"/>
        </w:rPr>
        <w:t>ISSRE</w:t>
      </w:r>
      <w:r w:rsidRPr="0085785A">
        <w:rPr>
          <w:sz w:val="24"/>
        </w:rPr>
        <w:t xml:space="preserve"> 2015), Washington DC, USA, 2015.</w:t>
      </w:r>
    </w:p>
    <w:p w14:paraId="38F471F9" w14:textId="77777777" w:rsidR="0085785A" w:rsidRPr="0085785A" w:rsidRDefault="0085785A" w:rsidP="0085785A">
      <w:pPr>
        <w:numPr>
          <w:ilvl w:val="0"/>
          <w:numId w:val="8"/>
        </w:numPr>
        <w:spacing w:before="120"/>
        <w:rPr>
          <w:sz w:val="24"/>
        </w:rPr>
      </w:pPr>
      <w:r w:rsidRPr="0085785A">
        <w:rPr>
          <w:b/>
          <w:sz w:val="24"/>
        </w:rPr>
        <w:t>Lijie Xu</w:t>
      </w:r>
      <w:r w:rsidRPr="0085785A">
        <w:rPr>
          <w:sz w:val="24"/>
        </w:rPr>
        <w:t xml:space="preserve">, Jie Liu and Jun Wei. FMEM: A Fine-grained Memory Estimator for MapReduce Jobs. </w:t>
      </w:r>
      <w:r w:rsidRPr="0085785A">
        <w:rPr>
          <w:i/>
          <w:sz w:val="24"/>
        </w:rPr>
        <w:t xml:space="preserve">In the 10th International Conference on Autonomic Computing </w:t>
      </w:r>
      <w:r w:rsidRPr="0085785A">
        <w:rPr>
          <w:sz w:val="24"/>
        </w:rPr>
        <w:t>(</w:t>
      </w:r>
      <w:r w:rsidRPr="0085785A">
        <w:rPr>
          <w:i/>
          <w:sz w:val="24"/>
        </w:rPr>
        <w:t>ICAC</w:t>
      </w:r>
      <w:r w:rsidRPr="0085785A">
        <w:rPr>
          <w:sz w:val="24"/>
        </w:rPr>
        <w:t xml:space="preserve"> 2013), 65-68, San Jose, CA, USA, 2013.</w:t>
      </w:r>
    </w:p>
    <w:p w14:paraId="14C52936" w14:textId="77777777" w:rsidR="0085785A" w:rsidRPr="0085785A" w:rsidRDefault="0085785A" w:rsidP="0085785A">
      <w:pPr>
        <w:numPr>
          <w:ilvl w:val="0"/>
          <w:numId w:val="8"/>
        </w:numPr>
        <w:spacing w:before="120"/>
        <w:rPr>
          <w:sz w:val="24"/>
        </w:rPr>
      </w:pPr>
      <w:r w:rsidRPr="0085785A">
        <w:rPr>
          <w:b/>
          <w:sz w:val="24"/>
        </w:rPr>
        <w:t>Lijie Xu</w:t>
      </w:r>
      <w:r w:rsidRPr="0085785A">
        <w:rPr>
          <w:sz w:val="24"/>
        </w:rPr>
        <w:t xml:space="preserve">, Wensheng Dou, Feng Zhu, Chushu Gao, Jie Liu, Jun Wei. Mprof: A Memory Profiler for Diagnosing Memory Problems in MapReduce Applications. </w:t>
      </w:r>
      <w:r w:rsidRPr="0085785A">
        <w:rPr>
          <w:i/>
          <w:sz w:val="24"/>
        </w:rPr>
        <w:t>Submitted to 30th IEEE International Parallel &amp; Distributed Processing Symposium</w:t>
      </w:r>
      <w:r w:rsidRPr="0085785A">
        <w:rPr>
          <w:sz w:val="24"/>
        </w:rPr>
        <w:t xml:space="preserve"> (</w:t>
      </w:r>
      <w:r w:rsidRPr="0085785A">
        <w:rPr>
          <w:i/>
          <w:sz w:val="24"/>
        </w:rPr>
        <w:t>IPDPS</w:t>
      </w:r>
      <w:r w:rsidRPr="0085785A">
        <w:rPr>
          <w:sz w:val="24"/>
        </w:rPr>
        <w:t xml:space="preserve"> 2016 </w:t>
      </w:r>
      <w:r w:rsidRPr="0085785A">
        <w:rPr>
          <w:i/>
          <w:sz w:val="24"/>
        </w:rPr>
        <w:t>submitted</w:t>
      </w:r>
      <w:r w:rsidRPr="0085785A">
        <w:rPr>
          <w:sz w:val="24"/>
        </w:rPr>
        <w:t>), 2016.</w:t>
      </w:r>
    </w:p>
    <w:p w14:paraId="6ACAC898" w14:textId="77777777" w:rsidR="0085785A" w:rsidRPr="0085785A" w:rsidRDefault="0085785A" w:rsidP="0085785A">
      <w:pPr>
        <w:numPr>
          <w:ilvl w:val="0"/>
          <w:numId w:val="8"/>
        </w:numPr>
        <w:spacing w:before="120"/>
        <w:rPr>
          <w:sz w:val="24"/>
        </w:rPr>
      </w:pPr>
      <w:r w:rsidRPr="0085785A">
        <w:rPr>
          <w:b/>
          <w:sz w:val="24"/>
        </w:rPr>
        <w:t>Lijie Xu</w:t>
      </w:r>
      <w:r w:rsidRPr="0085785A">
        <w:rPr>
          <w:sz w:val="24"/>
        </w:rPr>
        <w:t xml:space="preserve">, Jie Liu and Jun Wei. MapReduce Framework Optimization via Performance Modeling. </w:t>
      </w:r>
      <w:r w:rsidRPr="0085785A">
        <w:rPr>
          <w:i/>
          <w:sz w:val="24"/>
        </w:rPr>
        <w:t>In the 26th IEEE International Parallel and Distributed Processing Symposium Workshops &amp; PhD Forum</w:t>
      </w:r>
      <w:r w:rsidRPr="0085785A">
        <w:rPr>
          <w:sz w:val="24"/>
        </w:rPr>
        <w:t xml:space="preserve"> (</w:t>
      </w:r>
      <w:r w:rsidRPr="0085785A">
        <w:rPr>
          <w:i/>
          <w:sz w:val="24"/>
        </w:rPr>
        <w:t>IPDPS PhD Forum</w:t>
      </w:r>
      <w:r w:rsidRPr="0085785A">
        <w:rPr>
          <w:sz w:val="24"/>
        </w:rPr>
        <w:t xml:space="preserve"> 2012), 2506-2509, Shanghai, China, 2012.</w:t>
      </w:r>
    </w:p>
    <w:p w14:paraId="007E501B" w14:textId="77777777" w:rsidR="0085785A" w:rsidRPr="0085785A" w:rsidRDefault="0085785A" w:rsidP="0085785A">
      <w:pPr>
        <w:numPr>
          <w:ilvl w:val="0"/>
          <w:numId w:val="8"/>
        </w:numPr>
        <w:spacing w:before="120"/>
        <w:rPr>
          <w:sz w:val="24"/>
        </w:rPr>
      </w:pPr>
      <w:r w:rsidRPr="0085785A">
        <w:rPr>
          <w:sz w:val="24"/>
        </w:rPr>
        <w:t xml:space="preserve">Feng Zhu, Jie Liu, </w:t>
      </w:r>
      <w:r w:rsidRPr="0085785A">
        <w:rPr>
          <w:b/>
          <w:sz w:val="24"/>
        </w:rPr>
        <w:t>Lijie Xu</w:t>
      </w:r>
      <w:r w:rsidRPr="0085785A">
        <w:rPr>
          <w:sz w:val="24"/>
        </w:rPr>
        <w:t xml:space="preserve">, Dan Ye, Jun Wei, Tao Huang. A Lightweight Evaluation Framework for Table Layouts in MapReduce Based Query Systems. </w:t>
      </w:r>
      <w:r w:rsidRPr="0085785A">
        <w:rPr>
          <w:i/>
          <w:sz w:val="24"/>
        </w:rPr>
        <w:t>In the 17th Asia-Pacific Web Conference</w:t>
      </w:r>
      <w:r w:rsidRPr="0085785A">
        <w:rPr>
          <w:sz w:val="24"/>
        </w:rPr>
        <w:t xml:space="preserve"> (</w:t>
      </w:r>
      <w:r w:rsidRPr="0085785A">
        <w:rPr>
          <w:i/>
          <w:sz w:val="24"/>
        </w:rPr>
        <w:t>APWeb</w:t>
      </w:r>
      <w:r w:rsidRPr="0085785A">
        <w:rPr>
          <w:sz w:val="24"/>
        </w:rPr>
        <w:t xml:space="preserve"> 2015), Guangzhou, China, 2015.</w:t>
      </w:r>
    </w:p>
    <w:p w14:paraId="08D3CA0B" w14:textId="77777777" w:rsidR="0085785A" w:rsidRPr="0085785A" w:rsidRDefault="0085785A" w:rsidP="0085785A">
      <w:pPr>
        <w:numPr>
          <w:ilvl w:val="0"/>
          <w:numId w:val="8"/>
        </w:numPr>
        <w:spacing w:before="120"/>
        <w:rPr>
          <w:sz w:val="24"/>
        </w:rPr>
      </w:pPr>
      <w:r w:rsidRPr="0085785A">
        <w:rPr>
          <w:sz w:val="24"/>
        </w:rPr>
        <w:t xml:space="preserve">Feng Zhu, Jie Liu and </w:t>
      </w:r>
      <w:r w:rsidRPr="0085785A">
        <w:rPr>
          <w:b/>
          <w:sz w:val="24"/>
        </w:rPr>
        <w:t>Lijie Xu</w:t>
      </w:r>
      <w:r w:rsidRPr="0085785A">
        <w:rPr>
          <w:sz w:val="24"/>
        </w:rPr>
        <w:t xml:space="preserve">. A Fast and High Throughput SQL Query System for Big Data. </w:t>
      </w:r>
      <w:r w:rsidRPr="0085785A">
        <w:rPr>
          <w:i/>
          <w:sz w:val="24"/>
        </w:rPr>
        <w:t>Web Information Systems Engineering</w:t>
      </w:r>
      <w:r w:rsidRPr="0085785A">
        <w:rPr>
          <w:sz w:val="24"/>
        </w:rPr>
        <w:t xml:space="preserve"> (</w:t>
      </w:r>
      <w:r w:rsidRPr="0085785A">
        <w:rPr>
          <w:i/>
          <w:sz w:val="24"/>
        </w:rPr>
        <w:t>WISE</w:t>
      </w:r>
      <w:r w:rsidRPr="0085785A">
        <w:rPr>
          <w:sz w:val="24"/>
        </w:rPr>
        <w:t xml:space="preserve"> 2012), 783-788, Springer Berlin Heidelberg, 2012.</w:t>
      </w:r>
    </w:p>
    <w:p w14:paraId="4FFB1893" w14:textId="77777777" w:rsidR="0085785A" w:rsidRDefault="0085785A" w:rsidP="0085785A">
      <w:pPr>
        <w:pStyle w:val="ListParagraph"/>
        <w:spacing w:line="400" w:lineRule="exact"/>
        <w:ind w:left="420" w:firstLineChars="0" w:firstLine="0"/>
        <w:rPr>
          <w:sz w:val="24"/>
        </w:rPr>
      </w:pPr>
    </w:p>
    <w:p w14:paraId="4774694C" w14:textId="77777777" w:rsidR="00025730" w:rsidRPr="00025730" w:rsidRDefault="00025730" w:rsidP="00025730">
      <w:pPr>
        <w:spacing w:line="400" w:lineRule="exact"/>
        <w:rPr>
          <w:sz w:val="24"/>
        </w:rPr>
      </w:pPr>
    </w:p>
    <w:p w14:paraId="57F86B4A" w14:textId="77777777" w:rsidR="00E226B1" w:rsidRDefault="00E226B1" w:rsidP="001F0FF8">
      <w:pPr>
        <w:sectPr w:rsidR="00E226B1" w:rsidSect="00CA5544">
          <w:headerReference w:type="default" r:id="rId74"/>
          <w:type w:val="oddPage"/>
          <w:pgSz w:w="11906" w:h="16838"/>
          <w:pgMar w:top="1418" w:right="1361" w:bottom="1134" w:left="1418" w:header="1417" w:footer="992" w:gutter="0"/>
          <w:cols w:space="425"/>
          <w:docGrid w:type="lines" w:linePitch="312"/>
        </w:sectPr>
      </w:pPr>
    </w:p>
    <w:p w14:paraId="7038D830" w14:textId="77777777" w:rsidR="00266D68" w:rsidRPr="00E62292" w:rsidRDefault="00266D68" w:rsidP="00266D68">
      <w:pPr>
        <w:rPr>
          <w:sz w:val="24"/>
        </w:rPr>
      </w:pPr>
    </w:p>
    <w:p w14:paraId="4FCA8F44" w14:textId="77777777" w:rsidR="00E226B1" w:rsidRPr="00AA301C" w:rsidRDefault="00513682" w:rsidP="00E226B1">
      <w:pPr>
        <w:jc w:val="center"/>
        <w:outlineLvl w:val="3"/>
        <w:rPr>
          <w:rFonts w:ascii="黑体" w:eastAsia="黑体" w:hAnsi="黑体"/>
          <w:sz w:val="24"/>
        </w:rPr>
      </w:pPr>
      <w:r>
        <w:rPr>
          <w:rFonts w:ascii="黑体" w:eastAsia="黑体" w:hAnsi="黑体" w:hint="eastAsia"/>
          <w:b/>
          <w:sz w:val="28"/>
          <w:szCs w:val="28"/>
        </w:rPr>
        <w:t>参与</w:t>
      </w:r>
      <w:r>
        <w:rPr>
          <w:rFonts w:ascii="黑体" w:eastAsia="黑体" w:hAnsi="黑体"/>
          <w:b/>
          <w:sz w:val="28"/>
          <w:szCs w:val="28"/>
        </w:rPr>
        <w:t>课题</w:t>
      </w:r>
    </w:p>
    <w:p w14:paraId="28E6F7D9" w14:textId="77777777" w:rsidR="00E226B1" w:rsidRPr="004A5284" w:rsidRDefault="00E226B1" w:rsidP="00EC7432">
      <w:pPr>
        <w:spacing w:line="400" w:lineRule="exact"/>
        <w:rPr>
          <w:sz w:val="24"/>
        </w:rPr>
      </w:pPr>
    </w:p>
    <w:p w14:paraId="212ECE53" w14:textId="7843E371" w:rsidR="00B006D5" w:rsidRPr="00291075" w:rsidRDefault="00A5146B" w:rsidP="00DD0FE5">
      <w:pPr>
        <w:pStyle w:val="ListParagraph"/>
        <w:numPr>
          <w:ilvl w:val="0"/>
          <w:numId w:val="4"/>
        </w:numPr>
        <w:spacing w:line="400" w:lineRule="exact"/>
        <w:ind w:firstLineChars="0"/>
        <w:rPr>
          <w:sz w:val="24"/>
        </w:rPr>
      </w:pPr>
      <w:r>
        <w:rPr>
          <w:rFonts w:hint="eastAsia"/>
          <w:sz w:val="24"/>
        </w:rPr>
        <w:t>国家</w:t>
      </w:r>
      <w:r w:rsidR="002A114C" w:rsidRPr="002A114C">
        <w:rPr>
          <w:rFonts w:hint="eastAsia"/>
          <w:sz w:val="24"/>
        </w:rPr>
        <w:t>自然科学基金</w:t>
      </w:r>
      <w:r w:rsidR="002A114C" w:rsidRPr="002A114C">
        <w:rPr>
          <w:rFonts w:hint="eastAsia"/>
          <w:sz w:val="24"/>
        </w:rPr>
        <w:t>, "</w:t>
      </w:r>
      <w:r w:rsidR="002A114C" w:rsidRPr="002A114C">
        <w:rPr>
          <w:rFonts w:hint="eastAsia"/>
          <w:sz w:val="24"/>
        </w:rPr>
        <w:t>云平台并行数据流程序的中</w:t>
      </w:r>
      <w:r w:rsidR="002A114C" w:rsidRPr="002A114C">
        <w:rPr>
          <w:sz w:val="24"/>
        </w:rPr>
        <w:t>间</w:t>
      </w:r>
      <w:r w:rsidR="002A114C" w:rsidRPr="002A114C">
        <w:rPr>
          <w:rFonts w:hint="eastAsia"/>
          <w:sz w:val="24"/>
        </w:rPr>
        <w:t>数据管理</w:t>
      </w:r>
      <w:r w:rsidR="002A114C" w:rsidRPr="002A114C">
        <w:rPr>
          <w:sz w:val="24"/>
        </w:rPr>
        <w:t>优</w:t>
      </w:r>
      <w:r w:rsidR="002A114C" w:rsidRPr="002A114C">
        <w:rPr>
          <w:rFonts w:hint="eastAsia"/>
          <w:sz w:val="24"/>
        </w:rPr>
        <w:t>化技</w:t>
      </w:r>
      <w:r w:rsidR="002A114C" w:rsidRPr="002A114C">
        <w:rPr>
          <w:sz w:val="24"/>
        </w:rPr>
        <w:t>术</w:t>
      </w:r>
      <w:r w:rsidR="002A114C" w:rsidRPr="002A114C">
        <w:rPr>
          <w:rFonts w:hint="eastAsia"/>
          <w:sz w:val="24"/>
        </w:rPr>
        <w:t>" (</w:t>
      </w:r>
      <w:r w:rsidR="002A114C" w:rsidRPr="002A114C">
        <w:rPr>
          <w:rFonts w:hint="eastAsia"/>
          <w:sz w:val="24"/>
        </w:rPr>
        <w:t>批准号：</w:t>
      </w:r>
      <w:r w:rsidR="002A114C" w:rsidRPr="002A114C">
        <w:rPr>
          <w:sz w:val="24"/>
        </w:rPr>
        <w:t>61202065</w:t>
      </w:r>
      <w:r w:rsidR="002A114C">
        <w:rPr>
          <w:rFonts w:hint="eastAsia"/>
          <w:sz w:val="24"/>
        </w:rPr>
        <w:t>)</w:t>
      </w:r>
    </w:p>
    <w:p w14:paraId="1BADF7E8" w14:textId="77777777" w:rsidR="005B211B" w:rsidRDefault="005B211B" w:rsidP="001F0FF8"/>
    <w:p w14:paraId="7C0C4A22" w14:textId="77777777" w:rsidR="00FA2FD2" w:rsidRPr="00E226B1" w:rsidRDefault="00FA2FD2" w:rsidP="001F0FF8">
      <w:pPr>
        <w:sectPr w:rsidR="00FA2FD2" w:rsidRPr="00E226B1" w:rsidSect="00CA5544">
          <w:headerReference w:type="default" r:id="rId75"/>
          <w:type w:val="oddPage"/>
          <w:pgSz w:w="11906" w:h="16838"/>
          <w:pgMar w:top="1418" w:right="1361" w:bottom="1134" w:left="1418" w:header="1417" w:footer="992" w:gutter="0"/>
          <w:cols w:space="425"/>
          <w:docGrid w:type="lines" w:linePitch="312"/>
        </w:sectPr>
      </w:pPr>
    </w:p>
    <w:p w14:paraId="7E84E5CC" w14:textId="77777777" w:rsidR="00045E28" w:rsidRPr="00635AAD" w:rsidRDefault="00045E28" w:rsidP="00045E28">
      <w:pPr>
        <w:rPr>
          <w:sz w:val="24"/>
        </w:rPr>
      </w:pPr>
    </w:p>
    <w:p w14:paraId="4B70AF3B" w14:textId="77777777" w:rsidR="00045E28" w:rsidRPr="00AA301C" w:rsidRDefault="0072415D" w:rsidP="001A6E80">
      <w:pPr>
        <w:jc w:val="center"/>
        <w:outlineLvl w:val="3"/>
        <w:rPr>
          <w:rFonts w:ascii="黑体" w:eastAsia="黑体" w:hAnsi="黑体"/>
          <w:sz w:val="24"/>
        </w:rPr>
      </w:pPr>
      <w:r>
        <w:rPr>
          <w:rFonts w:ascii="黑体" w:eastAsia="黑体" w:hAnsi="黑体" w:hint="eastAsia"/>
          <w:b/>
          <w:sz w:val="28"/>
          <w:szCs w:val="28"/>
        </w:rPr>
        <w:t>致谢</w:t>
      </w:r>
    </w:p>
    <w:p w14:paraId="3CFF4878" w14:textId="77777777" w:rsidR="00045E28" w:rsidRPr="006B558F" w:rsidRDefault="00045E28" w:rsidP="00045E28">
      <w:pPr>
        <w:rPr>
          <w:sz w:val="24"/>
        </w:rPr>
      </w:pPr>
    </w:p>
    <w:p w14:paraId="288BFBDC" w14:textId="77777777" w:rsidR="009F31E6" w:rsidRPr="006B558F" w:rsidRDefault="001661E9" w:rsidP="00F31D8E">
      <w:pPr>
        <w:pStyle w:val="a"/>
      </w:pPr>
      <w:r w:rsidRPr="006B558F">
        <w:rPr>
          <w:rFonts w:hint="eastAsia"/>
        </w:rPr>
        <w:t>五</w:t>
      </w:r>
      <w:r w:rsidR="00E46F81" w:rsidRPr="006B558F">
        <w:rPr>
          <w:rFonts w:hint="eastAsia"/>
        </w:rPr>
        <w:t>年的博士</w:t>
      </w:r>
      <w:r w:rsidR="009F31E6" w:rsidRPr="006B558F">
        <w:rPr>
          <w:rFonts w:hint="eastAsia"/>
        </w:rPr>
        <w:t>生涯是一个既艰苦又令人激动的过程。在这期间，许多人在很多方</w:t>
      </w:r>
      <w:r w:rsidR="006B20DF" w:rsidRPr="006B558F">
        <w:rPr>
          <w:rFonts w:hint="eastAsia"/>
        </w:rPr>
        <w:t>面给我提供了大量的帮助。如果没有他们的热心帮助，我不可能完成博士</w:t>
      </w:r>
      <w:r w:rsidR="009F31E6" w:rsidRPr="006B558F">
        <w:rPr>
          <w:rFonts w:hint="eastAsia"/>
        </w:rPr>
        <w:t>学位论文这样艰巨的任务。因此，在论文结束之际，我非常诚挚地、也很荣幸地向他们表达由衷的感激之情！</w:t>
      </w:r>
    </w:p>
    <w:p w14:paraId="1D49FFB7" w14:textId="77777777" w:rsidR="009F31E6" w:rsidRPr="006B558F" w:rsidRDefault="009F31E6" w:rsidP="00F31D8E">
      <w:pPr>
        <w:pStyle w:val="a"/>
      </w:pPr>
      <w:r w:rsidRPr="006B558F">
        <w:rPr>
          <w:rFonts w:hint="eastAsia"/>
        </w:rPr>
        <w:t>首先我要感谢我的导师魏峻研究员。魏老师给我创造了优越的学习和研究环境，</w:t>
      </w:r>
      <w:r w:rsidR="003D6B32" w:rsidRPr="006B558F">
        <w:rPr>
          <w:rFonts w:hint="eastAsia"/>
        </w:rPr>
        <w:t>并</w:t>
      </w:r>
      <w:r w:rsidR="009579A5" w:rsidRPr="006B558F">
        <w:t>逐步引导我</w:t>
      </w:r>
      <w:r w:rsidR="00466150" w:rsidRPr="006B558F">
        <w:rPr>
          <w:rFonts w:hint="eastAsia"/>
        </w:rPr>
        <w:t>掌握了科研</w:t>
      </w:r>
      <w:r w:rsidR="002B6576" w:rsidRPr="006B558F">
        <w:rPr>
          <w:rFonts w:hint="eastAsia"/>
        </w:rPr>
        <w:t>的基本思路。在</w:t>
      </w:r>
      <w:r w:rsidR="00F66786" w:rsidRPr="006B558F">
        <w:rPr>
          <w:rFonts w:hint="eastAsia"/>
        </w:rPr>
        <w:t>研究</w:t>
      </w:r>
      <w:r w:rsidRPr="006B558F">
        <w:rPr>
          <w:rFonts w:hint="eastAsia"/>
        </w:rPr>
        <w:t>方向</w:t>
      </w:r>
      <w:r w:rsidR="00827EA3" w:rsidRPr="006B558F">
        <w:rPr>
          <w:rFonts w:hint="eastAsia"/>
        </w:rPr>
        <w:t>以及论文的选题等问题上</w:t>
      </w:r>
      <w:r w:rsidR="00EF7BEC" w:rsidRPr="006B558F">
        <w:rPr>
          <w:rFonts w:hint="eastAsia"/>
        </w:rPr>
        <w:t>，</w:t>
      </w:r>
      <w:r w:rsidR="00EF7BEC" w:rsidRPr="006B558F">
        <w:t>给予我充分的自由、时间</w:t>
      </w:r>
      <w:r w:rsidR="00EF7BEC" w:rsidRPr="006B558F">
        <w:rPr>
          <w:rFonts w:hint="eastAsia"/>
        </w:rPr>
        <w:t>，并</w:t>
      </w:r>
      <w:r w:rsidR="00EF7BEC" w:rsidRPr="006B558F">
        <w:t>及时有效</w:t>
      </w:r>
      <w:r w:rsidR="00EF7BEC" w:rsidRPr="006B558F">
        <w:rPr>
          <w:rFonts w:hint="eastAsia"/>
        </w:rPr>
        <w:t>给</w:t>
      </w:r>
      <w:r w:rsidR="00EF7BEC" w:rsidRPr="006B558F">
        <w:t>出</w:t>
      </w:r>
      <w:r w:rsidR="00EF7BEC" w:rsidRPr="006B558F">
        <w:rPr>
          <w:rFonts w:hint="eastAsia"/>
        </w:rPr>
        <w:t>指导</w:t>
      </w:r>
      <w:r w:rsidR="00EF7BEC" w:rsidRPr="006B558F">
        <w:t>，</w:t>
      </w:r>
      <w:r w:rsidR="00EF7BEC" w:rsidRPr="006B558F">
        <w:rPr>
          <w:rFonts w:hint="eastAsia"/>
        </w:rPr>
        <w:t>使得</w:t>
      </w:r>
      <w:r w:rsidR="00EF7BEC" w:rsidRPr="006B558F">
        <w:t>我能够走在正确的研究</w:t>
      </w:r>
      <w:r w:rsidR="00A42E15" w:rsidRPr="006B558F">
        <w:rPr>
          <w:rFonts w:hint="eastAsia"/>
        </w:rPr>
        <w:t>路线</w:t>
      </w:r>
      <w:r w:rsidR="00EF7BEC" w:rsidRPr="006B558F">
        <w:t>上</w:t>
      </w:r>
      <w:r w:rsidR="00EF7BEC" w:rsidRPr="006B558F">
        <w:rPr>
          <w:rFonts w:hint="eastAsia"/>
        </w:rPr>
        <w:t>。</w:t>
      </w:r>
      <w:r w:rsidR="00D43332" w:rsidRPr="006B558F">
        <w:rPr>
          <w:rFonts w:hint="eastAsia"/>
        </w:rPr>
        <w:t>从魏老师</w:t>
      </w:r>
      <w:r w:rsidRPr="006B558F">
        <w:rPr>
          <w:rFonts w:hint="eastAsia"/>
        </w:rPr>
        <w:t>身上我不仅学到了专业知识和研究方法，还感受到一个优秀的科研工作者所具备的责任感和献身精神。</w:t>
      </w:r>
    </w:p>
    <w:p w14:paraId="3AE3CC53" w14:textId="77777777" w:rsidR="006A2B5F" w:rsidRPr="006B558F" w:rsidRDefault="006A2B5F" w:rsidP="006A2B5F">
      <w:pPr>
        <w:pStyle w:val="a"/>
      </w:pPr>
      <w:r w:rsidRPr="006B558F">
        <w:rPr>
          <w:rFonts w:hint="eastAsia"/>
        </w:rPr>
        <w:t>我</w:t>
      </w:r>
      <w:r w:rsidR="00675869" w:rsidRPr="006B558F">
        <w:rPr>
          <w:rFonts w:hint="eastAsia"/>
        </w:rPr>
        <w:t>还</w:t>
      </w:r>
      <w:r w:rsidRPr="006B558F">
        <w:rPr>
          <w:rFonts w:hint="eastAsia"/>
        </w:rPr>
        <w:t>要感谢</w:t>
      </w:r>
      <w:r w:rsidR="00675869" w:rsidRPr="006B558F">
        <w:rPr>
          <w:rFonts w:hint="eastAsia"/>
        </w:rPr>
        <w:t>香港科技大</w:t>
      </w:r>
      <w:r w:rsidR="00675869" w:rsidRPr="006B558F">
        <w:t>学的张成志教授</w:t>
      </w:r>
      <w:r w:rsidRPr="006B558F">
        <w:rPr>
          <w:rFonts w:hint="eastAsia"/>
        </w:rPr>
        <w:t>。</w:t>
      </w:r>
      <w:r w:rsidR="00FA7D27" w:rsidRPr="006B558F">
        <w:rPr>
          <w:rFonts w:hint="eastAsia"/>
        </w:rPr>
        <w:t>在香港</w:t>
      </w:r>
      <w:r w:rsidR="00FA7D27" w:rsidRPr="006B558F">
        <w:t>科技</w:t>
      </w:r>
      <w:r w:rsidR="00FA7D27" w:rsidRPr="006B558F">
        <w:rPr>
          <w:rFonts w:hint="eastAsia"/>
        </w:rPr>
        <w:t>大学访学</w:t>
      </w:r>
      <w:r w:rsidR="00FA7D27" w:rsidRPr="006B558F">
        <w:t>期间，张老师</w:t>
      </w:r>
      <w:r w:rsidR="00FA7D27" w:rsidRPr="006B558F">
        <w:rPr>
          <w:rFonts w:hint="eastAsia"/>
        </w:rPr>
        <w:t>无论</w:t>
      </w:r>
      <w:r w:rsidR="00FA7D27" w:rsidRPr="006B558F">
        <w:t>在研究上还是在生活上，给予我</w:t>
      </w:r>
      <w:r w:rsidR="00FA7D27" w:rsidRPr="006B558F">
        <w:rPr>
          <w:rFonts w:hint="eastAsia"/>
        </w:rPr>
        <w:t>细心</w:t>
      </w:r>
      <w:r w:rsidR="00F07FAE" w:rsidRPr="006B558F">
        <w:rPr>
          <w:rFonts w:hint="eastAsia"/>
        </w:rPr>
        <w:t>、</w:t>
      </w:r>
      <w:r w:rsidR="00F07FAE" w:rsidRPr="006B558F">
        <w:t>耐心</w:t>
      </w:r>
      <w:r w:rsidR="00FA7D27" w:rsidRPr="006B558F">
        <w:rPr>
          <w:rFonts w:hint="eastAsia"/>
        </w:rPr>
        <w:t>地</w:t>
      </w:r>
      <w:r w:rsidR="00F07FAE" w:rsidRPr="006B558F">
        <w:rPr>
          <w:rFonts w:hint="eastAsia"/>
        </w:rPr>
        <w:t>照顾</w:t>
      </w:r>
      <w:r w:rsidR="00FA7D27" w:rsidRPr="006B558F">
        <w:t>。</w:t>
      </w:r>
      <w:r w:rsidR="005858D9" w:rsidRPr="006B558F">
        <w:rPr>
          <w:rFonts w:hint="eastAsia"/>
        </w:rPr>
        <w:t>也是在这</w:t>
      </w:r>
      <w:r w:rsidR="005858D9" w:rsidRPr="006B558F">
        <w:t>期间，我确立了本论文</w:t>
      </w:r>
      <w:r w:rsidR="005858D9" w:rsidRPr="006B558F">
        <w:rPr>
          <w:rFonts w:hint="eastAsia"/>
        </w:rPr>
        <w:t>的</w:t>
      </w:r>
      <w:r w:rsidR="005858D9" w:rsidRPr="006B558F">
        <w:t>研究方向。</w:t>
      </w:r>
      <w:r w:rsidR="00314BF6" w:rsidRPr="006B558F">
        <w:rPr>
          <w:rFonts w:hint="eastAsia"/>
        </w:rPr>
        <w:t>张老师放弃</w:t>
      </w:r>
      <w:r w:rsidR="00314BF6" w:rsidRPr="006B558F">
        <w:t>休息日</w:t>
      </w:r>
      <w:r w:rsidR="00314BF6" w:rsidRPr="006B558F">
        <w:rPr>
          <w:rFonts w:hint="eastAsia"/>
        </w:rPr>
        <w:t>、</w:t>
      </w:r>
      <w:r w:rsidR="00314BF6" w:rsidRPr="006B558F">
        <w:t>甚至在深夜还在帮我修改论文，</w:t>
      </w:r>
      <w:r w:rsidR="00BE15AD" w:rsidRPr="006B558F">
        <w:rPr>
          <w:rFonts w:hint="eastAsia"/>
        </w:rPr>
        <w:t>令我</w:t>
      </w:r>
      <w:r w:rsidR="00BE15AD" w:rsidRPr="006B558F">
        <w:t>深深</w:t>
      </w:r>
      <w:r w:rsidR="00BE15AD" w:rsidRPr="006B558F">
        <w:rPr>
          <w:rFonts w:hint="eastAsia"/>
        </w:rPr>
        <w:t>感动</w:t>
      </w:r>
      <w:r w:rsidR="00BE15AD" w:rsidRPr="006B558F">
        <w:t>。</w:t>
      </w:r>
      <w:r w:rsidR="0098752B" w:rsidRPr="006B558F">
        <w:rPr>
          <w:rFonts w:hint="eastAsia"/>
        </w:rPr>
        <w:t>张老师</w:t>
      </w:r>
      <w:r w:rsidR="00E36909" w:rsidRPr="006B558F">
        <w:rPr>
          <w:rFonts w:hint="eastAsia"/>
        </w:rPr>
        <w:t>给我</w:t>
      </w:r>
      <w:r w:rsidR="0098752B" w:rsidRPr="006B558F">
        <w:rPr>
          <w:rFonts w:hint="eastAsia"/>
        </w:rPr>
        <w:t>提供</w:t>
      </w:r>
      <w:r w:rsidR="0098752B" w:rsidRPr="006B558F">
        <w:t>了更为广阔的科研</w:t>
      </w:r>
      <w:r w:rsidR="00E36909" w:rsidRPr="006B558F">
        <w:rPr>
          <w:rFonts w:hint="eastAsia"/>
        </w:rPr>
        <w:t>视野</w:t>
      </w:r>
      <w:r w:rsidR="0098752B" w:rsidRPr="006B558F">
        <w:t>，</w:t>
      </w:r>
      <w:r w:rsidR="00E36909" w:rsidRPr="006B558F">
        <w:rPr>
          <w:rFonts w:hint="eastAsia"/>
        </w:rPr>
        <w:t>他</w:t>
      </w:r>
      <w:r w:rsidR="00E36909" w:rsidRPr="006B558F">
        <w:t>对我的严格要求</w:t>
      </w:r>
      <w:r w:rsidR="0098752B" w:rsidRPr="006B558F">
        <w:t>令我体会到</w:t>
      </w:r>
      <w:r w:rsidR="00FA5ADE" w:rsidRPr="006B558F">
        <w:rPr>
          <w:rFonts w:hint="eastAsia"/>
        </w:rPr>
        <w:t>作为</w:t>
      </w:r>
      <w:r w:rsidR="0098752B" w:rsidRPr="006B558F">
        <w:t>一名科研工作者的兢兢业业的工作态度。</w:t>
      </w:r>
      <w:r w:rsidR="00C12AC2" w:rsidRPr="006B558F">
        <w:rPr>
          <w:rFonts w:hint="eastAsia"/>
        </w:rPr>
        <w:t>这些</w:t>
      </w:r>
      <w:r w:rsidR="00C12AC2" w:rsidRPr="006B558F">
        <w:t>体会</w:t>
      </w:r>
      <w:r w:rsidR="00C12AC2" w:rsidRPr="006B558F">
        <w:rPr>
          <w:rFonts w:hint="eastAsia"/>
        </w:rPr>
        <w:t>将</w:t>
      </w:r>
      <w:r w:rsidR="00C12AC2" w:rsidRPr="006B558F">
        <w:t>对我以后的科研生涯</w:t>
      </w:r>
      <w:r w:rsidR="00C12AC2" w:rsidRPr="006B558F">
        <w:rPr>
          <w:rFonts w:hint="eastAsia"/>
        </w:rPr>
        <w:t>带来</w:t>
      </w:r>
      <w:r w:rsidR="00C12AC2" w:rsidRPr="006B558F">
        <w:t>不可估量的影响。</w:t>
      </w:r>
      <w:r w:rsidR="00297DE4" w:rsidRPr="006B558F">
        <w:rPr>
          <w:rFonts w:hint="eastAsia"/>
        </w:rPr>
        <w:t>同时，</w:t>
      </w:r>
      <w:r w:rsidR="00297DE4" w:rsidRPr="006B558F">
        <w:t>还有感谢</w:t>
      </w:r>
      <w:r w:rsidR="00297DE4" w:rsidRPr="006B558F">
        <w:rPr>
          <w:rFonts w:hint="eastAsia"/>
        </w:rPr>
        <w:t>香港</w:t>
      </w:r>
      <w:r w:rsidR="00297DE4" w:rsidRPr="006B558F">
        <w:t>科学大学的同学，刘烨庞、</w:t>
      </w:r>
      <w:r w:rsidR="00297DE4" w:rsidRPr="006B558F">
        <w:rPr>
          <w:rFonts w:hint="eastAsia"/>
        </w:rPr>
        <w:t>李悦琦</w:t>
      </w:r>
      <w:r w:rsidR="00297DE4" w:rsidRPr="006B558F">
        <w:t>、</w:t>
      </w:r>
      <w:r w:rsidR="009E32C0" w:rsidRPr="006B558F">
        <w:rPr>
          <w:rFonts w:hint="eastAsia"/>
        </w:rPr>
        <w:t>吴荣鑫</w:t>
      </w:r>
      <w:r w:rsidR="009E32C0" w:rsidRPr="006B558F">
        <w:t>、</w:t>
      </w:r>
      <w:r w:rsidR="009E32C0" w:rsidRPr="006B558F">
        <w:t>Valerio Terragni</w:t>
      </w:r>
      <w:r w:rsidR="009E32C0" w:rsidRPr="006B558F">
        <w:rPr>
          <w:rFonts w:hint="eastAsia"/>
        </w:rPr>
        <w:t>、</w:t>
      </w:r>
      <w:r w:rsidR="00AB5DFA" w:rsidRPr="006B558F">
        <w:rPr>
          <w:rFonts w:hint="eastAsia"/>
        </w:rPr>
        <w:t>曲昊</w:t>
      </w:r>
      <w:r w:rsidR="00AB5DFA" w:rsidRPr="006B558F">
        <w:t>等，以及南京大学的许畅老师，</w:t>
      </w:r>
      <w:r w:rsidR="00AB5DFA" w:rsidRPr="006B558F">
        <w:rPr>
          <w:rFonts w:hint="eastAsia"/>
        </w:rPr>
        <w:t>谢谢</w:t>
      </w:r>
      <w:r w:rsidR="00AB5DFA" w:rsidRPr="006B558F">
        <w:t>你们对</w:t>
      </w:r>
      <w:r w:rsidR="00AB5DFA" w:rsidRPr="006B558F">
        <w:rPr>
          <w:rFonts w:hint="eastAsia"/>
        </w:rPr>
        <w:t>我</w:t>
      </w:r>
      <w:r w:rsidR="00AB5DFA" w:rsidRPr="006B558F">
        <w:t>提供的各种学习与生活上的帮助</w:t>
      </w:r>
      <w:r w:rsidRPr="006B558F">
        <w:rPr>
          <w:rFonts w:hint="eastAsia"/>
        </w:rPr>
        <w:t>。</w:t>
      </w:r>
    </w:p>
    <w:p w14:paraId="50225282" w14:textId="77777777" w:rsidR="004000D6" w:rsidRPr="006B558F" w:rsidRDefault="00455DCC" w:rsidP="004000D6">
      <w:pPr>
        <w:pStyle w:val="a"/>
      </w:pPr>
      <w:r w:rsidRPr="006B558F">
        <w:rPr>
          <w:rFonts w:hint="eastAsia"/>
        </w:rPr>
        <w:t>我还要感谢软件工程技术中心的其他师长。</w:t>
      </w:r>
      <w:r w:rsidR="009F31E6" w:rsidRPr="006B558F">
        <w:rPr>
          <w:rFonts w:hint="eastAsia"/>
        </w:rPr>
        <w:t>非常感谢黄涛、钟华、金蓓弘、叶丹老师对我的关心和指导，他们对科学的热忱和敬业的态度无时无刻不在感染着我。</w:t>
      </w:r>
      <w:r w:rsidR="00562D3A" w:rsidRPr="006B558F">
        <w:rPr>
          <w:rFonts w:hint="eastAsia"/>
        </w:rPr>
        <w:t>感谢吴国全、王伟</w:t>
      </w:r>
      <w:r w:rsidR="004527B2" w:rsidRPr="006B558F">
        <w:rPr>
          <w:rFonts w:hint="eastAsia"/>
        </w:rPr>
        <w:t>、</w:t>
      </w:r>
      <w:r w:rsidR="004527B2" w:rsidRPr="006B558F">
        <w:t>刘杰</w:t>
      </w:r>
      <w:r w:rsidR="00562D3A" w:rsidRPr="006B558F">
        <w:rPr>
          <w:rFonts w:hint="eastAsia"/>
        </w:rPr>
        <w:t>、高楚舒、陈伟</w:t>
      </w:r>
      <w:r w:rsidR="00EC3BE4" w:rsidRPr="006B558F">
        <w:rPr>
          <w:rFonts w:hint="eastAsia"/>
        </w:rPr>
        <w:t>、</w:t>
      </w:r>
      <w:r w:rsidR="00EC3BE4" w:rsidRPr="006B558F">
        <w:t>王焘</w:t>
      </w:r>
      <w:r w:rsidR="00562D3A" w:rsidRPr="006B558F">
        <w:rPr>
          <w:rFonts w:hint="eastAsia"/>
        </w:rPr>
        <w:t>等师兄们，他们给我的工作和论文作提出了很多有益的建议和帮助。</w:t>
      </w:r>
      <w:r w:rsidR="004000D6" w:rsidRPr="006B558F">
        <w:rPr>
          <w:rFonts w:hint="eastAsia"/>
        </w:rPr>
        <w:t>感谢在这五年中与我</w:t>
      </w:r>
      <w:r w:rsidR="000472F3" w:rsidRPr="006B558F">
        <w:rPr>
          <w:rFonts w:hint="eastAsia"/>
        </w:rPr>
        <w:t>共同奋斗</w:t>
      </w:r>
      <w:r w:rsidR="00EC3BE4" w:rsidRPr="006B558F">
        <w:rPr>
          <w:rFonts w:hint="eastAsia"/>
        </w:rPr>
        <w:t>的</w:t>
      </w:r>
      <w:r w:rsidR="00F26BC8">
        <w:rPr>
          <w:rFonts w:hint="eastAsia"/>
        </w:rPr>
        <w:t>同仁们</w:t>
      </w:r>
      <w:r w:rsidR="005D2F9B" w:rsidRPr="006B558F">
        <w:rPr>
          <w:rFonts w:hint="eastAsia"/>
        </w:rPr>
        <w:t>，孙耀</w:t>
      </w:r>
      <w:r w:rsidR="005D2F9B" w:rsidRPr="006B558F">
        <w:t>、徐继伟、</w:t>
      </w:r>
      <w:r w:rsidR="00005D4C" w:rsidRPr="006B558F">
        <w:rPr>
          <w:rFonts w:hint="eastAsia"/>
        </w:rPr>
        <w:t>王卅</w:t>
      </w:r>
      <w:r w:rsidR="00005D4C" w:rsidRPr="006B558F">
        <w:t>、许利杰、唐震、王杰等，</w:t>
      </w:r>
      <w:r w:rsidR="004000D6" w:rsidRPr="006B558F">
        <w:rPr>
          <w:rFonts w:hint="eastAsia"/>
        </w:rPr>
        <w:t>和他们在一起的工作与学习的经历将成为我心中最珍贵的记忆。</w:t>
      </w:r>
    </w:p>
    <w:p w14:paraId="4FC43492" w14:textId="77777777" w:rsidR="009F31E6" w:rsidRPr="006B558F" w:rsidRDefault="00BC13C9" w:rsidP="00F31D8E">
      <w:pPr>
        <w:pStyle w:val="a"/>
      </w:pPr>
      <w:r w:rsidRPr="006B558F">
        <w:rPr>
          <w:rFonts w:hint="eastAsia"/>
        </w:rPr>
        <w:t>最后，特别感谢我的</w:t>
      </w:r>
      <w:r w:rsidRPr="006B558F">
        <w:t>妻子以及刚出生的儿子</w:t>
      </w:r>
      <w:r w:rsidR="009F31E6" w:rsidRPr="006B558F">
        <w:rPr>
          <w:rFonts w:hint="eastAsia"/>
        </w:rPr>
        <w:t>，你们</w:t>
      </w:r>
      <w:r w:rsidR="006D0C43" w:rsidRPr="006B558F">
        <w:rPr>
          <w:rFonts w:hint="eastAsia"/>
        </w:rPr>
        <w:t>的支持是我</w:t>
      </w:r>
      <w:r w:rsidR="00964947" w:rsidRPr="006B558F">
        <w:rPr>
          <w:rFonts w:hint="eastAsia"/>
        </w:rPr>
        <w:t>不断</w:t>
      </w:r>
      <w:r w:rsidR="00A75D96" w:rsidRPr="006B558F">
        <w:rPr>
          <w:rFonts w:hint="eastAsia"/>
        </w:rPr>
        <w:t>前进</w:t>
      </w:r>
      <w:r w:rsidR="00DE1420" w:rsidRPr="006B558F">
        <w:t>的</w:t>
      </w:r>
      <w:r w:rsidR="0048598D" w:rsidRPr="006B558F">
        <w:rPr>
          <w:rFonts w:hint="eastAsia"/>
        </w:rPr>
        <w:t>动力！</w:t>
      </w:r>
    </w:p>
    <w:sectPr w:rsidR="009F31E6" w:rsidRPr="006B558F" w:rsidSect="00CA5544">
      <w:headerReference w:type="default" r:id="rId76"/>
      <w:type w:val="oddPage"/>
      <w:pgSz w:w="11906" w:h="16838"/>
      <w:pgMar w:top="1418" w:right="1361" w:bottom="1134" w:left="1418" w:header="1417"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DA453D" w14:textId="77777777" w:rsidR="00CA40DA" w:rsidRDefault="00CA40DA" w:rsidP="00324CD1">
      <w:r>
        <w:separator/>
      </w:r>
    </w:p>
  </w:endnote>
  <w:endnote w:type="continuationSeparator" w:id="0">
    <w:p w14:paraId="3FFF0A82" w14:textId="77777777" w:rsidR="00CA40DA" w:rsidRDefault="00CA40DA" w:rsidP="00324C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Wingdings">
    <w:panose1 w:val="05000000000000000000"/>
    <w:charset w:val="02"/>
    <w:family w:val="auto"/>
    <w:pitch w:val="variable"/>
    <w:sig w:usb0="00000000" w:usb1="10000000" w:usb2="00000000" w:usb3="00000000" w:csb0="80000000" w:csb1="00000000"/>
  </w:font>
  <w:font w:name="黑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楷体_GB2312">
    <w:altName w:val="楷体"/>
    <w:charset w:val="86"/>
    <w:family w:val="modern"/>
    <w:pitch w:val="fixed"/>
    <w:sig w:usb0="00000001" w:usb1="080E0000" w:usb2="00000010" w:usb3="00000000" w:csb0="00040000" w:csb1="00000000"/>
  </w:font>
  <w:font w:name="Calibri Light">
    <w:panose1 w:val="020F0302020204030204"/>
    <w:charset w:val="00"/>
    <w:family w:val="auto"/>
    <w:pitch w:val="variable"/>
    <w:sig w:usb0="A00002EF" w:usb1="4000207B" w:usb2="00000000" w:usb3="00000000" w:csb0="0000009F" w:csb1="00000000"/>
  </w:font>
  <w:font w:name="Monotype Sorts">
    <w:panose1 w:val="01010601010101010101"/>
    <w:charset w:val="02"/>
    <w:family w:val="auto"/>
    <w:pitch w:val="variable"/>
    <w:sig w:usb0="00000000" w:usb1="10000000" w:usb2="00000000" w:usb3="00000000" w:csb0="80000000" w:csb1="00000000"/>
  </w:font>
  <w:font w:name="仿宋_GB2312">
    <w:altName w:val="Arial Unicode MS"/>
    <w:charset w:val="86"/>
    <w:family w:val="modern"/>
    <w:pitch w:val="fixed"/>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Zapf Dingbats">
    <w:panose1 w:val="05020102010704020609"/>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STIXGeneral-Italic">
    <w:panose1 w:val="00000000000000000000"/>
    <w:charset w:val="00"/>
    <w:family w:val="auto"/>
    <w:pitch w:val="variable"/>
    <w:sig w:usb0="A00002BF" w:usb1="42000D4E" w:usb2="02000000" w:usb3="00000000" w:csb0="800001FF" w:csb1="00000000"/>
  </w:font>
  <w:font w:name="YouYuan">
    <w:panose1 w:val="02010509060101010101"/>
    <w:charset w:val="00"/>
    <w:family w:val="auto"/>
    <w:pitch w:val="variable"/>
    <w:sig w:usb0="00000003" w:usb1="080E0000" w:usb2="00000000" w:usb3="00000000" w:csb0="00040001" w:csb1="00000000"/>
  </w:font>
  <w:font w:name="ヒラギノ角ゴ ProN W3">
    <w:charset w:val="4E"/>
    <w:family w:val="auto"/>
    <w:pitch w:val="variable"/>
    <w:sig w:usb0="E00002FF" w:usb1="7AC7FFFF" w:usb2="00000012" w:usb3="00000000" w:csb0="0002000D"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7591B" w14:textId="77777777" w:rsidR="00CA40DA" w:rsidRPr="00903D4A" w:rsidRDefault="00CA40DA" w:rsidP="00C943D3">
    <w:pPr>
      <w:pStyle w:val="Footer"/>
      <w:jc w:val="center"/>
      <w:rPr>
        <w:sz w:val="21"/>
        <w:szCs w:val="21"/>
      </w:rPr>
    </w:pPr>
  </w:p>
  <w:p w14:paraId="2EF24271" w14:textId="77777777" w:rsidR="00CA40DA" w:rsidRPr="00D0720E" w:rsidRDefault="00CA40DA" w:rsidP="00C943D3">
    <w:pPr>
      <w:pStyle w:val="Footer"/>
      <w:rPr>
        <w:sz w:val="21"/>
        <w:szCs w:val="21"/>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C62BD6" w14:textId="77777777" w:rsidR="00CA40DA" w:rsidRDefault="00CA40DA" w:rsidP="00C943D3">
    <w:pPr>
      <w:pStyle w:val="Footer"/>
      <w:jc w:val="center"/>
    </w:pPr>
  </w:p>
  <w:p w14:paraId="748CA5ED" w14:textId="77777777" w:rsidR="00CA40DA" w:rsidRDefault="00CA40DA" w:rsidP="00C943D3">
    <w:pPr>
      <w:pStyle w:val="Footer"/>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0D5708" w14:textId="77777777" w:rsidR="00CA40DA" w:rsidRPr="00225A48" w:rsidRDefault="00CA40DA" w:rsidP="00C943D3">
    <w:pPr>
      <w:pStyle w:val="Footer"/>
      <w:jc w:val="center"/>
      <w:rPr>
        <w:sz w:val="21"/>
        <w:szCs w:val="21"/>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5708A" w14:textId="77777777" w:rsidR="00CA40DA" w:rsidRDefault="00CA40DA" w:rsidP="00C943D3">
    <w:pPr>
      <w:pStyle w:val="Footer"/>
      <w:jc w:val="center"/>
    </w:pPr>
    <w:r>
      <w:rPr>
        <w:rStyle w:val="PageNumber"/>
        <w:rFonts w:hint="eastAsia"/>
      </w:rPr>
      <w:t xml:space="preserve">~ </w:t>
    </w:r>
    <w:r>
      <w:rPr>
        <w:rStyle w:val="PageNumber"/>
      </w:rPr>
      <w:fldChar w:fldCharType="begin"/>
    </w:r>
    <w:r>
      <w:rPr>
        <w:rStyle w:val="PageNumber"/>
      </w:rPr>
      <w:instrText xml:space="preserve"> PAGE </w:instrText>
    </w:r>
    <w:r>
      <w:rPr>
        <w:rStyle w:val="PageNumber"/>
      </w:rPr>
      <w:fldChar w:fldCharType="separate"/>
    </w:r>
    <w:r w:rsidR="00E83639">
      <w:rPr>
        <w:rStyle w:val="PageNumber"/>
        <w:noProof/>
      </w:rPr>
      <w:t>VI</w:t>
    </w:r>
    <w:r>
      <w:rPr>
        <w:rStyle w:val="PageNumber"/>
      </w:rPr>
      <w:fldChar w:fldCharType="end"/>
    </w:r>
    <w:r>
      <w:rPr>
        <w:rStyle w:val="PageNumber"/>
        <w:rFonts w:hint="eastAsia"/>
      </w:rPr>
      <w:t xml:space="preserve"> ~</w: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108A5" w14:textId="77777777" w:rsidR="00CA40DA" w:rsidRPr="00086B65" w:rsidRDefault="00CA40DA" w:rsidP="00200469">
    <w:pPr>
      <w:pStyle w:val="Footer"/>
      <w:jc w:val="center"/>
    </w:pPr>
    <w:r>
      <w:fldChar w:fldCharType="begin"/>
    </w:r>
    <w:r>
      <w:instrText xml:space="preserve"> PAGE   \* MERGEFORMAT </w:instrText>
    </w:r>
    <w:r>
      <w:fldChar w:fldCharType="separate"/>
    </w:r>
    <w:r w:rsidR="00E83639" w:rsidRPr="00E83639">
      <w:rPr>
        <w:noProof/>
        <w:lang w:val="zh-CN"/>
      </w:rPr>
      <w:t>X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8F5CED" w14:textId="77777777" w:rsidR="00CA40DA" w:rsidRPr="00570431" w:rsidRDefault="00CA40DA" w:rsidP="00FF3B89">
    <w:pPr>
      <w:pStyle w:val="Footer"/>
      <w:jc w:val="center"/>
    </w:pPr>
    <w:r>
      <w:rPr>
        <w:rFonts w:hint="eastAsia"/>
        <w:kern w:val="0"/>
        <w:szCs w:val="21"/>
      </w:rPr>
      <w:t>~</w:t>
    </w:r>
    <w:r>
      <w:rPr>
        <w:kern w:val="0"/>
        <w:szCs w:val="21"/>
      </w:rPr>
      <w:fldChar w:fldCharType="begin"/>
    </w:r>
    <w:r>
      <w:rPr>
        <w:kern w:val="0"/>
        <w:szCs w:val="21"/>
      </w:rPr>
      <w:instrText xml:space="preserve"> PAGE </w:instrText>
    </w:r>
    <w:r>
      <w:rPr>
        <w:kern w:val="0"/>
        <w:szCs w:val="21"/>
      </w:rPr>
      <w:fldChar w:fldCharType="separate"/>
    </w:r>
    <w:r w:rsidR="00E83639">
      <w:rPr>
        <w:noProof/>
        <w:kern w:val="0"/>
        <w:szCs w:val="21"/>
      </w:rPr>
      <w:t>1</w:t>
    </w:r>
    <w:r>
      <w:rPr>
        <w:kern w:val="0"/>
        <w:szCs w:val="21"/>
      </w:rPr>
      <w:fldChar w:fldCharType="end"/>
    </w:r>
    <w:r>
      <w:rPr>
        <w:rFonts w:hint="eastAsia"/>
        <w:kern w:val="0"/>
        <w:szCs w:val="21"/>
      </w:rPr>
      <w:t>~</w:t>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07D9" w14:textId="77777777" w:rsidR="00CA40DA" w:rsidRPr="003649C0" w:rsidRDefault="00CA40DA" w:rsidP="003649C0">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F6F59" w14:textId="77777777" w:rsidR="00CA40DA" w:rsidRPr="008B4A94" w:rsidRDefault="00CA40DA" w:rsidP="008B4A9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00D9E" w14:textId="77777777" w:rsidR="00CA40DA" w:rsidRDefault="00CA40DA" w:rsidP="00324CD1">
      <w:r>
        <w:separator/>
      </w:r>
    </w:p>
  </w:footnote>
  <w:footnote w:type="continuationSeparator" w:id="0">
    <w:p w14:paraId="27642124" w14:textId="77777777" w:rsidR="00CA40DA" w:rsidRDefault="00CA40DA" w:rsidP="00324CD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CE0EB" w14:textId="77777777" w:rsidR="00CA40DA" w:rsidRPr="007921F9" w:rsidRDefault="00CA40DA" w:rsidP="000952CC">
    <w:pPr>
      <w:pStyle w:val="Header"/>
      <w:pBdr>
        <w:bottom w:val="none" w:sz="0" w:space="0" w:color="auto"/>
      </w:pBdr>
      <w:ind w:left="420"/>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CBC33" w14:textId="77777777" w:rsidR="00CA40DA" w:rsidRPr="006E053F" w:rsidRDefault="00CA40DA" w:rsidP="00DC660A">
    <w:pPr>
      <w:pStyle w:val="Header"/>
      <w:jc w:val="both"/>
    </w:pPr>
    <w:r>
      <w:rPr>
        <w:rFonts w:hint="eastAsia"/>
      </w:rPr>
      <w:t>第五章</w:t>
    </w:r>
    <w:r>
      <w:rPr>
        <w:rFonts w:hint="eastAsia"/>
      </w:rPr>
      <w:tab/>
    </w:r>
    <w:r>
      <w:rPr>
        <w:rFonts w:hint="eastAsia"/>
      </w:rPr>
      <w:tab/>
    </w:r>
    <w:r w:rsidRPr="00FB214D">
      <w:rPr>
        <w:rFonts w:hint="eastAsia"/>
      </w:rPr>
      <w:t>应用内存溢出错误诊断方法</w:t>
    </w:r>
    <w:r>
      <w:rPr>
        <w:rFonts w:hint="eastAsia"/>
      </w:rPr>
      <w:t>及工具</w:t>
    </w: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4DA2" w14:textId="08CDE6C7" w:rsidR="00CA40DA" w:rsidRPr="006F275F" w:rsidRDefault="00CA40DA" w:rsidP="002C181C">
    <w:pPr>
      <w:pStyle w:val="Header"/>
      <w:tabs>
        <w:tab w:val="clear" w:pos="8306"/>
        <w:tab w:val="right" w:pos="9072"/>
      </w:tabs>
      <w:rPr>
        <w:sz w:val="21"/>
        <w:szCs w:val="21"/>
      </w:rPr>
    </w:pPr>
    <w:r>
      <w:rPr>
        <w:sz w:val="21"/>
        <w:szCs w:val="21"/>
      </w:rPr>
      <w:fldChar w:fldCharType="begin"/>
    </w:r>
    <w:r>
      <w:rPr>
        <w:sz w:val="21"/>
        <w:szCs w:val="21"/>
      </w:rPr>
      <w:instrText xml:space="preserve"> REF _Ref416026766 \r \h </w:instrText>
    </w:r>
    <w:r>
      <w:rPr>
        <w:sz w:val="21"/>
        <w:szCs w:val="21"/>
      </w:rPr>
    </w:r>
    <w:r>
      <w:rPr>
        <w:sz w:val="21"/>
        <w:szCs w:val="21"/>
      </w:rPr>
      <w:fldChar w:fldCharType="separate"/>
    </w:r>
    <w:r>
      <w:rPr>
        <w:rFonts w:hint="eastAsia"/>
        <w:sz w:val="21"/>
        <w:szCs w:val="21"/>
      </w:rPr>
      <w:t>第四章</w:t>
    </w:r>
    <w:r>
      <w:rPr>
        <w:sz w:val="21"/>
        <w:szCs w:val="21"/>
      </w:rPr>
      <w:fldChar w:fldCharType="end"/>
    </w:r>
    <w:r>
      <w:rPr>
        <w:sz w:val="21"/>
        <w:szCs w:val="21"/>
      </w:rPr>
      <w:t xml:space="preserve"> </w:t>
    </w:r>
    <w:r>
      <w:rPr>
        <w:rFonts w:hint="eastAsia"/>
        <w:sz w:val="21"/>
        <w:szCs w:val="21"/>
      </w:rPr>
      <w:t>应用内存用量模型及用量估算方法</w:t>
    </w:r>
    <w:r w:rsidRPr="006F275F">
      <w:rPr>
        <w:rFonts w:hint="eastAsia"/>
        <w:sz w:val="21"/>
        <w:szCs w:val="21"/>
      </w:rPr>
      <w:tab/>
    </w:r>
    <w:r w:rsidRPr="006F275F">
      <w:rPr>
        <w:rFonts w:hint="eastAsia"/>
        <w:sz w:val="21"/>
        <w:szCs w:val="21"/>
      </w:rPr>
      <w:tab/>
    </w:r>
    <w:r w:rsidRPr="006F275F">
      <w:rPr>
        <w:sz w:val="21"/>
        <w:szCs w:val="21"/>
      </w:rPr>
      <w:fldChar w:fldCharType="begin"/>
    </w:r>
    <w:r w:rsidRPr="006F275F">
      <w:rPr>
        <w:sz w:val="21"/>
        <w:szCs w:val="21"/>
      </w:rPr>
      <w:instrText>PAGE   \* MERGEFORMAT</w:instrText>
    </w:r>
    <w:r w:rsidRPr="006F275F">
      <w:rPr>
        <w:sz w:val="21"/>
        <w:szCs w:val="21"/>
      </w:rPr>
      <w:fldChar w:fldCharType="separate"/>
    </w:r>
    <w:r w:rsidR="00E83639" w:rsidRPr="00E83639">
      <w:rPr>
        <w:noProof/>
        <w:sz w:val="21"/>
        <w:szCs w:val="21"/>
        <w:lang w:val="zh-CN"/>
      </w:rPr>
      <w:t>55</w:t>
    </w:r>
    <w:r w:rsidRPr="006F275F">
      <w:rPr>
        <w:sz w:val="21"/>
        <w:szCs w:val="21"/>
      </w:rPr>
      <w:fldChar w:fldCharType="end"/>
    </w: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45222" w14:textId="1F2F10B0" w:rsidR="00CA40DA" w:rsidRPr="00581DD5" w:rsidRDefault="00CA40DA" w:rsidP="00AE2111">
    <w:pPr>
      <w:pStyle w:val="Header"/>
      <w:tabs>
        <w:tab w:val="right" w:pos="9072"/>
      </w:tabs>
      <w:jc w:val="both"/>
      <w:rPr>
        <w:sz w:val="21"/>
        <w:szCs w:val="21"/>
      </w:rPr>
    </w:pPr>
    <w:r>
      <w:rPr>
        <w:sz w:val="21"/>
        <w:szCs w:val="21"/>
      </w:rPr>
      <w:fldChar w:fldCharType="begin"/>
    </w:r>
    <w:r>
      <w:rPr>
        <w:sz w:val="21"/>
        <w:szCs w:val="21"/>
      </w:rPr>
      <w:instrText xml:space="preserve"> REF _Ref416253234 \r \h  \* MERGEFORMAT </w:instrText>
    </w:r>
    <w:r>
      <w:rPr>
        <w:sz w:val="21"/>
        <w:szCs w:val="21"/>
      </w:rPr>
    </w:r>
    <w:r>
      <w:rPr>
        <w:sz w:val="21"/>
        <w:szCs w:val="21"/>
      </w:rPr>
      <w:fldChar w:fldCharType="separate"/>
    </w:r>
    <w:r>
      <w:rPr>
        <w:rFonts w:hint="eastAsia"/>
        <w:sz w:val="21"/>
        <w:szCs w:val="21"/>
      </w:rPr>
      <w:t>第五章</w:t>
    </w:r>
    <w:r>
      <w:rPr>
        <w:sz w:val="21"/>
        <w:szCs w:val="21"/>
      </w:rPr>
      <w:fldChar w:fldCharType="end"/>
    </w:r>
    <w:r>
      <w:rPr>
        <w:sz w:val="21"/>
        <w:szCs w:val="21"/>
      </w:rPr>
      <w:t xml:space="preserve"> </w:t>
    </w:r>
    <w:r>
      <w:rPr>
        <w:sz w:val="21"/>
        <w:szCs w:val="21"/>
      </w:rPr>
      <w:fldChar w:fldCharType="begin"/>
    </w:r>
    <w:r>
      <w:rPr>
        <w:sz w:val="21"/>
        <w:szCs w:val="21"/>
      </w:rPr>
      <w:instrText xml:space="preserve"> REF _Ref416253272 \h  \* MERGEFORMAT </w:instrText>
    </w:r>
    <w:r>
      <w:rPr>
        <w:sz w:val="21"/>
        <w:szCs w:val="21"/>
      </w:rPr>
    </w:r>
    <w:r>
      <w:rPr>
        <w:sz w:val="21"/>
        <w:szCs w:val="21"/>
      </w:rPr>
      <w:fldChar w:fldCharType="separate"/>
    </w:r>
    <w:r w:rsidRPr="007B06D5">
      <w:rPr>
        <w:rFonts w:hint="eastAsia"/>
        <w:sz w:val="21"/>
        <w:szCs w:val="21"/>
      </w:rPr>
      <w:t>应用内存溢出错误诊断方法及工具</w:t>
    </w:r>
    <w:r>
      <w:rPr>
        <w:sz w:val="21"/>
        <w:szCs w:val="21"/>
      </w:rPr>
      <w:fldChar w:fldCharType="end"/>
    </w:r>
    <w:r w:rsidRPr="00581DD5">
      <w:rPr>
        <w:rFonts w:hint="eastAsia"/>
        <w:sz w:val="21"/>
        <w:szCs w:val="21"/>
      </w:rPr>
      <w:tab/>
    </w:r>
    <w:r w:rsidRPr="00581DD5">
      <w:rPr>
        <w:rFonts w:hint="eastAsia"/>
        <w:sz w:val="21"/>
        <w:szCs w:val="21"/>
      </w:rPr>
      <w:tab/>
    </w:r>
    <w:r w:rsidRPr="00581DD5">
      <w:rPr>
        <w:sz w:val="21"/>
        <w:szCs w:val="21"/>
      </w:rPr>
      <w:fldChar w:fldCharType="begin"/>
    </w:r>
    <w:r w:rsidRPr="00581DD5">
      <w:rPr>
        <w:sz w:val="21"/>
        <w:szCs w:val="21"/>
      </w:rPr>
      <w:instrText>PAGE   \* MERGEFORMAT</w:instrText>
    </w:r>
    <w:r w:rsidRPr="00581DD5">
      <w:rPr>
        <w:sz w:val="21"/>
        <w:szCs w:val="21"/>
      </w:rPr>
      <w:fldChar w:fldCharType="separate"/>
    </w:r>
    <w:r w:rsidR="00E83639" w:rsidRPr="00E83639">
      <w:rPr>
        <w:noProof/>
        <w:sz w:val="21"/>
        <w:szCs w:val="21"/>
        <w:lang w:val="zh-CN"/>
      </w:rPr>
      <w:t>65</w:t>
    </w:r>
    <w:r w:rsidRPr="00581DD5">
      <w:rPr>
        <w:sz w:val="21"/>
        <w:szCs w:val="21"/>
      </w:rPr>
      <w:fldChar w:fldCharType="end"/>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2A44C" w14:textId="77777777" w:rsidR="00CA40DA" w:rsidRPr="00E857CA" w:rsidRDefault="00CA40DA" w:rsidP="002C181C">
    <w:pPr>
      <w:pStyle w:val="Header"/>
      <w:tabs>
        <w:tab w:val="clear" w:pos="4153"/>
        <w:tab w:val="clear" w:pos="8306"/>
        <w:tab w:val="right" w:pos="9072"/>
      </w:tabs>
      <w:wordWrap w:val="0"/>
      <w:jc w:val="right"/>
      <w:rPr>
        <w:sz w:val="21"/>
        <w:szCs w:val="21"/>
      </w:rPr>
    </w:pPr>
    <w:r>
      <w:rPr>
        <w:sz w:val="21"/>
        <w:szCs w:val="21"/>
      </w:rPr>
      <w:fldChar w:fldCharType="begin"/>
    </w:r>
    <w:r>
      <w:rPr>
        <w:sz w:val="21"/>
        <w:szCs w:val="21"/>
      </w:rPr>
      <w:instrText xml:space="preserve"> </w:instrText>
    </w:r>
    <w:r>
      <w:rPr>
        <w:rFonts w:hint="eastAsia"/>
        <w:sz w:val="21"/>
        <w:szCs w:val="21"/>
      </w:rPr>
      <w:instrText>REF _Ref416026817 \r \h</w:instrText>
    </w:r>
    <w:r>
      <w:rPr>
        <w:sz w:val="21"/>
        <w:szCs w:val="21"/>
      </w:rPr>
      <w:instrText xml:space="preserve"> </w:instrText>
    </w:r>
    <w:r>
      <w:rPr>
        <w:sz w:val="21"/>
        <w:szCs w:val="21"/>
      </w:rPr>
    </w:r>
    <w:r>
      <w:rPr>
        <w:sz w:val="21"/>
        <w:szCs w:val="21"/>
      </w:rPr>
      <w:fldChar w:fldCharType="separate"/>
    </w:r>
    <w:r>
      <w:rPr>
        <w:rFonts w:hint="eastAsia"/>
        <w:sz w:val="21"/>
        <w:szCs w:val="21"/>
      </w:rPr>
      <w:t>第七章</w:t>
    </w:r>
    <w:r>
      <w:rPr>
        <w:sz w:val="21"/>
        <w:szCs w:val="21"/>
      </w:rPr>
      <w:fldChar w:fldCharType="end"/>
    </w:r>
    <w:r>
      <w:rPr>
        <w:sz w:val="21"/>
        <w:szCs w:val="21"/>
      </w:rPr>
      <w:t xml:space="preserve"> </w:t>
    </w:r>
    <w:r>
      <w:rPr>
        <w:sz w:val="21"/>
        <w:szCs w:val="21"/>
      </w:rPr>
      <w:fldChar w:fldCharType="begin"/>
    </w:r>
    <w:r>
      <w:rPr>
        <w:sz w:val="21"/>
        <w:szCs w:val="21"/>
      </w:rPr>
      <w:instrText xml:space="preserve"> REF _Ref416026817 \h  \* MERGEFORMAT </w:instrText>
    </w:r>
    <w:r>
      <w:rPr>
        <w:sz w:val="21"/>
        <w:szCs w:val="21"/>
      </w:rPr>
    </w:r>
    <w:r>
      <w:rPr>
        <w:sz w:val="21"/>
        <w:szCs w:val="21"/>
      </w:rPr>
      <w:fldChar w:fldCharType="separate"/>
    </w:r>
    <w:r w:rsidRPr="00E62292">
      <w:rPr>
        <w:rFonts w:hint="eastAsia"/>
        <w:sz w:val="21"/>
        <w:szCs w:val="21"/>
      </w:rPr>
      <w:t>结束语</w:t>
    </w:r>
    <w:r>
      <w:rPr>
        <w:sz w:val="21"/>
        <w:szCs w:val="21"/>
      </w:rPr>
      <w:fldChar w:fldCharType="end"/>
    </w:r>
    <w:r w:rsidRPr="00E857CA">
      <w:rPr>
        <w:rFonts w:hint="eastAsia"/>
        <w:sz w:val="21"/>
        <w:szCs w:val="21"/>
      </w:rPr>
      <w:tab/>
    </w:r>
    <w:r w:rsidRPr="00E857CA">
      <w:rPr>
        <w:sz w:val="21"/>
        <w:szCs w:val="21"/>
      </w:rPr>
      <w:fldChar w:fldCharType="begin"/>
    </w:r>
    <w:r w:rsidRPr="00E857CA">
      <w:rPr>
        <w:sz w:val="21"/>
        <w:szCs w:val="21"/>
      </w:rPr>
      <w:instrText>PAGE   \* MERGEFORMAT</w:instrText>
    </w:r>
    <w:r w:rsidRPr="00E857CA">
      <w:rPr>
        <w:sz w:val="21"/>
        <w:szCs w:val="21"/>
      </w:rPr>
      <w:fldChar w:fldCharType="separate"/>
    </w:r>
    <w:r w:rsidR="00E83639" w:rsidRPr="00E83639">
      <w:rPr>
        <w:noProof/>
        <w:sz w:val="21"/>
        <w:szCs w:val="21"/>
        <w:lang w:val="zh-CN"/>
      </w:rPr>
      <w:t>73</w:t>
    </w:r>
    <w:r w:rsidRPr="00E857CA">
      <w:rPr>
        <w:sz w:val="21"/>
        <w:szCs w:val="21"/>
      </w:rPr>
      <w:fldChar w:fldCharType="end"/>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E3FF0" w14:textId="77777777" w:rsidR="00CA40DA" w:rsidRPr="001F1544" w:rsidRDefault="00CA40DA" w:rsidP="002C181C">
    <w:pPr>
      <w:pStyle w:val="Header"/>
      <w:tabs>
        <w:tab w:val="clear" w:pos="4153"/>
        <w:tab w:val="clear" w:pos="8306"/>
        <w:tab w:val="right" w:pos="9072"/>
      </w:tabs>
      <w:wordWrap w:val="0"/>
      <w:jc w:val="right"/>
      <w:rPr>
        <w:sz w:val="21"/>
        <w:szCs w:val="21"/>
      </w:rPr>
    </w:pPr>
    <w:r>
      <w:rPr>
        <w:rFonts w:hint="eastAsia"/>
        <w:sz w:val="21"/>
        <w:szCs w:val="21"/>
      </w:rPr>
      <w:t>参考</w:t>
    </w:r>
    <w:r>
      <w:rPr>
        <w:sz w:val="21"/>
        <w:szCs w:val="21"/>
      </w:rPr>
      <w:t>文献</w:t>
    </w:r>
    <w:r w:rsidRPr="001F1544">
      <w:rPr>
        <w:rFonts w:hint="eastAsia"/>
        <w:sz w:val="21"/>
        <w:szCs w:val="21"/>
      </w:rPr>
      <w:tab/>
    </w:r>
    <w:r w:rsidRPr="001F1544">
      <w:rPr>
        <w:sz w:val="21"/>
        <w:szCs w:val="21"/>
      </w:rPr>
      <w:fldChar w:fldCharType="begin"/>
    </w:r>
    <w:r w:rsidRPr="001F1544">
      <w:rPr>
        <w:sz w:val="21"/>
        <w:szCs w:val="21"/>
      </w:rPr>
      <w:instrText>PAGE   \* MERGEFORMAT</w:instrText>
    </w:r>
    <w:r w:rsidRPr="001F1544">
      <w:rPr>
        <w:sz w:val="21"/>
        <w:szCs w:val="21"/>
      </w:rPr>
      <w:fldChar w:fldCharType="separate"/>
    </w:r>
    <w:r w:rsidR="00E83639" w:rsidRPr="00E83639">
      <w:rPr>
        <w:noProof/>
        <w:sz w:val="21"/>
        <w:szCs w:val="21"/>
        <w:lang w:val="zh-CN"/>
      </w:rPr>
      <w:t>79</w:t>
    </w:r>
    <w:r w:rsidRPr="001F1544">
      <w:rPr>
        <w:sz w:val="21"/>
        <w:szCs w:val="21"/>
      </w:rPr>
      <w:fldChar w:fldCharType="end"/>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1646A" w14:textId="77777777" w:rsidR="00CA40DA" w:rsidRPr="005F0228" w:rsidRDefault="00CA40DA" w:rsidP="00257768">
    <w:pPr>
      <w:pStyle w:val="Header"/>
      <w:tabs>
        <w:tab w:val="clear" w:pos="4153"/>
        <w:tab w:val="clear" w:pos="8306"/>
        <w:tab w:val="right" w:pos="9072"/>
      </w:tabs>
      <w:wordWrap w:val="0"/>
      <w:ind w:right="90"/>
      <w:jc w:val="right"/>
      <w:rPr>
        <w:sz w:val="21"/>
        <w:szCs w:val="21"/>
      </w:rPr>
    </w:pPr>
    <w:r w:rsidRPr="006E73E4">
      <w:rPr>
        <w:rFonts w:hint="eastAsia"/>
        <w:sz w:val="21"/>
        <w:szCs w:val="21"/>
      </w:rPr>
      <w:t>作者简历及攻读学位期间发表的学术论文与科研成果</w:t>
    </w:r>
    <w:r w:rsidRPr="005F0228">
      <w:rPr>
        <w:rFonts w:hint="eastAsia"/>
        <w:sz w:val="21"/>
        <w:szCs w:val="21"/>
      </w:rPr>
      <w:tab/>
    </w:r>
    <w:r w:rsidRPr="005F0228">
      <w:rPr>
        <w:sz w:val="21"/>
        <w:szCs w:val="21"/>
      </w:rPr>
      <w:fldChar w:fldCharType="begin"/>
    </w:r>
    <w:r w:rsidRPr="005F0228">
      <w:rPr>
        <w:sz w:val="21"/>
        <w:szCs w:val="21"/>
      </w:rPr>
      <w:instrText>PAGE   \* MERGEFORMAT</w:instrText>
    </w:r>
    <w:r w:rsidRPr="005F0228">
      <w:rPr>
        <w:sz w:val="21"/>
        <w:szCs w:val="21"/>
      </w:rPr>
      <w:fldChar w:fldCharType="separate"/>
    </w:r>
    <w:r w:rsidR="00E83639" w:rsidRPr="00E83639">
      <w:rPr>
        <w:noProof/>
        <w:sz w:val="21"/>
        <w:szCs w:val="21"/>
        <w:lang w:val="zh-CN"/>
      </w:rPr>
      <w:t>81</w:t>
    </w:r>
    <w:r w:rsidRPr="005F0228">
      <w:rPr>
        <w:sz w:val="21"/>
        <w:szCs w:val="21"/>
      </w:rPr>
      <w:fldChar w:fldCharType="end"/>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BCFB4A" w14:textId="77777777" w:rsidR="00CA40DA" w:rsidRPr="005F0228" w:rsidRDefault="00CA40DA" w:rsidP="00257768">
    <w:pPr>
      <w:pStyle w:val="Header"/>
      <w:tabs>
        <w:tab w:val="clear" w:pos="4153"/>
        <w:tab w:val="clear" w:pos="8306"/>
        <w:tab w:val="right" w:pos="9072"/>
      </w:tabs>
      <w:wordWrap w:val="0"/>
      <w:ind w:right="90"/>
      <w:jc w:val="right"/>
      <w:rPr>
        <w:sz w:val="21"/>
        <w:szCs w:val="21"/>
      </w:rPr>
    </w:pPr>
    <w:r>
      <w:rPr>
        <w:rFonts w:hint="eastAsia"/>
        <w:sz w:val="21"/>
        <w:szCs w:val="21"/>
      </w:rPr>
      <w:t>参与课题</w:t>
    </w:r>
    <w:r w:rsidRPr="005F0228">
      <w:rPr>
        <w:rFonts w:hint="eastAsia"/>
        <w:sz w:val="21"/>
        <w:szCs w:val="21"/>
      </w:rPr>
      <w:tab/>
    </w:r>
    <w:r w:rsidRPr="005F0228">
      <w:rPr>
        <w:sz w:val="21"/>
        <w:szCs w:val="21"/>
      </w:rPr>
      <w:fldChar w:fldCharType="begin"/>
    </w:r>
    <w:r w:rsidRPr="005F0228">
      <w:rPr>
        <w:sz w:val="21"/>
        <w:szCs w:val="21"/>
      </w:rPr>
      <w:instrText>PAGE   \* MERGEFORMAT</w:instrText>
    </w:r>
    <w:r w:rsidRPr="005F0228">
      <w:rPr>
        <w:sz w:val="21"/>
        <w:szCs w:val="21"/>
      </w:rPr>
      <w:fldChar w:fldCharType="separate"/>
    </w:r>
    <w:r w:rsidR="00E83639" w:rsidRPr="00E83639">
      <w:rPr>
        <w:noProof/>
        <w:sz w:val="21"/>
        <w:szCs w:val="21"/>
        <w:lang w:val="zh-CN"/>
      </w:rPr>
      <w:t>83</w:t>
    </w:r>
    <w:r w:rsidRPr="005F0228">
      <w:rPr>
        <w:sz w:val="21"/>
        <w:szCs w:val="21"/>
      </w:rP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10E3F" w14:textId="77777777" w:rsidR="00CA40DA" w:rsidRPr="002C10A4" w:rsidRDefault="00CA40DA" w:rsidP="0057356F">
    <w:pPr>
      <w:pStyle w:val="Header"/>
      <w:tabs>
        <w:tab w:val="clear" w:pos="4153"/>
        <w:tab w:val="clear" w:pos="8306"/>
        <w:tab w:val="right" w:pos="9072"/>
      </w:tabs>
      <w:wordWrap w:val="0"/>
      <w:jc w:val="right"/>
      <w:rPr>
        <w:sz w:val="21"/>
        <w:szCs w:val="21"/>
      </w:rPr>
    </w:pPr>
    <w:r>
      <w:rPr>
        <w:rFonts w:hint="eastAsia"/>
        <w:sz w:val="21"/>
        <w:szCs w:val="21"/>
      </w:rPr>
      <w:t>致谢</w:t>
    </w:r>
    <w:r w:rsidRPr="002C10A4">
      <w:rPr>
        <w:rFonts w:hint="eastAsia"/>
        <w:sz w:val="21"/>
        <w:szCs w:val="21"/>
      </w:rPr>
      <w:tab/>
    </w:r>
    <w:r w:rsidRPr="002C10A4">
      <w:rPr>
        <w:sz w:val="21"/>
        <w:szCs w:val="21"/>
      </w:rPr>
      <w:fldChar w:fldCharType="begin"/>
    </w:r>
    <w:r w:rsidRPr="002C10A4">
      <w:rPr>
        <w:sz w:val="21"/>
        <w:szCs w:val="21"/>
      </w:rPr>
      <w:instrText>PAGE   \* MERGEFORMAT</w:instrText>
    </w:r>
    <w:r w:rsidRPr="002C10A4">
      <w:rPr>
        <w:sz w:val="21"/>
        <w:szCs w:val="21"/>
      </w:rPr>
      <w:fldChar w:fldCharType="separate"/>
    </w:r>
    <w:r w:rsidR="00E83639" w:rsidRPr="00E83639">
      <w:rPr>
        <w:noProof/>
        <w:sz w:val="21"/>
        <w:szCs w:val="21"/>
        <w:lang w:val="zh-CN"/>
      </w:rPr>
      <w:t>85</w:t>
    </w:r>
    <w:r w:rsidRPr="002C10A4">
      <w:rPr>
        <w:sz w:val="21"/>
        <w:szCs w:val="21"/>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062C5" w14:textId="77777777" w:rsidR="00CA40DA" w:rsidRPr="00863693" w:rsidRDefault="00CA40DA" w:rsidP="00FF3B89">
    <w:pPr>
      <w:pStyle w:val="Header"/>
      <w:jc w:val="both"/>
    </w:pPr>
    <w:r>
      <w:rPr>
        <w:rFonts w:hint="eastAsia"/>
      </w:rPr>
      <w:t>第一章</w:t>
    </w:r>
    <w:r>
      <w:rPr>
        <w:rFonts w:hint="eastAsia"/>
      </w:rPr>
      <w:tab/>
    </w:r>
    <w:r>
      <w:rPr>
        <w:rFonts w:hint="eastAsia"/>
      </w:rPr>
      <w:tab/>
    </w:r>
    <w:r>
      <w:rPr>
        <w:rFonts w:hint="eastAsia"/>
      </w:rPr>
      <w:t>绪论</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72424" w14:textId="77777777" w:rsidR="00CA40DA" w:rsidRPr="00F43013" w:rsidRDefault="00CA40DA" w:rsidP="00FF3B89">
    <w:pPr>
      <w:pStyle w:val="Header"/>
      <w:jc w:val="both"/>
    </w:pPr>
    <w:r>
      <w:rPr>
        <w:rFonts w:hint="eastAsia"/>
      </w:rPr>
      <w:t>第一章</w:t>
    </w:r>
    <w:r>
      <w:rPr>
        <w:rFonts w:hint="eastAsia"/>
      </w:rPr>
      <w:tab/>
    </w:r>
    <w:r>
      <w:rPr>
        <w:rFonts w:hint="eastAsia"/>
      </w:rPr>
      <w:tab/>
    </w:r>
    <w:r>
      <w:rPr>
        <w:rFonts w:hint="eastAsia"/>
      </w:rPr>
      <w:t>绪论</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6B31C6" w14:textId="4A737737" w:rsidR="00CA40DA" w:rsidRPr="002C357B" w:rsidRDefault="00CA40DA" w:rsidP="00FB1A5A">
    <w:pPr>
      <w:pStyle w:val="Header"/>
      <w:tabs>
        <w:tab w:val="clear" w:pos="8306"/>
        <w:tab w:val="right" w:pos="9072"/>
      </w:tabs>
      <w:rPr>
        <w:sz w:val="21"/>
        <w:szCs w:val="21"/>
      </w:rPr>
    </w:pPr>
    <w:r w:rsidRPr="002C357B">
      <w:rPr>
        <w:sz w:val="21"/>
        <w:szCs w:val="21"/>
      </w:rPr>
      <w:fldChar w:fldCharType="begin"/>
    </w:r>
    <w:r w:rsidRPr="002C357B">
      <w:rPr>
        <w:sz w:val="21"/>
        <w:szCs w:val="21"/>
      </w:rPr>
      <w:instrText>PAGE   \* MERGEFORMAT</w:instrText>
    </w:r>
    <w:r w:rsidRPr="002C357B">
      <w:rPr>
        <w:sz w:val="21"/>
        <w:szCs w:val="21"/>
      </w:rPr>
      <w:fldChar w:fldCharType="separate"/>
    </w:r>
    <w:r w:rsidR="00E83639" w:rsidRPr="00E83639">
      <w:rPr>
        <w:noProof/>
        <w:sz w:val="21"/>
        <w:szCs w:val="21"/>
        <w:lang w:val="zh-CN"/>
      </w:rPr>
      <w:t>66</w:t>
    </w:r>
    <w:r w:rsidRPr="002C357B">
      <w:rPr>
        <w:sz w:val="21"/>
        <w:szCs w:val="21"/>
      </w:rPr>
      <w:fldChar w:fldCharType="end"/>
    </w:r>
    <w:r w:rsidRPr="002C357B">
      <w:rPr>
        <w:rFonts w:hint="eastAsia"/>
        <w:sz w:val="21"/>
        <w:szCs w:val="21"/>
      </w:rPr>
      <w:tab/>
    </w:r>
    <w:r w:rsidRPr="002C357B">
      <w:rPr>
        <w:rFonts w:hint="eastAsia"/>
        <w:sz w:val="21"/>
        <w:szCs w:val="21"/>
      </w:rPr>
      <w:tab/>
    </w:r>
    <w:r w:rsidRPr="00FB0334">
      <w:rPr>
        <w:rFonts w:hint="eastAsia"/>
        <w:sz w:val="21"/>
        <w:szCs w:val="21"/>
      </w:rPr>
      <w:t>分布式数据并行应用内存溢出错误分析与诊断</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DB02F" w14:textId="77777777" w:rsidR="00CA40DA" w:rsidRDefault="00CA40DA" w:rsidP="00CC3007">
    <w:pPr>
      <w:pStyle w:val="Header"/>
      <w:tabs>
        <w:tab w:val="clear" w:pos="8306"/>
        <w:tab w:val="right" w:pos="9072"/>
      </w:tabs>
    </w:pPr>
    <w:r>
      <w:rPr>
        <w:sz w:val="21"/>
        <w:szCs w:val="21"/>
      </w:rPr>
      <w:fldChar w:fldCharType="begin"/>
    </w:r>
    <w:r>
      <w:rPr>
        <w:sz w:val="21"/>
        <w:szCs w:val="21"/>
      </w:rPr>
      <w:instrText xml:space="preserve"> </w:instrText>
    </w:r>
    <w:r>
      <w:rPr>
        <w:rFonts w:hint="eastAsia"/>
        <w:sz w:val="21"/>
        <w:szCs w:val="21"/>
      </w:rPr>
      <w:instrText>REF _Ref416026743 \r \h</w:instrText>
    </w:r>
    <w:r>
      <w:rPr>
        <w:sz w:val="21"/>
        <w:szCs w:val="21"/>
      </w:rPr>
      <w:instrText xml:space="preserve">  \* MERGEFORMAT </w:instrText>
    </w:r>
    <w:r>
      <w:rPr>
        <w:sz w:val="21"/>
        <w:szCs w:val="21"/>
      </w:rPr>
    </w:r>
    <w:r>
      <w:rPr>
        <w:sz w:val="21"/>
        <w:szCs w:val="21"/>
      </w:rPr>
      <w:fldChar w:fldCharType="separate"/>
    </w:r>
    <w:r>
      <w:rPr>
        <w:rFonts w:hint="eastAsia"/>
        <w:sz w:val="21"/>
        <w:szCs w:val="21"/>
      </w:rPr>
      <w:t>第一章</w:t>
    </w:r>
    <w:r>
      <w:rPr>
        <w:sz w:val="21"/>
        <w:szCs w:val="21"/>
      </w:rPr>
      <w:fldChar w:fldCharType="end"/>
    </w:r>
    <w:r>
      <w:rPr>
        <w:sz w:val="21"/>
        <w:szCs w:val="21"/>
      </w:rPr>
      <w:t xml:space="preserve"> </w:t>
    </w:r>
    <w:r>
      <w:rPr>
        <w:sz w:val="21"/>
        <w:szCs w:val="21"/>
      </w:rPr>
      <w:fldChar w:fldCharType="begin"/>
    </w:r>
    <w:r>
      <w:rPr>
        <w:sz w:val="21"/>
        <w:szCs w:val="21"/>
      </w:rPr>
      <w:instrText xml:space="preserve"> REF _Ref416026743 \h  \* MERGEFORMAT </w:instrText>
    </w:r>
    <w:r>
      <w:rPr>
        <w:sz w:val="21"/>
        <w:szCs w:val="21"/>
      </w:rPr>
    </w:r>
    <w:r>
      <w:rPr>
        <w:sz w:val="21"/>
        <w:szCs w:val="21"/>
      </w:rPr>
      <w:fldChar w:fldCharType="separate"/>
    </w:r>
    <w:r w:rsidRPr="00E62292">
      <w:rPr>
        <w:rFonts w:hint="eastAsia"/>
        <w:sz w:val="21"/>
        <w:szCs w:val="21"/>
      </w:rPr>
      <w:t>绪论</w:t>
    </w:r>
    <w:r>
      <w:rPr>
        <w:sz w:val="21"/>
        <w:szCs w:val="21"/>
      </w:rPr>
      <w:fldChar w:fldCharType="end"/>
    </w:r>
    <w:r w:rsidRPr="00165C17">
      <w:rPr>
        <w:rFonts w:hint="eastAsia"/>
        <w:sz w:val="21"/>
        <w:szCs w:val="21"/>
      </w:rPr>
      <w:tab/>
    </w:r>
    <w:r w:rsidRPr="00165C17">
      <w:rPr>
        <w:rFonts w:hint="eastAsia"/>
        <w:sz w:val="21"/>
        <w:szCs w:val="21"/>
      </w:rPr>
      <w:tab/>
    </w:r>
    <w:r w:rsidRPr="00301892">
      <w:rPr>
        <w:sz w:val="21"/>
        <w:szCs w:val="21"/>
      </w:rPr>
      <w:fldChar w:fldCharType="begin"/>
    </w:r>
    <w:r w:rsidRPr="00301892">
      <w:rPr>
        <w:sz w:val="21"/>
        <w:szCs w:val="21"/>
      </w:rPr>
      <w:instrText>PAGE   \* MERGEFORMAT</w:instrText>
    </w:r>
    <w:r w:rsidRPr="00301892">
      <w:rPr>
        <w:sz w:val="21"/>
        <w:szCs w:val="21"/>
      </w:rPr>
      <w:fldChar w:fldCharType="separate"/>
    </w:r>
    <w:r w:rsidR="00E83639" w:rsidRPr="00E83639">
      <w:rPr>
        <w:noProof/>
        <w:sz w:val="21"/>
        <w:szCs w:val="21"/>
        <w:lang w:val="zh-CN"/>
      </w:rPr>
      <w:t>1</w:t>
    </w:r>
    <w:r w:rsidRPr="00301892">
      <w:rPr>
        <w:sz w:val="21"/>
        <w:szCs w:val="21"/>
      </w:rP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6A5D1A" w14:textId="77777777" w:rsidR="00CA40DA" w:rsidRPr="006E053F" w:rsidRDefault="00CA40DA" w:rsidP="005A48B4">
    <w:pPr>
      <w:pStyle w:val="Header"/>
      <w:jc w:val="both"/>
    </w:pPr>
    <w:r>
      <w:rPr>
        <w:rFonts w:hint="eastAsia"/>
      </w:rPr>
      <w:t>第三章</w:t>
    </w:r>
    <w:r>
      <w:rPr>
        <w:rFonts w:hint="eastAsia"/>
      </w:rPr>
      <w:tab/>
    </w:r>
    <w:r>
      <w:rPr>
        <w:rFonts w:hint="eastAsia"/>
      </w:rPr>
      <w:tab/>
    </w:r>
    <w:r>
      <w:rPr>
        <w:rFonts w:hint="eastAsia"/>
      </w:rPr>
      <w:t>分布式数据并行应用基本介绍</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236258" w14:textId="772032E5" w:rsidR="00CA40DA" w:rsidRPr="006E7786" w:rsidRDefault="00CA40DA" w:rsidP="006445AD">
    <w:pPr>
      <w:pStyle w:val="Header"/>
      <w:tabs>
        <w:tab w:val="clear" w:pos="8306"/>
        <w:tab w:val="right" w:pos="9072"/>
      </w:tabs>
      <w:rPr>
        <w:rFonts w:ascii="宋体" w:hAnsi="宋体"/>
        <w:sz w:val="21"/>
        <w:szCs w:val="21"/>
      </w:rPr>
    </w:pPr>
    <w:r>
      <w:rPr>
        <w:rFonts w:ascii="宋体" w:hAnsi="宋体"/>
        <w:sz w:val="21"/>
        <w:szCs w:val="21"/>
      </w:rPr>
      <w:fldChar w:fldCharType="begin"/>
    </w:r>
    <w:r>
      <w:rPr>
        <w:rFonts w:ascii="宋体" w:hAnsi="宋体"/>
        <w:sz w:val="21"/>
        <w:szCs w:val="21"/>
      </w:rPr>
      <w:instrText xml:space="preserve"> </w:instrText>
    </w:r>
    <w:r>
      <w:rPr>
        <w:rFonts w:ascii="宋体" w:hAnsi="宋体" w:hint="eastAsia"/>
        <w:sz w:val="21"/>
        <w:szCs w:val="21"/>
      </w:rPr>
      <w:instrText>REF _Ref416026750 \r \h</w:instrText>
    </w:r>
    <w:r>
      <w:rPr>
        <w:rFonts w:ascii="宋体" w:hAnsi="宋体"/>
        <w:sz w:val="21"/>
        <w:szCs w:val="21"/>
      </w:rPr>
      <w:instrText xml:space="preserve">  \* MERGEFORMAT </w:instrText>
    </w:r>
    <w:r>
      <w:rPr>
        <w:rFonts w:ascii="宋体" w:hAnsi="宋体"/>
        <w:sz w:val="21"/>
        <w:szCs w:val="21"/>
      </w:rPr>
    </w:r>
    <w:r>
      <w:rPr>
        <w:rFonts w:ascii="宋体" w:hAnsi="宋体"/>
        <w:sz w:val="21"/>
        <w:szCs w:val="21"/>
      </w:rPr>
      <w:fldChar w:fldCharType="separate"/>
    </w:r>
    <w:r>
      <w:rPr>
        <w:rFonts w:ascii="宋体" w:hAnsi="宋体" w:hint="eastAsia"/>
        <w:sz w:val="21"/>
        <w:szCs w:val="21"/>
      </w:rPr>
      <w:t>第二章</w:t>
    </w:r>
    <w:r>
      <w:rPr>
        <w:rFonts w:ascii="宋体" w:hAnsi="宋体"/>
        <w:sz w:val="21"/>
        <w:szCs w:val="21"/>
      </w:rPr>
      <w:fldChar w:fldCharType="end"/>
    </w:r>
    <w:r>
      <w:rPr>
        <w:rFonts w:ascii="宋体" w:hAnsi="宋体"/>
        <w:sz w:val="21"/>
        <w:szCs w:val="21"/>
      </w:rPr>
      <w:t xml:space="preserve"> </w:t>
    </w:r>
    <w:r>
      <w:rPr>
        <w:rFonts w:ascii="宋体" w:hAnsi="宋体"/>
        <w:sz w:val="21"/>
        <w:szCs w:val="21"/>
      </w:rPr>
      <w:fldChar w:fldCharType="begin"/>
    </w:r>
    <w:r>
      <w:rPr>
        <w:rFonts w:ascii="宋体" w:hAnsi="宋体"/>
        <w:sz w:val="21"/>
        <w:szCs w:val="21"/>
      </w:rPr>
      <w:instrText xml:space="preserve"> REF _Ref416026750 \h  \* MERGEFORMAT </w:instrText>
    </w:r>
    <w:r>
      <w:rPr>
        <w:rFonts w:ascii="宋体" w:hAnsi="宋体"/>
        <w:sz w:val="21"/>
        <w:szCs w:val="21"/>
      </w:rPr>
    </w:r>
    <w:r>
      <w:rPr>
        <w:rFonts w:ascii="宋体" w:hAnsi="宋体"/>
        <w:sz w:val="21"/>
        <w:szCs w:val="21"/>
      </w:rPr>
      <w:fldChar w:fldCharType="separate"/>
    </w:r>
    <w:r>
      <w:rPr>
        <w:rFonts w:ascii="宋体" w:hAnsi="宋体" w:hint="eastAsia"/>
        <w:sz w:val="21"/>
        <w:szCs w:val="21"/>
      </w:rPr>
      <w:t>分布式数据并行应用基本介绍</w:t>
    </w:r>
    <w:r>
      <w:rPr>
        <w:rFonts w:ascii="宋体" w:hAnsi="宋体"/>
        <w:sz w:val="21"/>
        <w:szCs w:val="21"/>
      </w:rPr>
      <w:fldChar w:fldCharType="end"/>
    </w:r>
    <w:r w:rsidRPr="006E7786">
      <w:rPr>
        <w:rFonts w:ascii="宋体" w:hAnsi="宋体" w:hint="eastAsia"/>
        <w:sz w:val="21"/>
        <w:szCs w:val="21"/>
      </w:rPr>
      <w:tab/>
    </w:r>
    <w:r w:rsidRPr="006E7786">
      <w:rPr>
        <w:rFonts w:ascii="宋体" w:hAnsi="宋体" w:hint="eastAsia"/>
        <w:sz w:val="21"/>
        <w:szCs w:val="21"/>
      </w:rPr>
      <w:tab/>
    </w:r>
    <w:r w:rsidRPr="006E7786">
      <w:rPr>
        <w:rFonts w:ascii="宋体" w:hAnsi="宋体"/>
        <w:sz w:val="21"/>
        <w:szCs w:val="21"/>
      </w:rPr>
      <w:fldChar w:fldCharType="begin"/>
    </w:r>
    <w:r w:rsidRPr="006E7786">
      <w:rPr>
        <w:rFonts w:ascii="宋体" w:hAnsi="宋体"/>
        <w:sz w:val="21"/>
        <w:szCs w:val="21"/>
      </w:rPr>
      <w:instrText>PAGE   \* MERGEFORMAT</w:instrText>
    </w:r>
    <w:r w:rsidRPr="006E7786">
      <w:rPr>
        <w:rFonts w:ascii="宋体" w:hAnsi="宋体"/>
        <w:sz w:val="21"/>
        <w:szCs w:val="21"/>
      </w:rPr>
      <w:fldChar w:fldCharType="separate"/>
    </w:r>
    <w:r w:rsidR="00E83639" w:rsidRPr="00E83639">
      <w:rPr>
        <w:rFonts w:ascii="宋体" w:hAnsi="宋体"/>
        <w:noProof/>
        <w:sz w:val="21"/>
        <w:szCs w:val="21"/>
        <w:lang w:val="zh-CN"/>
      </w:rPr>
      <w:t>9</w:t>
    </w:r>
    <w:r w:rsidRPr="006E7786">
      <w:rPr>
        <w:rFonts w:ascii="宋体" w:hAnsi="宋体"/>
        <w:sz w:val="21"/>
        <w:szCs w:val="21"/>
      </w:rPr>
      <w:fldChar w:fldCharType="end"/>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BD1D2" w14:textId="77777777" w:rsidR="00CA40DA" w:rsidRPr="006E053F" w:rsidRDefault="00CA40DA" w:rsidP="00A45FE9">
    <w:pPr>
      <w:pStyle w:val="Header"/>
      <w:jc w:val="both"/>
    </w:pPr>
    <w:r>
      <w:rPr>
        <w:rFonts w:hint="eastAsia"/>
      </w:rPr>
      <w:t>第三章</w:t>
    </w:r>
    <w:r>
      <w:rPr>
        <w:rFonts w:hint="eastAsia"/>
      </w:rPr>
      <w:tab/>
    </w:r>
    <w:r>
      <w:rPr>
        <w:rFonts w:hint="eastAsia"/>
      </w:rPr>
      <w:tab/>
    </w:r>
    <w:r>
      <w:rPr>
        <w:rFonts w:hint="eastAsia"/>
      </w:rPr>
      <w:t>数据并行应用内存溢出错误实证研究</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1167E" w14:textId="12E2A339" w:rsidR="00CA40DA" w:rsidRPr="0047615E" w:rsidRDefault="00CA40DA" w:rsidP="00FB1A5A">
    <w:pPr>
      <w:pStyle w:val="Header"/>
      <w:tabs>
        <w:tab w:val="clear" w:pos="4153"/>
        <w:tab w:val="clear" w:pos="8306"/>
        <w:tab w:val="right" w:pos="9072"/>
      </w:tabs>
      <w:wordWrap w:val="0"/>
      <w:jc w:val="right"/>
      <w:rPr>
        <w:sz w:val="21"/>
        <w:szCs w:val="21"/>
      </w:rPr>
    </w:pPr>
    <w:r w:rsidRPr="0083384E">
      <w:rPr>
        <w:sz w:val="21"/>
        <w:szCs w:val="21"/>
      </w:rPr>
      <w:fldChar w:fldCharType="begin"/>
    </w:r>
    <w:r w:rsidRPr="0083384E">
      <w:rPr>
        <w:sz w:val="21"/>
        <w:szCs w:val="21"/>
      </w:rPr>
      <w:instrText xml:space="preserve"> REF _Ref416263746 \r \h </w:instrText>
    </w:r>
    <w:r>
      <w:rPr>
        <w:sz w:val="21"/>
        <w:szCs w:val="21"/>
      </w:rPr>
      <w:instrText xml:space="preserve"> \* MERGEFORMAT </w:instrText>
    </w:r>
    <w:r w:rsidRPr="0083384E">
      <w:rPr>
        <w:sz w:val="21"/>
        <w:szCs w:val="21"/>
      </w:rPr>
    </w:r>
    <w:r w:rsidRPr="0083384E">
      <w:rPr>
        <w:sz w:val="21"/>
        <w:szCs w:val="21"/>
      </w:rPr>
      <w:fldChar w:fldCharType="separate"/>
    </w:r>
    <w:r>
      <w:rPr>
        <w:rFonts w:hint="eastAsia"/>
        <w:sz w:val="21"/>
        <w:szCs w:val="21"/>
      </w:rPr>
      <w:t>第三章</w:t>
    </w:r>
    <w:r w:rsidRPr="0083384E">
      <w:rPr>
        <w:sz w:val="21"/>
        <w:szCs w:val="21"/>
      </w:rPr>
      <w:fldChar w:fldCharType="end"/>
    </w:r>
    <w:r w:rsidRPr="0083384E">
      <w:rPr>
        <w:sz w:val="21"/>
        <w:szCs w:val="21"/>
      </w:rPr>
      <w:t xml:space="preserve"> </w:t>
    </w:r>
    <w:r>
      <w:rPr>
        <w:rFonts w:hint="eastAsia"/>
        <w:sz w:val="21"/>
        <w:szCs w:val="21"/>
      </w:rPr>
      <w:t>数据并行应用内存溢出错误实证分析</w:t>
    </w:r>
    <w:r w:rsidRPr="0047615E">
      <w:rPr>
        <w:rFonts w:hint="eastAsia"/>
        <w:sz w:val="21"/>
        <w:szCs w:val="21"/>
      </w:rPr>
      <w:tab/>
    </w:r>
    <w:r w:rsidRPr="0047615E">
      <w:rPr>
        <w:sz w:val="21"/>
        <w:szCs w:val="21"/>
      </w:rPr>
      <w:fldChar w:fldCharType="begin"/>
    </w:r>
    <w:r w:rsidRPr="0047615E">
      <w:rPr>
        <w:sz w:val="21"/>
        <w:szCs w:val="21"/>
      </w:rPr>
      <w:instrText>PAGE   \* MERGEFORMAT</w:instrText>
    </w:r>
    <w:r w:rsidRPr="0047615E">
      <w:rPr>
        <w:sz w:val="21"/>
        <w:szCs w:val="21"/>
      </w:rPr>
      <w:fldChar w:fldCharType="separate"/>
    </w:r>
    <w:r w:rsidR="00E83639" w:rsidRPr="00E83639">
      <w:rPr>
        <w:noProof/>
        <w:sz w:val="21"/>
        <w:szCs w:val="21"/>
        <w:lang w:val="zh-CN"/>
      </w:rPr>
      <w:t>31</w:t>
    </w:r>
    <w:r w:rsidRPr="0047615E">
      <w:rPr>
        <w:sz w:val="21"/>
        <w:szCs w:val="21"/>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887410"/>
    <w:multiLevelType w:val="hybridMultilevel"/>
    <w:tmpl w:val="5008C5E4"/>
    <w:lvl w:ilvl="0" w:tplc="D15660E8">
      <w:start w:val="1"/>
      <w:numFmt w:val="decimal"/>
      <w:lvlText w:val="[%1]"/>
      <w:lvlJc w:val="left"/>
      <w:pPr>
        <w:ind w:left="420" w:hanging="420"/>
      </w:pPr>
      <w:rPr>
        <w:rFonts w:hint="eastAsia"/>
      </w:rPr>
    </w:lvl>
    <w:lvl w:ilvl="1" w:tplc="484860EC">
      <w:numFmt w:val="bullet"/>
      <w:lvlText w:val="-"/>
      <w:lvlJc w:val="left"/>
      <w:pPr>
        <w:ind w:left="780" w:hanging="360"/>
      </w:pPr>
      <w:rPr>
        <w:rFonts w:ascii="Calibri" w:eastAsiaTheme="minorEastAsia" w:hAnsi="Calibri" w:cstheme="minorBidi"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208D09E5"/>
    <w:multiLevelType w:val="hybridMultilevel"/>
    <w:tmpl w:val="A95A8A6E"/>
    <w:lvl w:ilvl="0" w:tplc="D15660E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4AB5E76"/>
    <w:multiLevelType w:val="multilevel"/>
    <w:tmpl w:val="EEB8CBCC"/>
    <w:lvl w:ilvl="0">
      <w:start w:val="1"/>
      <w:numFmt w:val="chineseCountingThousand"/>
      <w:pStyle w:val="Heading1"/>
      <w:suff w:val="space"/>
      <w:lvlText w:val="第%1章"/>
      <w:lvlJc w:val="left"/>
      <w:pPr>
        <w:ind w:left="5246" w:firstLine="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suff w:val="space"/>
      <w:lvlText w:val="%1.%2"/>
      <w:lvlJc w:val="left"/>
      <w:pPr>
        <w:ind w:left="992" w:hanging="992"/>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suff w:val="space"/>
      <w:lvlText w:val="%1.%2.%3"/>
      <w:lvlJc w:val="left"/>
      <w:pPr>
        <w:ind w:left="1418" w:hanging="1418"/>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3685" w:hanging="1984"/>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4252" w:hanging="850"/>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528" w:hanging="1276"/>
      </w:pPr>
      <w:rPr>
        <w:rFonts w:hint="eastAsia"/>
      </w:rPr>
    </w:lvl>
    <w:lvl w:ilvl="7">
      <w:start w:val="1"/>
      <w:numFmt w:val="decimal"/>
      <w:lvlText w:val="%1.%2.%3.%4.%5.%6.%7.%8"/>
      <w:lvlJc w:val="left"/>
      <w:pPr>
        <w:ind w:left="6095" w:hanging="1418"/>
      </w:pPr>
      <w:rPr>
        <w:rFonts w:hint="eastAsia"/>
      </w:rPr>
    </w:lvl>
    <w:lvl w:ilvl="8">
      <w:start w:val="1"/>
      <w:numFmt w:val="decimal"/>
      <w:lvlText w:val="%1.%2.%3.%4.%5.%6.%7.%8.%9"/>
      <w:lvlJc w:val="left"/>
      <w:pPr>
        <w:ind w:left="6803" w:hanging="1700"/>
      </w:pPr>
      <w:rPr>
        <w:rFonts w:hint="eastAsia"/>
      </w:rPr>
    </w:lvl>
  </w:abstractNum>
  <w:abstractNum w:abstractNumId="3">
    <w:nsid w:val="3FFA1161"/>
    <w:multiLevelType w:val="hybridMultilevel"/>
    <w:tmpl w:val="5008C5E4"/>
    <w:lvl w:ilvl="0" w:tplc="D15660E8">
      <w:start w:val="1"/>
      <w:numFmt w:val="decimal"/>
      <w:lvlText w:val="[%1]"/>
      <w:lvlJc w:val="left"/>
      <w:pPr>
        <w:ind w:left="420" w:hanging="420"/>
      </w:pPr>
      <w:rPr>
        <w:rFonts w:hint="eastAsia"/>
      </w:rPr>
    </w:lvl>
    <w:lvl w:ilvl="1" w:tplc="484860EC">
      <w:numFmt w:val="bullet"/>
      <w:lvlText w:val="-"/>
      <w:lvlJc w:val="left"/>
      <w:pPr>
        <w:ind w:left="780" w:hanging="360"/>
      </w:pPr>
      <w:rPr>
        <w:rFonts w:ascii="Calibri" w:eastAsiaTheme="minorEastAsia" w:hAnsi="Calibri" w:cstheme="minorBidi"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4FA77406"/>
    <w:multiLevelType w:val="multilevel"/>
    <w:tmpl w:val="EEB8CBCC"/>
    <w:lvl w:ilvl="0">
      <w:start w:val="1"/>
      <w:numFmt w:val="chineseCountingThousand"/>
      <w:suff w:val="space"/>
      <w:lvlText w:val="第%1章"/>
      <w:lvlJc w:val="left"/>
      <w:pPr>
        <w:ind w:left="5246" w:firstLine="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2693" w:hanging="992"/>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3119" w:hanging="1418"/>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3685" w:hanging="1984"/>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4252" w:hanging="850"/>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528" w:hanging="1276"/>
      </w:pPr>
      <w:rPr>
        <w:rFonts w:hint="eastAsia"/>
      </w:rPr>
    </w:lvl>
    <w:lvl w:ilvl="7">
      <w:start w:val="1"/>
      <w:numFmt w:val="decimal"/>
      <w:lvlText w:val="%1.%2.%3.%4.%5.%6.%7.%8"/>
      <w:lvlJc w:val="left"/>
      <w:pPr>
        <w:ind w:left="6095" w:hanging="1418"/>
      </w:pPr>
      <w:rPr>
        <w:rFonts w:hint="eastAsia"/>
      </w:rPr>
    </w:lvl>
    <w:lvl w:ilvl="8">
      <w:start w:val="1"/>
      <w:numFmt w:val="decimal"/>
      <w:lvlText w:val="%1.%2.%3.%4.%5.%6.%7.%8.%9"/>
      <w:lvlJc w:val="left"/>
      <w:pPr>
        <w:ind w:left="6803" w:hanging="1700"/>
      </w:pPr>
      <w:rPr>
        <w:rFonts w:hint="eastAsia"/>
      </w:rPr>
    </w:lvl>
  </w:abstractNum>
  <w:abstractNum w:abstractNumId="5">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66C023A1"/>
    <w:multiLevelType w:val="multilevel"/>
    <w:tmpl w:val="C73015C8"/>
    <w:lvl w:ilvl="0">
      <w:start w:val="1"/>
      <w:numFmt w:val="chineseCountingThousand"/>
      <w:suff w:val="space"/>
      <w:lvlText w:val="第%1章"/>
      <w:lvlJc w:val="left"/>
      <w:pPr>
        <w:ind w:left="2693" w:hanging="425"/>
      </w:pPr>
      <w:rPr>
        <w:rFonts w:hint="eastAsia"/>
      </w:rPr>
    </w:lvl>
    <w:lvl w:ilvl="1">
      <w:start w:val="1"/>
      <w:numFmt w:val="decimal"/>
      <w:pStyle w:val="2TimesNewRoman1"/>
      <w:isLgl/>
      <w:suff w:val="space"/>
      <w:lvlText w:val="%1.%2"/>
      <w:lvlJc w:val="left"/>
      <w:pPr>
        <w:ind w:left="567" w:hanging="567"/>
      </w:pPr>
      <w:rPr>
        <w:rFonts w:ascii="黑体" w:eastAsia="黑体" w:hint="eastAsia"/>
      </w:rPr>
    </w:lvl>
    <w:lvl w:ilvl="2">
      <w:start w:val="1"/>
      <w:numFmt w:val="decimal"/>
      <w:isLgl/>
      <w:suff w:val="space"/>
      <w:lvlText w:val="%1.%2.%3"/>
      <w:lvlJc w:val="left"/>
      <w:pPr>
        <w:ind w:left="709" w:hanging="709"/>
      </w:pPr>
      <w:rPr>
        <w:rFonts w:hint="eastAsia"/>
      </w:rPr>
    </w:lvl>
    <w:lvl w:ilvl="3">
      <w:start w:val="1"/>
      <w:numFmt w:val="decimal"/>
      <w:lvlText w:val="5.%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num w:numId="1">
    <w:abstractNumId w:val="2"/>
  </w:num>
  <w:num w:numId="2">
    <w:abstractNumId w:val="5"/>
  </w:num>
  <w:num w:numId="3">
    <w:abstractNumId w:val="6"/>
  </w:num>
  <w:num w:numId="4">
    <w:abstractNumId w:val="1"/>
  </w:num>
  <w:num w:numId="5">
    <w:abstractNumId w:val="0"/>
  </w:num>
  <w:num w:numId="6">
    <w:abstractNumId w:val="4"/>
  </w:num>
  <w:num w:numId="7">
    <w:abstractNumId w:val="7"/>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29E0"/>
    <w:rsid w:val="00000150"/>
    <w:rsid w:val="0000047F"/>
    <w:rsid w:val="00000664"/>
    <w:rsid w:val="0000070A"/>
    <w:rsid w:val="00000874"/>
    <w:rsid w:val="00000993"/>
    <w:rsid w:val="00000B08"/>
    <w:rsid w:val="00000B82"/>
    <w:rsid w:val="00001306"/>
    <w:rsid w:val="000016E9"/>
    <w:rsid w:val="00001AA1"/>
    <w:rsid w:val="00001E2E"/>
    <w:rsid w:val="0000232D"/>
    <w:rsid w:val="00002387"/>
    <w:rsid w:val="00002883"/>
    <w:rsid w:val="00002923"/>
    <w:rsid w:val="00002B86"/>
    <w:rsid w:val="00002B8D"/>
    <w:rsid w:val="00002C00"/>
    <w:rsid w:val="00003725"/>
    <w:rsid w:val="0000425E"/>
    <w:rsid w:val="0000472F"/>
    <w:rsid w:val="0000476F"/>
    <w:rsid w:val="00004907"/>
    <w:rsid w:val="00004DD4"/>
    <w:rsid w:val="000050CF"/>
    <w:rsid w:val="000054AD"/>
    <w:rsid w:val="0000568A"/>
    <w:rsid w:val="000056BB"/>
    <w:rsid w:val="00005789"/>
    <w:rsid w:val="00005876"/>
    <w:rsid w:val="000059C1"/>
    <w:rsid w:val="00005D4C"/>
    <w:rsid w:val="00005DD8"/>
    <w:rsid w:val="000061DC"/>
    <w:rsid w:val="00006399"/>
    <w:rsid w:val="00006B0A"/>
    <w:rsid w:val="00006B46"/>
    <w:rsid w:val="00006D94"/>
    <w:rsid w:val="00006DCA"/>
    <w:rsid w:val="000070AB"/>
    <w:rsid w:val="00007115"/>
    <w:rsid w:val="00007637"/>
    <w:rsid w:val="00007748"/>
    <w:rsid w:val="000078A5"/>
    <w:rsid w:val="000078D7"/>
    <w:rsid w:val="00007B26"/>
    <w:rsid w:val="00007C4D"/>
    <w:rsid w:val="000103E2"/>
    <w:rsid w:val="00010786"/>
    <w:rsid w:val="0001093F"/>
    <w:rsid w:val="00010C51"/>
    <w:rsid w:val="000112F5"/>
    <w:rsid w:val="000114CC"/>
    <w:rsid w:val="000116D7"/>
    <w:rsid w:val="00011729"/>
    <w:rsid w:val="00011843"/>
    <w:rsid w:val="00011F85"/>
    <w:rsid w:val="0001241A"/>
    <w:rsid w:val="00012512"/>
    <w:rsid w:val="0001275F"/>
    <w:rsid w:val="0001293E"/>
    <w:rsid w:val="00012A70"/>
    <w:rsid w:val="00013097"/>
    <w:rsid w:val="00013220"/>
    <w:rsid w:val="00013BE4"/>
    <w:rsid w:val="00013BEC"/>
    <w:rsid w:val="00014555"/>
    <w:rsid w:val="00014760"/>
    <w:rsid w:val="0001488E"/>
    <w:rsid w:val="000149D7"/>
    <w:rsid w:val="00014CB3"/>
    <w:rsid w:val="00014D42"/>
    <w:rsid w:val="00015395"/>
    <w:rsid w:val="000154B5"/>
    <w:rsid w:val="0001558E"/>
    <w:rsid w:val="000158D6"/>
    <w:rsid w:val="00015FD8"/>
    <w:rsid w:val="000161D1"/>
    <w:rsid w:val="00016596"/>
    <w:rsid w:val="00016688"/>
    <w:rsid w:val="000167CF"/>
    <w:rsid w:val="000167E6"/>
    <w:rsid w:val="000168BA"/>
    <w:rsid w:val="000170B7"/>
    <w:rsid w:val="00017522"/>
    <w:rsid w:val="000176CB"/>
    <w:rsid w:val="00017903"/>
    <w:rsid w:val="00017964"/>
    <w:rsid w:val="00017CF6"/>
    <w:rsid w:val="00017EA6"/>
    <w:rsid w:val="0002009F"/>
    <w:rsid w:val="000200CC"/>
    <w:rsid w:val="0002027B"/>
    <w:rsid w:val="00020596"/>
    <w:rsid w:val="000208C0"/>
    <w:rsid w:val="000209D8"/>
    <w:rsid w:val="00020AFF"/>
    <w:rsid w:val="00020B0A"/>
    <w:rsid w:val="00020BBC"/>
    <w:rsid w:val="00021B6B"/>
    <w:rsid w:val="0002217C"/>
    <w:rsid w:val="00022589"/>
    <w:rsid w:val="00022645"/>
    <w:rsid w:val="00022796"/>
    <w:rsid w:val="0002295D"/>
    <w:rsid w:val="00022B77"/>
    <w:rsid w:val="00022C34"/>
    <w:rsid w:val="00022D57"/>
    <w:rsid w:val="00022D72"/>
    <w:rsid w:val="00022DF7"/>
    <w:rsid w:val="00022EFB"/>
    <w:rsid w:val="00023018"/>
    <w:rsid w:val="000232B9"/>
    <w:rsid w:val="000232D4"/>
    <w:rsid w:val="00023632"/>
    <w:rsid w:val="00023876"/>
    <w:rsid w:val="000238A2"/>
    <w:rsid w:val="00023C4A"/>
    <w:rsid w:val="00023DE7"/>
    <w:rsid w:val="0002400F"/>
    <w:rsid w:val="00024547"/>
    <w:rsid w:val="00024893"/>
    <w:rsid w:val="0002548F"/>
    <w:rsid w:val="00025730"/>
    <w:rsid w:val="00025808"/>
    <w:rsid w:val="00025960"/>
    <w:rsid w:val="00025A30"/>
    <w:rsid w:val="00025BFF"/>
    <w:rsid w:val="00025C1F"/>
    <w:rsid w:val="00025E53"/>
    <w:rsid w:val="000261BD"/>
    <w:rsid w:val="000261BF"/>
    <w:rsid w:val="000262E1"/>
    <w:rsid w:val="00026369"/>
    <w:rsid w:val="000264FF"/>
    <w:rsid w:val="00026748"/>
    <w:rsid w:val="00026976"/>
    <w:rsid w:val="00026F0E"/>
    <w:rsid w:val="00027774"/>
    <w:rsid w:val="000278B0"/>
    <w:rsid w:val="00027927"/>
    <w:rsid w:val="000300EE"/>
    <w:rsid w:val="000301A5"/>
    <w:rsid w:val="000303B8"/>
    <w:rsid w:val="000306DD"/>
    <w:rsid w:val="00030777"/>
    <w:rsid w:val="000307D6"/>
    <w:rsid w:val="00030ACC"/>
    <w:rsid w:val="00030D72"/>
    <w:rsid w:val="00030E07"/>
    <w:rsid w:val="00030E7D"/>
    <w:rsid w:val="00030EE7"/>
    <w:rsid w:val="00031058"/>
    <w:rsid w:val="00031136"/>
    <w:rsid w:val="00031227"/>
    <w:rsid w:val="000312F9"/>
    <w:rsid w:val="0003138C"/>
    <w:rsid w:val="000317B8"/>
    <w:rsid w:val="0003185C"/>
    <w:rsid w:val="00031CB7"/>
    <w:rsid w:val="00031F75"/>
    <w:rsid w:val="000320F6"/>
    <w:rsid w:val="00032695"/>
    <w:rsid w:val="00032A77"/>
    <w:rsid w:val="00032B71"/>
    <w:rsid w:val="00032CFC"/>
    <w:rsid w:val="000335F1"/>
    <w:rsid w:val="00033B89"/>
    <w:rsid w:val="00033B94"/>
    <w:rsid w:val="00033E86"/>
    <w:rsid w:val="000344A3"/>
    <w:rsid w:val="00034692"/>
    <w:rsid w:val="00034A85"/>
    <w:rsid w:val="00035233"/>
    <w:rsid w:val="0003538A"/>
    <w:rsid w:val="00035599"/>
    <w:rsid w:val="00035D6A"/>
    <w:rsid w:val="0003607B"/>
    <w:rsid w:val="00036559"/>
    <w:rsid w:val="0003676E"/>
    <w:rsid w:val="000368FA"/>
    <w:rsid w:val="00036C6A"/>
    <w:rsid w:val="00036C95"/>
    <w:rsid w:val="000370EF"/>
    <w:rsid w:val="000372CC"/>
    <w:rsid w:val="000374D2"/>
    <w:rsid w:val="000374F3"/>
    <w:rsid w:val="000376A3"/>
    <w:rsid w:val="000376B9"/>
    <w:rsid w:val="000379BF"/>
    <w:rsid w:val="00037BB9"/>
    <w:rsid w:val="00037E8B"/>
    <w:rsid w:val="0004018F"/>
    <w:rsid w:val="0004032A"/>
    <w:rsid w:val="000403DC"/>
    <w:rsid w:val="00040629"/>
    <w:rsid w:val="000406D3"/>
    <w:rsid w:val="00040B18"/>
    <w:rsid w:val="00040C78"/>
    <w:rsid w:val="00040C84"/>
    <w:rsid w:val="000412B0"/>
    <w:rsid w:val="000417C8"/>
    <w:rsid w:val="0004194B"/>
    <w:rsid w:val="00041D0B"/>
    <w:rsid w:val="00041D66"/>
    <w:rsid w:val="0004201B"/>
    <w:rsid w:val="00042116"/>
    <w:rsid w:val="00042A24"/>
    <w:rsid w:val="000431D0"/>
    <w:rsid w:val="00043331"/>
    <w:rsid w:val="000437B3"/>
    <w:rsid w:val="0004387F"/>
    <w:rsid w:val="000438A9"/>
    <w:rsid w:val="00043E20"/>
    <w:rsid w:val="00043EB8"/>
    <w:rsid w:val="00043F59"/>
    <w:rsid w:val="000440AF"/>
    <w:rsid w:val="000441EC"/>
    <w:rsid w:val="0004423A"/>
    <w:rsid w:val="000442B0"/>
    <w:rsid w:val="0004441A"/>
    <w:rsid w:val="000446A6"/>
    <w:rsid w:val="000446CA"/>
    <w:rsid w:val="00044892"/>
    <w:rsid w:val="000448A5"/>
    <w:rsid w:val="00044A1D"/>
    <w:rsid w:val="00044BB4"/>
    <w:rsid w:val="00044BBA"/>
    <w:rsid w:val="00044E69"/>
    <w:rsid w:val="000451D1"/>
    <w:rsid w:val="000451E2"/>
    <w:rsid w:val="000455A4"/>
    <w:rsid w:val="000456C4"/>
    <w:rsid w:val="00045768"/>
    <w:rsid w:val="00045969"/>
    <w:rsid w:val="00045C4E"/>
    <w:rsid w:val="00045C65"/>
    <w:rsid w:val="00045E28"/>
    <w:rsid w:val="00046B17"/>
    <w:rsid w:val="00046E88"/>
    <w:rsid w:val="000472F3"/>
    <w:rsid w:val="00047341"/>
    <w:rsid w:val="0004773A"/>
    <w:rsid w:val="00047857"/>
    <w:rsid w:val="00047A34"/>
    <w:rsid w:val="00047BDF"/>
    <w:rsid w:val="00047EA5"/>
    <w:rsid w:val="0005005B"/>
    <w:rsid w:val="0005062A"/>
    <w:rsid w:val="00050CE0"/>
    <w:rsid w:val="0005103D"/>
    <w:rsid w:val="0005118E"/>
    <w:rsid w:val="00051207"/>
    <w:rsid w:val="0005139B"/>
    <w:rsid w:val="0005169C"/>
    <w:rsid w:val="00051BB7"/>
    <w:rsid w:val="00051CDB"/>
    <w:rsid w:val="00051DDD"/>
    <w:rsid w:val="0005223E"/>
    <w:rsid w:val="000522EB"/>
    <w:rsid w:val="0005256E"/>
    <w:rsid w:val="00052CE1"/>
    <w:rsid w:val="000531FA"/>
    <w:rsid w:val="00053200"/>
    <w:rsid w:val="000532B8"/>
    <w:rsid w:val="000537AD"/>
    <w:rsid w:val="00053835"/>
    <w:rsid w:val="0005394C"/>
    <w:rsid w:val="0005397D"/>
    <w:rsid w:val="00053F29"/>
    <w:rsid w:val="00054201"/>
    <w:rsid w:val="0005422F"/>
    <w:rsid w:val="00054345"/>
    <w:rsid w:val="000543EC"/>
    <w:rsid w:val="0005449B"/>
    <w:rsid w:val="000547AE"/>
    <w:rsid w:val="00054843"/>
    <w:rsid w:val="00054CB1"/>
    <w:rsid w:val="0005505C"/>
    <w:rsid w:val="000551CD"/>
    <w:rsid w:val="0005520A"/>
    <w:rsid w:val="0005530E"/>
    <w:rsid w:val="0005538C"/>
    <w:rsid w:val="000556B9"/>
    <w:rsid w:val="000557E4"/>
    <w:rsid w:val="000559D0"/>
    <w:rsid w:val="00055BD1"/>
    <w:rsid w:val="00055C9D"/>
    <w:rsid w:val="00055C9E"/>
    <w:rsid w:val="00055F42"/>
    <w:rsid w:val="00056140"/>
    <w:rsid w:val="0005666C"/>
    <w:rsid w:val="00056693"/>
    <w:rsid w:val="000567F7"/>
    <w:rsid w:val="000569D1"/>
    <w:rsid w:val="000569E1"/>
    <w:rsid w:val="00056AC1"/>
    <w:rsid w:val="00056C0B"/>
    <w:rsid w:val="00056FE0"/>
    <w:rsid w:val="00057184"/>
    <w:rsid w:val="000571DA"/>
    <w:rsid w:val="00057592"/>
    <w:rsid w:val="000575B5"/>
    <w:rsid w:val="0005779F"/>
    <w:rsid w:val="00057B51"/>
    <w:rsid w:val="00057C88"/>
    <w:rsid w:val="0006049E"/>
    <w:rsid w:val="0006072F"/>
    <w:rsid w:val="00060959"/>
    <w:rsid w:val="00060A87"/>
    <w:rsid w:val="00060AAE"/>
    <w:rsid w:val="00060C0F"/>
    <w:rsid w:val="000613AF"/>
    <w:rsid w:val="000613E7"/>
    <w:rsid w:val="00061884"/>
    <w:rsid w:val="00061A37"/>
    <w:rsid w:val="00061C04"/>
    <w:rsid w:val="00061FCC"/>
    <w:rsid w:val="000626AB"/>
    <w:rsid w:val="0006274C"/>
    <w:rsid w:val="00062A2B"/>
    <w:rsid w:val="00062CD4"/>
    <w:rsid w:val="00062CDE"/>
    <w:rsid w:val="00062FC4"/>
    <w:rsid w:val="0006332C"/>
    <w:rsid w:val="000635EE"/>
    <w:rsid w:val="000636B6"/>
    <w:rsid w:val="0006372B"/>
    <w:rsid w:val="000638E4"/>
    <w:rsid w:val="00063D43"/>
    <w:rsid w:val="00063D96"/>
    <w:rsid w:val="00063E08"/>
    <w:rsid w:val="00064167"/>
    <w:rsid w:val="000641EC"/>
    <w:rsid w:val="00064290"/>
    <w:rsid w:val="000648D7"/>
    <w:rsid w:val="00064910"/>
    <w:rsid w:val="00064C0C"/>
    <w:rsid w:val="00064DA2"/>
    <w:rsid w:val="00064DDE"/>
    <w:rsid w:val="00064E25"/>
    <w:rsid w:val="00065565"/>
    <w:rsid w:val="00065899"/>
    <w:rsid w:val="000658D8"/>
    <w:rsid w:val="000658EF"/>
    <w:rsid w:val="00065CDD"/>
    <w:rsid w:val="00065CF3"/>
    <w:rsid w:val="00066438"/>
    <w:rsid w:val="000665CE"/>
    <w:rsid w:val="000668B4"/>
    <w:rsid w:val="00066B2E"/>
    <w:rsid w:val="00066C19"/>
    <w:rsid w:val="0006765A"/>
    <w:rsid w:val="00067832"/>
    <w:rsid w:val="00067902"/>
    <w:rsid w:val="00067B01"/>
    <w:rsid w:val="00067D93"/>
    <w:rsid w:val="00067EAD"/>
    <w:rsid w:val="00067F20"/>
    <w:rsid w:val="00067F80"/>
    <w:rsid w:val="0007043B"/>
    <w:rsid w:val="00070A6E"/>
    <w:rsid w:val="00070D29"/>
    <w:rsid w:val="00070E37"/>
    <w:rsid w:val="00071050"/>
    <w:rsid w:val="0007138B"/>
    <w:rsid w:val="00071588"/>
    <w:rsid w:val="00071A16"/>
    <w:rsid w:val="00071A75"/>
    <w:rsid w:val="00071E47"/>
    <w:rsid w:val="00071EDB"/>
    <w:rsid w:val="00072187"/>
    <w:rsid w:val="00072464"/>
    <w:rsid w:val="0007262D"/>
    <w:rsid w:val="000726F8"/>
    <w:rsid w:val="00072AC2"/>
    <w:rsid w:val="00072C1C"/>
    <w:rsid w:val="00072CB8"/>
    <w:rsid w:val="0007332F"/>
    <w:rsid w:val="000733C9"/>
    <w:rsid w:val="00073585"/>
    <w:rsid w:val="0007384E"/>
    <w:rsid w:val="000738DC"/>
    <w:rsid w:val="00073A1A"/>
    <w:rsid w:val="00073F65"/>
    <w:rsid w:val="0007408D"/>
    <w:rsid w:val="0007418F"/>
    <w:rsid w:val="00074262"/>
    <w:rsid w:val="00074326"/>
    <w:rsid w:val="000744DB"/>
    <w:rsid w:val="00074647"/>
    <w:rsid w:val="00074880"/>
    <w:rsid w:val="00074899"/>
    <w:rsid w:val="00074B6D"/>
    <w:rsid w:val="00074C58"/>
    <w:rsid w:val="00074FA8"/>
    <w:rsid w:val="000751DF"/>
    <w:rsid w:val="0007538D"/>
    <w:rsid w:val="000757BE"/>
    <w:rsid w:val="00075889"/>
    <w:rsid w:val="00075E8C"/>
    <w:rsid w:val="00075F8D"/>
    <w:rsid w:val="000765B3"/>
    <w:rsid w:val="00076FE7"/>
    <w:rsid w:val="0007716F"/>
    <w:rsid w:val="000773CF"/>
    <w:rsid w:val="0007750C"/>
    <w:rsid w:val="0007792F"/>
    <w:rsid w:val="000779CE"/>
    <w:rsid w:val="00077E9F"/>
    <w:rsid w:val="00080109"/>
    <w:rsid w:val="00080160"/>
    <w:rsid w:val="00080245"/>
    <w:rsid w:val="0008061B"/>
    <w:rsid w:val="000806E5"/>
    <w:rsid w:val="00080B57"/>
    <w:rsid w:val="00080D25"/>
    <w:rsid w:val="00080EF8"/>
    <w:rsid w:val="000811BE"/>
    <w:rsid w:val="00081755"/>
    <w:rsid w:val="00081FB7"/>
    <w:rsid w:val="00082350"/>
    <w:rsid w:val="0008249E"/>
    <w:rsid w:val="000827D4"/>
    <w:rsid w:val="0008281C"/>
    <w:rsid w:val="000830E7"/>
    <w:rsid w:val="000832A8"/>
    <w:rsid w:val="0008346B"/>
    <w:rsid w:val="0008366E"/>
    <w:rsid w:val="000836C6"/>
    <w:rsid w:val="000837C2"/>
    <w:rsid w:val="00083891"/>
    <w:rsid w:val="00083A52"/>
    <w:rsid w:val="00083A73"/>
    <w:rsid w:val="00083E39"/>
    <w:rsid w:val="00083E5C"/>
    <w:rsid w:val="00083F0D"/>
    <w:rsid w:val="00084333"/>
    <w:rsid w:val="00084556"/>
    <w:rsid w:val="00084722"/>
    <w:rsid w:val="00084AF3"/>
    <w:rsid w:val="00084BCC"/>
    <w:rsid w:val="00085196"/>
    <w:rsid w:val="000859DE"/>
    <w:rsid w:val="00085A35"/>
    <w:rsid w:val="00085FF2"/>
    <w:rsid w:val="00086044"/>
    <w:rsid w:val="000860A2"/>
    <w:rsid w:val="000861AC"/>
    <w:rsid w:val="00086376"/>
    <w:rsid w:val="0008638C"/>
    <w:rsid w:val="00086501"/>
    <w:rsid w:val="0008669F"/>
    <w:rsid w:val="00086757"/>
    <w:rsid w:val="00086F04"/>
    <w:rsid w:val="00087198"/>
    <w:rsid w:val="00087349"/>
    <w:rsid w:val="0008755A"/>
    <w:rsid w:val="00087B7C"/>
    <w:rsid w:val="0009001B"/>
    <w:rsid w:val="00090041"/>
    <w:rsid w:val="0009010C"/>
    <w:rsid w:val="000901C5"/>
    <w:rsid w:val="00090311"/>
    <w:rsid w:val="0009042D"/>
    <w:rsid w:val="000904BB"/>
    <w:rsid w:val="00090551"/>
    <w:rsid w:val="00090648"/>
    <w:rsid w:val="00090672"/>
    <w:rsid w:val="000906D7"/>
    <w:rsid w:val="00090969"/>
    <w:rsid w:val="00090ABC"/>
    <w:rsid w:val="00090B1B"/>
    <w:rsid w:val="00090FAC"/>
    <w:rsid w:val="000913E7"/>
    <w:rsid w:val="00091446"/>
    <w:rsid w:val="0009193E"/>
    <w:rsid w:val="000919DE"/>
    <w:rsid w:val="00091A35"/>
    <w:rsid w:val="00091CC7"/>
    <w:rsid w:val="00091EB5"/>
    <w:rsid w:val="00091F0D"/>
    <w:rsid w:val="00092142"/>
    <w:rsid w:val="0009232B"/>
    <w:rsid w:val="00092815"/>
    <w:rsid w:val="0009296B"/>
    <w:rsid w:val="000929E1"/>
    <w:rsid w:val="00092FD1"/>
    <w:rsid w:val="0009317A"/>
    <w:rsid w:val="00093572"/>
    <w:rsid w:val="000936C5"/>
    <w:rsid w:val="00093A73"/>
    <w:rsid w:val="00094074"/>
    <w:rsid w:val="000946FE"/>
    <w:rsid w:val="0009482C"/>
    <w:rsid w:val="00094B66"/>
    <w:rsid w:val="00094BB3"/>
    <w:rsid w:val="00094ECA"/>
    <w:rsid w:val="000950EE"/>
    <w:rsid w:val="000952CC"/>
    <w:rsid w:val="0009551F"/>
    <w:rsid w:val="00096344"/>
    <w:rsid w:val="000963B1"/>
    <w:rsid w:val="00096739"/>
    <w:rsid w:val="00096BA9"/>
    <w:rsid w:val="00096C70"/>
    <w:rsid w:val="00096D6A"/>
    <w:rsid w:val="00097217"/>
    <w:rsid w:val="000974C1"/>
    <w:rsid w:val="000975A0"/>
    <w:rsid w:val="000978A7"/>
    <w:rsid w:val="00097A69"/>
    <w:rsid w:val="00097B07"/>
    <w:rsid w:val="00097B3C"/>
    <w:rsid w:val="000A00BE"/>
    <w:rsid w:val="000A08ED"/>
    <w:rsid w:val="000A0B1C"/>
    <w:rsid w:val="000A0D9A"/>
    <w:rsid w:val="000A1289"/>
    <w:rsid w:val="000A1638"/>
    <w:rsid w:val="000A1644"/>
    <w:rsid w:val="000A1959"/>
    <w:rsid w:val="000A1976"/>
    <w:rsid w:val="000A1AB6"/>
    <w:rsid w:val="000A1AF0"/>
    <w:rsid w:val="000A1ED8"/>
    <w:rsid w:val="000A244E"/>
    <w:rsid w:val="000A27A6"/>
    <w:rsid w:val="000A27D5"/>
    <w:rsid w:val="000A2819"/>
    <w:rsid w:val="000A2B33"/>
    <w:rsid w:val="000A2D77"/>
    <w:rsid w:val="000A3072"/>
    <w:rsid w:val="000A335F"/>
    <w:rsid w:val="000A3AE5"/>
    <w:rsid w:val="000A3EBC"/>
    <w:rsid w:val="000A3FDF"/>
    <w:rsid w:val="000A475C"/>
    <w:rsid w:val="000A47C0"/>
    <w:rsid w:val="000A49BD"/>
    <w:rsid w:val="000A4D27"/>
    <w:rsid w:val="000A5165"/>
    <w:rsid w:val="000A54A1"/>
    <w:rsid w:val="000A5685"/>
    <w:rsid w:val="000A56B5"/>
    <w:rsid w:val="000A56EC"/>
    <w:rsid w:val="000A5B23"/>
    <w:rsid w:val="000A5D6B"/>
    <w:rsid w:val="000A5D83"/>
    <w:rsid w:val="000A600C"/>
    <w:rsid w:val="000A687B"/>
    <w:rsid w:val="000A69BE"/>
    <w:rsid w:val="000A6A3C"/>
    <w:rsid w:val="000A6ACB"/>
    <w:rsid w:val="000A6ECB"/>
    <w:rsid w:val="000A7378"/>
    <w:rsid w:val="000A75D1"/>
    <w:rsid w:val="000A7CA6"/>
    <w:rsid w:val="000A7D7D"/>
    <w:rsid w:val="000B02A8"/>
    <w:rsid w:val="000B050B"/>
    <w:rsid w:val="000B0732"/>
    <w:rsid w:val="000B0C0F"/>
    <w:rsid w:val="000B0E7B"/>
    <w:rsid w:val="000B118B"/>
    <w:rsid w:val="000B1374"/>
    <w:rsid w:val="000B150C"/>
    <w:rsid w:val="000B1821"/>
    <w:rsid w:val="000B186D"/>
    <w:rsid w:val="000B1AD8"/>
    <w:rsid w:val="000B1B0D"/>
    <w:rsid w:val="000B1B26"/>
    <w:rsid w:val="000B1BE8"/>
    <w:rsid w:val="000B1D62"/>
    <w:rsid w:val="000B1DA6"/>
    <w:rsid w:val="000B1E0F"/>
    <w:rsid w:val="000B1F38"/>
    <w:rsid w:val="000B201D"/>
    <w:rsid w:val="000B2560"/>
    <w:rsid w:val="000B2809"/>
    <w:rsid w:val="000B2E69"/>
    <w:rsid w:val="000B32AF"/>
    <w:rsid w:val="000B32D6"/>
    <w:rsid w:val="000B3398"/>
    <w:rsid w:val="000B34F2"/>
    <w:rsid w:val="000B35F7"/>
    <w:rsid w:val="000B39E9"/>
    <w:rsid w:val="000B3B06"/>
    <w:rsid w:val="000B3CB9"/>
    <w:rsid w:val="000B3F4B"/>
    <w:rsid w:val="000B42D1"/>
    <w:rsid w:val="000B471D"/>
    <w:rsid w:val="000B4B18"/>
    <w:rsid w:val="000B4C3D"/>
    <w:rsid w:val="000B4E3C"/>
    <w:rsid w:val="000B5319"/>
    <w:rsid w:val="000B581A"/>
    <w:rsid w:val="000B5BE5"/>
    <w:rsid w:val="000B5DFD"/>
    <w:rsid w:val="000B5E31"/>
    <w:rsid w:val="000B6171"/>
    <w:rsid w:val="000B619C"/>
    <w:rsid w:val="000B626E"/>
    <w:rsid w:val="000B6A44"/>
    <w:rsid w:val="000B6C44"/>
    <w:rsid w:val="000B6C95"/>
    <w:rsid w:val="000B6DCD"/>
    <w:rsid w:val="000B6F35"/>
    <w:rsid w:val="000B6F5A"/>
    <w:rsid w:val="000B6FB1"/>
    <w:rsid w:val="000B6FFF"/>
    <w:rsid w:val="000B73E7"/>
    <w:rsid w:val="000B765B"/>
    <w:rsid w:val="000B7668"/>
    <w:rsid w:val="000B7C2D"/>
    <w:rsid w:val="000B7DD2"/>
    <w:rsid w:val="000C0079"/>
    <w:rsid w:val="000C0438"/>
    <w:rsid w:val="000C088D"/>
    <w:rsid w:val="000C0930"/>
    <w:rsid w:val="000C1583"/>
    <w:rsid w:val="000C17BB"/>
    <w:rsid w:val="000C1A0E"/>
    <w:rsid w:val="000C1BC6"/>
    <w:rsid w:val="000C1C8A"/>
    <w:rsid w:val="000C212A"/>
    <w:rsid w:val="000C2203"/>
    <w:rsid w:val="000C253C"/>
    <w:rsid w:val="000C2775"/>
    <w:rsid w:val="000C28C8"/>
    <w:rsid w:val="000C31CA"/>
    <w:rsid w:val="000C33D1"/>
    <w:rsid w:val="000C354E"/>
    <w:rsid w:val="000C35DD"/>
    <w:rsid w:val="000C3D6F"/>
    <w:rsid w:val="000C50E9"/>
    <w:rsid w:val="000C52B2"/>
    <w:rsid w:val="000C52E6"/>
    <w:rsid w:val="000C5904"/>
    <w:rsid w:val="000C5B64"/>
    <w:rsid w:val="000C5C42"/>
    <w:rsid w:val="000C5C9D"/>
    <w:rsid w:val="000C60F7"/>
    <w:rsid w:val="000C62C0"/>
    <w:rsid w:val="000C63A0"/>
    <w:rsid w:val="000C64EC"/>
    <w:rsid w:val="000C6D4B"/>
    <w:rsid w:val="000C6FB8"/>
    <w:rsid w:val="000C6FDC"/>
    <w:rsid w:val="000C72B7"/>
    <w:rsid w:val="000C76D3"/>
    <w:rsid w:val="000C784C"/>
    <w:rsid w:val="000C7CC1"/>
    <w:rsid w:val="000C7DF1"/>
    <w:rsid w:val="000C7F1E"/>
    <w:rsid w:val="000C7FA7"/>
    <w:rsid w:val="000D0469"/>
    <w:rsid w:val="000D07D8"/>
    <w:rsid w:val="000D0A8D"/>
    <w:rsid w:val="000D0C01"/>
    <w:rsid w:val="000D0CC1"/>
    <w:rsid w:val="000D0E39"/>
    <w:rsid w:val="000D12FA"/>
    <w:rsid w:val="000D14B4"/>
    <w:rsid w:val="000D17FE"/>
    <w:rsid w:val="000D1883"/>
    <w:rsid w:val="000D195C"/>
    <w:rsid w:val="000D1AED"/>
    <w:rsid w:val="000D1C21"/>
    <w:rsid w:val="000D2003"/>
    <w:rsid w:val="000D21DC"/>
    <w:rsid w:val="000D2526"/>
    <w:rsid w:val="000D267B"/>
    <w:rsid w:val="000D26CB"/>
    <w:rsid w:val="000D2791"/>
    <w:rsid w:val="000D2849"/>
    <w:rsid w:val="000D298F"/>
    <w:rsid w:val="000D2F68"/>
    <w:rsid w:val="000D34AB"/>
    <w:rsid w:val="000D377C"/>
    <w:rsid w:val="000D37E8"/>
    <w:rsid w:val="000D3963"/>
    <w:rsid w:val="000D3A51"/>
    <w:rsid w:val="000D3C7C"/>
    <w:rsid w:val="000D4101"/>
    <w:rsid w:val="000D43A3"/>
    <w:rsid w:val="000D4679"/>
    <w:rsid w:val="000D4758"/>
    <w:rsid w:val="000D49AB"/>
    <w:rsid w:val="000D4B8F"/>
    <w:rsid w:val="000D4D9E"/>
    <w:rsid w:val="000D5068"/>
    <w:rsid w:val="000D5244"/>
    <w:rsid w:val="000D527E"/>
    <w:rsid w:val="000D54A0"/>
    <w:rsid w:val="000D5529"/>
    <w:rsid w:val="000D56F4"/>
    <w:rsid w:val="000D5870"/>
    <w:rsid w:val="000D58DD"/>
    <w:rsid w:val="000D605E"/>
    <w:rsid w:val="000D611A"/>
    <w:rsid w:val="000D616C"/>
    <w:rsid w:val="000D61CD"/>
    <w:rsid w:val="000D6BD9"/>
    <w:rsid w:val="000D6D08"/>
    <w:rsid w:val="000D72BE"/>
    <w:rsid w:val="000D749E"/>
    <w:rsid w:val="000D74A1"/>
    <w:rsid w:val="000D76CD"/>
    <w:rsid w:val="000D777E"/>
    <w:rsid w:val="000D7A66"/>
    <w:rsid w:val="000D7D52"/>
    <w:rsid w:val="000E00F4"/>
    <w:rsid w:val="000E035A"/>
    <w:rsid w:val="000E0933"/>
    <w:rsid w:val="000E09B1"/>
    <w:rsid w:val="000E09D7"/>
    <w:rsid w:val="000E0A7D"/>
    <w:rsid w:val="000E0B80"/>
    <w:rsid w:val="000E0E7C"/>
    <w:rsid w:val="000E103B"/>
    <w:rsid w:val="000E11FB"/>
    <w:rsid w:val="000E1219"/>
    <w:rsid w:val="000E1223"/>
    <w:rsid w:val="000E122C"/>
    <w:rsid w:val="000E195E"/>
    <w:rsid w:val="000E20BE"/>
    <w:rsid w:val="000E2425"/>
    <w:rsid w:val="000E27D2"/>
    <w:rsid w:val="000E285A"/>
    <w:rsid w:val="000E2886"/>
    <w:rsid w:val="000E28A7"/>
    <w:rsid w:val="000E2CC0"/>
    <w:rsid w:val="000E2CEC"/>
    <w:rsid w:val="000E2D27"/>
    <w:rsid w:val="000E3154"/>
    <w:rsid w:val="000E32C9"/>
    <w:rsid w:val="000E33C0"/>
    <w:rsid w:val="000E33F5"/>
    <w:rsid w:val="000E359D"/>
    <w:rsid w:val="000E38F8"/>
    <w:rsid w:val="000E3D49"/>
    <w:rsid w:val="000E3EC8"/>
    <w:rsid w:val="000E4245"/>
    <w:rsid w:val="000E4598"/>
    <w:rsid w:val="000E468F"/>
    <w:rsid w:val="000E46A3"/>
    <w:rsid w:val="000E4758"/>
    <w:rsid w:val="000E4799"/>
    <w:rsid w:val="000E4CF4"/>
    <w:rsid w:val="000E4EA5"/>
    <w:rsid w:val="000E5013"/>
    <w:rsid w:val="000E53B9"/>
    <w:rsid w:val="000E543B"/>
    <w:rsid w:val="000E563D"/>
    <w:rsid w:val="000E578B"/>
    <w:rsid w:val="000E591B"/>
    <w:rsid w:val="000E5C2C"/>
    <w:rsid w:val="000E5E3D"/>
    <w:rsid w:val="000E61B2"/>
    <w:rsid w:val="000E6311"/>
    <w:rsid w:val="000E632D"/>
    <w:rsid w:val="000E680A"/>
    <w:rsid w:val="000E69F3"/>
    <w:rsid w:val="000E6A21"/>
    <w:rsid w:val="000E6A26"/>
    <w:rsid w:val="000E6FAA"/>
    <w:rsid w:val="000E74B0"/>
    <w:rsid w:val="000E7631"/>
    <w:rsid w:val="000E77DA"/>
    <w:rsid w:val="000E7AED"/>
    <w:rsid w:val="000F022E"/>
    <w:rsid w:val="000F03CB"/>
    <w:rsid w:val="000F040B"/>
    <w:rsid w:val="000F072C"/>
    <w:rsid w:val="000F11FE"/>
    <w:rsid w:val="000F150C"/>
    <w:rsid w:val="000F15DF"/>
    <w:rsid w:val="000F15E9"/>
    <w:rsid w:val="000F1899"/>
    <w:rsid w:val="000F237E"/>
    <w:rsid w:val="000F26CB"/>
    <w:rsid w:val="000F2996"/>
    <w:rsid w:val="000F2F49"/>
    <w:rsid w:val="000F2F4A"/>
    <w:rsid w:val="000F3184"/>
    <w:rsid w:val="000F3A24"/>
    <w:rsid w:val="000F3DDB"/>
    <w:rsid w:val="000F438E"/>
    <w:rsid w:val="000F44F9"/>
    <w:rsid w:val="000F47CA"/>
    <w:rsid w:val="000F505F"/>
    <w:rsid w:val="000F525F"/>
    <w:rsid w:val="000F526F"/>
    <w:rsid w:val="000F5433"/>
    <w:rsid w:val="000F5731"/>
    <w:rsid w:val="000F5817"/>
    <w:rsid w:val="000F58B0"/>
    <w:rsid w:val="000F593E"/>
    <w:rsid w:val="000F5A5A"/>
    <w:rsid w:val="000F5ED8"/>
    <w:rsid w:val="000F5F30"/>
    <w:rsid w:val="000F6464"/>
    <w:rsid w:val="000F6481"/>
    <w:rsid w:val="000F6674"/>
    <w:rsid w:val="000F6799"/>
    <w:rsid w:val="000F686C"/>
    <w:rsid w:val="000F68D9"/>
    <w:rsid w:val="000F6903"/>
    <w:rsid w:val="000F6B10"/>
    <w:rsid w:val="000F6C48"/>
    <w:rsid w:val="000F6C64"/>
    <w:rsid w:val="000F6DA7"/>
    <w:rsid w:val="000F6E16"/>
    <w:rsid w:val="000F702E"/>
    <w:rsid w:val="000F73EA"/>
    <w:rsid w:val="000F75DD"/>
    <w:rsid w:val="000F78B7"/>
    <w:rsid w:val="000F78BA"/>
    <w:rsid w:val="000F7BE8"/>
    <w:rsid w:val="000F7EBB"/>
    <w:rsid w:val="000F7F55"/>
    <w:rsid w:val="00100211"/>
    <w:rsid w:val="00100375"/>
    <w:rsid w:val="0010061C"/>
    <w:rsid w:val="0010064D"/>
    <w:rsid w:val="00100739"/>
    <w:rsid w:val="001009B1"/>
    <w:rsid w:val="00100AE7"/>
    <w:rsid w:val="001011AA"/>
    <w:rsid w:val="00101270"/>
    <w:rsid w:val="001016B5"/>
    <w:rsid w:val="001016E9"/>
    <w:rsid w:val="001017E4"/>
    <w:rsid w:val="0010180A"/>
    <w:rsid w:val="00101BD7"/>
    <w:rsid w:val="00101C7C"/>
    <w:rsid w:val="00101D9F"/>
    <w:rsid w:val="00101ED3"/>
    <w:rsid w:val="0010222D"/>
    <w:rsid w:val="00102771"/>
    <w:rsid w:val="0010281E"/>
    <w:rsid w:val="00102D7F"/>
    <w:rsid w:val="00102EBE"/>
    <w:rsid w:val="00102FAF"/>
    <w:rsid w:val="00103459"/>
    <w:rsid w:val="00103608"/>
    <w:rsid w:val="00104225"/>
    <w:rsid w:val="001043E1"/>
    <w:rsid w:val="001044AF"/>
    <w:rsid w:val="00104CE1"/>
    <w:rsid w:val="00105064"/>
    <w:rsid w:val="00105140"/>
    <w:rsid w:val="00105367"/>
    <w:rsid w:val="00105591"/>
    <w:rsid w:val="00105760"/>
    <w:rsid w:val="001057A7"/>
    <w:rsid w:val="00105B74"/>
    <w:rsid w:val="0010603B"/>
    <w:rsid w:val="0010637E"/>
    <w:rsid w:val="001064B9"/>
    <w:rsid w:val="00106604"/>
    <w:rsid w:val="00106878"/>
    <w:rsid w:val="001068A0"/>
    <w:rsid w:val="0010730F"/>
    <w:rsid w:val="0010736B"/>
    <w:rsid w:val="001074EB"/>
    <w:rsid w:val="00107687"/>
    <w:rsid w:val="001077FB"/>
    <w:rsid w:val="00107C3E"/>
    <w:rsid w:val="00107C5B"/>
    <w:rsid w:val="00110101"/>
    <w:rsid w:val="0011017B"/>
    <w:rsid w:val="0011093C"/>
    <w:rsid w:val="001109EE"/>
    <w:rsid w:val="00110E7B"/>
    <w:rsid w:val="0011127A"/>
    <w:rsid w:val="0011132F"/>
    <w:rsid w:val="00111384"/>
    <w:rsid w:val="00111408"/>
    <w:rsid w:val="00111533"/>
    <w:rsid w:val="00111742"/>
    <w:rsid w:val="0011194A"/>
    <w:rsid w:val="00111BF9"/>
    <w:rsid w:val="00111F6B"/>
    <w:rsid w:val="00112060"/>
    <w:rsid w:val="0011225E"/>
    <w:rsid w:val="001123E5"/>
    <w:rsid w:val="00112642"/>
    <w:rsid w:val="00112799"/>
    <w:rsid w:val="00112870"/>
    <w:rsid w:val="00112CCE"/>
    <w:rsid w:val="00112E2C"/>
    <w:rsid w:val="00112E42"/>
    <w:rsid w:val="001130A8"/>
    <w:rsid w:val="001131CB"/>
    <w:rsid w:val="00113667"/>
    <w:rsid w:val="00113979"/>
    <w:rsid w:val="001139CF"/>
    <w:rsid w:val="00113BD0"/>
    <w:rsid w:val="00113D5E"/>
    <w:rsid w:val="00113EDA"/>
    <w:rsid w:val="00113FDE"/>
    <w:rsid w:val="00114091"/>
    <w:rsid w:val="00114510"/>
    <w:rsid w:val="00114BB7"/>
    <w:rsid w:val="0011510C"/>
    <w:rsid w:val="00115190"/>
    <w:rsid w:val="00115499"/>
    <w:rsid w:val="0011561B"/>
    <w:rsid w:val="00115888"/>
    <w:rsid w:val="00115944"/>
    <w:rsid w:val="0011594A"/>
    <w:rsid w:val="00115A0D"/>
    <w:rsid w:val="00115C6F"/>
    <w:rsid w:val="001161F0"/>
    <w:rsid w:val="00116436"/>
    <w:rsid w:val="001166E0"/>
    <w:rsid w:val="00116D07"/>
    <w:rsid w:val="00117552"/>
    <w:rsid w:val="00117786"/>
    <w:rsid w:val="00117AB2"/>
    <w:rsid w:val="0012007E"/>
    <w:rsid w:val="0012016E"/>
    <w:rsid w:val="001202D2"/>
    <w:rsid w:val="00120635"/>
    <w:rsid w:val="00121021"/>
    <w:rsid w:val="001214A4"/>
    <w:rsid w:val="001215A1"/>
    <w:rsid w:val="00121848"/>
    <w:rsid w:val="00121A4C"/>
    <w:rsid w:val="00122024"/>
    <w:rsid w:val="00122BB2"/>
    <w:rsid w:val="00122C54"/>
    <w:rsid w:val="00122CD9"/>
    <w:rsid w:val="00123100"/>
    <w:rsid w:val="0012321F"/>
    <w:rsid w:val="00123902"/>
    <w:rsid w:val="00123D66"/>
    <w:rsid w:val="00124015"/>
    <w:rsid w:val="001240B9"/>
    <w:rsid w:val="001245BB"/>
    <w:rsid w:val="001246EF"/>
    <w:rsid w:val="00124948"/>
    <w:rsid w:val="00124BDF"/>
    <w:rsid w:val="00124CEA"/>
    <w:rsid w:val="001257ED"/>
    <w:rsid w:val="00125D3F"/>
    <w:rsid w:val="00125F95"/>
    <w:rsid w:val="0012603F"/>
    <w:rsid w:val="001260CB"/>
    <w:rsid w:val="001261CD"/>
    <w:rsid w:val="001266FF"/>
    <w:rsid w:val="0012699E"/>
    <w:rsid w:val="00126EF6"/>
    <w:rsid w:val="00126F2C"/>
    <w:rsid w:val="00126F4D"/>
    <w:rsid w:val="00127486"/>
    <w:rsid w:val="001274ED"/>
    <w:rsid w:val="00130029"/>
    <w:rsid w:val="00130211"/>
    <w:rsid w:val="0013060C"/>
    <w:rsid w:val="001309F9"/>
    <w:rsid w:val="00130A9B"/>
    <w:rsid w:val="00130C1A"/>
    <w:rsid w:val="00130FC5"/>
    <w:rsid w:val="00131A80"/>
    <w:rsid w:val="00131F59"/>
    <w:rsid w:val="001320E9"/>
    <w:rsid w:val="001323EC"/>
    <w:rsid w:val="001324DC"/>
    <w:rsid w:val="00132F8F"/>
    <w:rsid w:val="001330ED"/>
    <w:rsid w:val="00133130"/>
    <w:rsid w:val="001332B2"/>
    <w:rsid w:val="001335D0"/>
    <w:rsid w:val="00133632"/>
    <w:rsid w:val="0013381F"/>
    <w:rsid w:val="0013409E"/>
    <w:rsid w:val="00134430"/>
    <w:rsid w:val="00134961"/>
    <w:rsid w:val="00134A62"/>
    <w:rsid w:val="00134B5C"/>
    <w:rsid w:val="00134BE0"/>
    <w:rsid w:val="00135ECD"/>
    <w:rsid w:val="00135EEA"/>
    <w:rsid w:val="00136340"/>
    <w:rsid w:val="00136C3E"/>
    <w:rsid w:val="00136D48"/>
    <w:rsid w:val="00136D58"/>
    <w:rsid w:val="00136EC2"/>
    <w:rsid w:val="00136EC7"/>
    <w:rsid w:val="00137014"/>
    <w:rsid w:val="00137187"/>
    <w:rsid w:val="00137CBF"/>
    <w:rsid w:val="00137E7F"/>
    <w:rsid w:val="00137F57"/>
    <w:rsid w:val="001400DF"/>
    <w:rsid w:val="00140889"/>
    <w:rsid w:val="00140F55"/>
    <w:rsid w:val="001415D8"/>
    <w:rsid w:val="001416C6"/>
    <w:rsid w:val="001417F7"/>
    <w:rsid w:val="001419FD"/>
    <w:rsid w:val="00141B18"/>
    <w:rsid w:val="0014211B"/>
    <w:rsid w:val="00142D72"/>
    <w:rsid w:val="00142FA6"/>
    <w:rsid w:val="00143091"/>
    <w:rsid w:val="00143335"/>
    <w:rsid w:val="00143512"/>
    <w:rsid w:val="001437B6"/>
    <w:rsid w:val="00143850"/>
    <w:rsid w:val="00143879"/>
    <w:rsid w:val="001439BA"/>
    <w:rsid w:val="00143B94"/>
    <w:rsid w:val="00143EF6"/>
    <w:rsid w:val="0014402E"/>
    <w:rsid w:val="0014455A"/>
    <w:rsid w:val="001447FE"/>
    <w:rsid w:val="0014496A"/>
    <w:rsid w:val="00144A94"/>
    <w:rsid w:val="00144AAD"/>
    <w:rsid w:val="00144ABF"/>
    <w:rsid w:val="00144BBE"/>
    <w:rsid w:val="001452AC"/>
    <w:rsid w:val="0014549E"/>
    <w:rsid w:val="0014552B"/>
    <w:rsid w:val="00145BD5"/>
    <w:rsid w:val="00145C18"/>
    <w:rsid w:val="00145F2E"/>
    <w:rsid w:val="00146004"/>
    <w:rsid w:val="00146177"/>
    <w:rsid w:val="001461C7"/>
    <w:rsid w:val="001463A2"/>
    <w:rsid w:val="001463AC"/>
    <w:rsid w:val="00146415"/>
    <w:rsid w:val="001468A2"/>
    <w:rsid w:val="00146D40"/>
    <w:rsid w:val="0014726A"/>
    <w:rsid w:val="0014742D"/>
    <w:rsid w:val="00147485"/>
    <w:rsid w:val="0014769E"/>
    <w:rsid w:val="0014770D"/>
    <w:rsid w:val="0014771E"/>
    <w:rsid w:val="001477F6"/>
    <w:rsid w:val="00147F3D"/>
    <w:rsid w:val="0015014A"/>
    <w:rsid w:val="001501F1"/>
    <w:rsid w:val="001506C2"/>
    <w:rsid w:val="00150723"/>
    <w:rsid w:val="00150D34"/>
    <w:rsid w:val="00150FC0"/>
    <w:rsid w:val="00151085"/>
    <w:rsid w:val="00151216"/>
    <w:rsid w:val="00151242"/>
    <w:rsid w:val="00152204"/>
    <w:rsid w:val="00152551"/>
    <w:rsid w:val="00152571"/>
    <w:rsid w:val="0015291D"/>
    <w:rsid w:val="00152DDA"/>
    <w:rsid w:val="00152FB5"/>
    <w:rsid w:val="0015324F"/>
    <w:rsid w:val="001535CC"/>
    <w:rsid w:val="001538A7"/>
    <w:rsid w:val="00153AF9"/>
    <w:rsid w:val="00153BAF"/>
    <w:rsid w:val="00153C65"/>
    <w:rsid w:val="0015401C"/>
    <w:rsid w:val="00154182"/>
    <w:rsid w:val="001546EC"/>
    <w:rsid w:val="00154808"/>
    <w:rsid w:val="001548E0"/>
    <w:rsid w:val="00154981"/>
    <w:rsid w:val="001549C5"/>
    <w:rsid w:val="00154A68"/>
    <w:rsid w:val="00154AC1"/>
    <w:rsid w:val="00154AD4"/>
    <w:rsid w:val="00154B0E"/>
    <w:rsid w:val="00154BFF"/>
    <w:rsid w:val="00154D2E"/>
    <w:rsid w:val="00154DD9"/>
    <w:rsid w:val="0015516D"/>
    <w:rsid w:val="001551B9"/>
    <w:rsid w:val="0015536D"/>
    <w:rsid w:val="001553DE"/>
    <w:rsid w:val="0015562F"/>
    <w:rsid w:val="00155651"/>
    <w:rsid w:val="00155664"/>
    <w:rsid w:val="00155D65"/>
    <w:rsid w:val="00155D67"/>
    <w:rsid w:val="00155D8B"/>
    <w:rsid w:val="00155DFF"/>
    <w:rsid w:val="00156037"/>
    <w:rsid w:val="00156150"/>
    <w:rsid w:val="00156288"/>
    <w:rsid w:val="0015666E"/>
    <w:rsid w:val="00156737"/>
    <w:rsid w:val="00156A9C"/>
    <w:rsid w:val="00156B2D"/>
    <w:rsid w:val="00156B96"/>
    <w:rsid w:val="00156C21"/>
    <w:rsid w:val="00156E1B"/>
    <w:rsid w:val="0015722C"/>
    <w:rsid w:val="0015732C"/>
    <w:rsid w:val="0015745A"/>
    <w:rsid w:val="001576B4"/>
    <w:rsid w:val="00157E07"/>
    <w:rsid w:val="00157E75"/>
    <w:rsid w:val="00157EAC"/>
    <w:rsid w:val="00160185"/>
    <w:rsid w:val="0016020D"/>
    <w:rsid w:val="00160679"/>
    <w:rsid w:val="0016107E"/>
    <w:rsid w:val="00161291"/>
    <w:rsid w:val="00161760"/>
    <w:rsid w:val="00161867"/>
    <w:rsid w:val="001618E7"/>
    <w:rsid w:val="0016191E"/>
    <w:rsid w:val="00161D4A"/>
    <w:rsid w:val="00161E04"/>
    <w:rsid w:val="001620CB"/>
    <w:rsid w:val="001623E3"/>
    <w:rsid w:val="001626AF"/>
    <w:rsid w:val="00162A1C"/>
    <w:rsid w:val="00162BBE"/>
    <w:rsid w:val="00162E48"/>
    <w:rsid w:val="00162E8F"/>
    <w:rsid w:val="001632B7"/>
    <w:rsid w:val="00163503"/>
    <w:rsid w:val="0016353B"/>
    <w:rsid w:val="00163789"/>
    <w:rsid w:val="001638B4"/>
    <w:rsid w:val="00163A4D"/>
    <w:rsid w:val="00163ADE"/>
    <w:rsid w:val="00163B35"/>
    <w:rsid w:val="00163C98"/>
    <w:rsid w:val="00163CE4"/>
    <w:rsid w:val="00163DE5"/>
    <w:rsid w:val="00164529"/>
    <w:rsid w:val="00164898"/>
    <w:rsid w:val="00164ACA"/>
    <w:rsid w:val="00165109"/>
    <w:rsid w:val="001651BD"/>
    <w:rsid w:val="001652BA"/>
    <w:rsid w:val="00165324"/>
    <w:rsid w:val="001653A4"/>
    <w:rsid w:val="00165C17"/>
    <w:rsid w:val="00165C9C"/>
    <w:rsid w:val="00165CBB"/>
    <w:rsid w:val="00165F26"/>
    <w:rsid w:val="001661E9"/>
    <w:rsid w:val="0016676B"/>
    <w:rsid w:val="0016684F"/>
    <w:rsid w:val="001669EC"/>
    <w:rsid w:val="00166A2C"/>
    <w:rsid w:val="00166DE1"/>
    <w:rsid w:val="00166E45"/>
    <w:rsid w:val="00166EF3"/>
    <w:rsid w:val="00167044"/>
    <w:rsid w:val="00167087"/>
    <w:rsid w:val="00167488"/>
    <w:rsid w:val="0016755E"/>
    <w:rsid w:val="00167567"/>
    <w:rsid w:val="00167943"/>
    <w:rsid w:val="00167967"/>
    <w:rsid w:val="00167D71"/>
    <w:rsid w:val="00167E03"/>
    <w:rsid w:val="001701BF"/>
    <w:rsid w:val="0017071C"/>
    <w:rsid w:val="001709B6"/>
    <w:rsid w:val="00170C81"/>
    <w:rsid w:val="00170D9A"/>
    <w:rsid w:val="00170EE2"/>
    <w:rsid w:val="001710B2"/>
    <w:rsid w:val="0017120B"/>
    <w:rsid w:val="00171537"/>
    <w:rsid w:val="0017160A"/>
    <w:rsid w:val="00171D42"/>
    <w:rsid w:val="00171F37"/>
    <w:rsid w:val="0017209C"/>
    <w:rsid w:val="00172614"/>
    <w:rsid w:val="00172949"/>
    <w:rsid w:val="00172CBC"/>
    <w:rsid w:val="00172CE0"/>
    <w:rsid w:val="00172F08"/>
    <w:rsid w:val="00172F34"/>
    <w:rsid w:val="001730C4"/>
    <w:rsid w:val="001730C9"/>
    <w:rsid w:val="001732F1"/>
    <w:rsid w:val="00173A99"/>
    <w:rsid w:val="00173AA5"/>
    <w:rsid w:val="00173CA9"/>
    <w:rsid w:val="00173E89"/>
    <w:rsid w:val="00173FA9"/>
    <w:rsid w:val="001745EA"/>
    <w:rsid w:val="00174754"/>
    <w:rsid w:val="00174860"/>
    <w:rsid w:val="0017486F"/>
    <w:rsid w:val="00174909"/>
    <w:rsid w:val="001749A0"/>
    <w:rsid w:val="001749B8"/>
    <w:rsid w:val="00174AC7"/>
    <w:rsid w:val="00174BB7"/>
    <w:rsid w:val="0017530B"/>
    <w:rsid w:val="001753CE"/>
    <w:rsid w:val="00175772"/>
    <w:rsid w:val="00175838"/>
    <w:rsid w:val="001759E2"/>
    <w:rsid w:val="00175B68"/>
    <w:rsid w:val="00175F78"/>
    <w:rsid w:val="00175FF3"/>
    <w:rsid w:val="00176144"/>
    <w:rsid w:val="00176257"/>
    <w:rsid w:val="00176424"/>
    <w:rsid w:val="00176ABB"/>
    <w:rsid w:val="00176B62"/>
    <w:rsid w:val="00177710"/>
    <w:rsid w:val="00177970"/>
    <w:rsid w:val="00177EDF"/>
    <w:rsid w:val="00180024"/>
    <w:rsid w:val="0018058D"/>
    <w:rsid w:val="001808FC"/>
    <w:rsid w:val="00180D79"/>
    <w:rsid w:val="00181213"/>
    <w:rsid w:val="001812C7"/>
    <w:rsid w:val="001818EE"/>
    <w:rsid w:val="001819D5"/>
    <w:rsid w:val="00181A53"/>
    <w:rsid w:val="00181C25"/>
    <w:rsid w:val="00181D0E"/>
    <w:rsid w:val="00181FDB"/>
    <w:rsid w:val="00182187"/>
    <w:rsid w:val="001831D7"/>
    <w:rsid w:val="001832F8"/>
    <w:rsid w:val="001836FE"/>
    <w:rsid w:val="00183995"/>
    <w:rsid w:val="00183CB5"/>
    <w:rsid w:val="00183D2A"/>
    <w:rsid w:val="00183F83"/>
    <w:rsid w:val="00184504"/>
    <w:rsid w:val="001846EB"/>
    <w:rsid w:val="00184933"/>
    <w:rsid w:val="00184A08"/>
    <w:rsid w:val="00184AF1"/>
    <w:rsid w:val="00185086"/>
    <w:rsid w:val="0018526F"/>
    <w:rsid w:val="0018553C"/>
    <w:rsid w:val="0018566F"/>
    <w:rsid w:val="0018594E"/>
    <w:rsid w:val="00185C73"/>
    <w:rsid w:val="00185CF0"/>
    <w:rsid w:val="0018615F"/>
    <w:rsid w:val="0018641E"/>
    <w:rsid w:val="00186504"/>
    <w:rsid w:val="00186745"/>
    <w:rsid w:val="00186DDE"/>
    <w:rsid w:val="001870B9"/>
    <w:rsid w:val="001872E7"/>
    <w:rsid w:val="001874A4"/>
    <w:rsid w:val="00187847"/>
    <w:rsid w:val="001878E6"/>
    <w:rsid w:val="00187963"/>
    <w:rsid w:val="00187AFD"/>
    <w:rsid w:val="00187FBA"/>
    <w:rsid w:val="00190160"/>
    <w:rsid w:val="00190520"/>
    <w:rsid w:val="0019090E"/>
    <w:rsid w:val="00190910"/>
    <w:rsid w:val="00190955"/>
    <w:rsid w:val="00190B69"/>
    <w:rsid w:val="00190C57"/>
    <w:rsid w:val="00190DE1"/>
    <w:rsid w:val="00191461"/>
    <w:rsid w:val="001915FA"/>
    <w:rsid w:val="00191631"/>
    <w:rsid w:val="0019187C"/>
    <w:rsid w:val="001919E5"/>
    <w:rsid w:val="00191B2D"/>
    <w:rsid w:val="00191C63"/>
    <w:rsid w:val="00191C8F"/>
    <w:rsid w:val="00191D7E"/>
    <w:rsid w:val="001922A9"/>
    <w:rsid w:val="0019288E"/>
    <w:rsid w:val="0019294D"/>
    <w:rsid w:val="0019319B"/>
    <w:rsid w:val="0019371D"/>
    <w:rsid w:val="0019379D"/>
    <w:rsid w:val="001938AC"/>
    <w:rsid w:val="00193991"/>
    <w:rsid w:val="00193F1F"/>
    <w:rsid w:val="00193F23"/>
    <w:rsid w:val="0019415F"/>
    <w:rsid w:val="0019421C"/>
    <w:rsid w:val="00194571"/>
    <w:rsid w:val="001948E7"/>
    <w:rsid w:val="00194D40"/>
    <w:rsid w:val="001951BA"/>
    <w:rsid w:val="001953F9"/>
    <w:rsid w:val="0019541D"/>
    <w:rsid w:val="00195585"/>
    <w:rsid w:val="0019592D"/>
    <w:rsid w:val="00195B86"/>
    <w:rsid w:val="00195BF9"/>
    <w:rsid w:val="00195FD0"/>
    <w:rsid w:val="0019619D"/>
    <w:rsid w:val="00196281"/>
    <w:rsid w:val="00196A67"/>
    <w:rsid w:val="00196A86"/>
    <w:rsid w:val="00196C91"/>
    <w:rsid w:val="00196FA2"/>
    <w:rsid w:val="00197283"/>
    <w:rsid w:val="00197323"/>
    <w:rsid w:val="0019737F"/>
    <w:rsid w:val="001977A1"/>
    <w:rsid w:val="00197816"/>
    <w:rsid w:val="0019794B"/>
    <w:rsid w:val="001979E1"/>
    <w:rsid w:val="00197BFA"/>
    <w:rsid w:val="00197F33"/>
    <w:rsid w:val="001A01F1"/>
    <w:rsid w:val="001A0813"/>
    <w:rsid w:val="001A0822"/>
    <w:rsid w:val="001A08E1"/>
    <w:rsid w:val="001A0A26"/>
    <w:rsid w:val="001A0B1D"/>
    <w:rsid w:val="001A0DF0"/>
    <w:rsid w:val="001A0E22"/>
    <w:rsid w:val="001A0FF7"/>
    <w:rsid w:val="001A11C5"/>
    <w:rsid w:val="001A1294"/>
    <w:rsid w:val="001A13AC"/>
    <w:rsid w:val="001A1566"/>
    <w:rsid w:val="001A19BA"/>
    <w:rsid w:val="001A2248"/>
    <w:rsid w:val="001A270B"/>
    <w:rsid w:val="001A2875"/>
    <w:rsid w:val="001A2A28"/>
    <w:rsid w:val="001A2B58"/>
    <w:rsid w:val="001A2C1C"/>
    <w:rsid w:val="001A326B"/>
    <w:rsid w:val="001A3540"/>
    <w:rsid w:val="001A35E2"/>
    <w:rsid w:val="001A3655"/>
    <w:rsid w:val="001A4269"/>
    <w:rsid w:val="001A42B1"/>
    <w:rsid w:val="001A43AC"/>
    <w:rsid w:val="001A45C6"/>
    <w:rsid w:val="001A48E5"/>
    <w:rsid w:val="001A4BC6"/>
    <w:rsid w:val="001A5166"/>
    <w:rsid w:val="001A529D"/>
    <w:rsid w:val="001A55B6"/>
    <w:rsid w:val="001A58DF"/>
    <w:rsid w:val="001A598C"/>
    <w:rsid w:val="001A604A"/>
    <w:rsid w:val="001A63E9"/>
    <w:rsid w:val="001A6ACE"/>
    <w:rsid w:val="001A6B04"/>
    <w:rsid w:val="001A6B3D"/>
    <w:rsid w:val="001A6E80"/>
    <w:rsid w:val="001A736A"/>
    <w:rsid w:val="001A746B"/>
    <w:rsid w:val="001A74E3"/>
    <w:rsid w:val="001A78DA"/>
    <w:rsid w:val="001A7988"/>
    <w:rsid w:val="001A7C15"/>
    <w:rsid w:val="001A7D0D"/>
    <w:rsid w:val="001A7DBF"/>
    <w:rsid w:val="001B0028"/>
    <w:rsid w:val="001B01AF"/>
    <w:rsid w:val="001B0433"/>
    <w:rsid w:val="001B047C"/>
    <w:rsid w:val="001B0AE9"/>
    <w:rsid w:val="001B0F97"/>
    <w:rsid w:val="001B123F"/>
    <w:rsid w:val="001B16BC"/>
    <w:rsid w:val="001B1705"/>
    <w:rsid w:val="001B1BBA"/>
    <w:rsid w:val="001B1C7B"/>
    <w:rsid w:val="001B1F34"/>
    <w:rsid w:val="001B24BB"/>
    <w:rsid w:val="001B2716"/>
    <w:rsid w:val="001B2750"/>
    <w:rsid w:val="001B2830"/>
    <w:rsid w:val="001B2944"/>
    <w:rsid w:val="001B2AEC"/>
    <w:rsid w:val="001B2B11"/>
    <w:rsid w:val="001B2D25"/>
    <w:rsid w:val="001B2FCD"/>
    <w:rsid w:val="001B3261"/>
    <w:rsid w:val="001B355E"/>
    <w:rsid w:val="001B358B"/>
    <w:rsid w:val="001B3854"/>
    <w:rsid w:val="001B38B5"/>
    <w:rsid w:val="001B39F3"/>
    <w:rsid w:val="001B3A0D"/>
    <w:rsid w:val="001B3BC7"/>
    <w:rsid w:val="001B3DC3"/>
    <w:rsid w:val="001B3FF9"/>
    <w:rsid w:val="001B4666"/>
    <w:rsid w:val="001B4904"/>
    <w:rsid w:val="001B4C41"/>
    <w:rsid w:val="001B4C7D"/>
    <w:rsid w:val="001B4EC2"/>
    <w:rsid w:val="001B51C5"/>
    <w:rsid w:val="001B54D1"/>
    <w:rsid w:val="001B5893"/>
    <w:rsid w:val="001B58ED"/>
    <w:rsid w:val="001B5949"/>
    <w:rsid w:val="001B5B03"/>
    <w:rsid w:val="001B5BD3"/>
    <w:rsid w:val="001B5F79"/>
    <w:rsid w:val="001B601E"/>
    <w:rsid w:val="001B64A1"/>
    <w:rsid w:val="001B6593"/>
    <w:rsid w:val="001B6C3C"/>
    <w:rsid w:val="001B6D5C"/>
    <w:rsid w:val="001B7059"/>
    <w:rsid w:val="001B711C"/>
    <w:rsid w:val="001B79EC"/>
    <w:rsid w:val="001B7A1C"/>
    <w:rsid w:val="001B7AA1"/>
    <w:rsid w:val="001B7AD1"/>
    <w:rsid w:val="001B7E0B"/>
    <w:rsid w:val="001C0016"/>
    <w:rsid w:val="001C03D5"/>
    <w:rsid w:val="001C04FB"/>
    <w:rsid w:val="001C08DB"/>
    <w:rsid w:val="001C0AFB"/>
    <w:rsid w:val="001C0B6B"/>
    <w:rsid w:val="001C0F0B"/>
    <w:rsid w:val="001C109C"/>
    <w:rsid w:val="001C1216"/>
    <w:rsid w:val="001C12D6"/>
    <w:rsid w:val="001C133E"/>
    <w:rsid w:val="001C1458"/>
    <w:rsid w:val="001C14BA"/>
    <w:rsid w:val="001C1694"/>
    <w:rsid w:val="001C1EB2"/>
    <w:rsid w:val="001C22B3"/>
    <w:rsid w:val="001C2624"/>
    <w:rsid w:val="001C2770"/>
    <w:rsid w:val="001C281D"/>
    <w:rsid w:val="001C2B78"/>
    <w:rsid w:val="001C2C34"/>
    <w:rsid w:val="001C3137"/>
    <w:rsid w:val="001C3296"/>
    <w:rsid w:val="001C32D5"/>
    <w:rsid w:val="001C3722"/>
    <w:rsid w:val="001C3778"/>
    <w:rsid w:val="001C3AD7"/>
    <w:rsid w:val="001C3B67"/>
    <w:rsid w:val="001C3EFC"/>
    <w:rsid w:val="001C3FAC"/>
    <w:rsid w:val="001C43B0"/>
    <w:rsid w:val="001C4809"/>
    <w:rsid w:val="001C4812"/>
    <w:rsid w:val="001C4ED4"/>
    <w:rsid w:val="001C4F22"/>
    <w:rsid w:val="001C4F89"/>
    <w:rsid w:val="001C50A8"/>
    <w:rsid w:val="001C553A"/>
    <w:rsid w:val="001C5638"/>
    <w:rsid w:val="001C5965"/>
    <w:rsid w:val="001C59DC"/>
    <w:rsid w:val="001C5ABE"/>
    <w:rsid w:val="001C5E15"/>
    <w:rsid w:val="001C5F09"/>
    <w:rsid w:val="001C64DA"/>
    <w:rsid w:val="001C6869"/>
    <w:rsid w:val="001C690D"/>
    <w:rsid w:val="001C6A08"/>
    <w:rsid w:val="001C6B52"/>
    <w:rsid w:val="001C6E07"/>
    <w:rsid w:val="001C6E6B"/>
    <w:rsid w:val="001C6F49"/>
    <w:rsid w:val="001C775D"/>
    <w:rsid w:val="001C7BCB"/>
    <w:rsid w:val="001D0028"/>
    <w:rsid w:val="001D01C9"/>
    <w:rsid w:val="001D048C"/>
    <w:rsid w:val="001D0605"/>
    <w:rsid w:val="001D1215"/>
    <w:rsid w:val="001D132C"/>
    <w:rsid w:val="001D1458"/>
    <w:rsid w:val="001D1470"/>
    <w:rsid w:val="001D17D9"/>
    <w:rsid w:val="001D1904"/>
    <w:rsid w:val="001D1A54"/>
    <w:rsid w:val="001D1D67"/>
    <w:rsid w:val="001D2057"/>
    <w:rsid w:val="001D22D8"/>
    <w:rsid w:val="001D2831"/>
    <w:rsid w:val="001D2F12"/>
    <w:rsid w:val="001D320C"/>
    <w:rsid w:val="001D3363"/>
    <w:rsid w:val="001D3895"/>
    <w:rsid w:val="001D3A52"/>
    <w:rsid w:val="001D3F4D"/>
    <w:rsid w:val="001D4332"/>
    <w:rsid w:val="001D4AA9"/>
    <w:rsid w:val="001D4C9A"/>
    <w:rsid w:val="001D5119"/>
    <w:rsid w:val="001D5239"/>
    <w:rsid w:val="001D549B"/>
    <w:rsid w:val="001D5572"/>
    <w:rsid w:val="001D5719"/>
    <w:rsid w:val="001D5B73"/>
    <w:rsid w:val="001D5BAE"/>
    <w:rsid w:val="001D5EB8"/>
    <w:rsid w:val="001D5EF1"/>
    <w:rsid w:val="001D612C"/>
    <w:rsid w:val="001D614F"/>
    <w:rsid w:val="001D6390"/>
    <w:rsid w:val="001D64F2"/>
    <w:rsid w:val="001D756C"/>
    <w:rsid w:val="001D7777"/>
    <w:rsid w:val="001D7C91"/>
    <w:rsid w:val="001D7E76"/>
    <w:rsid w:val="001E051E"/>
    <w:rsid w:val="001E0557"/>
    <w:rsid w:val="001E0568"/>
    <w:rsid w:val="001E06C4"/>
    <w:rsid w:val="001E105F"/>
    <w:rsid w:val="001E1350"/>
    <w:rsid w:val="001E13D2"/>
    <w:rsid w:val="001E1495"/>
    <w:rsid w:val="001E1B60"/>
    <w:rsid w:val="001E2175"/>
    <w:rsid w:val="001E218B"/>
    <w:rsid w:val="001E21A6"/>
    <w:rsid w:val="001E23D8"/>
    <w:rsid w:val="001E25B1"/>
    <w:rsid w:val="001E273D"/>
    <w:rsid w:val="001E2819"/>
    <w:rsid w:val="001E2CE1"/>
    <w:rsid w:val="001E2DE0"/>
    <w:rsid w:val="001E2EE3"/>
    <w:rsid w:val="001E338C"/>
    <w:rsid w:val="001E34D3"/>
    <w:rsid w:val="001E34E1"/>
    <w:rsid w:val="001E38E9"/>
    <w:rsid w:val="001E395F"/>
    <w:rsid w:val="001E3CDA"/>
    <w:rsid w:val="001E3FA6"/>
    <w:rsid w:val="001E4159"/>
    <w:rsid w:val="001E4161"/>
    <w:rsid w:val="001E421A"/>
    <w:rsid w:val="001E4B4A"/>
    <w:rsid w:val="001E4C82"/>
    <w:rsid w:val="001E4F6C"/>
    <w:rsid w:val="001E500C"/>
    <w:rsid w:val="001E51A3"/>
    <w:rsid w:val="001E57C8"/>
    <w:rsid w:val="001E5819"/>
    <w:rsid w:val="001E5953"/>
    <w:rsid w:val="001E5B91"/>
    <w:rsid w:val="001E5EF9"/>
    <w:rsid w:val="001E6446"/>
    <w:rsid w:val="001E6607"/>
    <w:rsid w:val="001E6A4F"/>
    <w:rsid w:val="001E708D"/>
    <w:rsid w:val="001E71F6"/>
    <w:rsid w:val="001E72FF"/>
    <w:rsid w:val="001E7655"/>
    <w:rsid w:val="001E77DA"/>
    <w:rsid w:val="001E7929"/>
    <w:rsid w:val="001F0798"/>
    <w:rsid w:val="001F0AED"/>
    <w:rsid w:val="001F0FF8"/>
    <w:rsid w:val="001F1064"/>
    <w:rsid w:val="001F1433"/>
    <w:rsid w:val="001F1506"/>
    <w:rsid w:val="001F1544"/>
    <w:rsid w:val="001F18D5"/>
    <w:rsid w:val="001F1A03"/>
    <w:rsid w:val="001F1C4C"/>
    <w:rsid w:val="001F1F45"/>
    <w:rsid w:val="001F1F65"/>
    <w:rsid w:val="001F1FA2"/>
    <w:rsid w:val="001F2093"/>
    <w:rsid w:val="001F21B0"/>
    <w:rsid w:val="001F234E"/>
    <w:rsid w:val="001F2380"/>
    <w:rsid w:val="001F2423"/>
    <w:rsid w:val="001F2592"/>
    <w:rsid w:val="001F28B6"/>
    <w:rsid w:val="001F3205"/>
    <w:rsid w:val="001F3568"/>
    <w:rsid w:val="001F3963"/>
    <w:rsid w:val="001F3C33"/>
    <w:rsid w:val="001F4384"/>
    <w:rsid w:val="001F44E1"/>
    <w:rsid w:val="001F454F"/>
    <w:rsid w:val="001F471B"/>
    <w:rsid w:val="001F47A8"/>
    <w:rsid w:val="001F4FED"/>
    <w:rsid w:val="001F5417"/>
    <w:rsid w:val="001F54D9"/>
    <w:rsid w:val="001F55B3"/>
    <w:rsid w:val="001F575F"/>
    <w:rsid w:val="001F585A"/>
    <w:rsid w:val="001F6046"/>
    <w:rsid w:val="001F6143"/>
    <w:rsid w:val="001F6897"/>
    <w:rsid w:val="001F6AD0"/>
    <w:rsid w:val="001F6D80"/>
    <w:rsid w:val="001F6E26"/>
    <w:rsid w:val="001F7529"/>
    <w:rsid w:val="001F769F"/>
    <w:rsid w:val="001F7A2E"/>
    <w:rsid w:val="001F7BC1"/>
    <w:rsid w:val="001F7DA8"/>
    <w:rsid w:val="001F7E73"/>
    <w:rsid w:val="0020009F"/>
    <w:rsid w:val="00200197"/>
    <w:rsid w:val="002002B8"/>
    <w:rsid w:val="002003C6"/>
    <w:rsid w:val="002003CC"/>
    <w:rsid w:val="00200469"/>
    <w:rsid w:val="00200E39"/>
    <w:rsid w:val="00200EC2"/>
    <w:rsid w:val="00201013"/>
    <w:rsid w:val="002012A1"/>
    <w:rsid w:val="00201302"/>
    <w:rsid w:val="0020158D"/>
    <w:rsid w:val="00201865"/>
    <w:rsid w:val="00201916"/>
    <w:rsid w:val="002019AB"/>
    <w:rsid w:val="00201C4D"/>
    <w:rsid w:val="00201CF9"/>
    <w:rsid w:val="00201F86"/>
    <w:rsid w:val="00202184"/>
    <w:rsid w:val="00202342"/>
    <w:rsid w:val="00202699"/>
    <w:rsid w:val="00202DC5"/>
    <w:rsid w:val="00202E9A"/>
    <w:rsid w:val="00202F70"/>
    <w:rsid w:val="00202FAB"/>
    <w:rsid w:val="00203060"/>
    <w:rsid w:val="002031F9"/>
    <w:rsid w:val="00203260"/>
    <w:rsid w:val="002034C4"/>
    <w:rsid w:val="002034C5"/>
    <w:rsid w:val="00203590"/>
    <w:rsid w:val="00203B32"/>
    <w:rsid w:val="00203C25"/>
    <w:rsid w:val="002040BD"/>
    <w:rsid w:val="002041CB"/>
    <w:rsid w:val="002041EE"/>
    <w:rsid w:val="00204521"/>
    <w:rsid w:val="0020474F"/>
    <w:rsid w:val="002047DD"/>
    <w:rsid w:val="0020495E"/>
    <w:rsid w:val="00204A62"/>
    <w:rsid w:val="00204C01"/>
    <w:rsid w:val="00204C13"/>
    <w:rsid w:val="00204F72"/>
    <w:rsid w:val="00205037"/>
    <w:rsid w:val="002052A3"/>
    <w:rsid w:val="0020542F"/>
    <w:rsid w:val="0020560A"/>
    <w:rsid w:val="0020578A"/>
    <w:rsid w:val="0020586D"/>
    <w:rsid w:val="00205ABA"/>
    <w:rsid w:val="00205BE5"/>
    <w:rsid w:val="00205D3D"/>
    <w:rsid w:val="0020616E"/>
    <w:rsid w:val="00206274"/>
    <w:rsid w:val="002067D0"/>
    <w:rsid w:val="00206861"/>
    <w:rsid w:val="00206A13"/>
    <w:rsid w:val="00206CE9"/>
    <w:rsid w:val="00207285"/>
    <w:rsid w:val="002073C4"/>
    <w:rsid w:val="0020740B"/>
    <w:rsid w:val="00207689"/>
    <w:rsid w:val="00207983"/>
    <w:rsid w:val="00207A1C"/>
    <w:rsid w:val="002100EF"/>
    <w:rsid w:val="0021019D"/>
    <w:rsid w:val="002101B8"/>
    <w:rsid w:val="00210439"/>
    <w:rsid w:val="00210C06"/>
    <w:rsid w:val="00210D3C"/>
    <w:rsid w:val="00210EAD"/>
    <w:rsid w:val="00211490"/>
    <w:rsid w:val="00211582"/>
    <w:rsid w:val="00211632"/>
    <w:rsid w:val="00211709"/>
    <w:rsid w:val="002118DA"/>
    <w:rsid w:val="002119C7"/>
    <w:rsid w:val="00211BBC"/>
    <w:rsid w:val="00211C46"/>
    <w:rsid w:val="00211DC7"/>
    <w:rsid w:val="00211F8F"/>
    <w:rsid w:val="0021227A"/>
    <w:rsid w:val="00212368"/>
    <w:rsid w:val="00212490"/>
    <w:rsid w:val="00212557"/>
    <w:rsid w:val="002127DC"/>
    <w:rsid w:val="00212A95"/>
    <w:rsid w:val="00212BC5"/>
    <w:rsid w:val="00212E89"/>
    <w:rsid w:val="00212EE9"/>
    <w:rsid w:val="00213018"/>
    <w:rsid w:val="00213228"/>
    <w:rsid w:val="002133AF"/>
    <w:rsid w:val="002133FA"/>
    <w:rsid w:val="002134E7"/>
    <w:rsid w:val="0021374C"/>
    <w:rsid w:val="00213AD2"/>
    <w:rsid w:val="00214952"/>
    <w:rsid w:val="00214DA5"/>
    <w:rsid w:val="00214FC7"/>
    <w:rsid w:val="00215239"/>
    <w:rsid w:val="00215A59"/>
    <w:rsid w:val="00215A8B"/>
    <w:rsid w:val="00215CE9"/>
    <w:rsid w:val="00215EF6"/>
    <w:rsid w:val="002167F2"/>
    <w:rsid w:val="00216A6B"/>
    <w:rsid w:val="00216AB6"/>
    <w:rsid w:val="00216C37"/>
    <w:rsid w:val="00216C58"/>
    <w:rsid w:val="00216D54"/>
    <w:rsid w:val="00216E6A"/>
    <w:rsid w:val="00216EF6"/>
    <w:rsid w:val="00217028"/>
    <w:rsid w:val="002171BF"/>
    <w:rsid w:val="00217253"/>
    <w:rsid w:val="00217363"/>
    <w:rsid w:val="002173CE"/>
    <w:rsid w:val="00217416"/>
    <w:rsid w:val="00217487"/>
    <w:rsid w:val="0021753C"/>
    <w:rsid w:val="002175BC"/>
    <w:rsid w:val="002177A3"/>
    <w:rsid w:val="00217842"/>
    <w:rsid w:val="0021797A"/>
    <w:rsid w:val="00217DF1"/>
    <w:rsid w:val="00217F0C"/>
    <w:rsid w:val="0022061B"/>
    <w:rsid w:val="00220A53"/>
    <w:rsid w:val="00220D4A"/>
    <w:rsid w:val="00221544"/>
    <w:rsid w:val="0022155E"/>
    <w:rsid w:val="0022195C"/>
    <w:rsid w:val="00221F51"/>
    <w:rsid w:val="0022209C"/>
    <w:rsid w:val="00222723"/>
    <w:rsid w:val="00222930"/>
    <w:rsid w:val="002229C2"/>
    <w:rsid w:val="002229DB"/>
    <w:rsid w:val="00222DCF"/>
    <w:rsid w:val="002234E9"/>
    <w:rsid w:val="00223679"/>
    <w:rsid w:val="00223D33"/>
    <w:rsid w:val="00224037"/>
    <w:rsid w:val="002240ED"/>
    <w:rsid w:val="00224B0C"/>
    <w:rsid w:val="00224CEE"/>
    <w:rsid w:val="00225710"/>
    <w:rsid w:val="00225CA2"/>
    <w:rsid w:val="00225E56"/>
    <w:rsid w:val="0022628B"/>
    <w:rsid w:val="0022691F"/>
    <w:rsid w:val="002270EB"/>
    <w:rsid w:val="0022724E"/>
    <w:rsid w:val="002272E7"/>
    <w:rsid w:val="00227841"/>
    <w:rsid w:val="002279AD"/>
    <w:rsid w:val="00227AA2"/>
    <w:rsid w:val="00227B9A"/>
    <w:rsid w:val="00230173"/>
    <w:rsid w:val="00230440"/>
    <w:rsid w:val="0023059B"/>
    <w:rsid w:val="00230629"/>
    <w:rsid w:val="00230682"/>
    <w:rsid w:val="0023072A"/>
    <w:rsid w:val="0023105A"/>
    <w:rsid w:val="002316B7"/>
    <w:rsid w:val="00231C0E"/>
    <w:rsid w:val="00232005"/>
    <w:rsid w:val="002321A8"/>
    <w:rsid w:val="00232A07"/>
    <w:rsid w:val="00232AF7"/>
    <w:rsid w:val="00232C29"/>
    <w:rsid w:val="00232FB0"/>
    <w:rsid w:val="002330A7"/>
    <w:rsid w:val="0023311C"/>
    <w:rsid w:val="00233348"/>
    <w:rsid w:val="0023373E"/>
    <w:rsid w:val="00233752"/>
    <w:rsid w:val="002338B8"/>
    <w:rsid w:val="00233C47"/>
    <w:rsid w:val="00233D91"/>
    <w:rsid w:val="00233DE9"/>
    <w:rsid w:val="0023410B"/>
    <w:rsid w:val="002344AC"/>
    <w:rsid w:val="0023467F"/>
    <w:rsid w:val="0023478C"/>
    <w:rsid w:val="002348F4"/>
    <w:rsid w:val="002352EB"/>
    <w:rsid w:val="00235478"/>
    <w:rsid w:val="0023576A"/>
    <w:rsid w:val="002359A8"/>
    <w:rsid w:val="002359DF"/>
    <w:rsid w:val="00235B19"/>
    <w:rsid w:val="002360DE"/>
    <w:rsid w:val="00236227"/>
    <w:rsid w:val="00236311"/>
    <w:rsid w:val="0023644B"/>
    <w:rsid w:val="00236583"/>
    <w:rsid w:val="00236603"/>
    <w:rsid w:val="002369E4"/>
    <w:rsid w:val="00236A67"/>
    <w:rsid w:val="00236AD3"/>
    <w:rsid w:val="00236B8D"/>
    <w:rsid w:val="00236E09"/>
    <w:rsid w:val="00236E5F"/>
    <w:rsid w:val="002370D4"/>
    <w:rsid w:val="00237166"/>
    <w:rsid w:val="002371E3"/>
    <w:rsid w:val="00237379"/>
    <w:rsid w:val="002376E1"/>
    <w:rsid w:val="0023784F"/>
    <w:rsid w:val="00237A95"/>
    <w:rsid w:val="00237B0E"/>
    <w:rsid w:val="00237B19"/>
    <w:rsid w:val="00237B6D"/>
    <w:rsid w:val="00237DFF"/>
    <w:rsid w:val="00237F96"/>
    <w:rsid w:val="00237FB1"/>
    <w:rsid w:val="00237FC5"/>
    <w:rsid w:val="00240080"/>
    <w:rsid w:val="002405D0"/>
    <w:rsid w:val="002408CA"/>
    <w:rsid w:val="002408F1"/>
    <w:rsid w:val="00240D36"/>
    <w:rsid w:val="00240F77"/>
    <w:rsid w:val="00240FF0"/>
    <w:rsid w:val="00241126"/>
    <w:rsid w:val="002411F1"/>
    <w:rsid w:val="0024134A"/>
    <w:rsid w:val="00241612"/>
    <w:rsid w:val="0024181A"/>
    <w:rsid w:val="00241D0C"/>
    <w:rsid w:val="00241DA6"/>
    <w:rsid w:val="00241DB7"/>
    <w:rsid w:val="00241F72"/>
    <w:rsid w:val="00242062"/>
    <w:rsid w:val="002423F8"/>
    <w:rsid w:val="002425D4"/>
    <w:rsid w:val="00242D66"/>
    <w:rsid w:val="00242D69"/>
    <w:rsid w:val="00242E35"/>
    <w:rsid w:val="00242FF8"/>
    <w:rsid w:val="002431FE"/>
    <w:rsid w:val="002433A9"/>
    <w:rsid w:val="00243416"/>
    <w:rsid w:val="00243417"/>
    <w:rsid w:val="00243653"/>
    <w:rsid w:val="00243716"/>
    <w:rsid w:val="0024371C"/>
    <w:rsid w:val="002438D9"/>
    <w:rsid w:val="00243900"/>
    <w:rsid w:val="00243AF5"/>
    <w:rsid w:val="00243D2E"/>
    <w:rsid w:val="00243D41"/>
    <w:rsid w:val="00244065"/>
    <w:rsid w:val="002440B3"/>
    <w:rsid w:val="002443D3"/>
    <w:rsid w:val="0024459A"/>
    <w:rsid w:val="00244765"/>
    <w:rsid w:val="002449A6"/>
    <w:rsid w:val="00244EAA"/>
    <w:rsid w:val="00244FD3"/>
    <w:rsid w:val="00245169"/>
    <w:rsid w:val="002451EB"/>
    <w:rsid w:val="002455CA"/>
    <w:rsid w:val="0024597F"/>
    <w:rsid w:val="00245CDF"/>
    <w:rsid w:val="00245DF3"/>
    <w:rsid w:val="00245E6A"/>
    <w:rsid w:val="002463BB"/>
    <w:rsid w:val="002466E4"/>
    <w:rsid w:val="002466FA"/>
    <w:rsid w:val="002469FD"/>
    <w:rsid w:val="00246EE4"/>
    <w:rsid w:val="00247166"/>
    <w:rsid w:val="002474B8"/>
    <w:rsid w:val="00247679"/>
    <w:rsid w:val="00247745"/>
    <w:rsid w:val="00247943"/>
    <w:rsid w:val="0024795C"/>
    <w:rsid w:val="00247DBD"/>
    <w:rsid w:val="00247E95"/>
    <w:rsid w:val="00250139"/>
    <w:rsid w:val="00250D9C"/>
    <w:rsid w:val="00250FE2"/>
    <w:rsid w:val="00251883"/>
    <w:rsid w:val="002519CE"/>
    <w:rsid w:val="00251A1A"/>
    <w:rsid w:val="00251A50"/>
    <w:rsid w:val="00251ECF"/>
    <w:rsid w:val="00252E4A"/>
    <w:rsid w:val="0025373D"/>
    <w:rsid w:val="00253A83"/>
    <w:rsid w:val="00253CF8"/>
    <w:rsid w:val="00253FD8"/>
    <w:rsid w:val="00254225"/>
    <w:rsid w:val="002546B9"/>
    <w:rsid w:val="00254A03"/>
    <w:rsid w:val="00254D37"/>
    <w:rsid w:val="00255283"/>
    <w:rsid w:val="00255405"/>
    <w:rsid w:val="00255572"/>
    <w:rsid w:val="00255799"/>
    <w:rsid w:val="002558E1"/>
    <w:rsid w:val="00255E04"/>
    <w:rsid w:val="00255ECD"/>
    <w:rsid w:val="00255FAC"/>
    <w:rsid w:val="002564F9"/>
    <w:rsid w:val="0025659A"/>
    <w:rsid w:val="002565FF"/>
    <w:rsid w:val="0025662E"/>
    <w:rsid w:val="00256CF5"/>
    <w:rsid w:val="002575D1"/>
    <w:rsid w:val="00257768"/>
    <w:rsid w:val="00257A0C"/>
    <w:rsid w:val="00257E09"/>
    <w:rsid w:val="00257E43"/>
    <w:rsid w:val="00260229"/>
    <w:rsid w:val="002602BB"/>
    <w:rsid w:val="002602D3"/>
    <w:rsid w:val="0026042A"/>
    <w:rsid w:val="002604BA"/>
    <w:rsid w:val="00260747"/>
    <w:rsid w:val="002607FD"/>
    <w:rsid w:val="00260B40"/>
    <w:rsid w:val="00260C59"/>
    <w:rsid w:val="00260D35"/>
    <w:rsid w:val="002611C1"/>
    <w:rsid w:val="00261221"/>
    <w:rsid w:val="002614BE"/>
    <w:rsid w:val="00261506"/>
    <w:rsid w:val="00261510"/>
    <w:rsid w:val="0026158B"/>
    <w:rsid w:val="002616DF"/>
    <w:rsid w:val="00261A14"/>
    <w:rsid w:val="00261BC3"/>
    <w:rsid w:val="00261CCD"/>
    <w:rsid w:val="00261CEA"/>
    <w:rsid w:val="00262719"/>
    <w:rsid w:val="0026271C"/>
    <w:rsid w:val="002627D2"/>
    <w:rsid w:val="00262897"/>
    <w:rsid w:val="00262C14"/>
    <w:rsid w:val="00262CF0"/>
    <w:rsid w:val="0026338B"/>
    <w:rsid w:val="002633A6"/>
    <w:rsid w:val="00263568"/>
    <w:rsid w:val="002636C4"/>
    <w:rsid w:val="0026390C"/>
    <w:rsid w:val="002639FE"/>
    <w:rsid w:val="00263E17"/>
    <w:rsid w:val="00263E6B"/>
    <w:rsid w:val="00263EAF"/>
    <w:rsid w:val="00264319"/>
    <w:rsid w:val="002646F1"/>
    <w:rsid w:val="0026490A"/>
    <w:rsid w:val="00264A77"/>
    <w:rsid w:val="00264DC4"/>
    <w:rsid w:val="0026548B"/>
    <w:rsid w:val="00265621"/>
    <w:rsid w:val="002659E9"/>
    <w:rsid w:val="00265B24"/>
    <w:rsid w:val="00265D3E"/>
    <w:rsid w:val="00265E83"/>
    <w:rsid w:val="002661BB"/>
    <w:rsid w:val="00266646"/>
    <w:rsid w:val="002669C4"/>
    <w:rsid w:val="00266B77"/>
    <w:rsid w:val="00266D68"/>
    <w:rsid w:val="002672A0"/>
    <w:rsid w:val="00267407"/>
    <w:rsid w:val="0026784B"/>
    <w:rsid w:val="00267A57"/>
    <w:rsid w:val="00267F43"/>
    <w:rsid w:val="00270164"/>
    <w:rsid w:val="00270352"/>
    <w:rsid w:val="00270AE4"/>
    <w:rsid w:val="00270C36"/>
    <w:rsid w:val="00270D24"/>
    <w:rsid w:val="00271071"/>
    <w:rsid w:val="002711EE"/>
    <w:rsid w:val="002712E0"/>
    <w:rsid w:val="00271479"/>
    <w:rsid w:val="002714CA"/>
    <w:rsid w:val="002718BF"/>
    <w:rsid w:val="00271C26"/>
    <w:rsid w:val="00271E8C"/>
    <w:rsid w:val="00271FC7"/>
    <w:rsid w:val="002721D2"/>
    <w:rsid w:val="002725FB"/>
    <w:rsid w:val="00272C24"/>
    <w:rsid w:val="00272F7F"/>
    <w:rsid w:val="002730E5"/>
    <w:rsid w:val="0027347A"/>
    <w:rsid w:val="00273662"/>
    <w:rsid w:val="00273970"/>
    <w:rsid w:val="0027400C"/>
    <w:rsid w:val="0027429A"/>
    <w:rsid w:val="002745E8"/>
    <w:rsid w:val="0027475D"/>
    <w:rsid w:val="00274966"/>
    <w:rsid w:val="00274987"/>
    <w:rsid w:val="002752C8"/>
    <w:rsid w:val="002753F7"/>
    <w:rsid w:val="002755F3"/>
    <w:rsid w:val="00275806"/>
    <w:rsid w:val="002760A9"/>
    <w:rsid w:val="00276150"/>
    <w:rsid w:val="00276330"/>
    <w:rsid w:val="002765E4"/>
    <w:rsid w:val="002767BF"/>
    <w:rsid w:val="00276B69"/>
    <w:rsid w:val="00276C39"/>
    <w:rsid w:val="00276CF0"/>
    <w:rsid w:val="00276D8A"/>
    <w:rsid w:val="0027703C"/>
    <w:rsid w:val="002770BB"/>
    <w:rsid w:val="0027717A"/>
    <w:rsid w:val="00277228"/>
    <w:rsid w:val="002775B4"/>
    <w:rsid w:val="002775DA"/>
    <w:rsid w:val="002776AB"/>
    <w:rsid w:val="00277A7C"/>
    <w:rsid w:val="00277F49"/>
    <w:rsid w:val="00277F6C"/>
    <w:rsid w:val="00280175"/>
    <w:rsid w:val="00280528"/>
    <w:rsid w:val="00280754"/>
    <w:rsid w:val="002811CE"/>
    <w:rsid w:val="00281362"/>
    <w:rsid w:val="00281381"/>
    <w:rsid w:val="002816A0"/>
    <w:rsid w:val="002816DB"/>
    <w:rsid w:val="0028177A"/>
    <w:rsid w:val="00281E26"/>
    <w:rsid w:val="0028224E"/>
    <w:rsid w:val="002825FD"/>
    <w:rsid w:val="00282808"/>
    <w:rsid w:val="00282B78"/>
    <w:rsid w:val="00282D69"/>
    <w:rsid w:val="00282F3A"/>
    <w:rsid w:val="002831EA"/>
    <w:rsid w:val="00283264"/>
    <w:rsid w:val="00283731"/>
    <w:rsid w:val="00283856"/>
    <w:rsid w:val="002838CD"/>
    <w:rsid w:val="00283D20"/>
    <w:rsid w:val="00283D6D"/>
    <w:rsid w:val="00283F00"/>
    <w:rsid w:val="0028405E"/>
    <w:rsid w:val="00284254"/>
    <w:rsid w:val="002845F3"/>
    <w:rsid w:val="00284610"/>
    <w:rsid w:val="002849EF"/>
    <w:rsid w:val="00284C7C"/>
    <w:rsid w:val="00284FD4"/>
    <w:rsid w:val="002850EF"/>
    <w:rsid w:val="00285119"/>
    <w:rsid w:val="002852F2"/>
    <w:rsid w:val="002854E0"/>
    <w:rsid w:val="0028579C"/>
    <w:rsid w:val="00286166"/>
    <w:rsid w:val="00286561"/>
    <w:rsid w:val="0028664F"/>
    <w:rsid w:val="00286777"/>
    <w:rsid w:val="00286983"/>
    <w:rsid w:val="002869CB"/>
    <w:rsid w:val="00286A75"/>
    <w:rsid w:val="00286B93"/>
    <w:rsid w:val="00286C63"/>
    <w:rsid w:val="00286CDA"/>
    <w:rsid w:val="00286E5B"/>
    <w:rsid w:val="0028750E"/>
    <w:rsid w:val="00287830"/>
    <w:rsid w:val="00287901"/>
    <w:rsid w:val="00287BBE"/>
    <w:rsid w:val="00287D60"/>
    <w:rsid w:val="00287F33"/>
    <w:rsid w:val="002900C5"/>
    <w:rsid w:val="00290644"/>
    <w:rsid w:val="002907C1"/>
    <w:rsid w:val="00290C73"/>
    <w:rsid w:val="00290FEB"/>
    <w:rsid w:val="00291059"/>
    <w:rsid w:val="00291075"/>
    <w:rsid w:val="00291346"/>
    <w:rsid w:val="0029145F"/>
    <w:rsid w:val="00291559"/>
    <w:rsid w:val="0029171B"/>
    <w:rsid w:val="00291798"/>
    <w:rsid w:val="002917AE"/>
    <w:rsid w:val="00291986"/>
    <w:rsid w:val="00291AC1"/>
    <w:rsid w:val="00291B84"/>
    <w:rsid w:val="00291D32"/>
    <w:rsid w:val="00292C8B"/>
    <w:rsid w:val="00293159"/>
    <w:rsid w:val="0029328E"/>
    <w:rsid w:val="002933E4"/>
    <w:rsid w:val="002938E3"/>
    <w:rsid w:val="002939B5"/>
    <w:rsid w:val="00293CE5"/>
    <w:rsid w:val="00293CF5"/>
    <w:rsid w:val="002943C2"/>
    <w:rsid w:val="002943F6"/>
    <w:rsid w:val="00294A90"/>
    <w:rsid w:val="00294D73"/>
    <w:rsid w:val="00294E3F"/>
    <w:rsid w:val="00294FB7"/>
    <w:rsid w:val="002950B9"/>
    <w:rsid w:val="002951AA"/>
    <w:rsid w:val="00295351"/>
    <w:rsid w:val="00295821"/>
    <w:rsid w:val="00295C9F"/>
    <w:rsid w:val="00295FBD"/>
    <w:rsid w:val="002962CF"/>
    <w:rsid w:val="00296746"/>
    <w:rsid w:val="00296F08"/>
    <w:rsid w:val="002970C6"/>
    <w:rsid w:val="002973E4"/>
    <w:rsid w:val="00297A63"/>
    <w:rsid w:val="00297C4D"/>
    <w:rsid w:val="00297D6B"/>
    <w:rsid w:val="00297DE4"/>
    <w:rsid w:val="00297F9C"/>
    <w:rsid w:val="002A0058"/>
    <w:rsid w:val="002A0063"/>
    <w:rsid w:val="002A035A"/>
    <w:rsid w:val="002A08A5"/>
    <w:rsid w:val="002A0BAD"/>
    <w:rsid w:val="002A0F0D"/>
    <w:rsid w:val="002A114C"/>
    <w:rsid w:val="002A1296"/>
    <w:rsid w:val="002A12B1"/>
    <w:rsid w:val="002A18D8"/>
    <w:rsid w:val="002A19FF"/>
    <w:rsid w:val="002A1CFF"/>
    <w:rsid w:val="002A1D4A"/>
    <w:rsid w:val="002A1D73"/>
    <w:rsid w:val="002A1F2F"/>
    <w:rsid w:val="002A2508"/>
    <w:rsid w:val="002A2659"/>
    <w:rsid w:val="002A27EF"/>
    <w:rsid w:val="002A2C9B"/>
    <w:rsid w:val="002A2E46"/>
    <w:rsid w:val="002A3158"/>
    <w:rsid w:val="002A35C1"/>
    <w:rsid w:val="002A36A8"/>
    <w:rsid w:val="002A36CB"/>
    <w:rsid w:val="002A38A5"/>
    <w:rsid w:val="002A38AA"/>
    <w:rsid w:val="002A3AD4"/>
    <w:rsid w:val="002A3FBB"/>
    <w:rsid w:val="002A41A0"/>
    <w:rsid w:val="002A42C8"/>
    <w:rsid w:val="002A42D5"/>
    <w:rsid w:val="002A43A5"/>
    <w:rsid w:val="002A4827"/>
    <w:rsid w:val="002A4FBC"/>
    <w:rsid w:val="002A4FC0"/>
    <w:rsid w:val="002A5094"/>
    <w:rsid w:val="002A513B"/>
    <w:rsid w:val="002A51D2"/>
    <w:rsid w:val="002A540A"/>
    <w:rsid w:val="002A5968"/>
    <w:rsid w:val="002A59DE"/>
    <w:rsid w:val="002A5A7D"/>
    <w:rsid w:val="002A5B1F"/>
    <w:rsid w:val="002A6260"/>
    <w:rsid w:val="002A62A9"/>
    <w:rsid w:val="002A62DB"/>
    <w:rsid w:val="002A637E"/>
    <w:rsid w:val="002A67B3"/>
    <w:rsid w:val="002A692F"/>
    <w:rsid w:val="002A6F34"/>
    <w:rsid w:val="002A6FBB"/>
    <w:rsid w:val="002A70E6"/>
    <w:rsid w:val="002A73D5"/>
    <w:rsid w:val="002A74C9"/>
    <w:rsid w:val="002A778E"/>
    <w:rsid w:val="002A7DE4"/>
    <w:rsid w:val="002B0024"/>
    <w:rsid w:val="002B0138"/>
    <w:rsid w:val="002B03BA"/>
    <w:rsid w:val="002B07F9"/>
    <w:rsid w:val="002B0896"/>
    <w:rsid w:val="002B0DB0"/>
    <w:rsid w:val="002B10D4"/>
    <w:rsid w:val="002B159C"/>
    <w:rsid w:val="002B189D"/>
    <w:rsid w:val="002B2436"/>
    <w:rsid w:val="002B2DF8"/>
    <w:rsid w:val="002B3044"/>
    <w:rsid w:val="002B31BD"/>
    <w:rsid w:val="002B3592"/>
    <w:rsid w:val="002B36D4"/>
    <w:rsid w:val="002B36FC"/>
    <w:rsid w:val="002B3A34"/>
    <w:rsid w:val="002B3C04"/>
    <w:rsid w:val="002B3D08"/>
    <w:rsid w:val="002B3EC0"/>
    <w:rsid w:val="002B402B"/>
    <w:rsid w:val="002B4211"/>
    <w:rsid w:val="002B4715"/>
    <w:rsid w:val="002B4C7D"/>
    <w:rsid w:val="002B5349"/>
    <w:rsid w:val="002B5946"/>
    <w:rsid w:val="002B5B42"/>
    <w:rsid w:val="002B5C90"/>
    <w:rsid w:val="002B5E75"/>
    <w:rsid w:val="002B6057"/>
    <w:rsid w:val="002B632D"/>
    <w:rsid w:val="002B650B"/>
    <w:rsid w:val="002B6576"/>
    <w:rsid w:val="002B67D0"/>
    <w:rsid w:val="002B6AC1"/>
    <w:rsid w:val="002B6D10"/>
    <w:rsid w:val="002B7064"/>
    <w:rsid w:val="002B71A9"/>
    <w:rsid w:val="002B7371"/>
    <w:rsid w:val="002B7693"/>
    <w:rsid w:val="002B76AD"/>
    <w:rsid w:val="002B7865"/>
    <w:rsid w:val="002B7873"/>
    <w:rsid w:val="002B7AF0"/>
    <w:rsid w:val="002B7DAA"/>
    <w:rsid w:val="002B7DBE"/>
    <w:rsid w:val="002C0257"/>
    <w:rsid w:val="002C059E"/>
    <w:rsid w:val="002C07CC"/>
    <w:rsid w:val="002C0B33"/>
    <w:rsid w:val="002C0BA1"/>
    <w:rsid w:val="002C10A4"/>
    <w:rsid w:val="002C17D8"/>
    <w:rsid w:val="002C181C"/>
    <w:rsid w:val="002C2662"/>
    <w:rsid w:val="002C2994"/>
    <w:rsid w:val="002C29BE"/>
    <w:rsid w:val="002C29D1"/>
    <w:rsid w:val="002C2B57"/>
    <w:rsid w:val="002C2D68"/>
    <w:rsid w:val="002C2DBC"/>
    <w:rsid w:val="002C34C1"/>
    <w:rsid w:val="002C357B"/>
    <w:rsid w:val="002C3B82"/>
    <w:rsid w:val="002C3ED3"/>
    <w:rsid w:val="002C4022"/>
    <w:rsid w:val="002C41F9"/>
    <w:rsid w:val="002C432F"/>
    <w:rsid w:val="002C44B1"/>
    <w:rsid w:val="002C48C8"/>
    <w:rsid w:val="002C4D84"/>
    <w:rsid w:val="002C502A"/>
    <w:rsid w:val="002C59C7"/>
    <w:rsid w:val="002C5A04"/>
    <w:rsid w:val="002C5BC4"/>
    <w:rsid w:val="002C5BC7"/>
    <w:rsid w:val="002C5C82"/>
    <w:rsid w:val="002C5F82"/>
    <w:rsid w:val="002C6F92"/>
    <w:rsid w:val="002C6FC0"/>
    <w:rsid w:val="002C72EA"/>
    <w:rsid w:val="002C72FC"/>
    <w:rsid w:val="002C7408"/>
    <w:rsid w:val="002C7579"/>
    <w:rsid w:val="002C7BD8"/>
    <w:rsid w:val="002C7D68"/>
    <w:rsid w:val="002D032B"/>
    <w:rsid w:val="002D042B"/>
    <w:rsid w:val="002D0961"/>
    <w:rsid w:val="002D09BA"/>
    <w:rsid w:val="002D0C1B"/>
    <w:rsid w:val="002D0C56"/>
    <w:rsid w:val="002D0CFF"/>
    <w:rsid w:val="002D0D43"/>
    <w:rsid w:val="002D13D3"/>
    <w:rsid w:val="002D1426"/>
    <w:rsid w:val="002D144E"/>
    <w:rsid w:val="002D15C0"/>
    <w:rsid w:val="002D18CF"/>
    <w:rsid w:val="002D1A70"/>
    <w:rsid w:val="002D22FD"/>
    <w:rsid w:val="002D2823"/>
    <w:rsid w:val="002D2A2C"/>
    <w:rsid w:val="002D2B85"/>
    <w:rsid w:val="002D3186"/>
    <w:rsid w:val="002D31D7"/>
    <w:rsid w:val="002D33DB"/>
    <w:rsid w:val="002D34CA"/>
    <w:rsid w:val="002D361F"/>
    <w:rsid w:val="002D3847"/>
    <w:rsid w:val="002D392C"/>
    <w:rsid w:val="002D39A3"/>
    <w:rsid w:val="002D3B2E"/>
    <w:rsid w:val="002D3C8E"/>
    <w:rsid w:val="002D3D0B"/>
    <w:rsid w:val="002D3E56"/>
    <w:rsid w:val="002D3F66"/>
    <w:rsid w:val="002D499C"/>
    <w:rsid w:val="002D4F29"/>
    <w:rsid w:val="002D5093"/>
    <w:rsid w:val="002D5277"/>
    <w:rsid w:val="002D5458"/>
    <w:rsid w:val="002D5816"/>
    <w:rsid w:val="002D58D9"/>
    <w:rsid w:val="002D5C91"/>
    <w:rsid w:val="002D6057"/>
    <w:rsid w:val="002D62A1"/>
    <w:rsid w:val="002D63FD"/>
    <w:rsid w:val="002D6591"/>
    <w:rsid w:val="002D68DA"/>
    <w:rsid w:val="002D6A71"/>
    <w:rsid w:val="002D70EF"/>
    <w:rsid w:val="002D71D9"/>
    <w:rsid w:val="002D722B"/>
    <w:rsid w:val="002D73F6"/>
    <w:rsid w:val="002D7433"/>
    <w:rsid w:val="002D7561"/>
    <w:rsid w:val="002D7A5F"/>
    <w:rsid w:val="002D7C1E"/>
    <w:rsid w:val="002D7D9D"/>
    <w:rsid w:val="002E028C"/>
    <w:rsid w:val="002E0642"/>
    <w:rsid w:val="002E07A1"/>
    <w:rsid w:val="002E0800"/>
    <w:rsid w:val="002E0B8B"/>
    <w:rsid w:val="002E0DA8"/>
    <w:rsid w:val="002E10C7"/>
    <w:rsid w:val="002E145E"/>
    <w:rsid w:val="002E17A7"/>
    <w:rsid w:val="002E19A9"/>
    <w:rsid w:val="002E1BF7"/>
    <w:rsid w:val="002E223A"/>
    <w:rsid w:val="002E2716"/>
    <w:rsid w:val="002E273F"/>
    <w:rsid w:val="002E2A1B"/>
    <w:rsid w:val="002E2B1A"/>
    <w:rsid w:val="002E30CF"/>
    <w:rsid w:val="002E38C1"/>
    <w:rsid w:val="002E3D03"/>
    <w:rsid w:val="002E41A1"/>
    <w:rsid w:val="002E44AC"/>
    <w:rsid w:val="002E455B"/>
    <w:rsid w:val="002E463D"/>
    <w:rsid w:val="002E4839"/>
    <w:rsid w:val="002E4947"/>
    <w:rsid w:val="002E4CEA"/>
    <w:rsid w:val="002E4D49"/>
    <w:rsid w:val="002E4FE9"/>
    <w:rsid w:val="002E5142"/>
    <w:rsid w:val="002E5737"/>
    <w:rsid w:val="002E5A1A"/>
    <w:rsid w:val="002E5A39"/>
    <w:rsid w:val="002E6F1F"/>
    <w:rsid w:val="002E7341"/>
    <w:rsid w:val="002E7436"/>
    <w:rsid w:val="002E743C"/>
    <w:rsid w:val="002E745D"/>
    <w:rsid w:val="002E749D"/>
    <w:rsid w:val="002E76FC"/>
    <w:rsid w:val="002E7779"/>
    <w:rsid w:val="002E7798"/>
    <w:rsid w:val="002E78EB"/>
    <w:rsid w:val="002E7A31"/>
    <w:rsid w:val="002E7C45"/>
    <w:rsid w:val="002F016A"/>
    <w:rsid w:val="002F02F7"/>
    <w:rsid w:val="002F0393"/>
    <w:rsid w:val="002F03A7"/>
    <w:rsid w:val="002F052E"/>
    <w:rsid w:val="002F0880"/>
    <w:rsid w:val="002F0B50"/>
    <w:rsid w:val="002F0FDC"/>
    <w:rsid w:val="002F102F"/>
    <w:rsid w:val="002F13C4"/>
    <w:rsid w:val="002F146F"/>
    <w:rsid w:val="002F16B8"/>
    <w:rsid w:val="002F1898"/>
    <w:rsid w:val="002F1D3D"/>
    <w:rsid w:val="002F2084"/>
    <w:rsid w:val="002F20F3"/>
    <w:rsid w:val="002F29DF"/>
    <w:rsid w:val="002F3339"/>
    <w:rsid w:val="002F3621"/>
    <w:rsid w:val="002F3664"/>
    <w:rsid w:val="002F3E01"/>
    <w:rsid w:val="002F3F3B"/>
    <w:rsid w:val="002F3FF3"/>
    <w:rsid w:val="002F40C7"/>
    <w:rsid w:val="002F4404"/>
    <w:rsid w:val="002F49CC"/>
    <w:rsid w:val="002F4BCF"/>
    <w:rsid w:val="002F50D1"/>
    <w:rsid w:val="002F5108"/>
    <w:rsid w:val="002F52DC"/>
    <w:rsid w:val="002F55BA"/>
    <w:rsid w:val="002F5AD9"/>
    <w:rsid w:val="002F5CA5"/>
    <w:rsid w:val="002F5EC4"/>
    <w:rsid w:val="002F60F8"/>
    <w:rsid w:val="002F6331"/>
    <w:rsid w:val="002F65A8"/>
    <w:rsid w:val="002F672C"/>
    <w:rsid w:val="002F6A59"/>
    <w:rsid w:val="002F6A87"/>
    <w:rsid w:val="002F6AC9"/>
    <w:rsid w:val="002F6B36"/>
    <w:rsid w:val="002F6B38"/>
    <w:rsid w:val="002F6C8A"/>
    <w:rsid w:val="002F6CD4"/>
    <w:rsid w:val="002F6DDD"/>
    <w:rsid w:val="002F6F46"/>
    <w:rsid w:val="002F747A"/>
    <w:rsid w:val="002F749F"/>
    <w:rsid w:val="002F7549"/>
    <w:rsid w:val="002F75C7"/>
    <w:rsid w:val="002F7845"/>
    <w:rsid w:val="002F7864"/>
    <w:rsid w:val="002F7ACC"/>
    <w:rsid w:val="002F7C0F"/>
    <w:rsid w:val="002F7D67"/>
    <w:rsid w:val="002F7E2C"/>
    <w:rsid w:val="00300050"/>
    <w:rsid w:val="003000A5"/>
    <w:rsid w:val="00300D63"/>
    <w:rsid w:val="003013F5"/>
    <w:rsid w:val="00301892"/>
    <w:rsid w:val="00301991"/>
    <w:rsid w:val="00301D25"/>
    <w:rsid w:val="00301F7A"/>
    <w:rsid w:val="0030247D"/>
    <w:rsid w:val="003024A8"/>
    <w:rsid w:val="003028BD"/>
    <w:rsid w:val="00302D0B"/>
    <w:rsid w:val="00303218"/>
    <w:rsid w:val="003032C7"/>
    <w:rsid w:val="00303C1B"/>
    <w:rsid w:val="00303D4B"/>
    <w:rsid w:val="00303D75"/>
    <w:rsid w:val="00304196"/>
    <w:rsid w:val="00304214"/>
    <w:rsid w:val="0030439A"/>
    <w:rsid w:val="003043CF"/>
    <w:rsid w:val="0030443A"/>
    <w:rsid w:val="003044C6"/>
    <w:rsid w:val="0030455D"/>
    <w:rsid w:val="003046AA"/>
    <w:rsid w:val="003046CD"/>
    <w:rsid w:val="00304942"/>
    <w:rsid w:val="003049A7"/>
    <w:rsid w:val="00304A38"/>
    <w:rsid w:val="00304A40"/>
    <w:rsid w:val="00304BAA"/>
    <w:rsid w:val="00304D08"/>
    <w:rsid w:val="00304E83"/>
    <w:rsid w:val="00305509"/>
    <w:rsid w:val="003055E0"/>
    <w:rsid w:val="003056A0"/>
    <w:rsid w:val="003058BC"/>
    <w:rsid w:val="00305A87"/>
    <w:rsid w:val="00305CC3"/>
    <w:rsid w:val="003063DF"/>
    <w:rsid w:val="00306741"/>
    <w:rsid w:val="00306852"/>
    <w:rsid w:val="00306B35"/>
    <w:rsid w:val="003071CC"/>
    <w:rsid w:val="0030733B"/>
    <w:rsid w:val="0030738B"/>
    <w:rsid w:val="00307727"/>
    <w:rsid w:val="00307AAA"/>
    <w:rsid w:val="00307BBE"/>
    <w:rsid w:val="00307CBE"/>
    <w:rsid w:val="00307F7A"/>
    <w:rsid w:val="003102B7"/>
    <w:rsid w:val="00310366"/>
    <w:rsid w:val="003104B7"/>
    <w:rsid w:val="003105D3"/>
    <w:rsid w:val="0031066C"/>
    <w:rsid w:val="00310758"/>
    <w:rsid w:val="0031079E"/>
    <w:rsid w:val="003107AB"/>
    <w:rsid w:val="003107DE"/>
    <w:rsid w:val="00310895"/>
    <w:rsid w:val="003109BD"/>
    <w:rsid w:val="00310E7E"/>
    <w:rsid w:val="00311125"/>
    <w:rsid w:val="00311360"/>
    <w:rsid w:val="00311534"/>
    <w:rsid w:val="003117FD"/>
    <w:rsid w:val="00311B7F"/>
    <w:rsid w:val="00311BDF"/>
    <w:rsid w:val="003121B6"/>
    <w:rsid w:val="00312288"/>
    <w:rsid w:val="003124E1"/>
    <w:rsid w:val="003124EA"/>
    <w:rsid w:val="00312750"/>
    <w:rsid w:val="00312A1E"/>
    <w:rsid w:val="00312B29"/>
    <w:rsid w:val="00312BE1"/>
    <w:rsid w:val="00312D68"/>
    <w:rsid w:val="003136D2"/>
    <w:rsid w:val="003139D6"/>
    <w:rsid w:val="00313B7E"/>
    <w:rsid w:val="00313E0D"/>
    <w:rsid w:val="00314118"/>
    <w:rsid w:val="00314221"/>
    <w:rsid w:val="003146BF"/>
    <w:rsid w:val="003147A7"/>
    <w:rsid w:val="00314856"/>
    <w:rsid w:val="00314901"/>
    <w:rsid w:val="003149BA"/>
    <w:rsid w:val="00314B7C"/>
    <w:rsid w:val="00314BF6"/>
    <w:rsid w:val="00314CFD"/>
    <w:rsid w:val="00315013"/>
    <w:rsid w:val="00315606"/>
    <w:rsid w:val="0031588E"/>
    <w:rsid w:val="003158C2"/>
    <w:rsid w:val="00315ACE"/>
    <w:rsid w:val="00315FFB"/>
    <w:rsid w:val="00316110"/>
    <w:rsid w:val="003161E6"/>
    <w:rsid w:val="00316235"/>
    <w:rsid w:val="00316577"/>
    <w:rsid w:val="00316F22"/>
    <w:rsid w:val="0031712E"/>
    <w:rsid w:val="00317150"/>
    <w:rsid w:val="0031739C"/>
    <w:rsid w:val="003173FE"/>
    <w:rsid w:val="00317579"/>
    <w:rsid w:val="00317662"/>
    <w:rsid w:val="003176E8"/>
    <w:rsid w:val="003177E5"/>
    <w:rsid w:val="00317807"/>
    <w:rsid w:val="00317834"/>
    <w:rsid w:val="00317CB2"/>
    <w:rsid w:val="00317F4E"/>
    <w:rsid w:val="00317FF6"/>
    <w:rsid w:val="0032001F"/>
    <w:rsid w:val="00320037"/>
    <w:rsid w:val="003200E1"/>
    <w:rsid w:val="003205A7"/>
    <w:rsid w:val="00320802"/>
    <w:rsid w:val="00320CF2"/>
    <w:rsid w:val="00320F06"/>
    <w:rsid w:val="0032125F"/>
    <w:rsid w:val="003217F3"/>
    <w:rsid w:val="00321820"/>
    <w:rsid w:val="00321AB3"/>
    <w:rsid w:val="00321C89"/>
    <w:rsid w:val="00321EFE"/>
    <w:rsid w:val="00321FA3"/>
    <w:rsid w:val="003221D1"/>
    <w:rsid w:val="003222E2"/>
    <w:rsid w:val="003225A8"/>
    <w:rsid w:val="0032265D"/>
    <w:rsid w:val="00322685"/>
    <w:rsid w:val="003226DC"/>
    <w:rsid w:val="003227F5"/>
    <w:rsid w:val="003229DF"/>
    <w:rsid w:val="00322E20"/>
    <w:rsid w:val="00323050"/>
    <w:rsid w:val="00323398"/>
    <w:rsid w:val="003235D9"/>
    <w:rsid w:val="00323B70"/>
    <w:rsid w:val="00323D96"/>
    <w:rsid w:val="0032404C"/>
    <w:rsid w:val="003243CB"/>
    <w:rsid w:val="00324BAD"/>
    <w:rsid w:val="00324C8E"/>
    <w:rsid w:val="00324CD1"/>
    <w:rsid w:val="00324DBF"/>
    <w:rsid w:val="00324EFD"/>
    <w:rsid w:val="0032597A"/>
    <w:rsid w:val="003259B8"/>
    <w:rsid w:val="00325B06"/>
    <w:rsid w:val="00325BF3"/>
    <w:rsid w:val="00325E06"/>
    <w:rsid w:val="00325F9B"/>
    <w:rsid w:val="003261BC"/>
    <w:rsid w:val="003263B2"/>
    <w:rsid w:val="003275D7"/>
    <w:rsid w:val="00327638"/>
    <w:rsid w:val="00327821"/>
    <w:rsid w:val="0032797C"/>
    <w:rsid w:val="00327CC2"/>
    <w:rsid w:val="0033042C"/>
    <w:rsid w:val="0033049C"/>
    <w:rsid w:val="0033051A"/>
    <w:rsid w:val="003305F7"/>
    <w:rsid w:val="00330839"/>
    <w:rsid w:val="00330856"/>
    <w:rsid w:val="00330B9F"/>
    <w:rsid w:val="00330BFE"/>
    <w:rsid w:val="00330D2C"/>
    <w:rsid w:val="00330E4F"/>
    <w:rsid w:val="00330F7B"/>
    <w:rsid w:val="003312FF"/>
    <w:rsid w:val="0033144C"/>
    <w:rsid w:val="00331587"/>
    <w:rsid w:val="003316BB"/>
    <w:rsid w:val="00331DCB"/>
    <w:rsid w:val="00332210"/>
    <w:rsid w:val="00332279"/>
    <w:rsid w:val="00332812"/>
    <w:rsid w:val="003328B5"/>
    <w:rsid w:val="003329EB"/>
    <w:rsid w:val="00332B66"/>
    <w:rsid w:val="00332D43"/>
    <w:rsid w:val="00332EF6"/>
    <w:rsid w:val="00332F83"/>
    <w:rsid w:val="003331F9"/>
    <w:rsid w:val="0033331F"/>
    <w:rsid w:val="003337C8"/>
    <w:rsid w:val="003337DE"/>
    <w:rsid w:val="00333C55"/>
    <w:rsid w:val="00333DC8"/>
    <w:rsid w:val="00333FF1"/>
    <w:rsid w:val="0033406E"/>
    <w:rsid w:val="003340E4"/>
    <w:rsid w:val="003345CF"/>
    <w:rsid w:val="00334620"/>
    <w:rsid w:val="003349F3"/>
    <w:rsid w:val="00334CF2"/>
    <w:rsid w:val="00334F0E"/>
    <w:rsid w:val="00334FA5"/>
    <w:rsid w:val="003352A3"/>
    <w:rsid w:val="00335AAF"/>
    <w:rsid w:val="00335F17"/>
    <w:rsid w:val="0033607E"/>
    <w:rsid w:val="0033614B"/>
    <w:rsid w:val="003366F8"/>
    <w:rsid w:val="003367BA"/>
    <w:rsid w:val="00336B77"/>
    <w:rsid w:val="00336E52"/>
    <w:rsid w:val="00336F92"/>
    <w:rsid w:val="0033735B"/>
    <w:rsid w:val="00337390"/>
    <w:rsid w:val="00337549"/>
    <w:rsid w:val="00337729"/>
    <w:rsid w:val="00337F19"/>
    <w:rsid w:val="00337FCD"/>
    <w:rsid w:val="00340995"/>
    <w:rsid w:val="00340CAE"/>
    <w:rsid w:val="00340D7B"/>
    <w:rsid w:val="00340DC6"/>
    <w:rsid w:val="00340F6F"/>
    <w:rsid w:val="0034110D"/>
    <w:rsid w:val="003413D5"/>
    <w:rsid w:val="003415DC"/>
    <w:rsid w:val="00341646"/>
    <w:rsid w:val="00341A2C"/>
    <w:rsid w:val="00341EB5"/>
    <w:rsid w:val="00341EC0"/>
    <w:rsid w:val="00341ECB"/>
    <w:rsid w:val="003420CE"/>
    <w:rsid w:val="00342192"/>
    <w:rsid w:val="00342909"/>
    <w:rsid w:val="003429E5"/>
    <w:rsid w:val="00342C9B"/>
    <w:rsid w:val="00342FEC"/>
    <w:rsid w:val="0034316F"/>
    <w:rsid w:val="003431D3"/>
    <w:rsid w:val="003433F6"/>
    <w:rsid w:val="003439D8"/>
    <w:rsid w:val="00344021"/>
    <w:rsid w:val="003440B1"/>
    <w:rsid w:val="003441B8"/>
    <w:rsid w:val="00344264"/>
    <w:rsid w:val="0034440F"/>
    <w:rsid w:val="003444EC"/>
    <w:rsid w:val="0034478A"/>
    <w:rsid w:val="0034489F"/>
    <w:rsid w:val="00344BC3"/>
    <w:rsid w:val="00344BD2"/>
    <w:rsid w:val="00344C39"/>
    <w:rsid w:val="00344C95"/>
    <w:rsid w:val="00344E43"/>
    <w:rsid w:val="00344E7F"/>
    <w:rsid w:val="00344F20"/>
    <w:rsid w:val="00344F58"/>
    <w:rsid w:val="003451FB"/>
    <w:rsid w:val="0034551F"/>
    <w:rsid w:val="003456D1"/>
    <w:rsid w:val="003459C3"/>
    <w:rsid w:val="00345E03"/>
    <w:rsid w:val="003464EB"/>
    <w:rsid w:val="00346667"/>
    <w:rsid w:val="003466F4"/>
    <w:rsid w:val="0034689A"/>
    <w:rsid w:val="00346AB1"/>
    <w:rsid w:val="00346E03"/>
    <w:rsid w:val="00346FC1"/>
    <w:rsid w:val="003470DE"/>
    <w:rsid w:val="00347C6B"/>
    <w:rsid w:val="00350220"/>
    <w:rsid w:val="00350313"/>
    <w:rsid w:val="00350965"/>
    <w:rsid w:val="00350BC7"/>
    <w:rsid w:val="00350D6C"/>
    <w:rsid w:val="00351072"/>
    <w:rsid w:val="0035152E"/>
    <w:rsid w:val="003518E1"/>
    <w:rsid w:val="00351A27"/>
    <w:rsid w:val="00351BAC"/>
    <w:rsid w:val="00351D28"/>
    <w:rsid w:val="00351D98"/>
    <w:rsid w:val="00351F82"/>
    <w:rsid w:val="00352020"/>
    <w:rsid w:val="003522A2"/>
    <w:rsid w:val="00352582"/>
    <w:rsid w:val="0035279A"/>
    <w:rsid w:val="00352B71"/>
    <w:rsid w:val="00352C7A"/>
    <w:rsid w:val="00352CB9"/>
    <w:rsid w:val="003531F4"/>
    <w:rsid w:val="00353355"/>
    <w:rsid w:val="003535DB"/>
    <w:rsid w:val="00353E21"/>
    <w:rsid w:val="0035409F"/>
    <w:rsid w:val="003540D3"/>
    <w:rsid w:val="003540DA"/>
    <w:rsid w:val="00354299"/>
    <w:rsid w:val="003548AE"/>
    <w:rsid w:val="0035497A"/>
    <w:rsid w:val="00354DE0"/>
    <w:rsid w:val="00354DE2"/>
    <w:rsid w:val="00355507"/>
    <w:rsid w:val="003555DD"/>
    <w:rsid w:val="00355669"/>
    <w:rsid w:val="0035579C"/>
    <w:rsid w:val="003557FA"/>
    <w:rsid w:val="00355E43"/>
    <w:rsid w:val="00355E7C"/>
    <w:rsid w:val="00356046"/>
    <w:rsid w:val="0035668E"/>
    <w:rsid w:val="00356887"/>
    <w:rsid w:val="00356909"/>
    <w:rsid w:val="00356A08"/>
    <w:rsid w:val="00356D70"/>
    <w:rsid w:val="003572CA"/>
    <w:rsid w:val="00357938"/>
    <w:rsid w:val="00357C3E"/>
    <w:rsid w:val="00360112"/>
    <w:rsid w:val="00360158"/>
    <w:rsid w:val="003603D7"/>
    <w:rsid w:val="00360795"/>
    <w:rsid w:val="00360E27"/>
    <w:rsid w:val="00360FC5"/>
    <w:rsid w:val="00361189"/>
    <w:rsid w:val="00361480"/>
    <w:rsid w:val="003615ED"/>
    <w:rsid w:val="00361D14"/>
    <w:rsid w:val="00361F9C"/>
    <w:rsid w:val="0036206A"/>
    <w:rsid w:val="00362469"/>
    <w:rsid w:val="00362537"/>
    <w:rsid w:val="00362ADE"/>
    <w:rsid w:val="00362CB0"/>
    <w:rsid w:val="00362F4C"/>
    <w:rsid w:val="00362FAC"/>
    <w:rsid w:val="003630F2"/>
    <w:rsid w:val="00363165"/>
    <w:rsid w:val="00363199"/>
    <w:rsid w:val="003632B7"/>
    <w:rsid w:val="00363474"/>
    <w:rsid w:val="0036367C"/>
    <w:rsid w:val="00363707"/>
    <w:rsid w:val="003639F6"/>
    <w:rsid w:val="00363CDF"/>
    <w:rsid w:val="00363E06"/>
    <w:rsid w:val="00363E34"/>
    <w:rsid w:val="003642D1"/>
    <w:rsid w:val="0036441A"/>
    <w:rsid w:val="00364522"/>
    <w:rsid w:val="003646D7"/>
    <w:rsid w:val="003649C0"/>
    <w:rsid w:val="00364CFD"/>
    <w:rsid w:val="00365190"/>
    <w:rsid w:val="0036528A"/>
    <w:rsid w:val="003655FF"/>
    <w:rsid w:val="00365853"/>
    <w:rsid w:val="00365B27"/>
    <w:rsid w:val="00365BCD"/>
    <w:rsid w:val="00365DDB"/>
    <w:rsid w:val="003661EC"/>
    <w:rsid w:val="00366208"/>
    <w:rsid w:val="00366228"/>
    <w:rsid w:val="003669F7"/>
    <w:rsid w:val="00366DE7"/>
    <w:rsid w:val="00366FC8"/>
    <w:rsid w:val="0036722E"/>
    <w:rsid w:val="00367465"/>
    <w:rsid w:val="0036793C"/>
    <w:rsid w:val="00367B9E"/>
    <w:rsid w:val="00367CCB"/>
    <w:rsid w:val="003703C0"/>
    <w:rsid w:val="003703DA"/>
    <w:rsid w:val="00370890"/>
    <w:rsid w:val="003708D6"/>
    <w:rsid w:val="00370A15"/>
    <w:rsid w:val="00370C56"/>
    <w:rsid w:val="00371100"/>
    <w:rsid w:val="00371362"/>
    <w:rsid w:val="003718FF"/>
    <w:rsid w:val="00371E8E"/>
    <w:rsid w:val="00372247"/>
    <w:rsid w:val="00372522"/>
    <w:rsid w:val="0037257E"/>
    <w:rsid w:val="00372C76"/>
    <w:rsid w:val="00372C8C"/>
    <w:rsid w:val="00372C96"/>
    <w:rsid w:val="00372DBA"/>
    <w:rsid w:val="003734C5"/>
    <w:rsid w:val="00373520"/>
    <w:rsid w:val="003739E6"/>
    <w:rsid w:val="00373CDB"/>
    <w:rsid w:val="00373DB1"/>
    <w:rsid w:val="00373F5F"/>
    <w:rsid w:val="00373FB9"/>
    <w:rsid w:val="00374373"/>
    <w:rsid w:val="00374798"/>
    <w:rsid w:val="00374813"/>
    <w:rsid w:val="003748B4"/>
    <w:rsid w:val="0037497E"/>
    <w:rsid w:val="00374A35"/>
    <w:rsid w:val="00374C3F"/>
    <w:rsid w:val="00374DAC"/>
    <w:rsid w:val="00374F62"/>
    <w:rsid w:val="00375035"/>
    <w:rsid w:val="0037517B"/>
    <w:rsid w:val="003759AF"/>
    <w:rsid w:val="00375F6C"/>
    <w:rsid w:val="003760BC"/>
    <w:rsid w:val="00376173"/>
    <w:rsid w:val="0037632B"/>
    <w:rsid w:val="003763D8"/>
    <w:rsid w:val="00376467"/>
    <w:rsid w:val="0037661E"/>
    <w:rsid w:val="00376980"/>
    <w:rsid w:val="00376D80"/>
    <w:rsid w:val="00376DAF"/>
    <w:rsid w:val="0037727D"/>
    <w:rsid w:val="003772EB"/>
    <w:rsid w:val="00377424"/>
    <w:rsid w:val="0037756B"/>
    <w:rsid w:val="0037786A"/>
    <w:rsid w:val="0037795A"/>
    <w:rsid w:val="00377A8E"/>
    <w:rsid w:val="00377E34"/>
    <w:rsid w:val="0038011C"/>
    <w:rsid w:val="0038027E"/>
    <w:rsid w:val="00380774"/>
    <w:rsid w:val="00380D9A"/>
    <w:rsid w:val="00380E92"/>
    <w:rsid w:val="0038103F"/>
    <w:rsid w:val="0038116B"/>
    <w:rsid w:val="00381305"/>
    <w:rsid w:val="00381510"/>
    <w:rsid w:val="00381E11"/>
    <w:rsid w:val="00381F6A"/>
    <w:rsid w:val="0038202F"/>
    <w:rsid w:val="0038208A"/>
    <w:rsid w:val="00382BDC"/>
    <w:rsid w:val="00382C7E"/>
    <w:rsid w:val="00383110"/>
    <w:rsid w:val="003833A6"/>
    <w:rsid w:val="003833DB"/>
    <w:rsid w:val="003839B3"/>
    <w:rsid w:val="00383AEA"/>
    <w:rsid w:val="00383D1B"/>
    <w:rsid w:val="00384064"/>
    <w:rsid w:val="00384154"/>
    <w:rsid w:val="00384F03"/>
    <w:rsid w:val="003850F3"/>
    <w:rsid w:val="00385255"/>
    <w:rsid w:val="003853AF"/>
    <w:rsid w:val="003854A2"/>
    <w:rsid w:val="003857B2"/>
    <w:rsid w:val="0038587A"/>
    <w:rsid w:val="00385916"/>
    <w:rsid w:val="00385B04"/>
    <w:rsid w:val="00386093"/>
    <w:rsid w:val="003862F6"/>
    <w:rsid w:val="003863FB"/>
    <w:rsid w:val="0038668D"/>
    <w:rsid w:val="003867C7"/>
    <w:rsid w:val="00386BB7"/>
    <w:rsid w:val="00386CC3"/>
    <w:rsid w:val="00386CC8"/>
    <w:rsid w:val="00386D20"/>
    <w:rsid w:val="00386EA6"/>
    <w:rsid w:val="00387307"/>
    <w:rsid w:val="00387907"/>
    <w:rsid w:val="0038793C"/>
    <w:rsid w:val="00387B63"/>
    <w:rsid w:val="00387CE4"/>
    <w:rsid w:val="00387D60"/>
    <w:rsid w:val="00387E8C"/>
    <w:rsid w:val="00387EB0"/>
    <w:rsid w:val="003900EA"/>
    <w:rsid w:val="00390239"/>
    <w:rsid w:val="0039041E"/>
    <w:rsid w:val="003904B5"/>
    <w:rsid w:val="00390986"/>
    <w:rsid w:val="00390AC8"/>
    <w:rsid w:val="00390EEB"/>
    <w:rsid w:val="00390F5B"/>
    <w:rsid w:val="00391734"/>
    <w:rsid w:val="00391866"/>
    <w:rsid w:val="00391B02"/>
    <w:rsid w:val="00391B46"/>
    <w:rsid w:val="00391D81"/>
    <w:rsid w:val="00391DB9"/>
    <w:rsid w:val="00391DE0"/>
    <w:rsid w:val="00391E2D"/>
    <w:rsid w:val="003921A8"/>
    <w:rsid w:val="00392827"/>
    <w:rsid w:val="003928F9"/>
    <w:rsid w:val="00392C7E"/>
    <w:rsid w:val="00392E73"/>
    <w:rsid w:val="00392FAA"/>
    <w:rsid w:val="0039300E"/>
    <w:rsid w:val="0039320B"/>
    <w:rsid w:val="0039323C"/>
    <w:rsid w:val="00393322"/>
    <w:rsid w:val="003938A9"/>
    <w:rsid w:val="00393E52"/>
    <w:rsid w:val="00393F3E"/>
    <w:rsid w:val="00393FE6"/>
    <w:rsid w:val="00394108"/>
    <w:rsid w:val="00394327"/>
    <w:rsid w:val="0039444C"/>
    <w:rsid w:val="00394AF1"/>
    <w:rsid w:val="00394DF7"/>
    <w:rsid w:val="00394F00"/>
    <w:rsid w:val="00395314"/>
    <w:rsid w:val="0039535F"/>
    <w:rsid w:val="003958DB"/>
    <w:rsid w:val="00395ED9"/>
    <w:rsid w:val="00396166"/>
    <w:rsid w:val="00396C55"/>
    <w:rsid w:val="00396E36"/>
    <w:rsid w:val="00396F22"/>
    <w:rsid w:val="003970C5"/>
    <w:rsid w:val="00397426"/>
    <w:rsid w:val="00397E2C"/>
    <w:rsid w:val="003A02E7"/>
    <w:rsid w:val="003A0400"/>
    <w:rsid w:val="003A0721"/>
    <w:rsid w:val="003A078A"/>
    <w:rsid w:val="003A0B68"/>
    <w:rsid w:val="003A0D9F"/>
    <w:rsid w:val="003A0DA6"/>
    <w:rsid w:val="003A0E80"/>
    <w:rsid w:val="003A105D"/>
    <w:rsid w:val="003A114A"/>
    <w:rsid w:val="003A12D0"/>
    <w:rsid w:val="003A1459"/>
    <w:rsid w:val="003A19D4"/>
    <w:rsid w:val="003A1D5E"/>
    <w:rsid w:val="003A1ED0"/>
    <w:rsid w:val="003A1FA9"/>
    <w:rsid w:val="003A2220"/>
    <w:rsid w:val="003A2498"/>
    <w:rsid w:val="003A2587"/>
    <w:rsid w:val="003A2661"/>
    <w:rsid w:val="003A27A4"/>
    <w:rsid w:val="003A2F18"/>
    <w:rsid w:val="003A3147"/>
    <w:rsid w:val="003A3371"/>
    <w:rsid w:val="003A341D"/>
    <w:rsid w:val="003A3869"/>
    <w:rsid w:val="003A3916"/>
    <w:rsid w:val="003A3DB2"/>
    <w:rsid w:val="003A3E4B"/>
    <w:rsid w:val="003A4546"/>
    <w:rsid w:val="003A4BE4"/>
    <w:rsid w:val="003A4C65"/>
    <w:rsid w:val="003A4CE8"/>
    <w:rsid w:val="003A4EA7"/>
    <w:rsid w:val="003A56D3"/>
    <w:rsid w:val="003A5763"/>
    <w:rsid w:val="003A5AAE"/>
    <w:rsid w:val="003A5BE4"/>
    <w:rsid w:val="003A5C0B"/>
    <w:rsid w:val="003A5D20"/>
    <w:rsid w:val="003A6161"/>
    <w:rsid w:val="003A6276"/>
    <w:rsid w:val="003A6556"/>
    <w:rsid w:val="003A6742"/>
    <w:rsid w:val="003A676B"/>
    <w:rsid w:val="003A69F8"/>
    <w:rsid w:val="003A6CAE"/>
    <w:rsid w:val="003A6F95"/>
    <w:rsid w:val="003A74A1"/>
    <w:rsid w:val="003A74E3"/>
    <w:rsid w:val="003A765B"/>
    <w:rsid w:val="003A79C1"/>
    <w:rsid w:val="003A7A6C"/>
    <w:rsid w:val="003A7D0A"/>
    <w:rsid w:val="003B0080"/>
    <w:rsid w:val="003B035B"/>
    <w:rsid w:val="003B0758"/>
    <w:rsid w:val="003B09AD"/>
    <w:rsid w:val="003B0B08"/>
    <w:rsid w:val="003B0C92"/>
    <w:rsid w:val="003B0E7F"/>
    <w:rsid w:val="003B0EFD"/>
    <w:rsid w:val="003B0F58"/>
    <w:rsid w:val="003B11E2"/>
    <w:rsid w:val="003B16CF"/>
    <w:rsid w:val="003B17BE"/>
    <w:rsid w:val="003B1B94"/>
    <w:rsid w:val="003B1BDB"/>
    <w:rsid w:val="003B1F90"/>
    <w:rsid w:val="003B2496"/>
    <w:rsid w:val="003B25E9"/>
    <w:rsid w:val="003B2942"/>
    <w:rsid w:val="003B2ED7"/>
    <w:rsid w:val="003B3016"/>
    <w:rsid w:val="003B3066"/>
    <w:rsid w:val="003B314D"/>
    <w:rsid w:val="003B3636"/>
    <w:rsid w:val="003B36D9"/>
    <w:rsid w:val="003B36DC"/>
    <w:rsid w:val="003B3A1E"/>
    <w:rsid w:val="003B3AF1"/>
    <w:rsid w:val="003B3B58"/>
    <w:rsid w:val="003B40CF"/>
    <w:rsid w:val="003B4301"/>
    <w:rsid w:val="003B4330"/>
    <w:rsid w:val="003B473B"/>
    <w:rsid w:val="003B47BC"/>
    <w:rsid w:val="003B4CF0"/>
    <w:rsid w:val="003B4E53"/>
    <w:rsid w:val="003B4F67"/>
    <w:rsid w:val="003B5238"/>
    <w:rsid w:val="003B53DD"/>
    <w:rsid w:val="003B559C"/>
    <w:rsid w:val="003B579A"/>
    <w:rsid w:val="003B591E"/>
    <w:rsid w:val="003B5C52"/>
    <w:rsid w:val="003B6090"/>
    <w:rsid w:val="003B6184"/>
    <w:rsid w:val="003B6665"/>
    <w:rsid w:val="003B673A"/>
    <w:rsid w:val="003B67F0"/>
    <w:rsid w:val="003B68CA"/>
    <w:rsid w:val="003B7144"/>
    <w:rsid w:val="003B71CA"/>
    <w:rsid w:val="003B7552"/>
    <w:rsid w:val="003B7B34"/>
    <w:rsid w:val="003B7D2A"/>
    <w:rsid w:val="003C014B"/>
    <w:rsid w:val="003C0271"/>
    <w:rsid w:val="003C04F1"/>
    <w:rsid w:val="003C069F"/>
    <w:rsid w:val="003C06F8"/>
    <w:rsid w:val="003C075B"/>
    <w:rsid w:val="003C0B36"/>
    <w:rsid w:val="003C10EA"/>
    <w:rsid w:val="003C1358"/>
    <w:rsid w:val="003C181D"/>
    <w:rsid w:val="003C18FD"/>
    <w:rsid w:val="003C1938"/>
    <w:rsid w:val="003C19CD"/>
    <w:rsid w:val="003C223D"/>
    <w:rsid w:val="003C2CAA"/>
    <w:rsid w:val="003C2D61"/>
    <w:rsid w:val="003C2F62"/>
    <w:rsid w:val="003C3098"/>
    <w:rsid w:val="003C3197"/>
    <w:rsid w:val="003C3638"/>
    <w:rsid w:val="003C3659"/>
    <w:rsid w:val="003C3666"/>
    <w:rsid w:val="003C38E9"/>
    <w:rsid w:val="003C3962"/>
    <w:rsid w:val="003C3B36"/>
    <w:rsid w:val="003C3FDD"/>
    <w:rsid w:val="003C40E1"/>
    <w:rsid w:val="003C4C25"/>
    <w:rsid w:val="003C4D46"/>
    <w:rsid w:val="003C4DE3"/>
    <w:rsid w:val="003C4FB4"/>
    <w:rsid w:val="003C4FEE"/>
    <w:rsid w:val="003C51B9"/>
    <w:rsid w:val="003C5229"/>
    <w:rsid w:val="003C5A56"/>
    <w:rsid w:val="003C5A8D"/>
    <w:rsid w:val="003C5B5B"/>
    <w:rsid w:val="003C5C5E"/>
    <w:rsid w:val="003C6241"/>
    <w:rsid w:val="003C636D"/>
    <w:rsid w:val="003C670F"/>
    <w:rsid w:val="003C688B"/>
    <w:rsid w:val="003C7094"/>
    <w:rsid w:val="003C70B2"/>
    <w:rsid w:val="003C71FB"/>
    <w:rsid w:val="003C726E"/>
    <w:rsid w:val="003C72FE"/>
    <w:rsid w:val="003C74BB"/>
    <w:rsid w:val="003C7A4C"/>
    <w:rsid w:val="003C7B73"/>
    <w:rsid w:val="003C7F05"/>
    <w:rsid w:val="003C7F36"/>
    <w:rsid w:val="003D0193"/>
    <w:rsid w:val="003D02A6"/>
    <w:rsid w:val="003D0507"/>
    <w:rsid w:val="003D06C4"/>
    <w:rsid w:val="003D0751"/>
    <w:rsid w:val="003D0803"/>
    <w:rsid w:val="003D0A72"/>
    <w:rsid w:val="003D0C29"/>
    <w:rsid w:val="003D190F"/>
    <w:rsid w:val="003D1BC7"/>
    <w:rsid w:val="003D1BF7"/>
    <w:rsid w:val="003D1DBC"/>
    <w:rsid w:val="003D20A2"/>
    <w:rsid w:val="003D2403"/>
    <w:rsid w:val="003D241C"/>
    <w:rsid w:val="003D261C"/>
    <w:rsid w:val="003D268A"/>
    <w:rsid w:val="003D27D0"/>
    <w:rsid w:val="003D3241"/>
    <w:rsid w:val="003D32DC"/>
    <w:rsid w:val="003D348F"/>
    <w:rsid w:val="003D3CFC"/>
    <w:rsid w:val="003D3D85"/>
    <w:rsid w:val="003D4147"/>
    <w:rsid w:val="003D444C"/>
    <w:rsid w:val="003D44D7"/>
    <w:rsid w:val="003D451E"/>
    <w:rsid w:val="003D46A4"/>
    <w:rsid w:val="003D46CD"/>
    <w:rsid w:val="003D4F27"/>
    <w:rsid w:val="003D4F8F"/>
    <w:rsid w:val="003D50EA"/>
    <w:rsid w:val="003D5106"/>
    <w:rsid w:val="003D5237"/>
    <w:rsid w:val="003D5377"/>
    <w:rsid w:val="003D54C3"/>
    <w:rsid w:val="003D5606"/>
    <w:rsid w:val="003D5775"/>
    <w:rsid w:val="003D5AA0"/>
    <w:rsid w:val="003D5B9B"/>
    <w:rsid w:val="003D5C02"/>
    <w:rsid w:val="003D5C60"/>
    <w:rsid w:val="003D5CFA"/>
    <w:rsid w:val="003D604C"/>
    <w:rsid w:val="003D625A"/>
    <w:rsid w:val="003D6659"/>
    <w:rsid w:val="003D6807"/>
    <w:rsid w:val="003D680A"/>
    <w:rsid w:val="003D69E7"/>
    <w:rsid w:val="003D6B32"/>
    <w:rsid w:val="003D6EEF"/>
    <w:rsid w:val="003D6FF3"/>
    <w:rsid w:val="003D7200"/>
    <w:rsid w:val="003D7611"/>
    <w:rsid w:val="003D76C8"/>
    <w:rsid w:val="003D7735"/>
    <w:rsid w:val="003D77EE"/>
    <w:rsid w:val="003D7B57"/>
    <w:rsid w:val="003D7BF5"/>
    <w:rsid w:val="003D7F31"/>
    <w:rsid w:val="003D7F98"/>
    <w:rsid w:val="003E0229"/>
    <w:rsid w:val="003E02CF"/>
    <w:rsid w:val="003E03DC"/>
    <w:rsid w:val="003E0555"/>
    <w:rsid w:val="003E0993"/>
    <w:rsid w:val="003E0A19"/>
    <w:rsid w:val="003E0D5C"/>
    <w:rsid w:val="003E0E54"/>
    <w:rsid w:val="003E0EC8"/>
    <w:rsid w:val="003E0FA7"/>
    <w:rsid w:val="003E1380"/>
    <w:rsid w:val="003E185A"/>
    <w:rsid w:val="003E1EC7"/>
    <w:rsid w:val="003E2167"/>
    <w:rsid w:val="003E235F"/>
    <w:rsid w:val="003E299E"/>
    <w:rsid w:val="003E2B01"/>
    <w:rsid w:val="003E30A8"/>
    <w:rsid w:val="003E31DB"/>
    <w:rsid w:val="003E3225"/>
    <w:rsid w:val="003E33AA"/>
    <w:rsid w:val="003E35EB"/>
    <w:rsid w:val="003E3824"/>
    <w:rsid w:val="003E403D"/>
    <w:rsid w:val="003E4494"/>
    <w:rsid w:val="003E4517"/>
    <w:rsid w:val="003E45BA"/>
    <w:rsid w:val="003E4749"/>
    <w:rsid w:val="003E4D9F"/>
    <w:rsid w:val="003E4E96"/>
    <w:rsid w:val="003E53EC"/>
    <w:rsid w:val="003E56B5"/>
    <w:rsid w:val="003E594D"/>
    <w:rsid w:val="003E5AE9"/>
    <w:rsid w:val="003E5FE4"/>
    <w:rsid w:val="003E6238"/>
    <w:rsid w:val="003E6523"/>
    <w:rsid w:val="003E66B3"/>
    <w:rsid w:val="003E6999"/>
    <w:rsid w:val="003E6B63"/>
    <w:rsid w:val="003E6BCA"/>
    <w:rsid w:val="003E6CAE"/>
    <w:rsid w:val="003E6DBB"/>
    <w:rsid w:val="003E744F"/>
    <w:rsid w:val="003E759E"/>
    <w:rsid w:val="003E7810"/>
    <w:rsid w:val="003E7DDF"/>
    <w:rsid w:val="003E7F2E"/>
    <w:rsid w:val="003F02A6"/>
    <w:rsid w:val="003F04AF"/>
    <w:rsid w:val="003F0550"/>
    <w:rsid w:val="003F0C7A"/>
    <w:rsid w:val="003F12AB"/>
    <w:rsid w:val="003F1311"/>
    <w:rsid w:val="003F14B8"/>
    <w:rsid w:val="003F1A71"/>
    <w:rsid w:val="003F1A74"/>
    <w:rsid w:val="003F1F60"/>
    <w:rsid w:val="003F2039"/>
    <w:rsid w:val="003F209E"/>
    <w:rsid w:val="003F247D"/>
    <w:rsid w:val="003F2575"/>
    <w:rsid w:val="003F27B9"/>
    <w:rsid w:val="003F2968"/>
    <w:rsid w:val="003F298B"/>
    <w:rsid w:val="003F29B0"/>
    <w:rsid w:val="003F29C2"/>
    <w:rsid w:val="003F2B20"/>
    <w:rsid w:val="003F2D8F"/>
    <w:rsid w:val="003F2E25"/>
    <w:rsid w:val="003F2FA7"/>
    <w:rsid w:val="003F3014"/>
    <w:rsid w:val="003F306D"/>
    <w:rsid w:val="003F31D3"/>
    <w:rsid w:val="003F32A0"/>
    <w:rsid w:val="003F3364"/>
    <w:rsid w:val="003F3457"/>
    <w:rsid w:val="003F3532"/>
    <w:rsid w:val="003F369A"/>
    <w:rsid w:val="003F36CB"/>
    <w:rsid w:val="003F37D4"/>
    <w:rsid w:val="003F391D"/>
    <w:rsid w:val="003F3DDB"/>
    <w:rsid w:val="003F3DF2"/>
    <w:rsid w:val="003F3FBA"/>
    <w:rsid w:val="003F407D"/>
    <w:rsid w:val="003F4547"/>
    <w:rsid w:val="003F4613"/>
    <w:rsid w:val="003F4C0A"/>
    <w:rsid w:val="003F4CD9"/>
    <w:rsid w:val="003F4DDE"/>
    <w:rsid w:val="003F4F12"/>
    <w:rsid w:val="003F5199"/>
    <w:rsid w:val="003F5248"/>
    <w:rsid w:val="003F52A3"/>
    <w:rsid w:val="003F543E"/>
    <w:rsid w:val="003F56EC"/>
    <w:rsid w:val="003F577C"/>
    <w:rsid w:val="003F57CD"/>
    <w:rsid w:val="003F5A42"/>
    <w:rsid w:val="003F6079"/>
    <w:rsid w:val="003F62DB"/>
    <w:rsid w:val="003F6634"/>
    <w:rsid w:val="003F693E"/>
    <w:rsid w:val="003F6CD3"/>
    <w:rsid w:val="003F71F8"/>
    <w:rsid w:val="003F7547"/>
    <w:rsid w:val="003F7686"/>
    <w:rsid w:val="003F798D"/>
    <w:rsid w:val="003F7BAF"/>
    <w:rsid w:val="004000D6"/>
    <w:rsid w:val="004004F4"/>
    <w:rsid w:val="00400556"/>
    <w:rsid w:val="00400562"/>
    <w:rsid w:val="004010CC"/>
    <w:rsid w:val="00401518"/>
    <w:rsid w:val="004016E1"/>
    <w:rsid w:val="00401AF9"/>
    <w:rsid w:val="00401CE7"/>
    <w:rsid w:val="00401F87"/>
    <w:rsid w:val="0040238A"/>
    <w:rsid w:val="004027F0"/>
    <w:rsid w:val="0040288D"/>
    <w:rsid w:val="00402B99"/>
    <w:rsid w:val="00402D28"/>
    <w:rsid w:val="00402D2A"/>
    <w:rsid w:val="00402DB0"/>
    <w:rsid w:val="00403493"/>
    <w:rsid w:val="004036D8"/>
    <w:rsid w:val="004041B5"/>
    <w:rsid w:val="004047B5"/>
    <w:rsid w:val="00404904"/>
    <w:rsid w:val="00404B42"/>
    <w:rsid w:val="00405397"/>
    <w:rsid w:val="0040565C"/>
    <w:rsid w:val="0040587E"/>
    <w:rsid w:val="0040592B"/>
    <w:rsid w:val="0040598E"/>
    <w:rsid w:val="00405A25"/>
    <w:rsid w:val="00405DDA"/>
    <w:rsid w:val="00405ED7"/>
    <w:rsid w:val="00405F31"/>
    <w:rsid w:val="004062D8"/>
    <w:rsid w:val="004068F5"/>
    <w:rsid w:val="00406CB5"/>
    <w:rsid w:val="00406E5C"/>
    <w:rsid w:val="00406FE6"/>
    <w:rsid w:val="0040705D"/>
    <w:rsid w:val="004072B0"/>
    <w:rsid w:val="004075F7"/>
    <w:rsid w:val="004077A4"/>
    <w:rsid w:val="004077AA"/>
    <w:rsid w:val="00407876"/>
    <w:rsid w:val="0040789A"/>
    <w:rsid w:val="00407935"/>
    <w:rsid w:val="00407D4D"/>
    <w:rsid w:val="004102A1"/>
    <w:rsid w:val="00410551"/>
    <w:rsid w:val="004106CB"/>
    <w:rsid w:val="00410CD4"/>
    <w:rsid w:val="00410D43"/>
    <w:rsid w:val="00410ED1"/>
    <w:rsid w:val="00410FEE"/>
    <w:rsid w:val="004110E0"/>
    <w:rsid w:val="0041171F"/>
    <w:rsid w:val="004117CB"/>
    <w:rsid w:val="00411905"/>
    <w:rsid w:val="0041198A"/>
    <w:rsid w:val="004119EB"/>
    <w:rsid w:val="00411CC7"/>
    <w:rsid w:val="004120FD"/>
    <w:rsid w:val="0041217D"/>
    <w:rsid w:val="00412250"/>
    <w:rsid w:val="004130FD"/>
    <w:rsid w:val="00413303"/>
    <w:rsid w:val="004139A0"/>
    <w:rsid w:val="004139CE"/>
    <w:rsid w:val="00413AC0"/>
    <w:rsid w:val="00413B3A"/>
    <w:rsid w:val="004147C1"/>
    <w:rsid w:val="00414802"/>
    <w:rsid w:val="00414840"/>
    <w:rsid w:val="00415368"/>
    <w:rsid w:val="004155BB"/>
    <w:rsid w:val="0041573D"/>
    <w:rsid w:val="00415B4F"/>
    <w:rsid w:val="00415BD8"/>
    <w:rsid w:val="004161D6"/>
    <w:rsid w:val="004162A6"/>
    <w:rsid w:val="00416394"/>
    <w:rsid w:val="0041693D"/>
    <w:rsid w:val="00416DE8"/>
    <w:rsid w:val="00417029"/>
    <w:rsid w:val="0041726C"/>
    <w:rsid w:val="0041733A"/>
    <w:rsid w:val="00417340"/>
    <w:rsid w:val="0041742F"/>
    <w:rsid w:val="004174A7"/>
    <w:rsid w:val="004175D6"/>
    <w:rsid w:val="004177EC"/>
    <w:rsid w:val="00417913"/>
    <w:rsid w:val="00417AB6"/>
    <w:rsid w:val="00417D28"/>
    <w:rsid w:val="00417EF3"/>
    <w:rsid w:val="0042009D"/>
    <w:rsid w:val="004200E9"/>
    <w:rsid w:val="004201AB"/>
    <w:rsid w:val="004201DE"/>
    <w:rsid w:val="00420989"/>
    <w:rsid w:val="00420BCC"/>
    <w:rsid w:val="00420CBF"/>
    <w:rsid w:val="00420E2B"/>
    <w:rsid w:val="0042101D"/>
    <w:rsid w:val="00421341"/>
    <w:rsid w:val="004213F5"/>
    <w:rsid w:val="00421419"/>
    <w:rsid w:val="00421579"/>
    <w:rsid w:val="00421EF8"/>
    <w:rsid w:val="00421F31"/>
    <w:rsid w:val="0042202F"/>
    <w:rsid w:val="00422111"/>
    <w:rsid w:val="00422158"/>
    <w:rsid w:val="00422461"/>
    <w:rsid w:val="00422468"/>
    <w:rsid w:val="00422A70"/>
    <w:rsid w:val="00422F89"/>
    <w:rsid w:val="00423100"/>
    <w:rsid w:val="00423824"/>
    <w:rsid w:val="00423EC3"/>
    <w:rsid w:val="00423F52"/>
    <w:rsid w:val="00424090"/>
    <w:rsid w:val="00424437"/>
    <w:rsid w:val="004246DE"/>
    <w:rsid w:val="00424703"/>
    <w:rsid w:val="0042479E"/>
    <w:rsid w:val="004253E7"/>
    <w:rsid w:val="004259F6"/>
    <w:rsid w:val="00425B22"/>
    <w:rsid w:val="00425D8E"/>
    <w:rsid w:val="00426244"/>
    <w:rsid w:val="004262AF"/>
    <w:rsid w:val="00426340"/>
    <w:rsid w:val="004268C5"/>
    <w:rsid w:val="00426C64"/>
    <w:rsid w:val="00426DE3"/>
    <w:rsid w:val="00427185"/>
    <w:rsid w:val="00427286"/>
    <w:rsid w:val="004274FF"/>
    <w:rsid w:val="00427624"/>
    <w:rsid w:val="004276E8"/>
    <w:rsid w:val="0042775A"/>
    <w:rsid w:val="00427917"/>
    <w:rsid w:val="00427C9A"/>
    <w:rsid w:val="00427F7E"/>
    <w:rsid w:val="00430220"/>
    <w:rsid w:val="0043046F"/>
    <w:rsid w:val="00430764"/>
    <w:rsid w:val="004309D9"/>
    <w:rsid w:val="00430A04"/>
    <w:rsid w:val="00430A1B"/>
    <w:rsid w:val="00430BD6"/>
    <w:rsid w:val="00430C3D"/>
    <w:rsid w:val="00430EE9"/>
    <w:rsid w:val="00430EFB"/>
    <w:rsid w:val="00430FD3"/>
    <w:rsid w:val="0043118B"/>
    <w:rsid w:val="004316F9"/>
    <w:rsid w:val="00431713"/>
    <w:rsid w:val="004321DE"/>
    <w:rsid w:val="00432363"/>
    <w:rsid w:val="004325A5"/>
    <w:rsid w:val="00433760"/>
    <w:rsid w:val="00433925"/>
    <w:rsid w:val="00433A5F"/>
    <w:rsid w:val="00433AE8"/>
    <w:rsid w:val="00433C41"/>
    <w:rsid w:val="00433ED4"/>
    <w:rsid w:val="00434097"/>
    <w:rsid w:val="00434301"/>
    <w:rsid w:val="00434306"/>
    <w:rsid w:val="00434325"/>
    <w:rsid w:val="004344B2"/>
    <w:rsid w:val="0043478E"/>
    <w:rsid w:val="00434857"/>
    <w:rsid w:val="00434BC3"/>
    <w:rsid w:val="00434E77"/>
    <w:rsid w:val="004351FC"/>
    <w:rsid w:val="00435566"/>
    <w:rsid w:val="00435570"/>
    <w:rsid w:val="004355AC"/>
    <w:rsid w:val="00435B51"/>
    <w:rsid w:val="00435DDB"/>
    <w:rsid w:val="0043644B"/>
    <w:rsid w:val="00436817"/>
    <w:rsid w:val="00436CC3"/>
    <w:rsid w:val="00436E00"/>
    <w:rsid w:val="004371DF"/>
    <w:rsid w:val="004372A2"/>
    <w:rsid w:val="00437413"/>
    <w:rsid w:val="004375A9"/>
    <w:rsid w:val="0043786B"/>
    <w:rsid w:val="004378D2"/>
    <w:rsid w:val="00437A02"/>
    <w:rsid w:val="00437B3A"/>
    <w:rsid w:val="00440068"/>
    <w:rsid w:val="004401EA"/>
    <w:rsid w:val="00440649"/>
    <w:rsid w:val="0044068E"/>
    <w:rsid w:val="004408DA"/>
    <w:rsid w:val="0044102C"/>
    <w:rsid w:val="00441066"/>
    <w:rsid w:val="0044119B"/>
    <w:rsid w:val="004413CB"/>
    <w:rsid w:val="00441962"/>
    <w:rsid w:val="00442239"/>
    <w:rsid w:val="00442286"/>
    <w:rsid w:val="0044229E"/>
    <w:rsid w:val="004426CB"/>
    <w:rsid w:val="004426E1"/>
    <w:rsid w:val="00442E48"/>
    <w:rsid w:val="0044311C"/>
    <w:rsid w:val="00443150"/>
    <w:rsid w:val="004434A4"/>
    <w:rsid w:val="00443669"/>
    <w:rsid w:val="0044368E"/>
    <w:rsid w:val="00443B4E"/>
    <w:rsid w:val="004441C4"/>
    <w:rsid w:val="00444469"/>
    <w:rsid w:val="004446A3"/>
    <w:rsid w:val="004447E9"/>
    <w:rsid w:val="0044492F"/>
    <w:rsid w:val="0044596C"/>
    <w:rsid w:val="00445D6D"/>
    <w:rsid w:val="00445E7E"/>
    <w:rsid w:val="00445EB7"/>
    <w:rsid w:val="00446142"/>
    <w:rsid w:val="00446D1C"/>
    <w:rsid w:val="004473B0"/>
    <w:rsid w:val="004476F8"/>
    <w:rsid w:val="0044776C"/>
    <w:rsid w:val="00447820"/>
    <w:rsid w:val="00447B6A"/>
    <w:rsid w:val="00447BB6"/>
    <w:rsid w:val="00447CC1"/>
    <w:rsid w:val="004508BD"/>
    <w:rsid w:val="00450995"/>
    <w:rsid w:val="00450AC0"/>
    <w:rsid w:val="00450D01"/>
    <w:rsid w:val="004513D8"/>
    <w:rsid w:val="00451954"/>
    <w:rsid w:val="004519DD"/>
    <w:rsid w:val="00451A11"/>
    <w:rsid w:val="00451B91"/>
    <w:rsid w:val="00451F44"/>
    <w:rsid w:val="00451F87"/>
    <w:rsid w:val="00452478"/>
    <w:rsid w:val="004527B2"/>
    <w:rsid w:val="00453ABB"/>
    <w:rsid w:val="00453B38"/>
    <w:rsid w:val="00453D57"/>
    <w:rsid w:val="00453D8E"/>
    <w:rsid w:val="00454060"/>
    <w:rsid w:val="00454238"/>
    <w:rsid w:val="0045452B"/>
    <w:rsid w:val="00454A45"/>
    <w:rsid w:val="00454BF4"/>
    <w:rsid w:val="00454CEB"/>
    <w:rsid w:val="00454EA6"/>
    <w:rsid w:val="00455582"/>
    <w:rsid w:val="004555D1"/>
    <w:rsid w:val="00455957"/>
    <w:rsid w:val="00455DCC"/>
    <w:rsid w:val="00455E15"/>
    <w:rsid w:val="00455E56"/>
    <w:rsid w:val="00455F1B"/>
    <w:rsid w:val="00455F96"/>
    <w:rsid w:val="00456096"/>
    <w:rsid w:val="00456408"/>
    <w:rsid w:val="0045647B"/>
    <w:rsid w:val="00456493"/>
    <w:rsid w:val="0045677F"/>
    <w:rsid w:val="004567B7"/>
    <w:rsid w:val="0045681F"/>
    <w:rsid w:val="0045683C"/>
    <w:rsid w:val="00456D6F"/>
    <w:rsid w:val="00456DE5"/>
    <w:rsid w:val="004570D3"/>
    <w:rsid w:val="0045730B"/>
    <w:rsid w:val="004574CB"/>
    <w:rsid w:val="004575E4"/>
    <w:rsid w:val="0045781D"/>
    <w:rsid w:val="00457DE2"/>
    <w:rsid w:val="00457E75"/>
    <w:rsid w:val="0046008A"/>
    <w:rsid w:val="004600F6"/>
    <w:rsid w:val="00460131"/>
    <w:rsid w:val="004602E6"/>
    <w:rsid w:val="00460508"/>
    <w:rsid w:val="004605B1"/>
    <w:rsid w:val="00460674"/>
    <w:rsid w:val="0046094E"/>
    <w:rsid w:val="00460A6B"/>
    <w:rsid w:val="00460A9F"/>
    <w:rsid w:val="00460B7A"/>
    <w:rsid w:val="0046111B"/>
    <w:rsid w:val="004614C7"/>
    <w:rsid w:val="00461750"/>
    <w:rsid w:val="004619B2"/>
    <w:rsid w:val="00461C0C"/>
    <w:rsid w:val="00461CD0"/>
    <w:rsid w:val="00461D72"/>
    <w:rsid w:val="00461EC9"/>
    <w:rsid w:val="00462031"/>
    <w:rsid w:val="004621BD"/>
    <w:rsid w:val="0046237E"/>
    <w:rsid w:val="00462A1C"/>
    <w:rsid w:val="00462FCE"/>
    <w:rsid w:val="004639F2"/>
    <w:rsid w:val="00463BA1"/>
    <w:rsid w:val="00463D53"/>
    <w:rsid w:val="00463ECE"/>
    <w:rsid w:val="00463F5C"/>
    <w:rsid w:val="0046416B"/>
    <w:rsid w:val="0046424F"/>
    <w:rsid w:val="004644F7"/>
    <w:rsid w:val="004644F8"/>
    <w:rsid w:val="00464669"/>
    <w:rsid w:val="00464A8F"/>
    <w:rsid w:val="00464D5C"/>
    <w:rsid w:val="0046538F"/>
    <w:rsid w:val="004656E4"/>
    <w:rsid w:val="004659DB"/>
    <w:rsid w:val="00465CA9"/>
    <w:rsid w:val="00466117"/>
    <w:rsid w:val="00466150"/>
    <w:rsid w:val="004662F4"/>
    <w:rsid w:val="004663E3"/>
    <w:rsid w:val="00466775"/>
    <w:rsid w:val="004667BF"/>
    <w:rsid w:val="00466DA3"/>
    <w:rsid w:val="004674C9"/>
    <w:rsid w:val="00467711"/>
    <w:rsid w:val="00467718"/>
    <w:rsid w:val="0046784D"/>
    <w:rsid w:val="00467A2A"/>
    <w:rsid w:val="00467A5F"/>
    <w:rsid w:val="00467CF6"/>
    <w:rsid w:val="00467D92"/>
    <w:rsid w:val="00467EDE"/>
    <w:rsid w:val="004701AE"/>
    <w:rsid w:val="00470696"/>
    <w:rsid w:val="004707F1"/>
    <w:rsid w:val="00470ABF"/>
    <w:rsid w:val="004714C7"/>
    <w:rsid w:val="004715FC"/>
    <w:rsid w:val="00471F7B"/>
    <w:rsid w:val="0047203D"/>
    <w:rsid w:val="004721F5"/>
    <w:rsid w:val="00472402"/>
    <w:rsid w:val="004725B6"/>
    <w:rsid w:val="0047290D"/>
    <w:rsid w:val="00472B3C"/>
    <w:rsid w:val="0047316A"/>
    <w:rsid w:val="00473206"/>
    <w:rsid w:val="0047363F"/>
    <w:rsid w:val="00473675"/>
    <w:rsid w:val="00473978"/>
    <w:rsid w:val="00473C2F"/>
    <w:rsid w:val="00474004"/>
    <w:rsid w:val="0047423B"/>
    <w:rsid w:val="004743CC"/>
    <w:rsid w:val="00474529"/>
    <w:rsid w:val="00474950"/>
    <w:rsid w:val="00474AD1"/>
    <w:rsid w:val="00474B72"/>
    <w:rsid w:val="00474DD2"/>
    <w:rsid w:val="00474E98"/>
    <w:rsid w:val="004751CC"/>
    <w:rsid w:val="004753B1"/>
    <w:rsid w:val="004755B2"/>
    <w:rsid w:val="0047589F"/>
    <w:rsid w:val="00475AF8"/>
    <w:rsid w:val="00475D05"/>
    <w:rsid w:val="00475E19"/>
    <w:rsid w:val="00475FE4"/>
    <w:rsid w:val="0047605B"/>
    <w:rsid w:val="0047615E"/>
    <w:rsid w:val="00476181"/>
    <w:rsid w:val="00476320"/>
    <w:rsid w:val="004764E6"/>
    <w:rsid w:val="004767F4"/>
    <w:rsid w:val="00476DA1"/>
    <w:rsid w:val="00476ED8"/>
    <w:rsid w:val="00476EE0"/>
    <w:rsid w:val="00476F6A"/>
    <w:rsid w:val="00477859"/>
    <w:rsid w:val="00477B28"/>
    <w:rsid w:val="00480203"/>
    <w:rsid w:val="004802BD"/>
    <w:rsid w:val="00480D58"/>
    <w:rsid w:val="00480EA8"/>
    <w:rsid w:val="00481020"/>
    <w:rsid w:val="0048118F"/>
    <w:rsid w:val="0048127A"/>
    <w:rsid w:val="004812C1"/>
    <w:rsid w:val="0048132C"/>
    <w:rsid w:val="00481B30"/>
    <w:rsid w:val="00481C85"/>
    <w:rsid w:val="00481D5D"/>
    <w:rsid w:val="00481E3C"/>
    <w:rsid w:val="00482BE0"/>
    <w:rsid w:val="00482BE1"/>
    <w:rsid w:val="00482BE7"/>
    <w:rsid w:val="004832F0"/>
    <w:rsid w:val="004836B4"/>
    <w:rsid w:val="00483706"/>
    <w:rsid w:val="00483835"/>
    <w:rsid w:val="00483A08"/>
    <w:rsid w:val="00483FC4"/>
    <w:rsid w:val="00484305"/>
    <w:rsid w:val="004844E9"/>
    <w:rsid w:val="00484A19"/>
    <w:rsid w:val="00484ACD"/>
    <w:rsid w:val="00484C15"/>
    <w:rsid w:val="00484F6F"/>
    <w:rsid w:val="0048528F"/>
    <w:rsid w:val="0048530F"/>
    <w:rsid w:val="0048554A"/>
    <w:rsid w:val="004856E2"/>
    <w:rsid w:val="004858CE"/>
    <w:rsid w:val="0048598D"/>
    <w:rsid w:val="00485D72"/>
    <w:rsid w:val="00485D89"/>
    <w:rsid w:val="00485F87"/>
    <w:rsid w:val="00486111"/>
    <w:rsid w:val="004861A1"/>
    <w:rsid w:val="004861F8"/>
    <w:rsid w:val="004867CB"/>
    <w:rsid w:val="0048741F"/>
    <w:rsid w:val="004878F2"/>
    <w:rsid w:val="00487E6A"/>
    <w:rsid w:val="0049000A"/>
    <w:rsid w:val="004901E4"/>
    <w:rsid w:val="0049022D"/>
    <w:rsid w:val="004902FE"/>
    <w:rsid w:val="00490316"/>
    <w:rsid w:val="00490519"/>
    <w:rsid w:val="0049056B"/>
    <w:rsid w:val="0049058E"/>
    <w:rsid w:val="00490685"/>
    <w:rsid w:val="00490B79"/>
    <w:rsid w:val="00490D50"/>
    <w:rsid w:val="0049120D"/>
    <w:rsid w:val="0049133F"/>
    <w:rsid w:val="00491518"/>
    <w:rsid w:val="00491617"/>
    <w:rsid w:val="004917C5"/>
    <w:rsid w:val="00491B06"/>
    <w:rsid w:val="00491B23"/>
    <w:rsid w:val="00491B53"/>
    <w:rsid w:val="00491CB0"/>
    <w:rsid w:val="00491DE6"/>
    <w:rsid w:val="004922D6"/>
    <w:rsid w:val="0049237C"/>
    <w:rsid w:val="004924F4"/>
    <w:rsid w:val="00492591"/>
    <w:rsid w:val="004927BB"/>
    <w:rsid w:val="00492864"/>
    <w:rsid w:val="00492F7E"/>
    <w:rsid w:val="00493108"/>
    <w:rsid w:val="0049344D"/>
    <w:rsid w:val="0049360A"/>
    <w:rsid w:val="00493D53"/>
    <w:rsid w:val="004946D3"/>
    <w:rsid w:val="0049479A"/>
    <w:rsid w:val="00494E6B"/>
    <w:rsid w:val="00494F1F"/>
    <w:rsid w:val="004951C0"/>
    <w:rsid w:val="00495587"/>
    <w:rsid w:val="004955AD"/>
    <w:rsid w:val="00495853"/>
    <w:rsid w:val="00495E04"/>
    <w:rsid w:val="004960D2"/>
    <w:rsid w:val="004962CD"/>
    <w:rsid w:val="00496715"/>
    <w:rsid w:val="004967D6"/>
    <w:rsid w:val="004967E6"/>
    <w:rsid w:val="00496A73"/>
    <w:rsid w:val="00496E20"/>
    <w:rsid w:val="00496E49"/>
    <w:rsid w:val="00496F21"/>
    <w:rsid w:val="00497230"/>
    <w:rsid w:val="0049761E"/>
    <w:rsid w:val="004978A5"/>
    <w:rsid w:val="00497D56"/>
    <w:rsid w:val="00497F3A"/>
    <w:rsid w:val="00497F66"/>
    <w:rsid w:val="004A035C"/>
    <w:rsid w:val="004A041F"/>
    <w:rsid w:val="004A05F0"/>
    <w:rsid w:val="004A0802"/>
    <w:rsid w:val="004A085E"/>
    <w:rsid w:val="004A0A3B"/>
    <w:rsid w:val="004A0B09"/>
    <w:rsid w:val="004A0D24"/>
    <w:rsid w:val="004A0D9B"/>
    <w:rsid w:val="004A0E84"/>
    <w:rsid w:val="004A1070"/>
    <w:rsid w:val="004A141D"/>
    <w:rsid w:val="004A1578"/>
    <w:rsid w:val="004A16A4"/>
    <w:rsid w:val="004A181F"/>
    <w:rsid w:val="004A191F"/>
    <w:rsid w:val="004A19DB"/>
    <w:rsid w:val="004A1B88"/>
    <w:rsid w:val="004A1C79"/>
    <w:rsid w:val="004A1DE1"/>
    <w:rsid w:val="004A1E01"/>
    <w:rsid w:val="004A1F33"/>
    <w:rsid w:val="004A1F45"/>
    <w:rsid w:val="004A216F"/>
    <w:rsid w:val="004A241B"/>
    <w:rsid w:val="004A2445"/>
    <w:rsid w:val="004A260E"/>
    <w:rsid w:val="004A2715"/>
    <w:rsid w:val="004A280D"/>
    <w:rsid w:val="004A2FB0"/>
    <w:rsid w:val="004A39B6"/>
    <w:rsid w:val="004A3A87"/>
    <w:rsid w:val="004A416D"/>
    <w:rsid w:val="004A494C"/>
    <w:rsid w:val="004A497E"/>
    <w:rsid w:val="004A4E74"/>
    <w:rsid w:val="004A5284"/>
    <w:rsid w:val="004A5452"/>
    <w:rsid w:val="004A551F"/>
    <w:rsid w:val="004A5624"/>
    <w:rsid w:val="004A566D"/>
    <w:rsid w:val="004A57BA"/>
    <w:rsid w:val="004A59A7"/>
    <w:rsid w:val="004A5E5B"/>
    <w:rsid w:val="004A5E6A"/>
    <w:rsid w:val="004A5EB9"/>
    <w:rsid w:val="004A60B9"/>
    <w:rsid w:val="004A6B04"/>
    <w:rsid w:val="004A7171"/>
    <w:rsid w:val="004A7316"/>
    <w:rsid w:val="004A76CF"/>
    <w:rsid w:val="004A7A7B"/>
    <w:rsid w:val="004A7AB8"/>
    <w:rsid w:val="004A7DDC"/>
    <w:rsid w:val="004A7F58"/>
    <w:rsid w:val="004A7F78"/>
    <w:rsid w:val="004B02AB"/>
    <w:rsid w:val="004B04FE"/>
    <w:rsid w:val="004B05D0"/>
    <w:rsid w:val="004B0654"/>
    <w:rsid w:val="004B06CA"/>
    <w:rsid w:val="004B06E8"/>
    <w:rsid w:val="004B08A2"/>
    <w:rsid w:val="004B0CB1"/>
    <w:rsid w:val="004B0CD8"/>
    <w:rsid w:val="004B1389"/>
    <w:rsid w:val="004B14F6"/>
    <w:rsid w:val="004B164D"/>
    <w:rsid w:val="004B1A67"/>
    <w:rsid w:val="004B1B66"/>
    <w:rsid w:val="004B1CAD"/>
    <w:rsid w:val="004B291F"/>
    <w:rsid w:val="004B29C4"/>
    <w:rsid w:val="004B2A60"/>
    <w:rsid w:val="004B2A92"/>
    <w:rsid w:val="004B2B51"/>
    <w:rsid w:val="004B2BCB"/>
    <w:rsid w:val="004B2CD6"/>
    <w:rsid w:val="004B2DAF"/>
    <w:rsid w:val="004B3034"/>
    <w:rsid w:val="004B3160"/>
    <w:rsid w:val="004B31E7"/>
    <w:rsid w:val="004B3216"/>
    <w:rsid w:val="004B32FD"/>
    <w:rsid w:val="004B334F"/>
    <w:rsid w:val="004B3675"/>
    <w:rsid w:val="004B3955"/>
    <w:rsid w:val="004B3D55"/>
    <w:rsid w:val="004B3D79"/>
    <w:rsid w:val="004B42C1"/>
    <w:rsid w:val="004B4471"/>
    <w:rsid w:val="004B44EE"/>
    <w:rsid w:val="004B45C2"/>
    <w:rsid w:val="004B482D"/>
    <w:rsid w:val="004B4D9D"/>
    <w:rsid w:val="004B4FF8"/>
    <w:rsid w:val="004B5293"/>
    <w:rsid w:val="004B52AA"/>
    <w:rsid w:val="004B54CB"/>
    <w:rsid w:val="004B59E9"/>
    <w:rsid w:val="004B5BD4"/>
    <w:rsid w:val="004B61B3"/>
    <w:rsid w:val="004B62BA"/>
    <w:rsid w:val="004B62EF"/>
    <w:rsid w:val="004B648D"/>
    <w:rsid w:val="004B6713"/>
    <w:rsid w:val="004B6796"/>
    <w:rsid w:val="004B6A89"/>
    <w:rsid w:val="004B6D6F"/>
    <w:rsid w:val="004B75E6"/>
    <w:rsid w:val="004B788D"/>
    <w:rsid w:val="004B7AAB"/>
    <w:rsid w:val="004B7D02"/>
    <w:rsid w:val="004C02D9"/>
    <w:rsid w:val="004C0785"/>
    <w:rsid w:val="004C0925"/>
    <w:rsid w:val="004C0AE6"/>
    <w:rsid w:val="004C0B0C"/>
    <w:rsid w:val="004C0CFC"/>
    <w:rsid w:val="004C0E6B"/>
    <w:rsid w:val="004C0EAC"/>
    <w:rsid w:val="004C0EB7"/>
    <w:rsid w:val="004C112F"/>
    <w:rsid w:val="004C14AF"/>
    <w:rsid w:val="004C1842"/>
    <w:rsid w:val="004C18E3"/>
    <w:rsid w:val="004C1BD9"/>
    <w:rsid w:val="004C1D23"/>
    <w:rsid w:val="004C1FBF"/>
    <w:rsid w:val="004C2918"/>
    <w:rsid w:val="004C293A"/>
    <w:rsid w:val="004C294C"/>
    <w:rsid w:val="004C2C00"/>
    <w:rsid w:val="004C2E32"/>
    <w:rsid w:val="004C2F28"/>
    <w:rsid w:val="004C2FA6"/>
    <w:rsid w:val="004C31EB"/>
    <w:rsid w:val="004C323D"/>
    <w:rsid w:val="004C33A2"/>
    <w:rsid w:val="004C35F7"/>
    <w:rsid w:val="004C3AF3"/>
    <w:rsid w:val="004C3BD0"/>
    <w:rsid w:val="004C3E2C"/>
    <w:rsid w:val="004C3F09"/>
    <w:rsid w:val="004C409F"/>
    <w:rsid w:val="004C42E4"/>
    <w:rsid w:val="004C42FB"/>
    <w:rsid w:val="004C43E5"/>
    <w:rsid w:val="004C43EB"/>
    <w:rsid w:val="004C4740"/>
    <w:rsid w:val="004C4868"/>
    <w:rsid w:val="004C4969"/>
    <w:rsid w:val="004C502A"/>
    <w:rsid w:val="004C50DE"/>
    <w:rsid w:val="004C50E4"/>
    <w:rsid w:val="004C52E1"/>
    <w:rsid w:val="004C55DE"/>
    <w:rsid w:val="004C588C"/>
    <w:rsid w:val="004C58FB"/>
    <w:rsid w:val="004C5DC9"/>
    <w:rsid w:val="004C5F55"/>
    <w:rsid w:val="004C63FF"/>
    <w:rsid w:val="004C65D1"/>
    <w:rsid w:val="004C6633"/>
    <w:rsid w:val="004C66C6"/>
    <w:rsid w:val="004C6A77"/>
    <w:rsid w:val="004C6C76"/>
    <w:rsid w:val="004C6CF1"/>
    <w:rsid w:val="004C6D87"/>
    <w:rsid w:val="004C7278"/>
    <w:rsid w:val="004C7588"/>
    <w:rsid w:val="004C75AD"/>
    <w:rsid w:val="004C7860"/>
    <w:rsid w:val="004C78B3"/>
    <w:rsid w:val="004C7BC3"/>
    <w:rsid w:val="004D0019"/>
    <w:rsid w:val="004D0662"/>
    <w:rsid w:val="004D06E9"/>
    <w:rsid w:val="004D09DA"/>
    <w:rsid w:val="004D0A1B"/>
    <w:rsid w:val="004D0BBD"/>
    <w:rsid w:val="004D1125"/>
    <w:rsid w:val="004D1373"/>
    <w:rsid w:val="004D1596"/>
    <w:rsid w:val="004D1842"/>
    <w:rsid w:val="004D1910"/>
    <w:rsid w:val="004D1B15"/>
    <w:rsid w:val="004D1B61"/>
    <w:rsid w:val="004D20E2"/>
    <w:rsid w:val="004D22DC"/>
    <w:rsid w:val="004D271E"/>
    <w:rsid w:val="004D2734"/>
    <w:rsid w:val="004D2785"/>
    <w:rsid w:val="004D2820"/>
    <w:rsid w:val="004D2845"/>
    <w:rsid w:val="004D292A"/>
    <w:rsid w:val="004D2A21"/>
    <w:rsid w:val="004D2BD5"/>
    <w:rsid w:val="004D2C06"/>
    <w:rsid w:val="004D31B0"/>
    <w:rsid w:val="004D3228"/>
    <w:rsid w:val="004D33B1"/>
    <w:rsid w:val="004D3456"/>
    <w:rsid w:val="004D3655"/>
    <w:rsid w:val="004D371E"/>
    <w:rsid w:val="004D3790"/>
    <w:rsid w:val="004D37A0"/>
    <w:rsid w:val="004D3B01"/>
    <w:rsid w:val="004D3E24"/>
    <w:rsid w:val="004D48AD"/>
    <w:rsid w:val="004D4A05"/>
    <w:rsid w:val="004D4C84"/>
    <w:rsid w:val="004D4E4B"/>
    <w:rsid w:val="004D4E76"/>
    <w:rsid w:val="004D50F1"/>
    <w:rsid w:val="004D5197"/>
    <w:rsid w:val="004D51CE"/>
    <w:rsid w:val="004D52B8"/>
    <w:rsid w:val="004D5407"/>
    <w:rsid w:val="004D5429"/>
    <w:rsid w:val="004D5991"/>
    <w:rsid w:val="004D5DBA"/>
    <w:rsid w:val="004D5DD3"/>
    <w:rsid w:val="004D6947"/>
    <w:rsid w:val="004D6F82"/>
    <w:rsid w:val="004D743B"/>
    <w:rsid w:val="004D75A5"/>
    <w:rsid w:val="004D78D8"/>
    <w:rsid w:val="004E01DA"/>
    <w:rsid w:val="004E02E5"/>
    <w:rsid w:val="004E05BA"/>
    <w:rsid w:val="004E0BF0"/>
    <w:rsid w:val="004E0DD3"/>
    <w:rsid w:val="004E1201"/>
    <w:rsid w:val="004E1410"/>
    <w:rsid w:val="004E14E8"/>
    <w:rsid w:val="004E2339"/>
    <w:rsid w:val="004E2459"/>
    <w:rsid w:val="004E2584"/>
    <w:rsid w:val="004E25E9"/>
    <w:rsid w:val="004E26D8"/>
    <w:rsid w:val="004E279E"/>
    <w:rsid w:val="004E27E2"/>
    <w:rsid w:val="004E2882"/>
    <w:rsid w:val="004E2A87"/>
    <w:rsid w:val="004E3146"/>
    <w:rsid w:val="004E3237"/>
    <w:rsid w:val="004E37C8"/>
    <w:rsid w:val="004E3821"/>
    <w:rsid w:val="004E3BC8"/>
    <w:rsid w:val="004E3E9A"/>
    <w:rsid w:val="004E4746"/>
    <w:rsid w:val="004E4A90"/>
    <w:rsid w:val="004E4AB6"/>
    <w:rsid w:val="004E4CA6"/>
    <w:rsid w:val="004E4DE4"/>
    <w:rsid w:val="004E4EA9"/>
    <w:rsid w:val="004E5681"/>
    <w:rsid w:val="004E5D40"/>
    <w:rsid w:val="004E5DB4"/>
    <w:rsid w:val="004E5ED4"/>
    <w:rsid w:val="004E7411"/>
    <w:rsid w:val="004E7645"/>
    <w:rsid w:val="004E7A64"/>
    <w:rsid w:val="004F029E"/>
    <w:rsid w:val="004F0702"/>
    <w:rsid w:val="004F0770"/>
    <w:rsid w:val="004F08CC"/>
    <w:rsid w:val="004F1193"/>
    <w:rsid w:val="004F11CB"/>
    <w:rsid w:val="004F11D3"/>
    <w:rsid w:val="004F1247"/>
    <w:rsid w:val="004F161B"/>
    <w:rsid w:val="004F1653"/>
    <w:rsid w:val="004F165C"/>
    <w:rsid w:val="004F1AA5"/>
    <w:rsid w:val="004F1AB4"/>
    <w:rsid w:val="004F1B1D"/>
    <w:rsid w:val="004F1BD9"/>
    <w:rsid w:val="004F1E07"/>
    <w:rsid w:val="004F257A"/>
    <w:rsid w:val="004F2624"/>
    <w:rsid w:val="004F264A"/>
    <w:rsid w:val="004F27CF"/>
    <w:rsid w:val="004F28F8"/>
    <w:rsid w:val="004F29A4"/>
    <w:rsid w:val="004F2A2E"/>
    <w:rsid w:val="004F2C53"/>
    <w:rsid w:val="004F2CD5"/>
    <w:rsid w:val="004F2E8C"/>
    <w:rsid w:val="004F3109"/>
    <w:rsid w:val="004F3159"/>
    <w:rsid w:val="004F332B"/>
    <w:rsid w:val="004F333D"/>
    <w:rsid w:val="004F36B4"/>
    <w:rsid w:val="004F3A52"/>
    <w:rsid w:val="004F3B6C"/>
    <w:rsid w:val="004F40FD"/>
    <w:rsid w:val="004F4731"/>
    <w:rsid w:val="004F4886"/>
    <w:rsid w:val="004F495B"/>
    <w:rsid w:val="004F4A35"/>
    <w:rsid w:val="004F4AFD"/>
    <w:rsid w:val="004F5071"/>
    <w:rsid w:val="004F5506"/>
    <w:rsid w:val="004F55A1"/>
    <w:rsid w:val="004F5862"/>
    <w:rsid w:val="004F5A4F"/>
    <w:rsid w:val="004F5BC0"/>
    <w:rsid w:val="004F6500"/>
    <w:rsid w:val="004F6821"/>
    <w:rsid w:val="004F695F"/>
    <w:rsid w:val="004F6B28"/>
    <w:rsid w:val="004F7840"/>
    <w:rsid w:val="004F7CCD"/>
    <w:rsid w:val="004F7E6C"/>
    <w:rsid w:val="004F7F7C"/>
    <w:rsid w:val="0050001F"/>
    <w:rsid w:val="0050002A"/>
    <w:rsid w:val="00500572"/>
    <w:rsid w:val="005006EC"/>
    <w:rsid w:val="005008B0"/>
    <w:rsid w:val="005009ED"/>
    <w:rsid w:val="00500AB8"/>
    <w:rsid w:val="00500F63"/>
    <w:rsid w:val="00500F6B"/>
    <w:rsid w:val="005012E8"/>
    <w:rsid w:val="005012FB"/>
    <w:rsid w:val="005019E3"/>
    <w:rsid w:val="00501A61"/>
    <w:rsid w:val="00501CD7"/>
    <w:rsid w:val="00501FA0"/>
    <w:rsid w:val="00502737"/>
    <w:rsid w:val="005027C5"/>
    <w:rsid w:val="00502A06"/>
    <w:rsid w:val="00502C37"/>
    <w:rsid w:val="00502F65"/>
    <w:rsid w:val="00503042"/>
    <w:rsid w:val="00503248"/>
    <w:rsid w:val="005034B2"/>
    <w:rsid w:val="005036C0"/>
    <w:rsid w:val="00503855"/>
    <w:rsid w:val="0050387C"/>
    <w:rsid w:val="00503B0F"/>
    <w:rsid w:val="0050416E"/>
    <w:rsid w:val="00504289"/>
    <w:rsid w:val="005043DC"/>
    <w:rsid w:val="005047F7"/>
    <w:rsid w:val="00504B6C"/>
    <w:rsid w:val="00504C39"/>
    <w:rsid w:val="00504CBC"/>
    <w:rsid w:val="00505140"/>
    <w:rsid w:val="005054E4"/>
    <w:rsid w:val="005055FB"/>
    <w:rsid w:val="00505849"/>
    <w:rsid w:val="00505910"/>
    <w:rsid w:val="005059F6"/>
    <w:rsid w:val="0050627A"/>
    <w:rsid w:val="005068E4"/>
    <w:rsid w:val="00506CC5"/>
    <w:rsid w:val="00506E9E"/>
    <w:rsid w:val="00507383"/>
    <w:rsid w:val="00507748"/>
    <w:rsid w:val="005079FD"/>
    <w:rsid w:val="00507BFD"/>
    <w:rsid w:val="0051049C"/>
    <w:rsid w:val="00510597"/>
    <w:rsid w:val="00510649"/>
    <w:rsid w:val="00510704"/>
    <w:rsid w:val="005107CA"/>
    <w:rsid w:val="005109E0"/>
    <w:rsid w:val="00510B94"/>
    <w:rsid w:val="00511366"/>
    <w:rsid w:val="00511993"/>
    <w:rsid w:val="0051226E"/>
    <w:rsid w:val="00512341"/>
    <w:rsid w:val="00512442"/>
    <w:rsid w:val="005124B0"/>
    <w:rsid w:val="00512654"/>
    <w:rsid w:val="0051270F"/>
    <w:rsid w:val="0051275B"/>
    <w:rsid w:val="00513099"/>
    <w:rsid w:val="0051309D"/>
    <w:rsid w:val="00513236"/>
    <w:rsid w:val="00513682"/>
    <w:rsid w:val="00513E16"/>
    <w:rsid w:val="00513FDB"/>
    <w:rsid w:val="005141AB"/>
    <w:rsid w:val="00514947"/>
    <w:rsid w:val="00514A7C"/>
    <w:rsid w:val="00514D1C"/>
    <w:rsid w:val="00514FB5"/>
    <w:rsid w:val="005150DD"/>
    <w:rsid w:val="0051539B"/>
    <w:rsid w:val="005153A3"/>
    <w:rsid w:val="00515465"/>
    <w:rsid w:val="00515790"/>
    <w:rsid w:val="00515833"/>
    <w:rsid w:val="005158EC"/>
    <w:rsid w:val="00515A1A"/>
    <w:rsid w:val="00515D82"/>
    <w:rsid w:val="00515E6C"/>
    <w:rsid w:val="005161FA"/>
    <w:rsid w:val="005163B0"/>
    <w:rsid w:val="0051658D"/>
    <w:rsid w:val="00516652"/>
    <w:rsid w:val="00516869"/>
    <w:rsid w:val="005169EF"/>
    <w:rsid w:val="00516BC0"/>
    <w:rsid w:val="00516FE3"/>
    <w:rsid w:val="00517197"/>
    <w:rsid w:val="0051754D"/>
    <w:rsid w:val="005175F6"/>
    <w:rsid w:val="00517681"/>
    <w:rsid w:val="00517776"/>
    <w:rsid w:val="00517DE5"/>
    <w:rsid w:val="005209AE"/>
    <w:rsid w:val="00520ABB"/>
    <w:rsid w:val="00520EDB"/>
    <w:rsid w:val="00520FEA"/>
    <w:rsid w:val="00521147"/>
    <w:rsid w:val="005211A2"/>
    <w:rsid w:val="0052180D"/>
    <w:rsid w:val="00521957"/>
    <w:rsid w:val="00521967"/>
    <w:rsid w:val="00521B9F"/>
    <w:rsid w:val="00521D88"/>
    <w:rsid w:val="005220BF"/>
    <w:rsid w:val="00522337"/>
    <w:rsid w:val="005224A1"/>
    <w:rsid w:val="0052266B"/>
    <w:rsid w:val="005226E7"/>
    <w:rsid w:val="00522741"/>
    <w:rsid w:val="005229D5"/>
    <w:rsid w:val="00522B20"/>
    <w:rsid w:val="0052330D"/>
    <w:rsid w:val="00523475"/>
    <w:rsid w:val="005235CA"/>
    <w:rsid w:val="00523AA0"/>
    <w:rsid w:val="00523AAD"/>
    <w:rsid w:val="00523EE2"/>
    <w:rsid w:val="00523F1B"/>
    <w:rsid w:val="00524535"/>
    <w:rsid w:val="00524768"/>
    <w:rsid w:val="00524799"/>
    <w:rsid w:val="00524BFD"/>
    <w:rsid w:val="0052565B"/>
    <w:rsid w:val="00525681"/>
    <w:rsid w:val="00525830"/>
    <w:rsid w:val="00525869"/>
    <w:rsid w:val="005258B5"/>
    <w:rsid w:val="00525907"/>
    <w:rsid w:val="00525E15"/>
    <w:rsid w:val="00525FE8"/>
    <w:rsid w:val="0052669C"/>
    <w:rsid w:val="005267FA"/>
    <w:rsid w:val="005271A2"/>
    <w:rsid w:val="005272C4"/>
    <w:rsid w:val="005274A0"/>
    <w:rsid w:val="00527AAD"/>
    <w:rsid w:val="00527AEA"/>
    <w:rsid w:val="00530320"/>
    <w:rsid w:val="0053035B"/>
    <w:rsid w:val="0053035E"/>
    <w:rsid w:val="005303F5"/>
    <w:rsid w:val="00530458"/>
    <w:rsid w:val="005306B2"/>
    <w:rsid w:val="005306CF"/>
    <w:rsid w:val="00530B38"/>
    <w:rsid w:val="00530F6F"/>
    <w:rsid w:val="00530FC4"/>
    <w:rsid w:val="00530FDC"/>
    <w:rsid w:val="005313F2"/>
    <w:rsid w:val="00531616"/>
    <w:rsid w:val="0053186C"/>
    <w:rsid w:val="005319FB"/>
    <w:rsid w:val="00531FC7"/>
    <w:rsid w:val="00532A4B"/>
    <w:rsid w:val="00532D75"/>
    <w:rsid w:val="00532DBC"/>
    <w:rsid w:val="00532F05"/>
    <w:rsid w:val="00533250"/>
    <w:rsid w:val="00533410"/>
    <w:rsid w:val="00533599"/>
    <w:rsid w:val="00533741"/>
    <w:rsid w:val="0053396C"/>
    <w:rsid w:val="00533B40"/>
    <w:rsid w:val="00533F05"/>
    <w:rsid w:val="00533FB6"/>
    <w:rsid w:val="00533FEB"/>
    <w:rsid w:val="00534146"/>
    <w:rsid w:val="00534292"/>
    <w:rsid w:val="00534460"/>
    <w:rsid w:val="00534527"/>
    <w:rsid w:val="005346DD"/>
    <w:rsid w:val="0053473C"/>
    <w:rsid w:val="00534FA6"/>
    <w:rsid w:val="00535412"/>
    <w:rsid w:val="0053546C"/>
    <w:rsid w:val="00535A9A"/>
    <w:rsid w:val="00535AD4"/>
    <w:rsid w:val="00535B05"/>
    <w:rsid w:val="00535BCF"/>
    <w:rsid w:val="0053600B"/>
    <w:rsid w:val="005361DF"/>
    <w:rsid w:val="00536643"/>
    <w:rsid w:val="0053703F"/>
    <w:rsid w:val="005371AA"/>
    <w:rsid w:val="00537375"/>
    <w:rsid w:val="00537696"/>
    <w:rsid w:val="0053780E"/>
    <w:rsid w:val="005379DA"/>
    <w:rsid w:val="00537CB5"/>
    <w:rsid w:val="00537D22"/>
    <w:rsid w:val="00540083"/>
    <w:rsid w:val="00540384"/>
    <w:rsid w:val="00540534"/>
    <w:rsid w:val="00540736"/>
    <w:rsid w:val="0054080B"/>
    <w:rsid w:val="005409E2"/>
    <w:rsid w:val="00540D48"/>
    <w:rsid w:val="00540D68"/>
    <w:rsid w:val="00540F2E"/>
    <w:rsid w:val="00540F94"/>
    <w:rsid w:val="00540FB7"/>
    <w:rsid w:val="0054113F"/>
    <w:rsid w:val="005419C9"/>
    <w:rsid w:val="00541B8F"/>
    <w:rsid w:val="0054202D"/>
    <w:rsid w:val="0054268E"/>
    <w:rsid w:val="00542728"/>
    <w:rsid w:val="0054272F"/>
    <w:rsid w:val="00542787"/>
    <w:rsid w:val="00542B23"/>
    <w:rsid w:val="00542D2C"/>
    <w:rsid w:val="005431BF"/>
    <w:rsid w:val="00543A4A"/>
    <w:rsid w:val="00543E58"/>
    <w:rsid w:val="00543FD7"/>
    <w:rsid w:val="005444EA"/>
    <w:rsid w:val="00544A9B"/>
    <w:rsid w:val="00544BF1"/>
    <w:rsid w:val="0054551F"/>
    <w:rsid w:val="005456DE"/>
    <w:rsid w:val="00545804"/>
    <w:rsid w:val="005458AF"/>
    <w:rsid w:val="00545B6A"/>
    <w:rsid w:val="00545C83"/>
    <w:rsid w:val="00546037"/>
    <w:rsid w:val="00546060"/>
    <w:rsid w:val="005460B0"/>
    <w:rsid w:val="00546EAF"/>
    <w:rsid w:val="00546F7C"/>
    <w:rsid w:val="00546FCC"/>
    <w:rsid w:val="005471D6"/>
    <w:rsid w:val="00547348"/>
    <w:rsid w:val="005473A8"/>
    <w:rsid w:val="0054751A"/>
    <w:rsid w:val="00547589"/>
    <w:rsid w:val="00547721"/>
    <w:rsid w:val="00547C7E"/>
    <w:rsid w:val="00547D08"/>
    <w:rsid w:val="00547E35"/>
    <w:rsid w:val="00550113"/>
    <w:rsid w:val="0055061E"/>
    <w:rsid w:val="00551066"/>
    <w:rsid w:val="00551116"/>
    <w:rsid w:val="00551142"/>
    <w:rsid w:val="0055115C"/>
    <w:rsid w:val="005513DC"/>
    <w:rsid w:val="005516AA"/>
    <w:rsid w:val="00551931"/>
    <w:rsid w:val="00551CF0"/>
    <w:rsid w:val="00551E2F"/>
    <w:rsid w:val="005529B7"/>
    <w:rsid w:val="00552ECA"/>
    <w:rsid w:val="00552F45"/>
    <w:rsid w:val="00553048"/>
    <w:rsid w:val="005532F7"/>
    <w:rsid w:val="00553559"/>
    <w:rsid w:val="005536AC"/>
    <w:rsid w:val="005538DD"/>
    <w:rsid w:val="0055392F"/>
    <w:rsid w:val="00553A50"/>
    <w:rsid w:val="00553AB2"/>
    <w:rsid w:val="00553FC9"/>
    <w:rsid w:val="0055441A"/>
    <w:rsid w:val="00554450"/>
    <w:rsid w:val="00554814"/>
    <w:rsid w:val="005548FD"/>
    <w:rsid w:val="0055494E"/>
    <w:rsid w:val="00554B11"/>
    <w:rsid w:val="00554E93"/>
    <w:rsid w:val="0055501B"/>
    <w:rsid w:val="005550C8"/>
    <w:rsid w:val="00555542"/>
    <w:rsid w:val="005555F0"/>
    <w:rsid w:val="0055565C"/>
    <w:rsid w:val="00555983"/>
    <w:rsid w:val="00555A6A"/>
    <w:rsid w:val="00555F5E"/>
    <w:rsid w:val="00556431"/>
    <w:rsid w:val="005564C1"/>
    <w:rsid w:val="005564D0"/>
    <w:rsid w:val="005571AE"/>
    <w:rsid w:val="00557251"/>
    <w:rsid w:val="0055732B"/>
    <w:rsid w:val="005574C2"/>
    <w:rsid w:val="00557A6E"/>
    <w:rsid w:val="005600F4"/>
    <w:rsid w:val="00560719"/>
    <w:rsid w:val="00560824"/>
    <w:rsid w:val="00560CD2"/>
    <w:rsid w:val="00560F57"/>
    <w:rsid w:val="0056102D"/>
    <w:rsid w:val="0056115D"/>
    <w:rsid w:val="005612ED"/>
    <w:rsid w:val="00561433"/>
    <w:rsid w:val="005617E9"/>
    <w:rsid w:val="0056187B"/>
    <w:rsid w:val="00561965"/>
    <w:rsid w:val="00561BAB"/>
    <w:rsid w:val="005622E5"/>
    <w:rsid w:val="005623C6"/>
    <w:rsid w:val="005624F7"/>
    <w:rsid w:val="0056299E"/>
    <w:rsid w:val="00562BCD"/>
    <w:rsid w:val="00562D3A"/>
    <w:rsid w:val="0056304C"/>
    <w:rsid w:val="005632BB"/>
    <w:rsid w:val="00563431"/>
    <w:rsid w:val="00563479"/>
    <w:rsid w:val="005635D0"/>
    <w:rsid w:val="0056376A"/>
    <w:rsid w:val="00563D61"/>
    <w:rsid w:val="00563DA4"/>
    <w:rsid w:val="00564104"/>
    <w:rsid w:val="00564106"/>
    <w:rsid w:val="00564732"/>
    <w:rsid w:val="005648BA"/>
    <w:rsid w:val="0056512B"/>
    <w:rsid w:val="0056540B"/>
    <w:rsid w:val="00565572"/>
    <w:rsid w:val="00565CEB"/>
    <w:rsid w:val="00565D93"/>
    <w:rsid w:val="00565DDF"/>
    <w:rsid w:val="005660DD"/>
    <w:rsid w:val="00566270"/>
    <w:rsid w:val="005662A6"/>
    <w:rsid w:val="005663BE"/>
    <w:rsid w:val="00566561"/>
    <w:rsid w:val="005665CD"/>
    <w:rsid w:val="00566871"/>
    <w:rsid w:val="0056692F"/>
    <w:rsid w:val="00566989"/>
    <w:rsid w:val="00566A4E"/>
    <w:rsid w:val="00566A7E"/>
    <w:rsid w:val="00566B02"/>
    <w:rsid w:val="00566DCF"/>
    <w:rsid w:val="005670DD"/>
    <w:rsid w:val="00567229"/>
    <w:rsid w:val="0056732C"/>
    <w:rsid w:val="005677F1"/>
    <w:rsid w:val="0056783D"/>
    <w:rsid w:val="00567852"/>
    <w:rsid w:val="00567B0F"/>
    <w:rsid w:val="00567C47"/>
    <w:rsid w:val="00567C5F"/>
    <w:rsid w:val="00567CEE"/>
    <w:rsid w:val="00567D76"/>
    <w:rsid w:val="005702FE"/>
    <w:rsid w:val="005705E5"/>
    <w:rsid w:val="005705F2"/>
    <w:rsid w:val="00570828"/>
    <w:rsid w:val="005709E3"/>
    <w:rsid w:val="00570C05"/>
    <w:rsid w:val="00571D04"/>
    <w:rsid w:val="00571F67"/>
    <w:rsid w:val="00573054"/>
    <w:rsid w:val="0057356F"/>
    <w:rsid w:val="0057363C"/>
    <w:rsid w:val="005739E2"/>
    <w:rsid w:val="0057472E"/>
    <w:rsid w:val="00574B5C"/>
    <w:rsid w:val="00574E12"/>
    <w:rsid w:val="00574FB0"/>
    <w:rsid w:val="005750B7"/>
    <w:rsid w:val="00575250"/>
    <w:rsid w:val="00575272"/>
    <w:rsid w:val="00575580"/>
    <w:rsid w:val="00575753"/>
    <w:rsid w:val="0057594F"/>
    <w:rsid w:val="00575C7C"/>
    <w:rsid w:val="0057606C"/>
    <w:rsid w:val="0057606F"/>
    <w:rsid w:val="00576277"/>
    <w:rsid w:val="005763C1"/>
    <w:rsid w:val="00576528"/>
    <w:rsid w:val="0057693D"/>
    <w:rsid w:val="00576B7F"/>
    <w:rsid w:val="00576E6C"/>
    <w:rsid w:val="00576ED8"/>
    <w:rsid w:val="00576FBA"/>
    <w:rsid w:val="00576FDA"/>
    <w:rsid w:val="00577730"/>
    <w:rsid w:val="005777DA"/>
    <w:rsid w:val="00577891"/>
    <w:rsid w:val="00577B25"/>
    <w:rsid w:val="00577B95"/>
    <w:rsid w:val="00577D50"/>
    <w:rsid w:val="00577F5C"/>
    <w:rsid w:val="005800EF"/>
    <w:rsid w:val="0058050A"/>
    <w:rsid w:val="00580611"/>
    <w:rsid w:val="00580633"/>
    <w:rsid w:val="005806DC"/>
    <w:rsid w:val="005808E7"/>
    <w:rsid w:val="0058093F"/>
    <w:rsid w:val="00580E01"/>
    <w:rsid w:val="00580F9D"/>
    <w:rsid w:val="005810C5"/>
    <w:rsid w:val="005812ED"/>
    <w:rsid w:val="00581861"/>
    <w:rsid w:val="00581870"/>
    <w:rsid w:val="00581939"/>
    <w:rsid w:val="00581DD5"/>
    <w:rsid w:val="00582037"/>
    <w:rsid w:val="00582165"/>
    <w:rsid w:val="00582487"/>
    <w:rsid w:val="005827A1"/>
    <w:rsid w:val="0058285E"/>
    <w:rsid w:val="00582E80"/>
    <w:rsid w:val="00582ECF"/>
    <w:rsid w:val="005831FD"/>
    <w:rsid w:val="00583767"/>
    <w:rsid w:val="005838E4"/>
    <w:rsid w:val="00584068"/>
    <w:rsid w:val="005841B2"/>
    <w:rsid w:val="005842D9"/>
    <w:rsid w:val="005843D7"/>
    <w:rsid w:val="0058499D"/>
    <w:rsid w:val="00584B73"/>
    <w:rsid w:val="00584BD1"/>
    <w:rsid w:val="00585160"/>
    <w:rsid w:val="005851ED"/>
    <w:rsid w:val="0058536B"/>
    <w:rsid w:val="005853D6"/>
    <w:rsid w:val="005855EB"/>
    <w:rsid w:val="005858D9"/>
    <w:rsid w:val="005859D8"/>
    <w:rsid w:val="00585AF4"/>
    <w:rsid w:val="00585C2D"/>
    <w:rsid w:val="0058640B"/>
    <w:rsid w:val="005864FF"/>
    <w:rsid w:val="005866B0"/>
    <w:rsid w:val="00586A1B"/>
    <w:rsid w:val="00586AE3"/>
    <w:rsid w:val="00586B75"/>
    <w:rsid w:val="00586EF1"/>
    <w:rsid w:val="00587230"/>
    <w:rsid w:val="0058772D"/>
    <w:rsid w:val="005879D7"/>
    <w:rsid w:val="00587CAC"/>
    <w:rsid w:val="00587F1F"/>
    <w:rsid w:val="00587F2D"/>
    <w:rsid w:val="0059010C"/>
    <w:rsid w:val="00590223"/>
    <w:rsid w:val="00590448"/>
    <w:rsid w:val="00590802"/>
    <w:rsid w:val="00590997"/>
    <w:rsid w:val="00590B34"/>
    <w:rsid w:val="00590BB4"/>
    <w:rsid w:val="00590F0F"/>
    <w:rsid w:val="0059158C"/>
    <w:rsid w:val="00591CF3"/>
    <w:rsid w:val="0059200C"/>
    <w:rsid w:val="0059209F"/>
    <w:rsid w:val="00592165"/>
    <w:rsid w:val="00592231"/>
    <w:rsid w:val="005926B7"/>
    <w:rsid w:val="005927DB"/>
    <w:rsid w:val="00592A05"/>
    <w:rsid w:val="00593005"/>
    <w:rsid w:val="005935D4"/>
    <w:rsid w:val="005937F2"/>
    <w:rsid w:val="00593B99"/>
    <w:rsid w:val="00593D7A"/>
    <w:rsid w:val="00593FF2"/>
    <w:rsid w:val="005945A1"/>
    <w:rsid w:val="00594947"/>
    <w:rsid w:val="00594A8B"/>
    <w:rsid w:val="00594CA0"/>
    <w:rsid w:val="00594F8B"/>
    <w:rsid w:val="00595435"/>
    <w:rsid w:val="005957C8"/>
    <w:rsid w:val="005959F8"/>
    <w:rsid w:val="00595A85"/>
    <w:rsid w:val="00595B6A"/>
    <w:rsid w:val="00595DD0"/>
    <w:rsid w:val="00595FFC"/>
    <w:rsid w:val="005960AC"/>
    <w:rsid w:val="0059661C"/>
    <w:rsid w:val="0059683E"/>
    <w:rsid w:val="00596853"/>
    <w:rsid w:val="005969E6"/>
    <w:rsid w:val="00596A2B"/>
    <w:rsid w:val="00596B94"/>
    <w:rsid w:val="00596BBA"/>
    <w:rsid w:val="00596DA0"/>
    <w:rsid w:val="00596ED2"/>
    <w:rsid w:val="00596ED5"/>
    <w:rsid w:val="00597312"/>
    <w:rsid w:val="005973DE"/>
    <w:rsid w:val="0059743C"/>
    <w:rsid w:val="005974E3"/>
    <w:rsid w:val="00597B20"/>
    <w:rsid w:val="00597E5B"/>
    <w:rsid w:val="005A001C"/>
    <w:rsid w:val="005A010F"/>
    <w:rsid w:val="005A0324"/>
    <w:rsid w:val="005A03AD"/>
    <w:rsid w:val="005A0501"/>
    <w:rsid w:val="005A058D"/>
    <w:rsid w:val="005A073F"/>
    <w:rsid w:val="005A088F"/>
    <w:rsid w:val="005A0A29"/>
    <w:rsid w:val="005A0CE9"/>
    <w:rsid w:val="005A10B8"/>
    <w:rsid w:val="005A153F"/>
    <w:rsid w:val="005A1701"/>
    <w:rsid w:val="005A1A23"/>
    <w:rsid w:val="005A1B1E"/>
    <w:rsid w:val="005A1C17"/>
    <w:rsid w:val="005A1C65"/>
    <w:rsid w:val="005A1F25"/>
    <w:rsid w:val="005A1F8B"/>
    <w:rsid w:val="005A1FF4"/>
    <w:rsid w:val="005A21BC"/>
    <w:rsid w:val="005A2298"/>
    <w:rsid w:val="005A23BC"/>
    <w:rsid w:val="005A2625"/>
    <w:rsid w:val="005A27F8"/>
    <w:rsid w:val="005A2961"/>
    <w:rsid w:val="005A29A0"/>
    <w:rsid w:val="005A2A86"/>
    <w:rsid w:val="005A2AFB"/>
    <w:rsid w:val="005A2D7B"/>
    <w:rsid w:val="005A2FB5"/>
    <w:rsid w:val="005A31F5"/>
    <w:rsid w:val="005A32EF"/>
    <w:rsid w:val="005A39E2"/>
    <w:rsid w:val="005A3D5E"/>
    <w:rsid w:val="005A4432"/>
    <w:rsid w:val="005A44AC"/>
    <w:rsid w:val="005A4651"/>
    <w:rsid w:val="005A4699"/>
    <w:rsid w:val="005A48B4"/>
    <w:rsid w:val="005A4962"/>
    <w:rsid w:val="005A4FBC"/>
    <w:rsid w:val="005A5350"/>
    <w:rsid w:val="005A5551"/>
    <w:rsid w:val="005A5598"/>
    <w:rsid w:val="005A5D49"/>
    <w:rsid w:val="005A6202"/>
    <w:rsid w:val="005A656C"/>
    <w:rsid w:val="005A65EE"/>
    <w:rsid w:val="005A682D"/>
    <w:rsid w:val="005A6940"/>
    <w:rsid w:val="005A6AB3"/>
    <w:rsid w:val="005A6B2F"/>
    <w:rsid w:val="005A7619"/>
    <w:rsid w:val="005A761E"/>
    <w:rsid w:val="005A7661"/>
    <w:rsid w:val="005A76BA"/>
    <w:rsid w:val="005A790B"/>
    <w:rsid w:val="005A7D4B"/>
    <w:rsid w:val="005A7EE5"/>
    <w:rsid w:val="005A7F4E"/>
    <w:rsid w:val="005A7FBA"/>
    <w:rsid w:val="005B01C7"/>
    <w:rsid w:val="005B0526"/>
    <w:rsid w:val="005B06C4"/>
    <w:rsid w:val="005B0A9B"/>
    <w:rsid w:val="005B0D67"/>
    <w:rsid w:val="005B101E"/>
    <w:rsid w:val="005B17E4"/>
    <w:rsid w:val="005B18FC"/>
    <w:rsid w:val="005B1C8F"/>
    <w:rsid w:val="005B1D57"/>
    <w:rsid w:val="005B1E18"/>
    <w:rsid w:val="005B1E4D"/>
    <w:rsid w:val="005B1FD1"/>
    <w:rsid w:val="005B20E8"/>
    <w:rsid w:val="005B211B"/>
    <w:rsid w:val="005B23A8"/>
    <w:rsid w:val="005B244B"/>
    <w:rsid w:val="005B2669"/>
    <w:rsid w:val="005B2789"/>
    <w:rsid w:val="005B27D6"/>
    <w:rsid w:val="005B29C0"/>
    <w:rsid w:val="005B2A60"/>
    <w:rsid w:val="005B2B33"/>
    <w:rsid w:val="005B3901"/>
    <w:rsid w:val="005B40D6"/>
    <w:rsid w:val="005B43BB"/>
    <w:rsid w:val="005B4536"/>
    <w:rsid w:val="005B4932"/>
    <w:rsid w:val="005B493E"/>
    <w:rsid w:val="005B4B6D"/>
    <w:rsid w:val="005B4BD0"/>
    <w:rsid w:val="005B5033"/>
    <w:rsid w:val="005B50BB"/>
    <w:rsid w:val="005B51D0"/>
    <w:rsid w:val="005B522D"/>
    <w:rsid w:val="005B53EB"/>
    <w:rsid w:val="005B5423"/>
    <w:rsid w:val="005B54EE"/>
    <w:rsid w:val="005B5672"/>
    <w:rsid w:val="005B56CB"/>
    <w:rsid w:val="005B5DE9"/>
    <w:rsid w:val="005B5E0A"/>
    <w:rsid w:val="005B5F82"/>
    <w:rsid w:val="005B6237"/>
    <w:rsid w:val="005B65A4"/>
    <w:rsid w:val="005B661E"/>
    <w:rsid w:val="005B6D5B"/>
    <w:rsid w:val="005B6DDF"/>
    <w:rsid w:val="005B6E3A"/>
    <w:rsid w:val="005B6FB4"/>
    <w:rsid w:val="005B7164"/>
    <w:rsid w:val="005B71F3"/>
    <w:rsid w:val="005B7B59"/>
    <w:rsid w:val="005B7B6A"/>
    <w:rsid w:val="005B7C4A"/>
    <w:rsid w:val="005C02E6"/>
    <w:rsid w:val="005C02E8"/>
    <w:rsid w:val="005C0538"/>
    <w:rsid w:val="005C05F4"/>
    <w:rsid w:val="005C07D3"/>
    <w:rsid w:val="005C0B4B"/>
    <w:rsid w:val="005C0CDC"/>
    <w:rsid w:val="005C0E71"/>
    <w:rsid w:val="005C177B"/>
    <w:rsid w:val="005C1886"/>
    <w:rsid w:val="005C18DF"/>
    <w:rsid w:val="005C19F5"/>
    <w:rsid w:val="005C1A14"/>
    <w:rsid w:val="005C1CCD"/>
    <w:rsid w:val="005C1D41"/>
    <w:rsid w:val="005C1F08"/>
    <w:rsid w:val="005C1FE4"/>
    <w:rsid w:val="005C2249"/>
    <w:rsid w:val="005C253F"/>
    <w:rsid w:val="005C2551"/>
    <w:rsid w:val="005C270D"/>
    <w:rsid w:val="005C2746"/>
    <w:rsid w:val="005C2C72"/>
    <w:rsid w:val="005C2D5F"/>
    <w:rsid w:val="005C30AC"/>
    <w:rsid w:val="005C32DE"/>
    <w:rsid w:val="005C3585"/>
    <w:rsid w:val="005C3B24"/>
    <w:rsid w:val="005C3C15"/>
    <w:rsid w:val="005C3C2D"/>
    <w:rsid w:val="005C3D03"/>
    <w:rsid w:val="005C3FA4"/>
    <w:rsid w:val="005C406C"/>
    <w:rsid w:val="005C40FA"/>
    <w:rsid w:val="005C41C2"/>
    <w:rsid w:val="005C43EC"/>
    <w:rsid w:val="005C467B"/>
    <w:rsid w:val="005C49C6"/>
    <w:rsid w:val="005C4AD4"/>
    <w:rsid w:val="005C4CDD"/>
    <w:rsid w:val="005C4E62"/>
    <w:rsid w:val="005C4F27"/>
    <w:rsid w:val="005C4F71"/>
    <w:rsid w:val="005C53FA"/>
    <w:rsid w:val="005C5459"/>
    <w:rsid w:val="005C5476"/>
    <w:rsid w:val="005C565C"/>
    <w:rsid w:val="005C5A07"/>
    <w:rsid w:val="005C5E55"/>
    <w:rsid w:val="005C5E6E"/>
    <w:rsid w:val="005C5EBD"/>
    <w:rsid w:val="005C5EED"/>
    <w:rsid w:val="005C5F22"/>
    <w:rsid w:val="005C6127"/>
    <w:rsid w:val="005C6794"/>
    <w:rsid w:val="005C6B23"/>
    <w:rsid w:val="005C6D73"/>
    <w:rsid w:val="005C703B"/>
    <w:rsid w:val="005C71B3"/>
    <w:rsid w:val="005C731A"/>
    <w:rsid w:val="005C74EA"/>
    <w:rsid w:val="005C76CC"/>
    <w:rsid w:val="005C7833"/>
    <w:rsid w:val="005C7CF2"/>
    <w:rsid w:val="005C7D4A"/>
    <w:rsid w:val="005C7F23"/>
    <w:rsid w:val="005C7F6B"/>
    <w:rsid w:val="005C7FA6"/>
    <w:rsid w:val="005D004A"/>
    <w:rsid w:val="005D00E3"/>
    <w:rsid w:val="005D0190"/>
    <w:rsid w:val="005D072E"/>
    <w:rsid w:val="005D08EF"/>
    <w:rsid w:val="005D09F4"/>
    <w:rsid w:val="005D0A53"/>
    <w:rsid w:val="005D0BA0"/>
    <w:rsid w:val="005D0F68"/>
    <w:rsid w:val="005D11E3"/>
    <w:rsid w:val="005D1294"/>
    <w:rsid w:val="005D1B78"/>
    <w:rsid w:val="005D1EAA"/>
    <w:rsid w:val="005D2001"/>
    <w:rsid w:val="005D21F9"/>
    <w:rsid w:val="005D2696"/>
    <w:rsid w:val="005D278C"/>
    <w:rsid w:val="005D2851"/>
    <w:rsid w:val="005D2A2D"/>
    <w:rsid w:val="005D2A55"/>
    <w:rsid w:val="005D2B46"/>
    <w:rsid w:val="005D2BF7"/>
    <w:rsid w:val="005D2CB7"/>
    <w:rsid w:val="005D2DE6"/>
    <w:rsid w:val="005D2E96"/>
    <w:rsid w:val="005D2EAA"/>
    <w:rsid w:val="005D2F9B"/>
    <w:rsid w:val="005D30D6"/>
    <w:rsid w:val="005D336E"/>
    <w:rsid w:val="005D3453"/>
    <w:rsid w:val="005D3C4D"/>
    <w:rsid w:val="005D3E78"/>
    <w:rsid w:val="005D3FD5"/>
    <w:rsid w:val="005D450B"/>
    <w:rsid w:val="005D458F"/>
    <w:rsid w:val="005D4A38"/>
    <w:rsid w:val="005D4CDE"/>
    <w:rsid w:val="005D4E7E"/>
    <w:rsid w:val="005D51EB"/>
    <w:rsid w:val="005D547C"/>
    <w:rsid w:val="005D552E"/>
    <w:rsid w:val="005D5608"/>
    <w:rsid w:val="005D5E65"/>
    <w:rsid w:val="005D5F39"/>
    <w:rsid w:val="005D5F90"/>
    <w:rsid w:val="005D6122"/>
    <w:rsid w:val="005D6290"/>
    <w:rsid w:val="005D67A8"/>
    <w:rsid w:val="005D6CBA"/>
    <w:rsid w:val="005D6CD9"/>
    <w:rsid w:val="005D6FC7"/>
    <w:rsid w:val="005D7618"/>
    <w:rsid w:val="005D7A02"/>
    <w:rsid w:val="005D7F27"/>
    <w:rsid w:val="005D7FF9"/>
    <w:rsid w:val="005E0039"/>
    <w:rsid w:val="005E0072"/>
    <w:rsid w:val="005E00DB"/>
    <w:rsid w:val="005E0802"/>
    <w:rsid w:val="005E09CB"/>
    <w:rsid w:val="005E0DE9"/>
    <w:rsid w:val="005E1516"/>
    <w:rsid w:val="005E1C66"/>
    <w:rsid w:val="005E1C75"/>
    <w:rsid w:val="005E1D0C"/>
    <w:rsid w:val="005E2018"/>
    <w:rsid w:val="005E2034"/>
    <w:rsid w:val="005E2348"/>
    <w:rsid w:val="005E23E2"/>
    <w:rsid w:val="005E2667"/>
    <w:rsid w:val="005E26FF"/>
    <w:rsid w:val="005E2E57"/>
    <w:rsid w:val="005E2E61"/>
    <w:rsid w:val="005E2F87"/>
    <w:rsid w:val="005E31E3"/>
    <w:rsid w:val="005E3514"/>
    <w:rsid w:val="005E38F7"/>
    <w:rsid w:val="005E3917"/>
    <w:rsid w:val="005E3D7B"/>
    <w:rsid w:val="005E3D87"/>
    <w:rsid w:val="005E40A5"/>
    <w:rsid w:val="005E41AC"/>
    <w:rsid w:val="005E4B96"/>
    <w:rsid w:val="005E4BDC"/>
    <w:rsid w:val="005E4F22"/>
    <w:rsid w:val="005E50DF"/>
    <w:rsid w:val="005E5282"/>
    <w:rsid w:val="005E53A7"/>
    <w:rsid w:val="005E5B0B"/>
    <w:rsid w:val="005E5B19"/>
    <w:rsid w:val="005E5F1C"/>
    <w:rsid w:val="005E5FB3"/>
    <w:rsid w:val="005E6168"/>
    <w:rsid w:val="005E61BC"/>
    <w:rsid w:val="005E6B2A"/>
    <w:rsid w:val="005E6BB1"/>
    <w:rsid w:val="005E6F05"/>
    <w:rsid w:val="005E706E"/>
    <w:rsid w:val="005E7B34"/>
    <w:rsid w:val="005E7C82"/>
    <w:rsid w:val="005F009D"/>
    <w:rsid w:val="005F0228"/>
    <w:rsid w:val="005F0703"/>
    <w:rsid w:val="005F0AFB"/>
    <w:rsid w:val="005F0B62"/>
    <w:rsid w:val="005F0C70"/>
    <w:rsid w:val="005F0FBA"/>
    <w:rsid w:val="005F1629"/>
    <w:rsid w:val="005F1848"/>
    <w:rsid w:val="005F19FA"/>
    <w:rsid w:val="005F1A4F"/>
    <w:rsid w:val="005F1A7B"/>
    <w:rsid w:val="005F1BCE"/>
    <w:rsid w:val="005F228C"/>
    <w:rsid w:val="005F22D2"/>
    <w:rsid w:val="005F239A"/>
    <w:rsid w:val="005F23F8"/>
    <w:rsid w:val="005F2754"/>
    <w:rsid w:val="005F287D"/>
    <w:rsid w:val="005F2A0D"/>
    <w:rsid w:val="005F2A1B"/>
    <w:rsid w:val="005F3362"/>
    <w:rsid w:val="005F3548"/>
    <w:rsid w:val="005F368D"/>
    <w:rsid w:val="005F3769"/>
    <w:rsid w:val="005F37D9"/>
    <w:rsid w:val="005F4047"/>
    <w:rsid w:val="005F4730"/>
    <w:rsid w:val="005F4C4F"/>
    <w:rsid w:val="005F5A1E"/>
    <w:rsid w:val="005F5C46"/>
    <w:rsid w:val="005F5D7B"/>
    <w:rsid w:val="005F611A"/>
    <w:rsid w:val="005F6880"/>
    <w:rsid w:val="005F6927"/>
    <w:rsid w:val="005F6931"/>
    <w:rsid w:val="005F6E2F"/>
    <w:rsid w:val="005F7342"/>
    <w:rsid w:val="005F736C"/>
    <w:rsid w:val="005F7490"/>
    <w:rsid w:val="0060044A"/>
    <w:rsid w:val="006005F4"/>
    <w:rsid w:val="006007A6"/>
    <w:rsid w:val="00600F31"/>
    <w:rsid w:val="006012AF"/>
    <w:rsid w:val="006014C4"/>
    <w:rsid w:val="006015C3"/>
    <w:rsid w:val="006016FF"/>
    <w:rsid w:val="00601975"/>
    <w:rsid w:val="00601CCE"/>
    <w:rsid w:val="00601EEF"/>
    <w:rsid w:val="00601F94"/>
    <w:rsid w:val="006021CC"/>
    <w:rsid w:val="00602257"/>
    <w:rsid w:val="00602527"/>
    <w:rsid w:val="006029D6"/>
    <w:rsid w:val="00602BB8"/>
    <w:rsid w:val="00602C5C"/>
    <w:rsid w:val="00602C89"/>
    <w:rsid w:val="006030CC"/>
    <w:rsid w:val="00603403"/>
    <w:rsid w:val="00603815"/>
    <w:rsid w:val="00603E6A"/>
    <w:rsid w:val="00603EA0"/>
    <w:rsid w:val="00603F04"/>
    <w:rsid w:val="006045C8"/>
    <w:rsid w:val="00604C29"/>
    <w:rsid w:val="00604C93"/>
    <w:rsid w:val="00604D3A"/>
    <w:rsid w:val="00604E8D"/>
    <w:rsid w:val="006051E4"/>
    <w:rsid w:val="00605347"/>
    <w:rsid w:val="006057FA"/>
    <w:rsid w:val="006058EE"/>
    <w:rsid w:val="006060F5"/>
    <w:rsid w:val="006067C3"/>
    <w:rsid w:val="00606D84"/>
    <w:rsid w:val="00606E6F"/>
    <w:rsid w:val="00606F6F"/>
    <w:rsid w:val="006073A3"/>
    <w:rsid w:val="00607691"/>
    <w:rsid w:val="0060770B"/>
    <w:rsid w:val="0060773C"/>
    <w:rsid w:val="00607A28"/>
    <w:rsid w:val="00607AD5"/>
    <w:rsid w:val="00607D44"/>
    <w:rsid w:val="00607DA5"/>
    <w:rsid w:val="0061010A"/>
    <w:rsid w:val="0061039D"/>
    <w:rsid w:val="00610B87"/>
    <w:rsid w:val="00610D69"/>
    <w:rsid w:val="00610F2E"/>
    <w:rsid w:val="00610FE4"/>
    <w:rsid w:val="00611755"/>
    <w:rsid w:val="006118EE"/>
    <w:rsid w:val="00611B5A"/>
    <w:rsid w:val="00611BC1"/>
    <w:rsid w:val="0061253B"/>
    <w:rsid w:val="006127CA"/>
    <w:rsid w:val="006128D4"/>
    <w:rsid w:val="00612B32"/>
    <w:rsid w:val="00612D7F"/>
    <w:rsid w:val="006135FB"/>
    <w:rsid w:val="006137F0"/>
    <w:rsid w:val="006139E5"/>
    <w:rsid w:val="00613EAD"/>
    <w:rsid w:val="00614007"/>
    <w:rsid w:val="00614847"/>
    <w:rsid w:val="00614950"/>
    <w:rsid w:val="00614CBC"/>
    <w:rsid w:val="00614EC5"/>
    <w:rsid w:val="00614ED7"/>
    <w:rsid w:val="0061507B"/>
    <w:rsid w:val="00615306"/>
    <w:rsid w:val="00615415"/>
    <w:rsid w:val="00615681"/>
    <w:rsid w:val="00615A8C"/>
    <w:rsid w:val="00615CB3"/>
    <w:rsid w:val="00615CD3"/>
    <w:rsid w:val="006160C1"/>
    <w:rsid w:val="006165F7"/>
    <w:rsid w:val="006167AA"/>
    <w:rsid w:val="006169F4"/>
    <w:rsid w:val="00616B1E"/>
    <w:rsid w:val="00616B60"/>
    <w:rsid w:val="00616D23"/>
    <w:rsid w:val="00616DB0"/>
    <w:rsid w:val="006171B6"/>
    <w:rsid w:val="00617689"/>
    <w:rsid w:val="00617727"/>
    <w:rsid w:val="00617A85"/>
    <w:rsid w:val="00617CAD"/>
    <w:rsid w:val="00620120"/>
    <w:rsid w:val="00620557"/>
    <w:rsid w:val="006205F0"/>
    <w:rsid w:val="00620765"/>
    <w:rsid w:val="00620956"/>
    <w:rsid w:val="00620A88"/>
    <w:rsid w:val="006216AA"/>
    <w:rsid w:val="0062180F"/>
    <w:rsid w:val="00621B0D"/>
    <w:rsid w:val="00621B81"/>
    <w:rsid w:val="006229A5"/>
    <w:rsid w:val="006229D2"/>
    <w:rsid w:val="00622B5B"/>
    <w:rsid w:val="00622BA0"/>
    <w:rsid w:val="00622FDD"/>
    <w:rsid w:val="00622FE0"/>
    <w:rsid w:val="0062301B"/>
    <w:rsid w:val="00623137"/>
    <w:rsid w:val="00623279"/>
    <w:rsid w:val="006233B8"/>
    <w:rsid w:val="00623521"/>
    <w:rsid w:val="006236F7"/>
    <w:rsid w:val="0062370E"/>
    <w:rsid w:val="00623875"/>
    <w:rsid w:val="00623A65"/>
    <w:rsid w:val="00623EDB"/>
    <w:rsid w:val="0062446C"/>
    <w:rsid w:val="0062446D"/>
    <w:rsid w:val="00624747"/>
    <w:rsid w:val="00624CDC"/>
    <w:rsid w:val="00624F50"/>
    <w:rsid w:val="00625280"/>
    <w:rsid w:val="0062529B"/>
    <w:rsid w:val="00625669"/>
    <w:rsid w:val="0062594A"/>
    <w:rsid w:val="00625C7D"/>
    <w:rsid w:val="00625CCC"/>
    <w:rsid w:val="006260F9"/>
    <w:rsid w:val="006262B3"/>
    <w:rsid w:val="00626B55"/>
    <w:rsid w:val="00626B71"/>
    <w:rsid w:val="00626C92"/>
    <w:rsid w:val="00626F2F"/>
    <w:rsid w:val="00626F87"/>
    <w:rsid w:val="00627213"/>
    <w:rsid w:val="0062738D"/>
    <w:rsid w:val="006278C1"/>
    <w:rsid w:val="00627F04"/>
    <w:rsid w:val="0063034E"/>
    <w:rsid w:val="0063037A"/>
    <w:rsid w:val="0063040B"/>
    <w:rsid w:val="00630783"/>
    <w:rsid w:val="00630974"/>
    <w:rsid w:val="00630A2F"/>
    <w:rsid w:val="00630C0B"/>
    <w:rsid w:val="00630EE3"/>
    <w:rsid w:val="006311B5"/>
    <w:rsid w:val="00631850"/>
    <w:rsid w:val="006318A2"/>
    <w:rsid w:val="006319A9"/>
    <w:rsid w:val="00631EBF"/>
    <w:rsid w:val="006321DD"/>
    <w:rsid w:val="00632AB4"/>
    <w:rsid w:val="00632AFA"/>
    <w:rsid w:val="00632BC9"/>
    <w:rsid w:val="006334BA"/>
    <w:rsid w:val="006338D1"/>
    <w:rsid w:val="00633A5E"/>
    <w:rsid w:val="00633B16"/>
    <w:rsid w:val="00633C61"/>
    <w:rsid w:val="00633CF3"/>
    <w:rsid w:val="0063411C"/>
    <w:rsid w:val="00634327"/>
    <w:rsid w:val="00634387"/>
    <w:rsid w:val="00634497"/>
    <w:rsid w:val="006347A3"/>
    <w:rsid w:val="006347F5"/>
    <w:rsid w:val="00634F14"/>
    <w:rsid w:val="006351AB"/>
    <w:rsid w:val="006351BE"/>
    <w:rsid w:val="006353F4"/>
    <w:rsid w:val="0063555A"/>
    <w:rsid w:val="00635C81"/>
    <w:rsid w:val="00635E67"/>
    <w:rsid w:val="00636312"/>
    <w:rsid w:val="00636AC1"/>
    <w:rsid w:val="00636D45"/>
    <w:rsid w:val="00636DCB"/>
    <w:rsid w:val="006370C9"/>
    <w:rsid w:val="0063739B"/>
    <w:rsid w:val="00637417"/>
    <w:rsid w:val="00637458"/>
    <w:rsid w:val="006374CD"/>
    <w:rsid w:val="0063757C"/>
    <w:rsid w:val="006375BB"/>
    <w:rsid w:val="0063784B"/>
    <w:rsid w:val="00637D19"/>
    <w:rsid w:val="00637E77"/>
    <w:rsid w:val="00640644"/>
    <w:rsid w:val="006406F8"/>
    <w:rsid w:val="00640A14"/>
    <w:rsid w:val="00640CAC"/>
    <w:rsid w:val="00640EE5"/>
    <w:rsid w:val="00641507"/>
    <w:rsid w:val="0064159A"/>
    <w:rsid w:val="006415D6"/>
    <w:rsid w:val="00641817"/>
    <w:rsid w:val="00641E30"/>
    <w:rsid w:val="00642268"/>
    <w:rsid w:val="0064232F"/>
    <w:rsid w:val="00642557"/>
    <w:rsid w:val="00642C12"/>
    <w:rsid w:val="0064326D"/>
    <w:rsid w:val="0064388F"/>
    <w:rsid w:val="00643AFD"/>
    <w:rsid w:val="00643BB3"/>
    <w:rsid w:val="00643D74"/>
    <w:rsid w:val="00643F78"/>
    <w:rsid w:val="00644439"/>
    <w:rsid w:val="006444EC"/>
    <w:rsid w:val="006445AD"/>
    <w:rsid w:val="006446D0"/>
    <w:rsid w:val="00644C47"/>
    <w:rsid w:val="00644FB1"/>
    <w:rsid w:val="00645050"/>
    <w:rsid w:val="00645733"/>
    <w:rsid w:val="006458AA"/>
    <w:rsid w:val="00645A9C"/>
    <w:rsid w:val="00645B3B"/>
    <w:rsid w:val="00645B7D"/>
    <w:rsid w:val="00645B88"/>
    <w:rsid w:val="00645B8A"/>
    <w:rsid w:val="00645E13"/>
    <w:rsid w:val="006460C1"/>
    <w:rsid w:val="00646123"/>
    <w:rsid w:val="006462FC"/>
    <w:rsid w:val="006463C8"/>
    <w:rsid w:val="00646663"/>
    <w:rsid w:val="00646784"/>
    <w:rsid w:val="00646885"/>
    <w:rsid w:val="00646C5C"/>
    <w:rsid w:val="00646CBA"/>
    <w:rsid w:val="00646D54"/>
    <w:rsid w:val="00646D6A"/>
    <w:rsid w:val="00646FE1"/>
    <w:rsid w:val="00647086"/>
    <w:rsid w:val="006474E6"/>
    <w:rsid w:val="0064752B"/>
    <w:rsid w:val="006475F5"/>
    <w:rsid w:val="00647626"/>
    <w:rsid w:val="006476D3"/>
    <w:rsid w:val="0064777E"/>
    <w:rsid w:val="006478FE"/>
    <w:rsid w:val="00647C20"/>
    <w:rsid w:val="00647D57"/>
    <w:rsid w:val="00647E91"/>
    <w:rsid w:val="00647ECA"/>
    <w:rsid w:val="00650017"/>
    <w:rsid w:val="00650139"/>
    <w:rsid w:val="00650277"/>
    <w:rsid w:val="006502A3"/>
    <w:rsid w:val="00650351"/>
    <w:rsid w:val="006504EE"/>
    <w:rsid w:val="00650812"/>
    <w:rsid w:val="006508AC"/>
    <w:rsid w:val="00650DE4"/>
    <w:rsid w:val="00650E8F"/>
    <w:rsid w:val="00651063"/>
    <w:rsid w:val="00651750"/>
    <w:rsid w:val="00651941"/>
    <w:rsid w:val="006519D5"/>
    <w:rsid w:val="00651DC0"/>
    <w:rsid w:val="00651DF0"/>
    <w:rsid w:val="00652666"/>
    <w:rsid w:val="006526BB"/>
    <w:rsid w:val="006528D5"/>
    <w:rsid w:val="00652B35"/>
    <w:rsid w:val="006530BD"/>
    <w:rsid w:val="006533FD"/>
    <w:rsid w:val="00653514"/>
    <w:rsid w:val="00653589"/>
    <w:rsid w:val="0065359B"/>
    <w:rsid w:val="00653839"/>
    <w:rsid w:val="00653E82"/>
    <w:rsid w:val="00653F5B"/>
    <w:rsid w:val="00653FF3"/>
    <w:rsid w:val="00654037"/>
    <w:rsid w:val="006541EE"/>
    <w:rsid w:val="006542E6"/>
    <w:rsid w:val="00654EA7"/>
    <w:rsid w:val="00654FDF"/>
    <w:rsid w:val="00655238"/>
    <w:rsid w:val="00655287"/>
    <w:rsid w:val="00655359"/>
    <w:rsid w:val="006554DB"/>
    <w:rsid w:val="00655A2E"/>
    <w:rsid w:val="00655AAA"/>
    <w:rsid w:val="00655AF9"/>
    <w:rsid w:val="006561D9"/>
    <w:rsid w:val="00656335"/>
    <w:rsid w:val="00656656"/>
    <w:rsid w:val="0065676B"/>
    <w:rsid w:val="00656871"/>
    <w:rsid w:val="0065692D"/>
    <w:rsid w:val="00656C01"/>
    <w:rsid w:val="00656D13"/>
    <w:rsid w:val="00656D43"/>
    <w:rsid w:val="00656D65"/>
    <w:rsid w:val="00657168"/>
    <w:rsid w:val="006571A1"/>
    <w:rsid w:val="0065734F"/>
    <w:rsid w:val="00657A74"/>
    <w:rsid w:val="0066029A"/>
    <w:rsid w:val="00660491"/>
    <w:rsid w:val="006605B4"/>
    <w:rsid w:val="00660729"/>
    <w:rsid w:val="00660B7A"/>
    <w:rsid w:val="00660F77"/>
    <w:rsid w:val="00661174"/>
    <w:rsid w:val="0066122B"/>
    <w:rsid w:val="006619E5"/>
    <w:rsid w:val="00661C6C"/>
    <w:rsid w:val="00661D76"/>
    <w:rsid w:val="00661DE1"/>
    <w:rsid w:val="00661F30"/>
    <w:rsid w:val="00661F70"/>
    <w:rsid w:val="0066209A"/>
    <w:rsid w:val="00662239"/>
    <w:rsid w:val="0066229E"/>
    <w:rsid w:val="006623DA"/>
    <w:rsid w:val="0066246C"/>
    <w:rsid w:val="006629C9"/>
    <w:rsid w:val="00662B3B"/>
    <w:rsid w:val="00662F31"/>
    <w:rsid w:val="0066321E"/>
    <w:rsid w:val="0066428D"/>
    <w:rsid w:val="006642D1"/>
    <w:rsid w:val="006643BD"/>
    <w:rsid w:val="00664656"/>
    <w:rsid w:val="006648A3"/>
    <w:rsid w:val="0066521B"/>
    <w:rsid w:val="00665692"/>
    <w:rsid w:val="0066580B"/>
    <w:rsid w:val="00665883"/>
    <w:rsid w:val="00666106"/>
    <w:rsid w:val="00666245"/>
    <w:rsid w:val="0066647E"/>
    <w:rsid w:val="006665D1"/>
    <w:rsid w:val="00666849"/>
    <w:rsid w:val="00666985"/>
    <w:rsid w:val="00666A92"/>
    <w:rsid w:val="0066707C"/>
    <w:rsid w:val="0066712E"/>
    <w:rsid w:val="00667270"/>
    <w:rsid w:val="006672B5"/>
    <w:rsid w:val="00667384"/>
    <w:rsid w:val="0066745A"/>
    <w:rsid w:val="006675AA"/>
    <w:rsid w:val="006676E5"/>
    <w:rsid w:val="0066776B"/>
    <w:rsid w:val="00667CAF"/>
    <w:rsid w:val="00667CCE"/>
    <w:rsid w:val="00667D98"/>
    <w:rsid w:val="00667E90"/>
    <w:rsid w:val="00670073"/>
    <w:rsid w:val="006702F4"/>
    <w:rsid w:val="00670349"/>
    <w:rsid w:val="00670444"/>
    <w:rsid w:val="00670999"/>
    <w:rsid w:val="006709B9"/>
    <w:rsid w:val="00670ACA"/>
    <w:rsid w:val="00671275"/>
    <w:rsid w:val="006712CD"/>
    <w:rsid w:val="006718C7"/>
    <w:rsid w:val="00671C08"/>
    <w:rsid w:val="00671D33"/>
    <w:rsid w:val="00672701"/>
    <w:rsid w:val="00672A93"/>
    <w:rsid w:val="00672CB9"/>
    <w:rsid w:val="00672CC9"/>
    <w:rsid w:val="00672CF5"/>
    <w:rsid w:val="00672F71"/>
    <w:rsid w:val="006730DD"/>
    <w:rsid w:val="006730F2"/>
    <w:rsid w:val="006731C5"/>
    <w:rsid w:val="0067337D"/>
    <w:rsid w:val="006734EB"/>
    <w:rsid w:val="0067352B"/>
    <w:rsid w:val="00673A57"/>
    <w:rsid w:val="00673A5A"/>
    <w:rsid w:val="00673EA5"/>
    <w:rsid w:val="006744A4"/>
    <w:rsid w:val="006747E7"/>
    <w:rsid w:val="00674979"/>
    <w:rsid w:val="00674A62"/>
    <w:rsid w:val="00674C0D"/>
    <w:rsid w:val="00674CEB"/>
    <w:rsid w:val="00674DE3"/>
    <w:rsid w:val="00674FE1"/>
    <w:rsid w:val="00674FFE"/>
    <w:rsid w:val="0067526F"/>
    <w:rsid w:val="00675557"/>
    <w:rsid w:val="00675869"/>
    <w:rsid w:val="006759BB"/>
    <w:rsid w:val="00675A3B"/>
    <w:rsid w:val="00675AC5"/>
    <w:rsid w:val="00675DBE"/>
    <w:rsid w:val="00675E6C"/>
    <w:rsid w:val="0067624D"/>
    <w:rsid w:val="00676318"/>
    <w:rsid w:val="0067680B"/>
    <w:rsid w:val="0067685F"/>
    <w:rsid w:val="00676978"/>
    <w:rsid w:val="00676B66"/>
    <w:rsid w:val="00676C12"/>
    <w:rsid w:val="00676ED7"/>
    <w:rsid w:val="00676F68"/>
    <w:rsid w:val="00676FFB"/>
    <w:rsid w:val="0067700F"/>
    <w:rsid w:val="00677071"/>
    <w:rsid w:val="006771AD"/>
    <w:rsid w:val="0067727B"/>
    <w:rsid w:val="00677815"/>
    <w:rsid w:val="00677B2A"/>
    <w:rsid w:val="006801E3"/>
    <w:rsid w:val="006805AE"/>
    <w:rsid w:val="006809E2"/>
    <w:rsid w:val="00680A2C"/>
    <w:rsid w:val="00680C95"/>
    <w:rsid w:val="00680D5C"/>
    <w:rsid w:val="00680E19"/>
    <w:rsid w:val="006815CD"/>
    <w:rsid w:val="006815D9"/>
    <w:rsid w:val="006817C2"/>
    <w:rsid w:val="006818B1"/>
    <w:rsid w:val="00681CE8"/>
    <w:rsid w:val="00681CFC"/>
    <w:rsid w:val="006820B6"/>
    <w:rsid w:val="006827C7"/>
    <w:rsid w:val="0068297C"/>
    <w:rsid w:val="00682B56"/>
    <w:rsid w:val="00682ED5"/>
    <w:rsid w:val="0068335C"/>
    <w:rsid w:val="0068354C"/>
    <w:rsid w:val="00683621"/>
    <w:rsid w:val="00683A30"/>
    <w:rsid w:val="00683C56"/>
    <w:rsid w:val="00683C91"/>
    <w:rsid w:val="00684014"/>
    <w:rsid w:val="006845BE"/>
    <w:rsid w:val="006845E4"/>
    <w:rsid w:val="006847CF"/>
    <w:rsid w:val="00684924"/>
    <w:rsid w:val="006849AB"/>
    <w:rsid w:val="00684A24"/>
    <w:rsid w:val="00685473"/>
    <w:rsid w:val="006855D2"/>
    <w:rsid w:val="0068665D"/>
    <w:rsid w:val="00686900"/>
    <w:rsid w:val="0068696E"/>
    <w:rsid w:val="00686B20"/>
    <w:rsid w:val="00686B70"/>
    <w:rsid w:val="00686E72"/>
    <w:rsid w:val="00686FEC"/>
    <w:rsid w:val="00687662"/>
    <w:rsid w:val="00687815"/>
    <w:rsid w:val="00687D78"/>
    <w:rsid w:val="00687E70"/>
    <w:rsid w:val="00687EAE"/>
    <w:rsid w:val="00687ECE"/>
    <w:rsid w:val="00690417"/>
    <w:rsid w:val="00690716"/>
    <w:rsid w:val="0069096A"/>
    <w:rsid w:val="00690989"/>
    <w:rsid w:val="00690A85"/>
    <w:rsid w:val="00690C64"/>
    <w:rsid w:val="00690E26"/>
    <w:rsid w:val="00691239"/>
    <w:rsid w:val="00691259"/>
    <w:rsid w:val="00691692"/>
    <w:rsid w:val="006916BE"/>
    <w:rsid w:val="006917D6"/>
    <w:rsid w:val="00691848"/>
    <w:rsid w:val="006918B7"/>
    <w:rsid w:val="00691AAA"/>
    <w:rsid w:val="00692218"/>
    <w:rsid w:val="0069255A"/>
    <w:rsid w:val="006925DC"/>
    <w:rsid w:val="00692A76"/>
    <w:rsid w:val="00692CEC"/>
    <w:rsid w:val="00692F98"/>
    <w:rsid w:val="00692F9E"/>
    <w:rsid w:val="00693338"/>
    <w:rsid w:val="00693698"/>
    <w:rsid w:val="00693810"/>
    <w:rsid w:val="00693C16"/>
    <w:rsid w:val="00693D09"/>
    <w:rsid w:val="006940C4"/>
    <w:rsid w:val="006943B1"/>
    <w:rsid w:val="00694446"/>
    <w:rsid w:val="006948E4"/>
    <w:rsid w:val="00694DC0"/>
    <w:rsid w:val="0069504E"/>
    <w:rsid w:val="00695207"/>
    <w:rsid w:val="006952EC"/>
    <w:rsid w:val="00695736"/>
    <w:rsid w:val="006957C8"/>
    <w:rsid w:val="006958DB"/>
    <w:rsid w:val="00695BB0"/>
    <w:rsid w:val="006962AB"/>
    <w:rsid w:val="006963D0"/>
    <w:rsid w:val="006964DB"/>
    <w:rsid w:val="00696503"/>
    <w:rsid w:val="00696C5B"/>
    <w:rsid w:val="00696D20"/>
    <w:rsid w:val="0069702C"/>
    <w:rsid w:val="00697054"/>
    <w:rsid w:val="0069726A"/>
    <w:rsid w:val="00697336"/>
    <w:rsid w:val="0069774F"/>
    <w:rsid w:val="00697E92"/>
    <w:rsid w:val="00697EDC"/>
    <w:rsid w:val="00697F9A"/>
    <w:rsid w:val="00697FBF"/>
    <w:rsid w:val="006A019F"/>
    <w:rsid w:val="006A03C1"/>
    <w:rsid w:val="006A05C3"/>
    <w:rsid w:val="006A0989"/>
    <w:rsid w:val="006A09E5"/>
    <w:rsid w:val="006A0ACF"/>
    <w:rsid w:val="006A0D02"/>
    <w:rsid w:val="006A121C"/>
    <w:rsid w:val="006A12F6"/>
    <w:rsid w:val="006A1CC9"/>
    <w:rsid w:val="006A1FC5"/>
    <w:rsid w:val="006A200C"/>
    <w:rsid w:val="006A2011"/>
    <w:rsid w:val="006A20CC"/>
    <w:rsid w:val="006A2464"/>
    <w:rsid w:val="006A2967"/>
    <w:rsid w:val="006A2B5F"/>
    <w:rsid w:val="006A3089"/>
    <w:rsid w:val="006A31E2"/>
    <w:rsid w:val="006A324D"/>
    <w:rsid w:val="006A32F7"/>
    <w:rsid w:val="006A32F8"/>
    <w:rsid w:val="006A3553"/>
    <w:rsid w:val="006A3FDF"/>
    <w:rsid w:val="006A42E3"/>
    <w:rsid w:val="006A4492"/>
    <w:rsid w:val="006A4B72"/>
    <w:rsid w:val="006A4B9F"/>
    <w:rsid w:val="006A4FFB"/>
    <w:rsid w:val="006A5398"/>
    <w:rsid w:val="006A53E1"/>
    <w:rsid w:val="006A5789"/>
    <w:rsid w:val="006A5981"/>
    <w:rsid w:val="006A5BEE"/>
    <w:rsid w:val="006A5CC6"/>
    <w:rsid w:val="006A5D1F"/>
    <w:rsid w:val="006A6081"/>
    <w:rsid w:val="006A6412"/>
    <w:rsid w:val="006A6447"/>
    <w:rsid w:val="006A6531"/>
    <w:rsid w:val="006A690E"/>
    <w:rsid w:val="006A69BB"/>
    <w:rsid w:val="006A708E"/>
    <w:rsid w:val="006A7221"/>
    <w:rsid w:val="006A72B3"/>
    <w:rsid w:val="006A73D0"/>
    <w:rsid w:val="006A75F8"/>
    <w:rsid w:val="006A78C0"/>
    <w:rsid w:val="006A7AD0"/>
    <w:rsid w:val="006A7B22"/>
    <w:rsid w:val="006A7B26"/>
    <w:rsid w:val="006A7F68"/>
    <w:rsid w:val="006B01DA"/>
    <w:rsid w:val="006B07D5"/>
    <w:rsid w:val="006B0845"/>
    <w:rsid w:val="006B0916"/>
    <w:rsid w:val="006B09AF"/>
    <w:rsid w:val="006B163B"/>
    <w:rsid w:val="006B1D29"/>
    <w:rsid w:val="006B20DF"/>
    <w:rsid w:val="006B27DA"/>
    <w:rsid w:val="006B2876"/>
    <w:rsid w:val="006B295F"/>
    <w:rsid w:val="006B29C2"/>
    <w:rsid w:val="006B2EDD"/>
    <w:rsid w:val="006B3070"/>
    <w:rsid w:val="006B30BA"/>
    <w:rsid w:val="006B3247"/>
    <w:rsid w:val="006B332F"/>
    <w:rsid w:val="006B33BF"/>
    <w:rsid w:val="006B351E"/>
    <w:rsid w:val="006B3BDB"/>
    <w:rsid w:val="006B4191"/>
    <w:rsid w:val="006B43C0"/>
    <w:rsid w:val="006B4425"/>
    <w:rsid w:val="006B44B6"/>
    <w:rsid w:val="006B44FB"/>
    <w:rsid w:val="006B46CA"/>
    <w:rsid w:val="006B46EC"/>
    <w:rsid w:val="006B4A47"/>
    <w:rsid w:val="006B4D57"/>
    <w:rsid w:val="006B4D7F"/>
    <w:rsid w:val="006B4E0F"/>
    <w:rsid w:val="006B4E53"/>
    <w:rsid w:val="006B505F"/>
    <w:rsid w:val="006B52A9"/>
    <w:rsid w:val="006B5428"/>
    <w:rsid w:val="006B558F"/>
    <w:rsid w:val="006B568E"/>
    <w:rsid w:val="006B5D68"/>
    <w:rsid w:val="006B5D7A"/>
    <w:rsid w:val="006B6406"/>
    <w:rsid w:val="006B64B1"/>
    <w:rsid w:val="006B657B"/>
    <w:rsid w:val="006B698A"/>
    <w:rsid w:val="006B6A28"/>
    <w:rsid w:val="006B6ACF"/>
    <w:rsid w:val="006B6BF8"/>
    <w:rsid w:val="006B7545"/>
    <w:rsid w:val="006B7730"/>
    <w:rsid w:val="006B776E"/>
    <w:rsid w:val="006B778E"/>
    <w:rsid w:val="006B7810"/>
    <w:rsid w:val="006B783D"/>
    <w:rsid w:val="006B7E2B"/>
    <w:rsid w:val="006C0302"/>
    <w:rsid w:val="006C04A6"/>
    <w:rsid w:val="006C0528"/>
    <w:rsid w:val="006C077B"/>
    <w:rsid w:val="006C0948"/>
    <w:rsid w:val="006C097B"/>
    <w:rsid w:val="006C0D09"/>
    <w:rsid w:val="006C0EEF"/>
    <w:rsid w:val="006C104E"/>
    <w:rsid w:val="006C13FA"/>
    <w:rsid w:val="006C158D"/>
    <w:rsid w:val="006C1596"/>
    <w:rsid w:val="006C18A3"/>
    <w:rsid w:val="006C1B94"/>
    <w:rsid w:val="006C20EA"/>
    <w:rsid w:val="006C269F"/>
    <w:rsid w:val="006C2782"/>
    <w:rsid w:val="006C2B32"/>
    <w:rsid w:val="006C2BE1"/>
    <w:rsid w:val="006C2C86"/>
    <w:rsid w:val="006C2D2C"/>
    <w:rsid w:val="006C30B1"/>
    <w:rsid w:val="006C3199"/>
    <w:rsid w:val="006C335A"/>
    <w:rsid w:val="006C3934"/>
    <w:rsid w:val="006C3BAD"/>
    <w:rsid w:val="006C3D79"/>
    <w:rsid w:val="006C3F8F"/>
    <w:rsid w:val="006C43DC"/>
    <w:rsid w:val="006C46A5"/>
    <w:rsid w:val="006C494C"/>
    <w:rsid w:val="006C4B8D"/>
    <w:rsid w:val="006C541C"/>
    <w:rsid w:val="006C5637"/>
    <w:rsid w:val="006C56E3"/>
    <w:rsid w:val="006C56FD"/>
    <w:rsid w:val="006C5AB1"/>
    <w:rsid w:val="006C6030"/>
    <w:rsid w:val="006C6044"/>
    <w:rsid w:val="006C62E4"/>
    <w:rsid w:val="006C64D5"/>
    <w:rsid w:val="006C6522"/>
    <w:rsid w:val="006C657A"/>
    <w:rsid w:val="006C6609"/>
    <w:rsid w:val="006C67BD"/>
    <w:rsid w:val="006C6A8C"/>
    <w:rsid w:val="006C6B71"/>
    <w:rsid w:val="006C6D79"/>
    <w:rsid w:val="006C6F27"/>
    <w:rsid w:val="006C768C"/>
    <w:rsid w:val="006C76D9"/>
    <w:rsid w:val="006C781B"/>
    <w:rsid w:val="006C7A35"/>
    <w:rsid w:val="006C7AC0"/>
    <w:rsid w:val="006C7EFF"/>
    <w:rsid w:val="006C7FDB"/>
    <w:rsid w:val="006D01D2"/>
    <w:rsid w:val="006D0390"/>
    <w:rsid w:val="006D04F2"/>
    <w:rsid w:val="006D062B"/>
    <w:rsid w:val="006D0654"/>
    <w:rsid w:val="006D074A"/>
    <w:rsid w:val="006D088E"/>
    <w:rsid w:val="006D0A3A"/>
    <w:rsid w:val="006D0B79"/>
    <w:rsid w:val="006D0C43"/>
    <w:rsid w:val="006D0F3C"/>
    <w:rsid w:val="006D0F6E"/>
    <w:rsid w:val="006D106C"/>
    <w:rsid w:val="006D12FA"/>
    <w:rsid w:val="006D1530"/>
    <w:rsid w:val="006D15D3"/>
    <w:rsid w:val="006D16BD"/>
    <w:rsid w:val="006D1870"/>
    <w:rsid w:val="006D18B0"/>
    <w:rsid w:val="006D1A22"/>
    <w:rsid w:val="006D1B7D"/>
    <w:rsid w:val="006D1C34"/>
    <w:rsid w:val="006D1DB5"/>
    <w:rsid w:val="006D1E17"/>
    <w:rsid w:val="006D1FFD"/>
    <w:rsid w:val="006D2060"/>
    <w:rsid w:val="006D2423"/>
    <w:rsid w:val="006D2591"/>
    <w:rsid w:val="006D2998"/>
    <w:rsid w:val="006D2A80"/>
    <w:rsid w:val="006D2C55"/>
    <w:rsid w:val="006D2D09"/>
    <w:rsid w:val="006D315B"/>
    <w:rsid w:val="006D3388"/>
    <w:rsid w:val="006D357B"/>
    <w:rsid w:val="006D3608"/>
    <w:rsid w:val="006D375A"/>
    <w:rsid w:val="006D39C9"/>
    <w:rsid w:val="006D40E5"/>
    <w:rsid w:val="006D431B"/>
    <w:rsid w:val="006D4479"/>
    <w:rsid w:val="006D449E"/>
    <w:rsid w:val="006D4680"/>
    <w:rsid w:val="006D48A8"/>
    <w:rsid w:val="006D4982"/>
    <w:rsid w:val="006D4AAE"/>
    <w:rsid w:val="006D4AF0"/>
    <w:rsid w:val="006D4BED"/>
    <w:rsid w:val="006D4E85"/>
    <w:rsid w:val="006D5123"/>
    <w:rsid w:val="006D5486"/>
    <w:rsid w:val="006D54A0"/>
    <w:rsid w:val="006D5846"/>
    <w:rsid w:val="006D58C1"/>
    <w:rsid w:val="006D5AEC"/>
    <w:rsid w:val="006D5DB7"/>
    <w:rsid w:val="006D6020"/>
    <w:rsid w:val="006D6229"/>
    <w:rsid w:val="006D6397"/>
    <w:rsid w:val="006D645E"/>
    <w:rsid w:val="006D6724"/>
    <w:rsid w:val="006D68CA"/>
    <w:rsid w:val="006D7047"/>
    <w:rsid w:val="006D709B"/>
    <w:rsid w:val="006D7490"/>
    <w:rsid w:val="006D76F6"/>
    <w:rsid w:val="006D77E2"/>
    <w:rsid w:val="006D7B10"/>
    <w:rsid w:val="006D7B5C"/>
    <w:rsid w:val="006E003A"/>
    <w:rsid w:val="006E0274"/>
    <w:rsid w:val="006E040C"/>
    <w:rsid w:val="006E0AC9"/>
    <w:rsid w:val="006E0DDD"/>
    <w:rsid w:val="006E149D"/>
    <w:rsid w:val="006E150D"/>
    <w:rsid w:val="006E1805"/>
    <w:rsid w:val="006E1AB0"/>
    <w:rsid w:val="006E2158"/>
    <w:rsid w:val="006E241C"/>
    <w:rsid w:val="006E25DB"/>
    <w:rsid w:val="006E26C2"/>
    <w:rsid w:val="006E2BD1"/>
    <w:rsid w:val="006E2E8E"/>
    <w:rsid w:val="006E2F2B"/>
    <w:rsid w:val="006E3169"/>
    <w:rsid w:val="006E3549"/>
    <w:rsid w:val="006E35B7"/>
    <w:rsid w:val="006E3708"/>
    <w:rsid w:val="006E3827"/>
    <w:rsid w:val="006E3AF1"/>
    <w:rsid w:val="006E3D21"/>
    <w:rsid w:val="006E3D59"/>
    <w:rsid w:val="006E3E1F"/>
    <w:rsid w:val="006E44A3"/>
    <w:rsid w:val="006E451F"/>
    <w:rsid w:val="006E45BF"/>
    <w:rsid w:val="006E48EE"/>
    <w:rsid w:val="006E4FBF"/>
    <w:rsid w:val="006E5166"/>
    <w:rsid w:val="006E53A2"/>
    <w:rsid w:val="006E5620"/>
    <w:rsid w:val="006E5683"/>
    <w:rsid w:val="006E5D56"/>
    <w:rsid w:val="006E5E51"/>
    <w:rsid w:val="006E6467"/>
    <w:rsid w:val="006E655C"/>
    <w:rsid w:val="006E660D"/>
    <w:rsid w:val="006E67F8"/>
    <w:rsid w:val="006E6B05"/>
    <w:rsid w:val="006E6B5D"/>
    <w:rsid w:val="006E6C1A"/>
    <w:rsid w:val="006E6CF1"/>
    <w:rsid w:val="006E6F2C"/>
    <w:rsid w:val="006E7205"/>
    <w:rsid w:val="006E7250"/>
    <w:rsid w:val="006E72C1"/>
    <w:rsid w:val="006E73E4"/>
    <w:rsid w:val="006E7705"/>
    <w:rsid w:val="006E7786"/>
    <w:rsid w:val="006E7B95"/>
    <w:rsid w:val="006E7C1F"/>
    <w:rsid w:val="006F005B"/>
    <w:rsid w:val="006F02AA"/>
    <w:rsid w:val="006F03D7"/>
    <w:rsid w:val="006F0B8D"/>
    <w:rsid w:val="006F0FEA"/>
    <w:rsid w:val="006F1479"/>
    <w:rsid w:val="006F1A25"/>
    <w:rsid w:val="006F229B"/>
    <w:rsid w:val="006F2450"/>
    <w:rsid w:val="006F275F"/>
    <w:rsid w:val="006F28B6"/>
    <w:rsid w:val="006F2BF4"/>
    <w:rsid w:val="006F2C83"/>
    <w:rsid w:val="006F2DD8"/>
    <w:rsid w:val="006F352F"/>
    <w:rsid w:val="006F35D4"/>
    <w:rsid w:val="006F3B4B"/>
    <w:rsid w:val="006F4268"/>
    <w:rsid w:val="006F45B2"/>
    <w:rsid w:val="006F4612"/>
    <w:rsid w:val="006F4625"/>
    <w:rsid w:val="006F4672"/>
    <w:rsid w:val="006F4ABB"/>
    <w:rsid w:val="006F4E62"/>
    <w:rsid w:val="006F5014"/>
    <w:rsid w:val="006F5575"/>
    <w:rsid w:val="006F55C1"/>
    <w:rsid w:val="006F55EC"/>
    <w:rsid w:val="006F589A"/>
    <w:rsid w:val="006F5AB3"/>
    <w:rsid w:val="006F5B2C"/>
    <w:rsid w:val="006F5EE5"/>
    <w:rsid w:val="006F6235"/>
    <w:rsid w:val="006F62DE"/>
    <w:rsid w:val="006F688E"/>
    <w:rsid w:val="006F6ACB"/>
    <w:rsid w:val="006F6C41"/>
    <w:rsid w:val="006F6C71"/>
    <w:rsid w:val="006F6D3E"/>
    <w:rsid w:val="006F6DC8"/>
    <w:rsid w:val="006F70F0"/>
    <w:rsid w:val="006F71BD"/>
    <w:rsid w:val="006F760F"/>
    <w:rsid w:val="006F7E48"/>
    <w:rsid w:val="006F7FC1"/>
    <w:rsid w:val="0070015F"/>
    <w:rsid w:val="0070017E"/>
    <w:rsid w:val="0070028F"/>
    <w:rsid w:val="00700351"/>
    <w:rsid w:val="007004EA"/>
    <w:rsid w:val="00700721"/>
    <w:rsid w:val="00700818"/>
    <w:rsid w:val="00700E37"/>
    <w:rsid w:val="0070102B"/>
    <w:rsid w:val="007011BD"/>
    <w:rsid w:val="0070151C"/>
    <w:rsid w:val="0070165D"/>
    <w:rsid w:val="0070165E"/>
    <w:rsid w:val="00701904"/>
    <w:rsid w:val="0070225A"/>
    <w:rsid w:val="00702F9E"/>
    <w:rsid w:val="00702FF5"/>
    <w:rsid w:val="007030F6"/>
    <w:rsid w:val="00703164"/>
    <w:rsid w:val="00703850"/>
    <w:rsid w:val="00703A03"/>
    <w:rsid w:val="00703D0F"/>
    <w:rsid w:val="007041EA"/>
    <w:rsid w:val="0070420A"/>
    <w:rsid w:val="00704222"/>
    <w:rsid w:val="00704300"/>
    <w:rsid w:val="0070449D"/>
    <w:rsid w:val="00704579"/>
    <w:rsid w:val="007048A9"/>
    <w:rsid w:val="00704B08"/>
    <w:rsid w:val="00704B28"/>
    <w:rsid w:val="00704B95"/>
    <w:rsid w:val="00704FEE"/>
    <w:rsid w:val="007052CD"/>
    <w:rsid w:val="0070541C"/>
    <w:rsid w:val="007055B8"/>
    <w:rsid w:val="007055C1"/>
    <w:rsid w:val="00705DCB"/>
    <w:rsid w:val="00705F40"/>
    <w:rsid w:val="007060A1"/>
    <w:rsid w:val="00706207"/>
    <w:rsid w:val="007066C3"/>
    <w:rsid w:val="00706799"/>
    <w:rsid w:val="007068D5"/>
    <w:rsid w:val="00706938"/>
    <w:rsid w:val="00706B74"/>
    <w:rsid w:val="00707098"/>
    <w:rsid w:val="00707382"/>
    <w:rsid w:val="007076E1"/>
    <w:rsid w:val="0070793F"/>
    <w:rsid w:val="0070797B"/>
    <w:rsid w:val="00707CAA"/>
    <w:rsid w:val="007101A0"/>
    <w:rsid w:val="00710379"/>
    <w:rsid w:val="00710610"/>
    <w:rsid w:val="00710A1B"/>
    <w:rsid w:val="00711236"/>
    <w:rsid w:val="00711358"/>
    <w:rsid w:val="007114B8"/>
    <w:rsid w:val="00711816"/>
    <w:rsid w:val="00711858"/>
    <w:rsid w:val="00711887"/>
    <w:rsid w:val="00711895"/>
    <w:rsid w:val="00711A0E"/>
    <w:rsid w:val="00711B86"/>
    <w:rsid w:val="00711F22"/>
    <w:rsid w:val="00711F81"/>
    <w:rsid w:val="00711FA0"/>
    <w:rsid w:val="00712149"/>
    <w:rsid w:val="007122C6"/>
    <w:rsid w:val="00712310"/>
    <w:rsid w:val="007124DE"/>
    <w:rsid w:val="0071255A"/>
    <w:rsid w:val="00712592"/>
    <w:rsid w:val="007125B4"/>
    <w:rsid w:val="007125C0"/>
    <w:rsid w:val="00712745"/>
    <w:rsid w:val="00712B5A"/>
    <w:rsid w:val="00713241"/>
    <w:rsid w:val="00713318"/>
    <w:rsid w:val="00713599"/>
    <w:rsid w:val="00713648"/>
    <w:rsid w:val="00713A04"/>
    <w:rsid w:val="00713A44"/>
    <w:rsid w:val="00714551"/>
    <w:rsid w:val="007145D9"/>
    <w:rsid w:val="00714941"/>
    <w:rsid w:val="00714A80"/>
    <w:rsid w:val="00714B88"/>
    <w:rsid w:val="00714C2A"/>
    <w:rsid w:val="00714C34"/>
    <w:rsid w:val="00715271"/>
    <w:rsid w:val="007155E9"/>
    <w:rsid w:val="007157DD"/>
    <w:rsid w:val="007157F1"/>
    <w:rsid w:val="007158C1"/>
    <w:rsid w:val="0071599F"/>
    <w:rsid w:val="00715DC8"/>
    <w:rsid w:val="0071613D"/>
    <w:rsid w:val="007161AA"/>
    <w:rsid w:val="00716476"/>
    <w:rsid w:val="00716AFD"/>
    <w:rsid w:val="00716DF8"/>
    <w:rsid w:val="00717029"/>
    <w:rsid w:val="00717106"/>
    <w:rsid w:val="007175B0"/>
    <w:rsid w:val="0071779F"/>
    <w:rsid w:val="00717884"/>
    <w:rsid w:val="007178B1"/>
    <w:rsid w:val="00717A41"/>
    <w:rsid w:val="00717B69"/>
    <w:rsid w:val="00717D1D"/>
    <w:rsid w:val="00717FE1"/>
    <w:rsid w:val="00720015"/>
    <w:rsid w:val="00720986"/>
    <w:rsid w:val="00720E95"/>
    <w:rsid w:val="0072120C"/>
    <w:rsid w:val="007214AE"/>
    <w:rsid w:val="007215B4"/>
    <w:rsid w:val="00721690"/>
    <w:rsid w:val="007219B9"/>
    <w:rsid w:val="00721D13"/>
    <w:rsid w:val="00721D7B"/>
    <w:rsid w:val="00721EB5"/>
    <w:rsid w:val="0072219E"/>
    <w:rsid w:val="007222CA"/>
    <w:rsid w:val="0072258B"/>
    <w:rsid w:val="00722635"/>
    <w:rsid w:val="00722A1F"/>
    <w:rsid w:val="00722CCD"/>
    <w:rsid w:val="00722CE1"/>
    <w:rsid w:val="00723346"/>
    <w:rsid w:val="007235D5"/>
    <w:rsid w:val="00723851"/>
    <w:rsid w:val="007238D7"/>
    <w:rsid w:val="00723C56"/>
    <w:rsid w:val="00723EEC"/>
    <w:rsid w:val="00724000"/>
    <w:rsid w:val="0072415D"/>
    <w:rsid w:val="00724694"/>
    <w:rsid w:val="007246E7"/>
    <w:rsid w:val="007249CA"/>
    <w:rsid w:val="00724AD0"/>
    <w:rsid w:val="00724E65"/>
    <w:rsid w:val="00725353"/>
    <w:rsid w:val="007253CD"/>
    <w:rsid w:val="007255BF"/>
    <w:rsid w:val="0072584F"/>
    <w:rsid w:val="00725A40"/>
    <w:rsid w:val="00725E90"/>
    <w:rsid w:val="0072615A"/>
    <w:rsid w:val="0072636F"/>
    <w:rsid w:val="0072658A"/>
    <w:rsid w:val="007266B0"/>
    <w:rsid w:val="00726813"/>
    <w:rsid w:val="0072695E"/>
    <w:rsid w:val="00726BBF"/>
    <w:rsid w:val="00726C9B"/>
    <w:rsid w:val="00726EDB"/>
    <w:rsid w:val="00727455"/>
    <w:rsid w:val="00727B21"/>
    <w:rsid w:val="00727D7D"/>
    <w:rsid w:val="007302EE"/>
    <w:rsid w:val="007302F7"/>
    <w:rsid w:val="0073079B"/>
    <w:rsid w:val="007309BF"/>
    <w:rsid w:val="00730D08"/>
    <w:rsid w:val="00730F2B"/>
    <w:rsid w:val="0073138D"/>
    <w:rsid w:val="00731AAF"/>
    <w:rsid w:val="00731ED4"/>
    <w:rsid w:val="00732744"/>
    <w:rsid w:val="00732C4F"/>
    <w:rsid w:val="00732C6C"/>
    <w:rsid w:val="00732E4D"/>
    <w:rsid w:val="00733066"/>
    <w:rsid w:val="0073360B"/>
    <w:rsid w:val="007339A6"/>
    <w:rsid w:val="00733FCD"/>
    <w:rsid w:val="0073412C"/>
    <w:rsid w:val="007342E6"/>
    <w:rsid w:val="0073439A"/>
    <w:rsid w:val="00734801"/>
    <w:rsid w:val="00735720"/>
    <w:rsid w:val="00735A9D"/>
    <w:rsid w:val="00735B8A"/>
    <w:rsid w:val="00735E22"/>
    <w:rsid w:val="00736168"/>
    <w:rsid w:val="007367E0"/>
    <w:rsid w:val="00736A40"/>
    <w:rsid w:val="00737056"/>
    <w:rsid w:val="007377A7"/>
    <w:rsid w:val="00737C2F"/>
    <w:rsid w:val="00737C80"/>
    <w:rsid w:val="00737DBD"/>
    <w:rsid w:val="00737F5D"/>
    <w:rsid w:val="00737F90"/>
    <w:rsid w:val="007402D5"/>
    <w:rsid w:val="0074117B"/>
    <w:rsid w:val="00741180"/>
    <w:rsid w:val="007411C9"/>
    <w:rsid w:val="00741207"/>
    <w:rsid w:val="00741345"/>
    <w:rsid w:val="00741506"/>
    <w:rsid w:val="007417D3"/>
    <w:rsid w:val="007423AB"/>
    <w:rsid w:val="007423E9"/>
    <w:rsid w:val="007424E3"/>
    <w:rsid w:val="007426D2"/>
    <w:rsid w:val="0074289A"/>
    <w:rsid w:val="00742A12"/>
    <w:rsid w:val="00742C18"/>
    <w:rsid w:val="00742C54"/>
    <w:rsid w:val="00742D5A"/>
    <w:rsid w:val="00742F58"/>
    <w:rsid w:val="00743263"/>
    <w:rsid w:val="00743305"/>
    <w:rsid w:val="00743406"/>
    <w:rsid w:val="00743CC8"/>
    <w:rsid w:val="007440A2"/>
    <w:rsid w:val="007446AD"/>
    <w:rsid w:val="00744A40"/>
    <w:rsid w:val="00744BE2"/>
    <w:rsid w:val="007451CF"/>
    <w:rsid w:val="0074563D"/>
    <w:rsid w:val="00745932"/>
    <w:rsid w:val="00745A1E"/>
    <w:rsid w:val="00746A82"/>
    <w:rsid w:val="00746ADD"/>
    <w:rsid w:val="00746BB0"/>
    <w:rsid w:val="00746CED"/>
    <w:rsid w:val="00746E69"/>
    <w:rsid w:val="0074734E"/>
    <w:rsid w:val="00747703"/>
    <w:rsid w:val="00747936"/>
    <w:rsid w:val="00747A60"/>
    <w:rsid w:val="00747B84"/>
    <w:rsid w:val="00747E61"/>
    <w:rsid w:val="007500AA"/>
    <w:rsid w:val="00750101"/>
    <w:rsid w:val="007503B4"/>
    <w:rsid w:val="0075046B"/>
    <w:rsid w:val="0075052A"/>
    <w:rsid w:val="0075149F"/>
    <w:rsid w:val="00751861"/>
    <w:rsid w:val="00751A1D"/>
    <w:rsid w:val="00751CF7"/>
    <w:rsid w:val="00752549"/>
    <w:rsid w:val="00752552"/>
    <w:rsid w:val="0075297C"/>
    <w:rsid w:val="00753190"/>
    <w:rsid w:val="007534B5"/>
    <w:rsid w:val="00753B8B"/>
    <w:rsid w:val="00753E98"/>
    <w:rsid w:val="00753F09"/>
    <w:rsid w:val="00754583"/>
    <w:rsid w:val="00754E90"/>
    <w:rsid w:val="00755322"/>
    <w:rsid w:val="007553F1"/>
    <w:rsid w:val="007556F9"/>
    <w:rsid w:val="00755974"/>
    <w:rsid w:val="007559E0"/>
    <w:rsid w:val="00755B99"/>
    <w:rsid w:val="00755DC6"/>
    <w:rsid w:val="00755E10"/>
    <w:rsid w:val="00755E44"/>
    <w:rsid w:val="00755FD0"/>
    <w:rsid w:val="007561D4"/>
    <w:rsid w:val="007566EA"/>
    <w:rsid w:val="00756A2E"/>
    <w:rsid w:val="00756DCB"/>
    <w:rsid w:val="0075702B"/>
    <w:rsid w:val="00757171"/>
    <w:rsid w:val="007572FE"/>
    <w:rsid w:val="007573E1"/>
    <w:rsid w:val="00757420"/>
    <w:rsid w:val="00757434"/>
    <w:rsid w:val="00757442"/>
    <w:rsid w:val="007579A5"/>
    <w:rsid w:val="00757A09"/>
    <w:rsid w:val="0076017B"/>
    <w:rsid w:val="007601E2"/>
    <w:rsid w:val="00760579"/>
    <w:rsid w:val="007606BD"/>
    <w:rsid w:val="007607C0"/>
    <w:rsid w:val="00760C20"/>
    <w:rsid w:val="00760CA1"/>
    <w:rsid w:val="00760CD9"/>
    <w:rsid w:val="00760F60"/>
    <w:rsid w:val="00761075"/>
    <w:rsid w:val="00761235"/>
    <w:rsid w:val="007618DB"/>
    <w:rsid w:val="00761CF7"/>
    <w:rsid w:val="00761FF2"/>
    <w:rsid w:val="00762253"/>
    <w:rsid w:val="0076282A"/>
    <w:rsid w:val="007628AC"/>
    <w:rsid w:val="00762982"/>
    <w:rsid w:val="00763126"/>
    <w:rsid w:val="007633D8"/>
    <w:rsid w:val="00763E4A"/>
    <w:rsid w:val="00763FD6"/>
    <w:rsid w:val="007644B5"/>
    <w:rsid w:val="00764E23"/>
    <w:rsid w:val="00764E24"/>
    <w:rsid w:val="00765657"/>
    <w:rsid w:val="00765BE7"/>
    <w:rsid w:val="00765C16"/>
    <w:rsid w:val="00766A64"/>
    <w:rsid w:val="00767222"/>
    <w:rsid w:val="0076760B"/>
    <w:rsid w:val="00767A1A"/>
    <w:rsid w:val="00767AFD"/>
    <w:rsid w:val="00767B5C"/>
    <w:rsid w:val="00767D8D"/>
    <w:rsid w:val="00767E09"/>
    <w:rsid w:val="00767EBE"/>
    <w:rsid w:val="00770523"/>
    <w:rsid w:val="0077065F"/>
    <w:rsid w:val="007709E6"/>
    <w:rsid w:val="00770AC9"/>
    <w:rsid w:val="00770D20"/>
    <w:rsid w:val="00771651"/>
    <w:rsid w:val="007716CB"/>
    <w:rsid w:val="00771AEF"/>
    <w:rsid w:val="00771F42"/>
    <w:rsid w:val="00771F53"/>
    <w:rsid w:val="00771FC4"/>
    <w:rsid w:val="0077202A"/>
    <w:rsid w:val="0077206B"/>
    <w:rsid w:val="00772344"/>
    <w:rsid w:val="00772467"/>
    <w:rsid w:val="007724C7"/>
    <w:rsid w:val="007725DD"/>
    <w:rsid w:val="007726F5"/>
    <w:rsid w:val="00772BA2"/>
    <w:rsid w:val="00772C32"/>
    <w:rsid w:val="00772DF4"/>
    <w:rsid w:val="0077311C"/>
    <w:rsid w:val="00773270"/>
    <w:rsid w:val="00773313"/>
    <w:rsid w:val="0077331C"/>
    <w:rsid w:val="00773518"/>
    <w:rsid w:val="007736E8"/>
    <w:rsid w:val="007737CF"/>
    <w:rsid w:val="0077386B"/>
    <w:rsid w:val="00773980"/>
    <w:rsid w:val="00773BA9"/>
    <w:rsid w:val="00773C52"/>
    <w:rsid w:val="00773DCF"/>
    <w:rsid w:val="00773EBA"/>
    <w:rsid w:val="00774417"/>
    <w:rsid w:val="007744A3"/>
    <w:rsid w:val="007744C1"/>
    <w:rsid w:val="007746E3"/>
    <w:rsid w:val="00774EC3"/>
    <w:rsid w:val="00775495"/>
    <w:rsid w:val="00775F3B"/>
    <w:rsid w:val="0077665D"/>
    <w:rsid w:val="0077693E"/>
    <w:rsid w:val="00776EC2"/>
    <w:rsid w:val="00776F64"/>
    <w:rsid w:val="00776FED"/>
    <w:rsid w:val="0077736C"/>
    <w:rsid w:val="00777491"/>
    <w:rsid w:val="00777942"/>
    <w:rsid w:val="00777971"/>
    <w:rsid w:val="00777A00"/>
    <w:rsid w:val="00777B94"/>
    <w:rsid w:val="00777C86"/>
    <w:rsid w:val="00777CF7"/>
    <w:rsid w:val="00780372"/>
    <w:rsid w:val="007807E3"/>
    <w:rsid w:val="00780855"/>
    <w:rsid w:val="00780868"/>
    <w:rsid w:val="00780991"/>
    <w:rsid w:val="00780AB2"/>
    <w:rsid w:val="00780D03"/>
    <w:rsid w:val="00780E50"/>
    <w:rsid w:val="00780FC4"/>
    <w:rsid w:val="00781113"/>
    <w:rsid w:val="00781723"/>
    <w:rsid w:val="00781AFD"/>
    <w:rsid w:val="00782035"/>
    <w:rsid w:val="007826B0"/>
    <w:rsid w:val="0078274D"/>
    <w:rsid w:val="0078282D"/>
    <w:rsid w:val="00782A6A"/>
    <w:rsid w:val="00782F23"/>
    <w:rsid w:val="0078347C"/>
    <w:rsid w:val="0078391E"/>
    <w:rsid w:val="007839FD"/>
    <w:rsid w:val="00783CCD"/>
    <w:rsid w:val="00783DE6"/>
    <w:rsid w:val="0078401F"/>
    <w:rsid w:val="00784313"/>
    <w:rsid w:val="0078434F"/>
    <w:rsid w:val="00784379"/>
    <w:rsid w:val="00784457"/>
    <w:rsid w:val="007846D2"/>
    <w:rsid w:val="0078475F"/>
    <w:rsid w:val="0078497B"/>
    <w:rsid w:val="00784BD4"/>
    <w:rsid w:val="0078510C"/>
    <w:rsid w:val="0078542F"/>
    <w:rsid w:val="0078550E"/>
    <w:rsid w:val="0078575C"/>
    <w:rsid w:val="00785E35"/>
    <w:rsid w:val="0078637E"/>
    <w:rsid w:val="00786A1F"/>
    <w:rsid w:val="00786B8E"/>
    <w:rsid w:val="00786DA9"/>
    <w:rsid w:val="00786DE5"/>
    <w:rsid w:val="00787283"/>
    <w:rsid w:val="0078735F"/>
    <w:rsid w:val="0078781B"/>
    <w:rsid w:val="00790000"/>
    <w:rsid w:val="00790240"/>
    <w:rsid w:val="007903E4"/>
    <w:rsid w:val="0079044A"/>
    <w:rsid w:val="007908F1"/>
    <w:rsid w:val="00790ADD"/>
    <w:rsid w:val="00791158"/>
    <w:rsid w:val="0079150C"/>
    <w:rsid w:val="0079158E"/>
    <w:rsid w:val="00791CAF"/>
    <w:rsid w:val="00791D90"/>
    <w:rsid w:val="00791F40"/>
    <w:rsid w:val="00791F5E"/>
    <w:rsid w:val="00792161"/>
    <w:rsid w:val="007922EA"/>
    <w:rsid w:val="007924EA"/>
    <w:rsid w:val="007925F4"/>
    <w:rsid w:val="007926F7"/>
    <w:rsid w:val="0079285B"/>
    <w:rsid w:val="00792A10"/>
    <w:rsid w:val="00792BFF"/>
    <w:rsid w:val="00792DCA"/>
    <w:rsid w:val="00793010"/>
    <w:rsid w:val="007939BB"/>
    <w:rsid w:val="00794255"/>
    <w:rsid w:val="007942B7"/>
    <w:rsid w:val="00794349"/>
    <w:rsid w:val="00794614"/>
    <w:rsid w:val="00794798"/>
    <w:rsid w:val="00794858"/>
    <w:rsid w:val="007948AE"/>
    <w:rsid w:val="00794B74"/>
    <w:rsid w:val="00794EE4"/>
    <w:rsid w:val="007951F0"/>
    <w:rsid w:val="007953B5"/>
    <w:rsid w:val="00795548"/>
    <w:rsid w:val="007957B0"/>
    <w:rsid w:val="0079596A"/>
    <w:rsid w:val="00795B61"/>
    <w:rsid w:val="00795D5F"/>
    <w:rsid w:val="00795E29"/>
    <w:rsid w:val="00795EE7"/>
    <w:rsid w:val="00796140"/>
    <w:rsid w:val="0079653C"/>
    <w:rsid w:val="00796AA0"/>
    <w:rsid w:val="00796D83"/>
    <w:rsid w:val="00797374"/>
    <w:rsid w:val="00797824"/>
    <w:rsid w:val="00797C42"/>
    <w:rsid w:val="00797DDF"/>
    <w:rsid w:val="007A01AA"/>
    <w:rsid w:val="007A034A"/>
    <w:rsid w:val="007A05FD"/>
    <w:rsid w:val="007A068A"/>
    <w:rsid w:val="007A069A"/>
    <w:rsid w:val="007A087C"/>
    <w:rsid w:val="007A0AF0"/>
    <w:rsid w:val="007A0B37"/>
    <w:rsid w:val="007A0D55"/>
    <w:rsid w:val="007A0E17"/>
    <w:rsid w:val="007A0FE2"/>
    <w:rsid w:val="007A1894"/>
    <w:rsid w:val="007A1921"/>
    <w:rsid w:val="007A1A28"/>
    <w:rsid w:val="007A1B2F"/>
    <w:rsid w:val="007A1EA0"/>
    <w:rsid w:val="007A1F47"/>
    <w:rsid w:val="007A2389"/>
    <w:rsid w:val="007A2957"/>
    <w:rsid w:val="007A2B29"/>
    <w:rsid w:val="007A2F9A"/>
    <w:rsid w:val="007A365B"/>
    <w:rsid w:val="007A376B"/>
    <w:rsid w:val="007A37AA"/>
    <w:rsid w:val="007A3933"/>
    <w:rsid w:val="007A3EDD"/>
    <w:rsid w:val="007A415E"/>
    <w:rsid w:val="007A42E5"/>
    <w:rsid w:val="007A45D8"/>
    <w:rsid w:val="007A4691"/>
    <w:rsid w:val="007A4BC6"/>
    <w:rsid w:val="007A4CD8"/>
    <w:rsid w:val="007A4FE1"/>
    <w:rsid w:val="007A50D9"/>
    <w:rsid w:val="007A5296"/>
    <w:rsid w:val="007A60B3"/>
    <w:rsid w:val="007A6225"/>
    <w:rsid w:val="007A6818"/>
    <w:rsid w:val="007A6AED"/>
    <w:rsid w:val="007A6E1E"/>
    <w:rsid w:val="007A7000"/>
    <w:rsid w:val="007A7617"/>
    <w:rsid w:val="007A7727"/>
    <w:rsid w:val="007A7756"/>
    <w:rsid w:val="007A7A25"/>
    <w:rsid w:val="007A7CFB"/>
    <w:rsid w:val="007A7F62"/>
    <w:rsid w:val="007B011B"/>
    <w:rsid w:val="007B05A6"/>
    <w:rsid w:val="007B06C5"/>
    <w:rsid w:val="007B06D5"/>
    <w:rsid w:val="007B0735"/>
    <w:rsid w:val="007B07C9"/>
    <w:rsid w:val="007B09E1"/>
    <w:rsid w:val="007B0A57"/>
    <w:rsid w:val="007B0B10"/>
    <w:rsid w:val="007B0E6B"/>
    <w:rsid w:val="007B1237"/>
    <w:rsid w:val="007B1456"/>
    <w:rsid w:val="007B15A4"/>
    <w:rsid w:val="007B1706"/>
    <w:rsid w:val="007B1A9A"/>
    <w:rsid w:val="007B1E32"/>
    <w:rsid w:val="007B1F5F"/>
    <w:rsid w:val="007B28FC"/>
    <w:rsid w:val="007B29A5"/>
    <w:rsid w:val="007B2C8B"/>
    <w:rsid w:val="007B2ED4"/>
    <w:rsid w:val="007B331C"/>
    <w:rsid w:val="007B337D"/>
    <w:rsid w:val="007B353F"/>
    <w:rsid w:val="007B373A"/>
    <w:rsid w:val="007B37DC"/>
    <w:rsid w:val="007B390C"/>
    <w:rsid w:val="007B39CA"/>
    <w:rsid w:val="007B3B0E"/>
    <w:rsid w:val="007B3F3C"/>
    <w:rsid w:val="007B435C"/>
    <w:rsid w:val="007B46CE"/>
    <w:rsid w:val="007B4E5B"/>
    <w:rsid w:val="007B509F"/>
    <w:rsid w:val="007B58D2"/>
    <w:rsid w:val="007B5BD4"/>
    <w:rsid w:val="007B5CC1"/>
    <w:rsid w:val="007B6044"/>
    <w:rsid w:val="007B670B"/>
    <w:rsid w:val="007B6C41"/>
    <w:rsid w:val="007B706D"/>
    <w:rsid w:val="007B7191"/>
    <w:rsid w:val="007B7224"/>
    <w:rsid w:val="007B7646"/>
    <w:rsid w:val="007B7AFD"/>
    <w:rsid w:val="007B7D18"/>
    <w:rsid w:val="007B7E6C"/>
    <w:rsid w:val="007B7F32"/>
    <w:rsid w:val="007C04CE"/>
    <w:rsid w:val="007C054E"/>
    <w:rsid w:val="007C0618"/>
    <w:rsid w:val="007C0725"/>
    <w:rsid w:val="007C07B7"/>
    <w:rsid w:val="007C0C04"/>
    <w:rsid w:val="007C0F26"/>
    <w:rsid w:val="007C0F94"/>
    <w:rsid w:val="007C1995"/>
    <w:rsid w:val="007C1CCF"/>
    <w:rsid w:val="007C1DC2"/>
    <w:rsid w:val="007C1F01"/>
    <w:rsid w:val="007C2277"/>
    <w:rsid w:val="007C2779"/>
    <w:rsid w:val="007C28F0"/>
    <w:rsid w:val="007C2917"/>
    <w:rsid w:val="007C2B0A"/>
    <w:rsid w:val="007C2C34"/>
    <w:rsid w:val="007C2D20"/>
    <w:rsid w:val="007C2F60"/>
    <w:rsid w:val="007C2FD2"/>
    <w:rsid w:val="007C31AA"/>
    <w:rsid w:val="007C321A"/>
    <w:rsid w:val="007C3268"/>
    <w:rsid w:val="007C3423"/>
    <w:rsid w:val="007C35B8"/>
    <w:rsid w:val="007C35C7"/>
    <w:rsid w:val="007C3641"/>
    <w:rsid w:val="007C391A"/>
    <w:rsid w:val="007C39CD"/>
    <w:rsid w:val="007C3B1A"/>
    <w:rsid w:val="007C3BF1"/>
    <w:rsid w:val="007C3DB9"/>
    <w:rsid w:val="007C3EA5"/>
    <w:rsid w:val="007C3F0D"/>
    <w:rsid w:val="007C3F16"/>
    <w:rsid w:val="007C3F89"/>
    <w:rsid w:val="007C429F"/>
    <w:rsid w:val="007C44CD"/>
    <w:rsid w:val="007C4B7C"/>
    <w:rsid w:val="007C4C6A"/>
    <w:rsid w:val="007C4E64"/>
    <w:rsid w:val="007C51B2"/>
    <w:rsid w:val="007C550F"/>
    <w:rsid w:val="007C559B"/>
    <w:rsid w:val="007C55D5"/>
    <w:rsid w:val="007C584E"/>
    <w:rsid w:val="007C5A7F"/>
    <w:rsid w:val="007C5BE5"/>
    <w:rsid w:val="007C5D7C"/>
    <w:rsid w:val="007C6101"/>
    <w:rsid w:val="007C6B17"/>
    <w:rsid w:val="007C6BC3"/>
    <w:rsid w:val="007C6BF2"/>
    <w:rsid w:val="007C6DBA"/>
    <w:rsid w:val="007C6FA3"/>
    <w:rsid w:val="007C7027"/>
    <w:rsid w:val="007C7095"/>
    <w:rsid w:val="007C717E"/>
    <w:rsid w:val="007C7515"/>
    <w:rsid w:val="007C75E4"/>
    <w:rsid w:val="007C770A"/>
    <w:rsid w:val="007C7A91"/>
    <w:rsid w:val="007C7CC0"/>
    <w:rsid w:val="007C7F47"/>
    <w:rsid w:val="007C7FE1"/>
    <w:rsid w:val="007D0577"/>
    <w:rsid w:val="007D061A"/>
    <w:rsid w:val="007D06C9"/>
    <w:rsid w:val="007D071A"/>
    <w:rsid w:val="007D07D0"/>
    <w:rsid w:val="007D0F29"/>
    <w:rsid w:val="007D101D"/>
    <w:rsid w:val="007D11AA"/>
    <w:rsid w:val="007D1307"/>
    <w:rsid w:val="007D1462"/>
    <w:rsid w:val="007D166E"/>
    <w:rsid w:val="007D1790"/>
    <w:rsid w:val="007D18A3"/>
    <w:rsid w:val="007D18DE"/>
    <w:rsid w:val="007D1E6A"/>
    <w:rsid w:val="007D1EEB"/>
    <w:rsid w:val="007D1F13"/>
    <w:rsid w:val="007D225C"/>
    <w:rsid w:val="007D2406"/>
    <w:rsid w:val="007D26DE"/>
    <w:rsid w:val="007D2851"/>
    <w:rsid w:val="007D28FF"/>
    <w:rsid w:val="007D2ACF"/>
    <w:rsid w:val="007D2DAE"/>
    <w:rsid w:val="007D2F62"/>
    <w:rsid w:val="007D3306"/>
    <w:rsid w:val="007D41E0"/>
    <w:rsid w:val="007D42A3"/>
    <w:rsid w:val="007D4CFF"/>
    <w:rsid w:val="007D4F57"/>
    <w:rsid w:val="007D50D7"/>
    <w:rsid w:val="007D51BB"/>
    <w:rsid w:val="007D5279"/>
    <w:rsid w:val="007D55BB"/>
    <w:rsid w:val="007D5771"/>
    <w:rsid w:val="007D57BF"/>
    <w:rsid w:val="007D58DB"/>
    <w:rsid w:val="007D5A4E"/>
    <w:rsid w:val="007D5BA7"/>
    <w:rsid w:val="007D5E8F"/>
    <w:rsid w:val="007D604F"/>
    <w:rsid w:val="007D62A3"/>
    <w:rsid w:val="007D6811"/>
    <w:rsid w:val="007D6981"/>
    <w:rsid w:val="007D6DDF"/>
    <w:rsid w:val="007D6EFC"/>
    <w:rsid w:val="007D719E"/>
    <w:rsid w:val="007D7241"/>
    <w:rsid w:val="007D72EB"/>
    <w:rsid w:val="007D7688"/>
    <w:rsid w:val="007D7E4A"/>
    <w:rsid w:val="007D7F80"/>
    <w:rsid w:val="007E01CD"/>
    <w:rsid w:val="007E0263"/>
    <w:rsid w:val="007E02A8"/>
    <w:rsid w:val="007E0591"/>
    <w:rsid w:val="007E07A5"/>
    <w:rsid w:val="007E0878"/>
    <w:rsid w:val="007E0BFC"/>
    <w:rsid w:val="007E104C"/>
    <w:rsid w:val="007E1271"/>
    <w:rsid w:val="007E1422"/>
    <w:rsid w:val="007E148D"/>
    <w:rsid w:val="007E158C"/>
    <w:rsid w:val="007E17A2"/>
    <w:rsid w:val="007E1874"/>
    <w:rsid w:val="007E193B"/>
    <w:rsid w:val="007E20A7"/>
    <w:rsid w:val="007E268A"/>
    <w:rsid w:val="007E26C7"/>
    <w:rsid w:val="007E2733"/>
    <w:rsid w:val="007E2752"/>
    <w:rsid w:val="007E280C"/>
    <w:rsid w:val="007E2955"/>
    <w:rsid w:val="007E2989"/>
    <w:rsid w:val="007E2CA6"/>
    <w:rsid w:val="007E2D80"/>
    <w:rsid w:val="007E3202"/>
    <w:rsid w:val="007E3445"/>
    <w:rsid w:val="007E350C"/>
    <w:rsid w:val="007E369D"/>
    <w:rsid w:val="007E3C7A"/>
    <w:rsid w:val="007E3E03"/>
    <w:rsid w:val="007E4079"/>
    <w:rsid w:val="007E41F0"/>
    <w:rsid w:val="007E43E6"/>
    <w:rsid w:val="007E43F7"/>
    <w:rsid w:val="007E46AC"/>
    <w:rsid w:val="007E46F8"/>
    <w:rsid w:val="007E4B2A"/>
    <w:rsid w:val="007E5380"/>
    <w:rsid w:val="007E5495"/>
    <w:rsid w:val="007E54AA"/>
    <w:rsid w:val="007E562A"/>
    <w:rsid w:val="007E5ECD"/>
    <w:rsid w:val="007E608C"/>
    <w:rsid w:val="007E6271"/>
    <w:rsid w:val="007E66D9"/>
    <w:rsid w:val="007E69FC"/>
    <w:rsid w:val="007E6E3B"/>
    <w:rsid w:val="007E6EC7"/>
    <w:rsid w:val="007E70E1"/>
    <w:rsid w:val="007E71A8"/>
    <w:rsid w:val="007E726D"/>
    <w:rsid w:val="007E727F"/>
    <w:rsid w:val="007E72CF"/>
    <w:rsid w:val="007E730C"/>
    <w:rsid w:val="007E736E"/>
    <w:rsid w:val="007E76C7"/>
    <w:rsid w:val="007E7D0B"/>
    <w:rsid w:val="007E7EF1"/>
    <w:rsid w:val="007F0130"/>
    <w:rsid w:val="007F03FA"/>
    <w:rsid w:val="007F074E"/>
    <w:rsid w:val="007F085C"/>
    <w:rsid w:val="007F0C17"/>
    <w:rsid w:val="007F1789"/>
    <w:rsid w:val="007F1AA0"/>
    <w:rsid w:val="007F1B0E"/>
    <w:rsid w:val="007F2035"/>
    <w:rsid w:val="007F20B4"/>
    <w:rsid w:val="007F21E1"/>
    <w:rsid w:val="007F2430"/>
    <w:rsid w:val="007F24FE"/>
    <w:rsid w:val="007F2508"/>
    <w:rsid w:val="007F2F17"/>
    <w:rsid w:val="007F2F4C"/>
    <w:rsid w:val="007F381A"/>
    <w:rsid w:val="007F39F8"/>
    <w:rsid w:val="007F3DB2"/>
    <w:rsid w:val="007F3F06"/>
    <w:rsid w:val="007F3FF4"/>
    <w:rsid w:val="007F41BD"/>
    <w:rsid w:val="007F42EA"/>
    <w:rsid w:val="007F453F"/>
    <w:rsid w:val="007F4740"/>
    <w:rsid w:val="007F4B13"/>
    <w:rsid w:val="007F4EF9"/>
    <w:rsid w:val="007F5195"/>
    <w:rsid w:val="007F5315"/>
    <w:rsid w:val="007F54F1"/>
    <w:rsid w:val="007F5A6B"/>
    <w:rsid w:val="007F5D8F"/>
    <w:rsid w:val="007F5EA1"/>
    <w:rsid w:val="007F5F62"/>
    <w:rsid w:val="007F62A1"/>
    <w:rsid w:val="007F6317"/>
    <w:rsid w:val="007F638D"/>
    <w:rsid w:val="007F6424"/>
    <w:rsid w:val="007F655D"/>
    <w:rsid w:val="007F73A2"/>
    <w:rsid w:val="007F745C"/>
    <w:rsid w:val="007F7583"/>
    <w:rsid w:val="007F7747"/>
    <w:rsid w:val="007F77A9"/>
    <w:rsid w:val="007F7B36"/>
    <w:rsid w:val="007F7BA5"/>
    <w:rsid w:val="007F7E65"/>
    <w:rsid w:val="008001EB"/>
    <w:rsid w:val="0080032E"/>
    <w:rsid w:val="00800600"/>
    <w:rsid w:val="00800730"/>
    <w:rsid w:val="00800AFE"/>
    <w:rsid w:val="00800D17"/>
    <w:rsid w:val="00800D2F"/>
    <w:rsid w:val="00800E71"/>
    <w:rsid w:val="00801070"/>
    <w:rsid w:val="008012F6"/>
    <w:rsid w:val="00801748"/>
    <w:rsid w:val="0080193C"/>
    <w:rsid w:val="00801AD4"/>
    <w:rsid w:val="00801D7C"/>
    <w:rsid w:val="00801FEC"/>
    <w:rsid w:val="008027EC"/>
    <w:rsid w:val="0080290A"/>
    <w:rsid w:val="00802BC5"/>
    <w:rsid w:val="00803437"/>
    <w:rsid w:val="00803655"/>
    <w:rsid w:val="0080393E"/>
    <w:rsid w:val="00803DEA"/>
    <w:rsid w:val="00803EE2"/>
    <w:rsid w:val="008040F4"/>
    <w:rsid w:val="008044BC"/>
    <w:rsid w:val="00804618"/>
    <w:rsid w:val="008048FA"/>
    <w:rsid w:val="00804FBC"/>
    <w:rsid w:val="008050E1"/>
    <w:rsid w:val="00805159"/>
    <w:rsid w:val="008052B8"/>
    <w:rsid w:val="0080530D"/>
    <w:rsid w:val="008058C6"/>
    <w:rsid w:val="00805B28"/>
    <w:rsid w:val="00805D35"/>
    <w:rsid w:val="00805DC8"/>
    <w:rsid w:val="00805E98"/>
    <w:rsid w:val="00806223"/>
    <w:rsid w:val="0080666D"/>
    <w:rsid w:val="008067A3"/>
    <w:rsid w:val="0080695D"/>
    <w:rsid w:val="00806984"/>
    <w:rsid w:val="00806B01"/>
    <w:rsid w:val="00806B70"/>
    <w:rsid w:val="00806CD7"/>
    <w:rsid w:val="00807117"/>
    <w:rsid w:val="0080712C"/>
    <w:rsid w:val="0080722F"/>
    <w:rsid w:val="0081006D"/>
    <w:rsid w:val="008101DE"/>
    <w:rsid w:val="0081063D"/>
    <w:rsid w:val="008109F8"/>
    <w:rsid w:val="00810AA9"/>
    <w:rsid w:val="00810D6F"/>
    <w:rsid w:val="008111FB"/>
    <w:rsid w:val="00811526"/>
    <w:rsid w:val="0081194F"/>
    <w:rsid w:val="00811FCE"/>
    <w:rsid w:val="008123DA"/>
    <w:rsid w:val="00812D8F"/>
    <w:rsid w:val="00812F44"/>
    <w:rsid w:val="00812FCF"/>
    <w:rsid w:val="0081313C"/>
    <w:rsid w:val="00813142"/>
    <w:rsid w:val="008131FC"/>
    <w:rsid w:val="00813355"/>
    <w:rsid w:val="008134CF"/>
    <w:rsid w:val="00813786"/>
    <w:rsid w:val="008138F3"/>
    <w:rsid w:val="008138F9"/>
    <w:rsid w:val="00813AA5"/>
    <w:rsid w:val="00813C90"/>
    <w:rsid w:val="00813D6E"/>
    <w:rsid w:val="00813F09"/>
    <w:rsid w:val="008140FF"/>
    <w:rsid w:val="008144DD"/>
    <w:rsid w:val="008146E7"/>
    <w:rsid w:val="00814823"/>
    <w:rsid w:val="00814987"/>
    <w:rsid w:val="00814D61"/>
    <w:rsid w:val="00814EA4"/>
    <w:rsid w:val="008150B2"/>
    <w:rsid w:val="008157C6"/>
    <w:rsid w:val="0081595C"/>
    <w:rsid w:val="00815BCB"/>
    <w:rsid w:val="008163D0"/>
    <w:rsid w:val="008164DB"/>
    <w:rsid w:val="00816EF6"/>
    <w:rsid w:val="0081712A"/>
    <w:rsid w:val="0081739D"/>
    <w:rsid w:val="00817437"/>
    <w:rsid w:val="008178B2"/>
    <w:rsid w:val="00817A73"/>
    <w:rsid w:val="00817BA8"/>
    <w:rsid w:val="00817DC5"/>
    <w:rsid w:val="00820067"/>
    <w:rsid w:val="00820155"/>
    <w:rsid w:val="008202B3"/>
    <w:rsid w:val="008203FC"/>
    <w:rsid w:val="008204D6"/>
    <w:rsid w:val="00820B15"/>
    <w:rsid w:val="00820F00"/>
    <w:rsid w:val="008210D1"/>
    <w:rsid w:val="00821279"/>
    <w:rsid w:val="00821350"/>
    <w:rsid w:val="008219D4"/>
    <w:rsid w:val="00821C4C"/>
    <w:rsid w:val="008220F5"/>
    <w:rsid w:val="008221B7"/>
    <w:rsid w:val="008226B0"/>
    <w:rsid w:val="0082300F"/>
    <w:rsid w:val="008233F2"/>
    <w:rsid w:val="00823574"/>
    <w:rsid w:val="00823718"/>
    <w:rsid w:val="00823CB1"/>
    <w:rsid w:val="00823D7E"/>
    <w:rsid w:val="00824092"/>
    <w:rsid w:val="008240B9"/>
    <w:rsid w:val="008242B2"/>
    <w:rsid w:val="008244DB"/>
    <w:rsid w:val="0082454A"/>
    <w:rsid w:val="00824A05"/>
    <w:rsid w:val="00824BC4"/>
    <w:rsid w:val="00824D24"/>
    <w:rsid w:val="008251EB"/>
    <w:rsid w:val="0082527F"/>
    <w:rsid w:val="0082572E"/>
    <w:rsid w:val="0082594C"/>
    <w:rsid w:val="00825981"/>
    <w:rsid w:val="008259B7"/>
    <w:rsid w:val="008259D8"/>
    <w:rsid w:val="00825B0D"/>
    <w:rsid w:val="00825BFE"/>
    <w:rsid w:val="00826129"/>
    <w:rsid w:val="008262CD"/>
    <w:rsid w:val="0082632D"/>
    <w:rsid w:val="008263B2"/>
    <w:rsid w:val="00826978"/>
    <w:rsid w:val="00826ABD"/>
    <w:rsid w:val="00826D9E"/>
    <w:rsid w:val="00826E08"/>
    <w:rsid w:val="00827124"/>
    <w:rsid w:val="00827DFB"/>
    <w:rsid w:val="00827E7B"/>
    <w:rsid w:val="00827EA3"/>
    <w:rsid w:val="008300D4"/>
    <w:rsid w:val="008301C1"/>
    <w:rsid w:val="00830231"/>
    <w:rsid w:val="00830364"/>
    <w:rsid w:val="00830811"/>
    <w:rsid w:val="00830893"/>
    <w:rsid w:val="00830BB7"/>
    <w:rsid w:val="00830BEF"/>
    <w:rsid w:val="00830D5F"/>
    <w:rsid w:val="008315EE"/>
    <w:rsid w:val="00831654"/>
    <w:rsid w:val="00831765"/>
    <w:rsid w:val="00831DED"/>
    <w:rsid w:val="00831DF2"/>
    <w:rsid w:val="00831F6D"/>
    <w:rsid w:val="00831FB8"/>
    <w:rsid w:val="00832056"/>
    <w:rsid w:val="00832149"/>
    <w:rsid w:val="008321B0"/>
    <w:rsid w:val="008322BA"/>
    <w:rsid w:val="008326A7"/>
    <w:rsid w:val="00832AC5"/>
    <w:rsid w:val="00832D9D"/>
    <w:rsid w:val="00832E35"/>
    <w:rsid w:val="008332F3"/>
    <w:rsid w:val="00833345"/>
    <w:rsid w:val="008335FA"/>
    <w:rsid w:val="00833609"/>
    <w:rsid w:val="00833667"/>
    <w:rsid w:val="00833689"/>
    <w:rsid w:val="0083384E"/>
    <w:rsid w:val="00833ACC"/>
    <w:rsid w:val="00833C8D"/>
    <w:rsid w:val="00833F23"/>
    <w:rsid w:val="00834325"/>
    <w:rsid w:val="00834566"/>
    <w:rsid w:val="008347BE"/>
    <w:rsid w:val="00834808"/>
    <w:rsid w:val="00834C35"/>
    <w:rsid w:val="00835012"/>
    <w:rsid w:val="008350E8"/>
    <w:rsid w:val="0083529D"/>
    <w:rsid w:val="008354F3"/>
    <w:rsid w:val="00835560"/>
    <w:rsid w:val="00835880"/>
    <w:rsid w:val="00835A0D"/>
    <w:rsid w:val="00835DBF"/>
    <w:rsid w:val="0083637B"/>
    <w:rsid w:val="0083661D"/>
    <w:rsid w:val="008366FA"/>
    <w:rsid w:val="008367B6"/>
    <w:rsid w:val="0083686A"/>
    <w:rsid w:val="00836D07"/>
    <w:rsid w:val="008370E5"/>
    <w:rsid w:val="00837315"/>
    <w:rsid w:val="0083732C"/>
    <w:rsid w:val="008373B4"/>
    <w:rsid w:val="008374EA"/>
    <w:rsid w:val="0083760E"/>
    <w:rsid w:val="0083792B"/>
    <w:rsid w:val="008379FB"/>
    <w:rsid w:val="00837CAA"/>
    <w:rsid w:val="00837D45"/>
    <w:rsid w:val="00840004"/>
    <w:rsid w:val="0084019F"/>
    <w:rsid w:val="0084033D"/>
    <w:rsid w:val="00840421"/>
    <w:rsid w:val="0084103B"/>
    <w:rsid w:val="00841282"/>
    <w:rsid w:val="008416F9"/>
    <w:rsid w:val="0084171C"/>
    <w:rsid w:val="00841B52"/>
    <w:rsid w:val="00841C32"/>
    <w:rsid w:val="0084210B"/>
    <w:rsid w:val="008422FD"/>
    <w:rsid w:val="00842828"/>
    <w:rsid w:val="00842877"/>
    <w:rsid w:val="00842E31"/>
    <w:rsid w:val="00842E47"/>
    <w:rsid w:val="00842EB9"/>
    <w:rsid w:val="0084304C"/>
    <w:rsid w:val="0084304D"/>
    <w:rsid w:val="008431D2"/>
    <w:rsid w:val="0084326E"/>
    <w:rsid w:val="00843309"/>
    <w:rsid w:val="008433BF"/>
    <w:rsid w:val="008436AB"/>
    <w:rsid w:val="0084390A"/>
    <w:rsid w:val="00843B6E"/>
    <w:rsid w:val="00843D8D"/>
    <w:rsid w:val="00844281"/>
    <w:rsid w:val="0084471C"/>
    <w:rsid w:val="0084486D"/>
    <w:rsid w:val="00844EBA"/>
    <w:rsid w:val="00844F8E"/>
    <w:rsid w:val="00844FEB"/>
    <w:rsid w:val="00845204"/>
    <w:rsid w:val="008455F2"/>
    <w:rsid w:val="00845750"/>
    <w:rsid w:val="00845889"/>
    <w:rsid w:val="00845C63"/>
    <w:rsid w:val="00845DB1"/>
    <w:rsid w:val="00845E44"/>
    <w:rsid w:val="00845EA7"/>
    <w:rsid w:val="008461BC"/>
    <w:rsid w:val="00846483"/>
    <w:rsid w:val="0084652D"/>
    <w:rsid w:val="008465E0"/>
    <w:rsid w:val="008469D9"/>
    <w:rsid w:val="00846A6F"/>
    <w:rsid w:val="00846CBA"/>
    <w:rsid w:val="008471FD"/>
    <w:rsid w:val="008474C8"/>
    <w:rsid w:val="00847519"/>
    <w:rsid w:val="0085007C"/>
    <w:rsid w:val="00850300"/>
    <w:rsid w:val="008503B6"/>
    <w:rsid w:val="008504E3"/>
    <w:rsid w:val="00850545"/>
    <w:rsid w:val="00850AFE"/>
    <w:rsid w:val="00850DE0"/>
    <w:rsid w:val="00850F13"/>
    <w:rsid w:val="00850F1C"/>
    <w:rsid w:val="00851579"/>
    <w:rsid w:val="00851596"/>
    <w:rsid w:val="008516C4"/>
    <w:rsid w:val="00851AC7"/>
    <w:rsid w:val="00851C04"/>
    <w:rsid w:val="00852618"/>
    <w:rsid w:val="008529FC"/>
    <w:rsid w:val="00852B53"/>
    <w:rsid w:val="00852D1E"/>
    <w:rsid w:val="0085319F"/>
    <w:rsid w:val="00853964"/>
    <w:rsid w:val="00853974"/>
    <w:rsid w:val="00853A01"/>
    <w:rsid w:val="00853B4D"/>
    <w:rsid w:val="00854147"/>
    <w:rsid w:val="008541B7"/>
    <w:rsid w:val="0085477E"/>
    <w:rsid w:val="0085483A"/>
    <w:rsid w:val="00854961"/>
    <w:rsid w:val="00854B93"/>
    <w:rsid w:val="00854DCF"/>
    <w:rsid w:val="00855040"/>
    <w:rsid w:val="0085505A"/>
    <w:rsid w:val="008552F4"/>
    <w:rsid w:val="00855490"/>
    <w:rsid w:val="008555CB"/>
    <w:rsid w:val="00855689"/>
    <w:rsid w:val="00855706"/>
    <w:rsid w:val="008559F6"/>
    <w:rsid w:val="00855FBC"/>
    <w:rsid w:val="00856085"/>
    <w:rsid w:val="008560B9"/>
    <w:rsid w:val="00856318"/>
    <w:rsid w:val="0085631B"/>
    <w:rsid w:val="00856471"/>
    <w:rsid w:val="00856493"/>
    <w:rsid w:val="0085684B"/>
    <w:rsid w:val="00856E0A"/>
    <w:rsid w:val="00857024"/>
    <w:rsid w:val="00857157"/>
    <w:rsid w:val="00857385"/>
    <w:rsid w:val="00857420"/>
    <w:rsid w:val="00857497"/>
    <w:rsid w:val="0085785A"/>
    <w:rsid w:val="00857AD9"/>
    <w:rsid w:val="00857E49"/>
    <w:rsid w:val="00857E72"/>
    <w:rsid w:val="00860022"/>
    <w:rsid w:val="0086056D"/>
    <w:rsid w:val="008606DB"/>
    <w:rsid w:val="00860709"/>
    <w:rsid w:val="008608EA"/>
    <w:rsid w:val="008608F8"/>
    <w:rsid w:val="00860B1E"/>
    <w:rsid w:val="00860F65"/>
    <w:rsid w:val="00860FAA"/>
    <w:rsid w:val="008613BD"/>
    <w:rsid w:val="0086148D"/>
    <w:rsid w:val="008614C7"/>
    <w:rsid w:val="008617D2"/>
    <w:rsid w:val="008618CD"/>
    <w:rsid w:val="00862557"/>
    <w:rsid w:val="00862CF0"/>
    <w:rsid w:val="00862E98"/>
    <w:rsid w:val="00862EC0"/>
    <w:rsid w:val="0086340A"/>
    <w:rsid w:val="00863993"/>
    <w:rsid w:val="008639AA"/>
    <w:rsid w:val="00863AEB"/>
    <w:rsid w:val="00863B45"/>
    <w:rsid w:val="00863BE0"/>
    <w:rsid w:val="00863C73"/>
    <w:rsid w:val="00863CE0"/>
    <w:rsid w:val="00863F96"/>
    <w:rsid w:val="0086402D"/>
    <w:rsid w:val="00864250"/>
    <w:rsid w:val="00864574"/>
    <w:rsid w:val="008646AC"/>
    <w:rsid w:val="00864B92"/>
    <w:rsid w:val="00864E06"/>
    <w:rsid w:val="00864F7F"/>
    <w:rsid w:val="008657C2"/>
    <w:rsid w:val="008657D7"/>
    <w:rsid w:val="00865A7E"/>
    <w:rsid w:val="008662FE"/>
    <w:rsid w:val="00866564"/>
    <w:rsid w:val="0086673B"/>
    <w:rsid w:val="00866A10"/>
    <w:rsid w:val="00866A85"/>
    <w:rsid w:val="00866B36"/>
    <w:rsid w:val="00866E46"/>
    <w:rsid w:val="00866F04"/>
    <w:rsid w:val="0086710F"/>
    <w:rsid w:val="008671B4"/>
    <w:rsid w:val="008677D3"/>
    <w:rsid w:val="00867845"/>
    <w:rsid w:val="0086793E"/>
    <w:rsid w:val="008679C9"/>
    <w:rsid w:val="0087011F"/>
    <w:rsid w:val="00870247"/>
    <w:rsid w:val="00870961"/>
    <w:rsid w:val="00870A31"/>
    <w:rsid w:val="00870B90"/>
    <w:rsid w:val="00870C8A"/>
    <w:rsid w:val="00870EAF"/>
    <w:rsid w:val="0087184C"/>
    <w:rsid w:val="008719CB"/>
    <w:rsid w:val="00871EB9"/>
    <w:rsid w:val="00871F64"/>
    <w:rsid w:val="00871FC9"/>
    <w:rsid w:val="00872347"/>
    <w:rsid w:val="00872575"/>
    <w:rsid w:val="00872A09"/>
    <w:rsid w:val="00872C6B"/>
    <w:rsid w:val="00872ECB"/>
    <w:rsid w:val="00872F41"/>
    <w:rsid w:val="00872F63"/>
    <w:rsid w:val="00873086"/>
    <w:rsid w:val="008731DB"/>
    <w:rsid w:val="0087324A"/>
    <w:rsid w:val="008732B7"/>
    <w:rsid w:val="008732CC"/>
    <w:rsid w:val="008736DC"/>
    <w:rsid w:val="00873F8E"/>
    <w:rsid w:val="008743FC"/>
    <w:rsid w:val="008748BC"/>
    <w:rsid w:val="008749C3"/>
    <w:rsid w:val="00874D88"/>
    <w:rsid w:val="00874F45"/>
    <w:rsid w:val="008753F7"/>
    <w:rsid w:val="008756B0"/>
    <w:rsid w:val="00875A93"/>
    <w:rsid w:val="00875D59"/>
    <w:rsid w:val="00875D69"/>
    <w:rsid w:val="00876132"/>
    <w:rsid w:val="008765C8"/>
    <w:rsid w:val="00876645"/>
    <w:rsid w:val="008767EF"/>
    <w:rsid w:val="00876B06"/>
    <w:rsid w:val="00876B69"/>
    <w:rsid w:val="00876BE6"/>
    <w:rsid w:val="00876D4E"/>
    <w:rsid w:val="008772B7"/>
    <w:rsid w:val="00877602"/>
    <w:rsid w:val="00877781"/>
    <w:rsid w:val="00877B92"/>
    <w:rsid w:val="00877D24"/>
    <w:rsid w:val="00880034"/>
    <w:rsid w:val="00880581"/>
    <w:rsid w:val="008805DC"/>
    <w:rsid w:val="0088077B"/>
    <w:rsid w:val="00880D33"/>
    <w:rsid w:val="00880D4A"/>
    <w:rsid w:val="00880F69"/>
    <w:rsid w:val="00880FB5"/>
    <w:rsid w:val="00881136"/>
    <w:rsid w:val="00881227"/>
    <w:rsid w:val="008823B3"/>
    <w:rsid w:val="0088258A"/>
    <w:rsid w:val="00882CA1"/>
    <w:rsid w:val="00882E57"/>
    <w:rsid w:val="00882EAB"/>
    <w:rsid w:val="0088351C"/>
    <w:rsid w:val="00883C0B"/>
    <w:rsid w:val="00883FC8"/>
    <w:rsid w:val="00884179"/>
    <w:rsid w:val="00884200"/>
    <w:rsid w:val="00884524"/>
    <w:rsid w:val="00884708"/>
    <w:rsid w:val="00884748"/>
    <w:rsid w:val="0088499A"/>
    <w:rsid w:val="008849F0"/>
    <w:rsid w:val="008849FC"/>
    <w:rsid w:val="00884F40"/>
    <w:rsid w:val="008850AF"/>
    <w:rsid w:val="008850C9"/>
    <w:rsid w:val="0088535D"/>
    <w:rsid w:val="008853B3"/>
    <w:rsid w:val="0088557E"/>
    <w:rsid w:val="00885887"/>
    <w:rsid w:val="00885A15"/>
    <w:rsid w:val="00885BE6"/>
    <w:rsid w:val="00885C02"/>
    <w:rsid w:val="008861D8"/>
    <w:rsid w:val="00886268"/>
    <w:rsid w:val="00886309"/>
    <w:rsid w:val="008867C0"/>
    <w:rsid w:val="00886C13"/>
    <w:rsid w:val="00886C99"/>
    <w:rsid w:val="00886D91"/>
    <w:rsid w:val="00886E46"/>
    <w:rsid w:val="0088735C"/>
    <w:rsid w:val="008875E1"/>
    <w:rsid w:val="00887774"/>
    <w:rsid w:val="00887B44"/>
    <w:rsid w:val="00887DD7"/>
    <w:rsid w:val="008903AE"/>
    <w:rsid w:val="0089067E"/>
    <w:rsid w:val="008906FB"/>
    <w:rsid w:val="00890A16"/>
    <w:rsid w:val="00890A27"/>
    <w:rsid w:val="00890A8B"/>
    <w:rsid w:val="00890F5B"/>
    <w:rsid w:val="008916BF"/>
    <w:rsid w:val="00891823"/>
    <w:rsid w:val="00891877"/>
    <w:rsid w:val="00891E91"/>
    <w:rsid w:val="008923AA"/>
    <w:rsid w:val="0089250F"/>
    <w:rsid w:val="00892820"/>
    <w:rsid w:val="0089292C"/>
    <w:rsid w:val="00892AFC"/>
    <w:rsid w:val="00893142"/>
    <w:rsid w:val="00893242"/>
    <w:rsid w:val="00893ABD"/>
    <w:rsid w:val="00893BF2"/>
    <w:rsid w:val="00893D5E"/>
    <w:rsid w:val="00893F0D"/>
    <w:rsid w:val="00894242"/>
    <w:rsid w:val="008942E6"/>
    <w:rsid w:val="00894520"/>
    <w:rsid w:val="008946BE"/>
    <w:rsid w:val="00894983"/>
    <w:rsid w:val="0089498F"/>
    <w:rsid w:val="00894BC5"/>
    <w:rsid w:val="00894C3B"/>
    <w:rsid w:val="00894DF3"/>
    <w:rsid w:val="00894EF8"/>
    <w:rsid w:val="008951A4"/>
    <w:rsid w:val="00895447"/>
    <w:rsid w:val="008955AF"/>
    <w:rsid w:val="00895833"/>
    <w:rsid w:val="00895D73"/>
    <w:rsid w:val="00895DC1"/>
    <w:rsid w:val="00895EAD"/>
    <w:rsid w:val="00895F72"/>
    <w:rsid w:val="008963C7"/>
    <w:rsid w:val="008963DF"/>
    <w:rsid w:val="00896477"/>
    <w:rsid w:val="00896536"/>
    <w:rsid w:val="00896847"/>
    <w:rsid w:val="00896988"/>
    <w:rsid w:val="00896A8C"/>
    <w:rsid w:val="0089717C"/>
    <w:rsid w:val="008971FC"/>
    <w:rsid w:val="00897F47"/>
    <w:rsid w:val="008A011B"/>
    <w:rsid w:val="008A0128"/>
    <w:rsid w:val="008A0272"/>
    <w:rsid w:val="008A04C7"/>
    <w:rsid w:val="008A1206"/>
    <w:rsid w:val="008A134B"/>
    <w:rsid w:val="008A147E"/>
    <w:rsid w:val="008A15B3"/>
    <w:rsid w:val="008A171D"/>
    <w:rsid w:val="008A17B7"/>
    <w:rsid w:val="008A1CDA"/>
    <w:rsid w:val="008A1CE2"/>
    <w:rsid w:val="008A1F30"/>
    <w:rsid w:val="008A25B3"/>
    <w:rsid w:val="008A2970"/>
    <w:rsid w:val="008A29A4"/>
    <w:rsid w:val="008A2ADA"/>
    <w:rsid w:val="008A2ADC"/>
    <w:rsid w:val="008A2D76"/>
    <w:rsid w:val="008A2F0F"/>
    <w:rsid w:val="008A3193"/>
    <w:rsid w:val="008A33C8"/>
    <w:rsid w:val="008A3409"/>
    <w:rsid w:val="008A3507"/>
    <w:rsid w:val="008A3680"/>
    <w:rsid w:val="008A3829"/>
    <w:rsid w:val="008A3840"/>
    <w:rsid w:val="008A3A22"/>
    <w:rsid w:val="008A4467"/>
    <w:rsid w:val="008A4854"/>
    <w:rsid w:val="008A4C23"/>
    <w:rsid w:val="008A4EDD"/>
    <w:rsid w:val="008A4FF6"/>
    <w:rsid w:val="008A57B9"/>
    <w:rsid w:val="008A57C8"/>
    <w:rsid w:val="008A583E"/>
    <w:rsid w:val="008A5AE9"/>
    <w:rsid w:val="008A5B29"/>
    <w:rsid w:val="008A5B8D"/>
    <w:rsid w:val="008A5FE4"/>
    <w:rsid w:val="008A6611"/>
    <w:rsid w:val="008A692A"/>
    <w:rsid w:val="008A6A40"/>
    <w:rsid w:val="008A6C1E"/>
    <w:rsid w:val="008A6C56"/>
    <w:rsid w:val="008A73CD"/>
    <w:rsid w:val="008A77FF"/>
    <w:rsid w:val="008A7BC1"/>
    <w:rsid w:val="008A7D8E"/>
    <w:rsid w:val="008A7E3B"/>
    <w:rsid w:val="008A7F4F"/>
    <w:rsid w:val="008B0100"/>
    <w:rsid w:val="008B0356"/>
    <w:rsid w:val="008B0461"/>
    <w:rsid w:val="008B051E"/>
    <w:rsid w:val="008B08EC"/>
    <w:rsid w:val="008B10B9"/>
    <w:rsid w:val="008B10CF"/>
    <w:rsid w:val="008B1435"/>
    <w:rsid w:val="008B18EA"/>
    <w:rsid w:val="008B1A0F"/>
    <w:rsid w:val="008B1B1B"/>
    <w:rsid w:val="008B1B4E"/>
    <w:rsid w:val="008B1C00"/>
    <w:rsid w:val="008B1DCA"/>
    <w:rsid w:val="008B27FD"/>
    <w:rsid w:val="008B2884"/>
    <w:rsid w:val="008B29E0"/>
    <w:rsid w:val="008B2B8C"/>
    <w:rsid w:val="008B371E"/>
    <w:rsid w:val="008B3765"/>
    <w:rsid w:val="008B3AEE"/>
    <w:rsid w:val="008B401D"/>
    <w:rsid w:val="008B40E5"/>
    <w:rsid w:val="008B4322"/>
    <w:rsid w:val="008B4750"/>
    <w:rsid w:val="008B4A94"/>
    <w:rsid w:val="008B4D95"/>
    <w:rsid w:val="008B4DA9"/>
    <w:rsid w:val="008B542A"/>
    <w:rsid w:val="008B54F1"/>
    <w:rsid w:val="008B561E"/>
    <w:rsid w:val="008B568B"/>
    <w:rsid w:val="008B581C"/>
    <w:rsid w:val="008B5A8F"/>
    <w:rsid w:val="008B5B12"/>
    <w:rsid w:val="008B5CDB"/>
    <w:rsid w:val="008B61E4"/>
    <w:rsid w:val="008B6260"/>
    <w:rsid w:val="008B66B6"/>
    <w:rsid w:val="008B68F7"/>
    <w:rsid w:val="008B6BC5"/>
    <w:rsid w:val="008B6CA4"/>
    <w:rsid w:val="008B6E1A"/>
    <w:rsid w:val="008B73B8"/>
    <w:rsid w:val="008B743E"/>
    <w:rsid w:val="008B759D"/>
    <w:rsid w:val="008B78EC"/>
    <w:rsid w:val="008B7C37"/>
    <w:rsid w:val="008B7ED9"/>
    <w:rsid w:val="008C0143"/>
    <w:rsid w:val="008C04C1"/>
    <w:rsid w:val="008C04C8"/>
    <w:rsid w:val="008C0C94"/>
    <w:rsid w:val="008C138D"/>
    <w:rsid w:val="008C190F"/>
    <w:rsid w:val="008C1C2C"/>
    <w:rsid w:val="008C1E1A"/>
    <w:rsid w:val="008C1E65"/>
    <w:rsid w:val="008C23BE"/>
    <w:rsid w:val="008C2552"/>
    <w:rsid w:val="008C25B7"/>
    <w:rsid w:val="008C262F"/>
    <w:rsid w:val="008C297E"/>
    <w:rsid w:val="008C2C45"/>
    <w:rsid w:val="008C2C4D"/>
    <w:rsid w:val="008C2CF3"/>
    <w:rsid w:val="008C33B4"/>
    <w:rsid w:val="008C34BC"/>
    <w:rsid w:val="008C3787"/>
    <w:rsid w:val="008C38D0"/>
    <w:rsid w:val="008C3982"/>
    <w:rsid w:val="008C3D02"/>
    <w:rsid w:val="008C3D3D"/>
    <w:rsid w:val="008C3DC0"/>
    <w:rsid w:val="008C43E6"/>
    <w:rsid w:val="008C462D"/>
    <w:rsid w:val="008C48DC"/>
    <w:rsid w:val="008C4A42"/>
    <w:rsid w:val="008C4C3C"/>
    <w:rsid w:val="008C4E61"/>
    <w:rsid w:val="008C4F96"/>
    <w:rsid w:val="008C5257"/>
    <w:rsid w:val="008C54AC"/>
    <w:rsid w:val="008C5738"/>
    <w:rsid w:val="008C5ABC"/>
    <w:rsid w:val="008C5B06"/>
    <w:rsid w:val="008C5C8F"/>
    <w:rsid w:val="008C5DE0"/>
    <w:rsid w:val="008C5E67"/>
    <w:rsid w:val="008C6233"/>
    <w:rsid w:val="008C6327"/>
    <w:rsid w:val="008C6676"/>
    <w:rsid w:val="008C693B"/>
    <w:rsid w:val="008C6A7B"/>
    <w:rsid w:val="008C6F5D"/>
    <w:rsid w:val="008C7066"/>
    <w:rsid w:val="008C7366"/>
    <w:rsid w:val="008C794A"/>
    <w:rsid w:val="008C7B4E"/>
    <w:rsid w:val="008C7FA3"/>
    <w:rsid w:val="008D0333"/>
    <w:rsid w:val="008D068F"/>
    <w:rsid w:val="008D0BAF"/>
    <w:rsid w:val="008D0C0B"/>
    <w:rsid w:val="008D0C4B"/>
    <w:rsid w:val="008D15D2"/>
    <w:rsid w:val="008D16B2"/>
    <w:rsid w:val="008D1749"/>
    <w:rsid w:val="008D17C6"/>
    <w:rsid w:val="008D1906"/>
    <w:rsid w:val="008D1B36"/>
    <w:rsid w:val="008D1BBF"/>
    <w:rsid w:val="008D1DA3"/>
    <w:rsid w:val="008D20BB"/>
    <w:rsid w:val="008D2445"/>
    <w:rsid w:val="008D252B"/>
    <w:rsid w:val="008D2625"/>
    <w:rsid w:val="008D2F33"/>
    <w:rsid w:val="008D3278"/>
    <w:rsid w:val="008D3694"/>
    <w:rsid w:val="008D37BF"/>
    <w:rsid w:val="008D38AC"/>
    <w:rsid w:val="008D3E87"/>
    <w:rsid w:val="008D4020"/>
    <w:rsid w:val="008D4155"/>
    <w:rsid w:val="008D4A02"/>
    <w:rsid w:val="008D4BD6"/>
    <w:rsid w:val="008D4E85"/>
    <w:rsid w:val="008D4F4A"/>
    <w:rsid w:val="008D505F"/>
    <w:rsid w:val="008D53EC"/>
    <w:rsid w:val="008D5481"/>
    <w:rsid w:val="008D572D"/>
    <w:rsid w:val="008D5D27"/>
    <w:rsid w:val="008D5E03"/>
    <w:rsid w:val="008D5E13"/>
    <w:rsid w:val="008D6302"/>
    <w:rsid w:val="008D66FF"/>
    <w:rsid w:val="008D670C"/>
    <w:rsid w:val="008D6723"/>
    <w:rsid w:val="008D6FC8"/>
    <w:rsid w:val="008D712F"/>
    <w:rsid w:val="008D7258"/>
    <w:rsid w:val="008D72A4"/>
    <w:rsid w:val="008D7473"/>
    <w:rsid w:val="008D771D"/>
    <w:rsid w:val="008E02F6"/>
    <w:rsid w:val="008E05A8"/>
    <w:rsid w:val="008E1FBB"/>
    <w:rsid w:val="008E2977"/>
    <w:rsid w:val="008E2A6B"/>
    <w:rsid w:val="008E2DDA"/>
    <w:rsid w:val="008E2F8D"/>
    <w:rsid w:val="008E3033"/>
    <w:rsid w:val="008E353D"/>
    <w:rsid w:val="008E3725"/>
    <w:rsid w:val="008E3731"/>
    <w:rsid w:val="008E38BD"/>
    <w:rsid w:val="008E392B"/>
    <w:rsid w:val="008E3995"/>
    <w:rsid w:val="008E41BC"/>
    <w:rsid w:val="008E443E"/>
    <w:rsid w:val="008E44EE"/>
    <w:rsid w:val="008E4711"/>
    <w:rsid w:val="008E4B5A"/>
    <w:rsid w:val="008E4D05"/>
    <w:rsid w:val="008E51DA"/>
    <w:rsid w:val="008E526A"/>
    <w:rsid w:val="008E58A2"/>
    <w:rsid w:val="008E58A8"/>
    <w:rsid w:val="008E5D59"/>
    <w:rsid w:val="008E61C8"/>
    <w:rsid w:val="008E65F2"/>
    <w:rsid w:val="008E6742"/>
    <w:rsid w:val="008E677D"/>
    <w:rsid w:val="008E6BF4"/>
    <w:rsid w:val="008E6C87"/>
    <w:rsid w:val="008E6E3E"/>
    <w:rsid w:val="008E77DA"/>
    <w:rsid w:val="008E7863"/>
    <w:rsid w:val="008E7AAB"/>
    <w:rsid w:val="008F0139"/>
    <w:rsid w:val="008F04CA"/>
    <w:rsid w:val="008F08A7"/>
    <w:rsid w:val="008F0B1B"/>
    <w:rsid w:val="008F0B1C"/>
    <w:rsid w:val="008F0C1B"/>
    <w:rsid w:val="008F171F"/>
    <w:rsid w:val="008F17F8"/>
    <w:rsid w:val="008F18D8"/>
    <w:rsid w:val="008F198F"/>
    <w:rsid w:val="008F1A4F"/>
    <w:rsid w:val="008F1B55"/>
    <w:rsid w:val="008F1B6D"/>
    <w:rsid w:val="008F1C0D"/>
    <w:rsid w:val="008F1E7B"/>
    <w:rsid w:val="008F1EB7"/>
    <w:rsid w:val="008F200A"/>
    <w:rsid w:val="008F2064"/>
    <w:rsid w:val="008F213A"/>
    <w:rsid w:val="008F22D8"/>
    <w:rsid w:val="008F2864"/>
    <w:rsid w:val="008F2915"/>
    <w:rsid w:val="008F2F71"/>
    <w:rsid w:val="008F3040"/>
    <w:rsid w:val="008F3449"/>
    <w:rsid w:val="008F3916"/>
    <w:rsid w:val="008F3AF6"/>
    <w:rsid w:val="008F3B5C"/>
    <w:rsid w:val="008F3C01"/>
    <w:rsid w:val="008F4138"/>
    <w:rsid w:val="008F43C2"/>
    <w:rsid w:val="008F443E"/>
    <w:rsid w:val="008F4F95"/>
    <w:rsid w:val="008F5076"/>
    <w:rsid w:val="008F51AB"/>
    <w:rsid w:val="008F56B8"/>
    <w:rsid w:val="008F57A1"/>
    <w:rsid w:val="008F59FA"/>
    <w:rsid w:val="008F5B0C"/>
    <w:rsid w:val="008F5B3D"/>
    <w:rsid w:val="008F6042"/>
    <w:rsid w:val="008F60CF"/>
    <w:rsid w:val="008F6748"/>
    <w:rsid w:val="008F6B8B"/>
    <w:rsid w:val="008F6CFD"/>
    <w:rsid w:val="008F70EE"/>
    <w:rsid w:val="008F713C"/>
    <w:rsid w:val="008F741F"/>
    <w:rsid w:val="008F74A9"/>
    <w:rsid w:val="008F74D4"/>
    <w:rsid w:val="008F7546"/>
    <w:rsid w:val="008F75F6"/>
    <w:rsid w:val="008F7F7F"/>
    <w:rsid w:val="00900140"/>
    <w:rsid w:val="009007DF"/>
    <w:rsid w:val="009009EA"/>
    <w:rsid w:val="00900F8C"/>
    <w:rsid w:val="00901525"/>
    <w:rsid w:val="00901627"/>
    <w:rsid w:val="0090163E"/>
    <w:rsid w:val="00901779"/>
    <w:rsid w:val="00902119"/>
    <w:rsid w:val="009022B1"/>
    <w:rsid w:val="00902A11"/>
    <w:rsid w:val="009030DC"/>
    <w:rsid w:val="00903109"/>
    <w:rsid w:val="00903764"/>
    <w:rsid w:val="0090380D"/>
    <w:rsid w:val="0090394C"/>
    <w:rsid w:val="00903BA0"/>
    <w:rsid w:val="00903DF3"/>
    <w:rsid w:val="0090432E"/>
    <w:rsid w:val="0090494A"/>
    <w:rsid w:val="00904A32"/>
    <w:rsid w:val="00904A7F"/>
    <w:rsid w:val="009051B6"/>
    <w:rsid w:val="009057FB"/>
    <w:rsid w:val="00905EC7"/>
    <w:rsid w:val="00905ED0"/>
    <w:rsid w:val="0090614A"/>
    <w:rsid w:val="0090627F"/>
    <w:rsid w:val="009062DC"/>
    <w:rsid w:val="009071A4"/>
    <w:rsid w:val="00907222"/>
    <w:rsid w:val="009073D3"/>
    <w:rsid w:val="00907E5C"/>
    <w:rsid w:val="00907F8C"/>
    <w:rsid w:val="009101E2"/>
    <w:rsid w:val="00910213"/>
    <w:rsid w:val="0091061F"/>
    <w:rsid w:val="0091090B"/>
    <w:rsid w:val="00911094"/>
    <w:rsid w:val="0091167A"/>
    <w:rsid w:val="0091186C"/>
    <w:rsid w:val="00911AED"/>
    <w:rsid w:val="00911BC6"/>
    <w:rsid w:val="00911CBB"/>
    <w:rsid w:val="00912303"/>
    <w:rsid w:val="0091277D"/>
    <w:rsid w:val="009127AB"/>
    <w:rsid w:val="00912BBC"/>
    <w:rsid w:val="0091378F"/>
    <w:rsid w:val="009138E9"/>
    <w:rsid w:val="009142D3"/>
    <w:rsid w:val="0091441B"/>
    <w:rsid w:val="009145FC"/>
    <w:rsid w:val="0091473F"/>
    <w:rsid w:val="009148A8"/>
    <w:rsid w:val="00915345"/>
    <w:rsid w:val="00915398"/>
    <w:rsid w:val="00915BAE"/>
    <w:rsid w:val="009167BE"/>
    <w:rsid w:val="009169C3"/>
    <w:rsid w:val="00916BA3"/>
    <w:rsid w:val="00916BBD"/>
    <w:rsid w:val="00916D2C"/>
    <w:rsid w:val="00916E70"/>
    <w:rsid w:val="0091720C"/>
    <w:rsid w:val="0091759A"/>
    <w:rsid w:val="00917B69"/>
    <w:rsid w:val="00917C64"/>
    <w:rsid w:val="00917F77"/>
    <w:rsid w:val="00920218"/>
    <w:rsid w:val="00920810"/>
    <w:rsid w:val="00920A0F"/>
    <w:rsid w:val="00920CBB"/>
    <w:rsid w:val="00920D71"/>
    <w:rsid w:val="0092111E"/>
    <w:rsid w:val="009214CB"/>
    <w:rsid w:val="00921716"/>
    <w:rsid w:val="00921729"/>
    <w:rsid w:val="00921880"/>
    <w:rsid w:val="00921916"/>
    <w:rsid w:val="00921A4C"/>
    <w:rsid w:val="00921B34"/>
    <w:rsid w:val="00921E4E"/>
    <w:rsid w:val="00922271"/>
    <w:rsid w:val="0092247C"/>
    <w:rsid w:val="00922773"/>
    <w:rsid w:val="00922930"/>
    <w:rsid w:val="00922CF4"/>
    <w:rsid w:val="00922E90"/>
    <w:rsid w:val="00923006"/>
    <w:rsid w:val="00923126"/>
    <w:rsid w:val="00923510"/>
    <w:rsid w:val="0092352D"/>
    <w:rsid w:val="00923538"/>
    <w:rsid w:val="009238D3"/>
    <w:rsid w:val="009239AD"/>
    <w:rsid w:val="00923AF3"/>
    <w:rsid w:val="00923B40"/>
    <w:rsid w:val="00923DBD"/>
    <w:rsid w:val="00923FBA"/>
    <w:rsid w:val="00924427"/>
    <w:rsid w:val="00924429"/>
    <w:rsid w:val="00924D40"/>
    <w:rsid w:val="00924FD5"/>
    <w:rsid w:val="00924FEB"/>
    <w:rsid w:val="00925075"/>
    <w:rsid w:val="009253B4"/>
    <w:rsid w:val="009254C9"/>
    <w:rsid w:val="0092577A"/>
    <w:rsid w:val="00925B99"/>
    <w:rsid w:val="00925C34"/>
    <w:rsid w:val="00925CAB"/>
    <w:rsid w:val="00925DCF"/>
    <w:rsid w:val="00925E2D"/>
    <w:rsid w:val="00926152"/>
    <w:rsid w:val="009268C8"/>
    <w:rsid w:val="00926D4C"/>
    <w:rsid w:val="0092748E"/>
    <w:rsid w:val="00927C54"/>
    <w:rsid w:val="0093012C"/>
    <w:rsid w:val="009301F1"/>
    <w:rsid w:val="00930618"/>
    <w:rsid w:val="0093074C"/>
    <w:rsid w:val="00930987"/>
    <w:rsid w:val="00930A2C"/>
    <w:rsid w:val="00930FD3"/>
    <w:rsid w:val="0093135F"/>
    <w:rsid w:val="009314EB"/>
    <w:rsid w:val="00931681"/>
    <w:rsid w:val="009316B2"/>
    <w:rsid w:val="00931C03"/>
    <w:rsid w:val="00931D85"/>
    <w:rsid w:val="00931DC8"/>
    <w:rsid w:val="00931E58"/>
    <w:rsid w:val="00932321"/>
    <w:rsid w:val="00932420"/>
    <w:rsid w:val="00932811"/>
    <w:rsid w:val="00932932"/>
    <w:rsid w:val="00932A51"/>
    <w:rsid w:val="00932C91"/>
    <w:rsid w:val="00932DF0"/>
    <w:rsid w:val="00933647"/>
    <w:rsid w:val="009338FD"/>
    <w:rsid w:val="00933989"/>
    <w:rsid w:val="00933BEF"/>
    <w:rsid w:val="00934869"/>
    <w:rsid w:val="00934B66"/>
    <w:rsid w:val="00934CEE"/>
    <w:rsid w:val="00935443"/>
    <w:rsid w:val="00935480"/>
    <w:rsid w:val="00935493"/>
    <w:rsid w:val="009356F7"/>
    <w:rsid w:val="0093573F"/>
    <w:rsid w:val="009358F0"/>
    <w:rsid w:val="00935A77"/>
    <w:rsid w:val="00935CA0"/>
    <w:rsid w:val="00935CF5"/>
    <w:rsid w:val="00935E61"/>
    <w:rsid w:val="00936044"/>
    <w:rsid w:val="00936387"/>
    <w:rsid w:val="009364CB"/>
    <w:rsid w:val="00936840"/>
    <w:rsid w:val="00936891"/>
    <w:rsid w:val="00936BB6"/>
    <w:rsid w:val="00936CB2"/>
    <w:rsid w:val="00936F89"/>
    <w:rsid w:val="00936FFD"/>
    <w:rsid w:val="0093714F"/>
    <w:rsid w:val="009371C9"/>
    <w:rsid w:val="00937228"/>
    <w:rsid w:val="009372F3"/>
    <w:rsid w:val="009373CA"/>
    <w:rsid w:val="0093744B"/>
    <w:rsid w:val="0093749B"/>
    <w:rsid w:val="009374F9"/>
    <w:rsid w:val="009375E9"/>
    <w:rsid w:val="00937938"/>
    <w:rsid w:val="00937B99"/>
    <w:rsid w:val="00937E23"/>
    <w:rsid w:val="009404EF"/>
    <w:rsid w:val="009404FD"/>
    <w:rsid w:val="0094096D"/>
    <w:rsid w:val="00940A59"/>
    <w:rsid w:val="00941BAD"/>
    <w:rsid w:val="00941C43"/>
    <w:rsid w:val="00942114"/>
    <w:rsid w:val="0094215C"/>
    <w:rsid w:val="009421F2"/>
    <w:rsid w:val="0094225B"/>
    <w:rsid w:val="00942824"/>
    <w:rsid w:val="00942C15"/>
    <w:rsid w:val="00942EF4"/>
    <w:rsid w:val="009433AD"/>
    <w:rsid w:val="009439A6"/>
    <w:rsid w:val="00943A31"/>
    <w:rsid w:val="00943AC6"/>
    <w:rsid w:val="00943B6A"/>
    <w:rsid w:val="00943F77"/>
    <w:rsid w:val="00944422"/>
    <w:rsid w:val="009444D7"/>
    <w:rsid w:val="00944736"/>
    <w:rsid w:val="009448E3"/>
    <w:rsid w:val="009448FA"/>
    <w:rsid w:val="00944C49"/>
    <w:rsid w:val="009450D7"/>
    <w:rsid w:val="00945399"/>
    <w:rsid w:val="0094574D"/>
    <w:rsid w:val="00945B42"/>
    <w:rsid w:val="00945BF9"/>
    <w:rsid w:val="00945DD1"/>
    <w:rsid w:val="00945EF0"/>
    <w:rsid w:val="00946060"/>
    <w:rsid w:val="009460A4"/>
    <w:rsid w:val="009462CA"/>
    <w:rsid w:val="00946380"/>
    <w:rsid w:val="009464D5"/>
    <w:rsid w:val="00946564"/>
    <w:rsid w:val="009465D6"/>
    <w:rsid w:val="009465F3"/>
    <w:rsid w:val="0094660A"/>
    <w:rsid w:val="00946917"/>
    <w:rsid w:val="00946E6C"/>
    <w:rsid w:val="00946F4C"/>
    <w:rsid w:val="0094708C"/>
    <w:rsid w:val="00947468"/>
    <w:rsid w:val="0094775E"/>
    <w:rsid w:val="00947E3C"/>
    <w:rsid w:val="00950413"/>
    <w:rsid w:val="009508BF"/>
    <w:rsid w:val="00950AAA"/>
    <w:rsid w:val="00950EEF"/>
    <w:rsid w:val="00951291"/>
    <w:rsid w:val="00951422"/>
    <w:rsid w:val="00951831"/>
    <w:rsid w:val="0095185F"/>
    <w:rsid w:val="00951C5F"/>
    <w:rsid w:val="0095217F"/>
    <w:rsid w:val="0095298B"/>
    <w:rsid w:val="009529AF"/>
    <w:rsid w:val="009533FB"/>
    <w:rsid w:val="00953AE5"/>
    <w:rsid w:val="00953EB6"/>
    <w:rsid w:val="009540A7"/>
    <w:rsid w:val="00954747"/>
    <w:rsid w:val="00954827"/>
    <w:rsid w:val="00954859"/>
    <w:rsid w:val="009549B5"/>
    <w:rsid w:val="009549F3"/>
    <w:rsid w:val="00954B9B"/>
    <w:rsid w:val="00954C67"/>
    <w:rsid w:val="0095501C"/>
    <w:rsid w:val="00955307"/>
    <w:rsid w:val="009558F0"/>
    <w:rsid w:val="00955D74"/>
    <w:rsid w:val="00955F7B"/>
    <w:rsid w:val="009562DA"/>
    <w:rsid w:val="0095654B"/>
    <w:rsid w:val="00956629"/>
    <w:rsid w:val="009568D5"/>
    <w:rsid w:val="009569BB"/>
    <w:rsid w:val="00956ADF"/>
    <w:rsid w:val="00956BC1"/>
    <w:rsid w:val="00956C0E"/>
    <w:rsid w:val="00956D7A"/>
    <w:rsid w:val="00957050"/>
    <w:rsid w:val="00957097"/>
    <w:rsid w:val="00957313"/>
    <w:rsid w:val="009575F5"/>
    <w:rsid w:val="009579A5"/>
    <w:rsid w:val="00957A1F"/>
    <w:rsid w:val="00957BFA"/>
    <w:rsid w:val="0096046E"/>
    <w:rsid w:val="00960501"/>
    <w:rsid w:val="009608B5"/>
    <w:rsid w:val="0096094C"/>
    <w:rsid w:val="00960AC2"/>
    <w:rsid w:val="00960C26"/>
    <w:rsid w:val="00960DBD"/>
    <w:rsid w:val="00960DCA"/>
    <w:rsid w:val="009613E0"/>
    <w:rsid w:val="0096172E"/>
    <w:rsid w:val="00961A56"/>
    <w:rsid w:val="00961EFD"/>
    <w:rsid w:val="0096206F"/>
    <w:rsid w:val="00962163"/>
    <w:rsid w:val="0096222B"/>
    <w:rsid w:val="00962339"/>
    <w:rsid w:val="00962382"/>
    <w:rsid w:val="0096250F"/>
    <w:rsid w:val="009626B8"/>
    <w:rsid w:val="00962791"/>
    <w:rsid w:val="00962C7C"/>
    <w:rsid w:val="00962D54"/>
    <w:rsid w:val="00962F9F"/>
    <w:rsid w:val="00962FCF"/>
    <w:rsid w:val="009630C9"/>
    <w:rsid w:val="009632BD"/>
    <w:rsid w:val="009635E8"/>
    <w:rsid w:val="00963AAD"/>
    <w:rsid w:val="00963B85"/>
    <w:rsid w:val="00963C30"/>
    <w:rsid w:val="00964224"/>
    <w:rsid w:val="009643B1"/>
    <w:rsid w:val="00964640"/>
    <w:rsid w:val="00964756"/>
    <w:rsid w:val="009647D3"/>
    <w:rsid w:val="00964838"/>
    <w:rsid w:val="00964947"/>
    <w:rsid w:val="00964A4A"/>
    <w:rsid w:val="009650DB"/>
    <w:rsid w:val="0096514A"/>
    <w:rsid w:val="009654B3"/>
    <w:rsid w:val="0096561A"/>
    <w:rsid w:val="009656D2"/>
    <w:rsid w:val="00965710"/>
    <w:rsid w:val="00965930"/>
    <w:rsid w:val="00965996"/>
    <w:rsid w:val="00965A8B"/>
    <w:rsid w:val="00965B9B"/>
    <w:rsid w:val="00965C16"/>
    <w:rsid w:val="00965DF4"/>
    <w:rsid w:val="009660E4"/>
    <w:rsid w:val="00966122"/>
    <w:rsid w:val="009661E6"/>
    <w:rsid w:val="0096643A"/>
    <w:rsid w:val="00966538"/>
    <w:rsid w:val="0096653C"/>
    <w:rsid w:val="00966BD0"/>
    <w:rsid w:val="00967158"/>
    <w:rsid w:val="00967A5A"/>
    <w:rsid w:val="00967C7F"/>
    <w:rsid w:val="00967EC0"/>
    <w:rsid w:val="0097018F"/>
    <w:rsid w:val="0097026B"/>
    <w:rsid w:val="009709B8"/>
    <w:rsid w:val="00970AA4"/>
    <w:rsid w:val="00970DFB"/>
    <w:rsid w:val="0097182C"/>
    <w:rsid w:val="00971A63"/>
    <w:rsid w:val="00971AF5"/>
    <w:rsid w:val="00971B0D"/>
    <w:rsid w:val="0097217C"/>
    <w:rsid w:val="0097271F"/>
    <w:rsid w:val="00972742"/>
    <w:rsid w:val="0097278D"/>
    <w:rsid w:val="00972900"/>
    <w:rsid w:val="00972AFC"/>
    <w:rsid w:val="00972B27"/>
    <w:rsid w:val="00972D40"/>
    <w:rsid w:val="00972EAA"/>
    <w:rsid w:val="00973593"/>
    <w:rsid w:val="009738C8"/>
    <w:rsid w:val="00973B72"/>
    <w:rsid w:val="00973C7F"/>
    <w:rsid w:val="00973D53"/>
    <w:rsid w:val="00973DD5"/>
    <w:rsid w:val="00973FCF"/>
    <w:rsid w:val="00974109"/>
    <w:rsid w:val="009743AC"/>
    <w:rsid w:val="0097488F"/>
    <w:rsid w:val="0097489B"/>
    <w:rsid w:val="00974939"/>
    <w:rsid w:val="00974B40"/>
    <w:rsid w:val="00974DBC"/>
    <w:rsid w:val="0097648C"/>
    <w:rsid w:val="00976593"/>
    <w:rsid w:val="00976698"/>
    <w:rsid w:val="009767B0"/>
    <w:rsid w:val="009769FF"/>
    <w:rsid w:val="00976A79"/>
    <w:rsid w:val="00976B85"/>
    <w:rsid w:val="00976CCA"/>
    <w:rsid w:val="00977205"/>
    <w:rsid w:val="0097757B"/>
    <w:rsid w:val="00977751"/>
    <w:rsid w:val="009778B6"/>
    <w:rsid w:val="00977B06"/>
    <w:rsid w:val="00977B31"/>
    <w:rsid w:val="00977CBC"/>
    <w:rsid w:val="00977D98"/>
    <w:rsid w:val="00977FC3"/>
    <w:rsid w:val="009801CD"/>
    <w:rsid w:val="009802A5"/>
    <w:rsid w:val="009808FB"/>
    <w:rsid w:val="00980BF7"/>
    <w:rsid w:val="00980C15"/>
    <w:rsid w:val="00980E0D"/>
    <w:rsid w:val="009815D0"/>
    <w:rsid w:val="00981E44"/>
    <w:rsid w:val="00981F02"/>
    <w:rsid w:val="00982167"/>
    <w:rsid w:val="009828C3"/>
    <w:rsid w:val="00982A3D"/>
    <w:rsid w:val="00982B14"/>
    <w:rsid w:val="009830A7"/>
    <w:rsid w:val="009831B8"/>
    <w:rsid w:val="009833F3"/>
    <w:rsid w:val="00983640"/>
    <w:rsid w:val="0098389D"/>
    <w:rsid w:val="00983971"/>
    <w:rsid w:val="00983D6C"/>
    <w:rsid w:val="00983F2B"/>
    <w:rsid w:val="009841C7"/>
    <w:rsid w:val="0098421A"/>
    <w:rsid w:val="0098489A"/>
    <w:rsid w:val="00984A16"/>
    <w:rsid w:val="00984CF6"/>
    <w:rsid w:val="00984DDA"/>
    <w:rsid w:val="00984EEC"/>
    <w:rsid w:val="00984F75"/>
    <w:rsid w:val="00984F7A"/>
    <w:rsid w:val="00984FB3"/>
    <w:rsid w:val="009851B8"/>
    <w:rsid w:val="00985392"/>
    <w:rsid w:val="00985482"/>
    <w:rsid w:val="009855B6"/>
    <w:rsid w:val="00985740"/>
    <w:rsid w:val="00985A6D"/>
    <w:rsid w:val="00985B06"/>
    <w:rsid w:val="00985CC8"/>
    <w:rsid w:val="00985EEE"/>
    <w:rsid w:val="009861D9"/>
    <w:rsid w:val="00986209"/>
    <w:rsid w:val="00986325"/>
    <w:rsid w:val="00986469"/>
    <w:rsid w:val="0098647B"/>
    <w:rsid w:val="009864BB"/>
    <w:rsid w:val="00986DA8"/>
    <w:rsid w:val="00986E3D"/>
    <w:rsid w:val="0098743E"/>
    <w:rsid w:val="0098752B"/>
    <w:rsid w:val="0098767C"/>
    <w:rsid w:val="0098781F"/>
    <w:rsid w:val="0098794D"/>
    <w:rsid w:val="009908FA"/>
    <w:rsid w:val="00990918"/>
    <w:rsid w:val="009909F2"/>
    <w:rsid w:val="00990B50"/>
    <w:rsid w:val="00990B99"/>
    <w:rsid w:val="00990BC4"/>
    <w:rsid w:val="00990C3E"/>
    <w:rsid w:val="00991314"/>
    <w:rsid w:val="009914D7"/>
    <w:rsid w:val="00991583"/>
    <w:rsid w:val="00991723"/>
    <w:rsid w:val="00991791"/>
    <w:rsid w:val="00991B13"/>
    <w:rsid w:val="00991B56"/>
    <w:rsid w:val="0099259C"/>
    <w:rsid w:val="0099264B"/>
    <w:rsid w:val="00992731"/>
    <w:rsid w:val="009928DC"/>
    <w:rsid w:val="00992914"/>
    <w:rsid w:val="0099295B"/>
    <w:rsid w:val="00992A68"/>
    <w:rsid w:val="00992A97"/>
    <w:rsid w:val="00992F11"/>
    <w:rsid w:val="00993039"/>
    <w:rsid w:val="0099305A"/>
    <w:rsid w:val="00993AD2"/>
    <w:rsid w:val="00993CC9"/>
    <w:rsid w:val="00993EEC"/>
    <w:rsid w:val="00993FFC"/>
    <w:rsid w:val="009940F2"/>
    <w:rsid w:val="00994220"/>
    <w:rsid w:val="009942D1"/>
    <w:rsid w:val="009944A4"/>
    <w:rsid w:val="0099475B"/>
    <w:rsid w:val="00994A58"/>
    <w:rsid w:val="00994D7E"/>
    <w:rsid w:val="00994D8A"/>
    <w:rsid w:val="00994DEF"/>
    <w:rsid w:val="00995430"/>
    <w:rsid w:val="00995A19"/>
    <w:rsid w:val="00995FA9"/>
    <w:rsid w:val="00996213"/>
    <w:rsid w:val="009964DB"/>
    <w:rsid w:val="00996551"/>
    <w:rsid w:val="009966FB"/>
    <w:rsid w:val="009968D1"/>
    <w:rsid w:val="0099724C"/>
    <w:rsid w:val="009975BA"/>
    <w:rsid w:val="00997A38"/>
    <w:rsid w:val="00997B97"/>
    <w:rsid w:val="00997BD4"/>
    <w:rsid w:val="00997F99"/>
    <w:rsid w:val="009A0038"/>
    <w:rsid w:val="009A02F6"/>
    <w:rsid w:val="009A0362"/>
    <w:rsid w:val="009A04D1"/>
    <w:rsid w:val="009A055C"/>
    <w:rsid w:val="009A08AA"/>
    <w:rsid w:val="009A0D35"/>
    <w:rsid w:val="009A0FA2"/>
    <w:rsid w:val="009A1049"/>
    <w:rsid w:val="009A1274"/>
    <w:rsid w:val="009A1521"/>
    <w:rsid w:val="009A167C"/>
    <w:rsid w:val="009A16BA"/>
    <w:rsid w:val="009A170C"/>
    <w:rsid w:val="009A1825"/>
    <w:rsid w:val="009A21A1"/>
    <w:rsid w:val="009A231B"/>
    <w:rsid w:val="009A2454"/>
    <w:rsid w:val="009A26C4"/>
    <w:rsid w:val="009A2718"/>
    <w:rsid w:val="009A274A"/>
    <w:rsid w:val="009A29BE"/>
    <w:rsid w:val="009A2E21"/>
    <w:rsid w:val="009A2E86"/>
    <w:rsid w:val="009A30E1"/>
    <w:rsid w:val="009A3152"/>
    <w:rsid w:val="009A32D3"/>
    <w:rsid w:val="009A33EE"/>
    <w:rsid w:val="009A3480"/>
    <w:rsid w:val="009A3E51"/>
    <w:rsid w:val="009A4178"/>
    <w:rsid w:val="009A420D"/>
    <w:rsid w:val="009A430E"/>
    <w:rsid w:val="009A45AD"/>
    <w:rsid w:val="009A4C0B"/>
    <w:rsid w:val="009A4D8B"/>
    <w:rsid w:val="009A5227"/>
    <w:rsid w:val="009A52CD"/>
    <w:rsid w:val="009A556D"/>
    <w:rsid w:val="009A57B5"/>
    <w:rsid w:val="009A5A7B"/>
    <w:rsid w:val="009A6255"/>
    <w:rsid w:val="009A690A"/>
    <w:rsid w:val="009A69B7"/>
    <w:rsid w:val="009A72E8"/>
    <w:rsid w:val="009A7448"/>
    <w:rsid w:val="009A746D"/>
    <w:rsid w:val="009A757A"/>
    <w:rsid w:val="009A75E7"/>
    <w:rsid w:val="009A7708"/>
    <w:rsid w:val="009A7AC9"/>
    <w:rsid w:val="009A7CE8"/>
    <w:rsid w:val="009A7DB2"/>
    <w:rsid w:val="009A7E2D"/>
    <w:rsid w:val="009A7F27"/>
    <w:rsid w:val="009B001B"/>
    <w:rsid w:val="009B0060"/>
    <w:rsid w:val="009B01E2"/>
    <w:rsid w:val="009B031A"/>
    <w:rsid w:val="009B0410"/>
    <w:rsid w:val="009B04C6"/>
    <w:rsid w:val="009B06F8"/>
    <w:rsid w:val="009B10A7"/>
    <w:rsid w:val="009B182C"/>
    <w:rsid w:val="009B1894"/>
    <w:rsid w:val="009B19EC"/>
    <w:rsid w:val="009B1A01"/>
    <w:rsid w:val="009B1F2C"/>
    <w:rsid w:val="009B20DF"/>
    <w:rsid w:val="009B213B"/>
    <w:rsid w:val="009B23F7"/>
    <w:rsid w:val="009B2AFE"/>
    <w:rsid w:val="009B2BD1"/>
    <w:rsid w:val="009B2D99"/>
    <w:rsid w:val="009B3074"/>
    <w:rsid w:val="009B37B3"/>
    <w:rsid w:val="009B380B"/>
    <w:rsid w:val="009B3872"/>
    <w:rsid w:val="009B3B05"/>
    <w:rsid w:val="009B3CE0"/>
    <w:rsid w:val="009B4009"/>
    <w:rsid w:val="009B416C"/>
    <w:rsid w:val="009B449B"/>
    <w:rsid w:val="009B45B6"/>
    <w:rsid w:val="009B4A7A"/>
    <w:rsid w:val="009B4CDC"/>
    <w:rsid w:val="009B4E34"/>
    <w:rsid w:val="009B509D"/>
    <w:rsid w:val="009B5315"/>
    <w:rsid w:val="009B5EB3"/>
    <w:rsid w:val="009B6104"/>
    <w:rsid w:val="009B61CD"/>
    <w:rsid w:val="009B645F"/>
    <w:rsid w:val="009B6495"/>
    <w:rsid w:val="009B68E3"/>
    <w:rsid w:val="009B7C1F"/>
    <w:rsid w:val="009C006F"/>
    <w:rsid w:val="009C0488"/>
    <w:rsid w:val="009C078E"/>
    <w:rsid w:val="009C0A6A"/>
    <w:rsid w:val="009C0DC8"/>
    <w:rsid w:val="009C1068"/>
    <w:rsid w:val="009C1306"/>
    <w:rsid w:val="009C1869"/>
    <w:rsid w:val="009C1A47"/>
    <w:rsid w:val="009C1C57"/>
    <w:rsid w:val="009C1C7D"/>
    <w:rsid w:val="009C1E45"/>
    <w:rsid w:val="009C25F1"/>
    <w:rsid w:val="009C27AC"/>
    <w:rsid w:val="009C2A32"/>
    <w:rsid w:val="009C2B3C"/>
    <w:rsid w:val="009C2BAB"/>
    <w:rsid w:val="009C2E53"/>
    <w:rsid w:val="009C2EC8"/>
    <w:rsid w:val="009C2F20"/>
    <w:rsid w:val="009C3695"/>
    <w:rsid w:val="009C403A"/>
    <w:rsid w:val="009C47EC"/>
    <w:rsid w:val="009C490D"/>
    <w:rsid w:val="009C4922"/>
    <w:rsid w:val="009C49B9"/>
    <w:rsid w:val="009C5477"/>
    <w:rsid w:val="009C598D"/>
    <w:rsid w:val="009C59AA"/>
    <w:rsid w:val="009C5A03"/>
    <w:rsid w:val="009C5B8C"/>
    <w:rsid w:val="009C5C3D"/>
    <w:rsid w:val="009C5E2E"/>
    <w:rsid w:val="009C6024"/>
    <w:rsid w:val="009C607B"/>
    <w:rsid w:val="009C63AC"/>
    <w:rsid w:val="009C63C3"/>
    <w:rsid w:val="009C640A"/>
    <w:rsid w:val="009C64CF"/>
    <w:rsid w:val="009C6967"/>
    <w:rsid w:val="009C6AD7"/>
    <w:rsid w:val="009C6B11"/>
    <w:rsid w:val="009C6EDB"/>
    <w:rsid w:val="009C6F5A"/>
    <w:rsid w:val="009C7052"/>
    <w:rsid w:val="009C7224"/>
    <w:rsid w:val="009C76CE"/>
    <w:rsid w:val="009C77BC"/>
    <w:rsid w:val="009C7CAA"/>
    <w:rsid w:val="009C7FEC"/>
    <w:rsid w:val="009D004E"/>
    <w:rsid w:val="009D01CC"/>
    <w:rsid w:val="009D041F"/>
    <w:rsid w:val="009D0E16"/>
    <w:rsid w:val="009D1442"/>
    <w:rsid w:val="009D16C1"/>
    <w:rsid w:val="009D196C"/>
    <w:rsid w:val="009D19E8"/>
    <w:rsid w:val="009D1C7B"/>
    <w:rsid w:val="009D1F38"/>
    <w:rsid w:val="009D2013"/>
    <w:rsid w:val="009D236F"/>
    <w:rsid w:val="009D2803"/>
    <w:rsid w:val="009D28D5"/>
    <w:rsid w:val="009D2A2F"/>
    <w:rsid w:val="009D2E94"/>
    <w:rsid w:val="009D2F40"/>
    <w:rsid w:val="009D2F95"/>
    <w:rsid w:val="009D3955"/>
    <w:rsid w:val="009D3A73"/>
    <w:rsid w:val="009D3D33"/>
    <w:rsid w:val="009D3D8F"/>
    <w:rsid w:val="009D4A03"/>
    <w:rsid w:val="009D4BF8"/>
    <w:rsid w:val="009D4D73"/>
    <w:rsid w:val="009D50DB"/>
    <w:rsid w:val="009D5191"/>
    <w:rsid w:val="009D52B5"/>
    <w:rsid w:val="009D539F"/>
    <w:rsid w:val="009D58F2"/>
    <w:rsid w:val="009D5960"/>
    <w:rsid w:val="009D5D50"/>
    <w:rsid w:val="009D6B71"/>
    <w:rsid w:val="009D6D81"/>
    <w:rsid w:val="009D6D9B"/>
    <w:rsid w:val="009D782F"/>
    <w:rsid w:val="009D7A38"/>
    <w:rsid w:val="009D7CB9"/>
    <w:rsid w:val="009D7F9E"/>
    <w:rsid w:val="009D7FA9"/>
    <w:rsid w:val="009E0264"/>
    <w:rsid w:val="009E0340"/>
    <w:rsid w:val="009E04AC"/>
    <w:rsid w:val="009E05F7"/>
    <w:rsid w:val="009E076D"/>
    <w:rsid w:val="009E07E5"/>
    <w:rsid w:val="009E0835"/>
    <w:rsid w:val="009E08D7"/>
    <w:rsid w:val="009E0DAB"/>
    <w:rsid w:val="009E14E7"/>
    <w:rsid w:val="009E15CA"/>
    <w:rsid w:val="009E1932"/>
    <w:rsid w:val="009E1B9D"/>
    <w:rsid w:val="009E1BBC"/>
    <w:rsid w:val="009E20B4"/>
    <w:rsid w:val="009E214A"/>
    <w:rsid w:val="009E29FB"/>
    <w:rsid w:val="009E317D"/>
    <w:rsid w:val="009E32C0"/>
    <w:rsid w:val="009E33F9"/>
    <w:rsid w:val="009E354F"/>
    <w:rsid w:val="009E35DB"/>
    <w:rsid w:val="009E3680"/>
    <w:rsid w:val="009E36DD"/>
    <w:rsid w:val="009E3F0C"/>
    <w:rsid w:val="009E40C2"/>
    <w:rsid w:val="009E448C"/>
    <w:rsid w:val="009E47C8"/>
    <w:rsid w:val="009E48F5"/>
    <w:rsid w:val="009E4CB7"/>
    <w:rsid w:val="009E4D64"/>
    <w:rsid w:val="009E4E8C"/>
    <w:rsid w:val="009E5089"/>
    <w:rsid w:val="009E51A5"/>
    <w:rsid w:val="009E530A"/>
    <w:rsid w:val="009E5666"/>
    <w:rsid w:val="009E5777"/>
    <w:rsid w:val="009E58A4"/>
    <w:rsid w:val="009E5BC5"/>
    <w:rsid w:val="009E5C27"/>
    <w:rsid w:val="009E5F36"/>
    <w:rsid w:val="009E5F6C"/>
    <w:rsid w:val="009E633F"/>
    <w:rsid w:val="009E68D8"/>
    <w:rsid w:val="009E6E9D"/>
    <w:rsid w:val="009E7138"/>
    <w:rsid w:val="009E716F"/>
    <w:rsid w:val="009E71CA"/>
    <w:rsid w:val="009E71D4"/>
    <w:rsid w:val="009E736D"/>
    <w:rsid w:val="009E7AA2"/>
    <w:rsid w:val="009E7B1C"/>
    <w:rsid w:val="009E7B32"/>
    <w:rsid w:val="009E7B38"/>
    <w:rsid w:val="009E7BF0"/>
    <w:rsid w:val="009E7F46"/>
    <w:rsid w:val="009F0732"/>
    <w:rsid w:val="009F0D7A"/>
    <w:rsid w:val="009F11D8"/>
    <w:rsid w:val="009F1322"/>
    <w:rsid w:val="009F1381"/>
    <w:rsid w:val="009F14D2"/>
    <w:rsid w:val="009F19FB"/>
    <w:rsid w:val="009F1B58"/>
    <w:rsid w:val="009F1E9A"/>
    <w:rsid w:val="009F1FF9"/>
    <w:rsid w:val="009F216A"/>
    <w:rsid w:val="009F2289"/>
    <w:rsid w:val="009F2483"/>
    <w:rsid w:val="009F2510"/>
    <w:rsid w:val="009F2690"/>
    <w:rsid w:val="009F26C6"/>
    <w:rsid w:val="009F2A42"/>
    <w:rsid w:val="009F2C21"/>
    <w:rsid w:val="009F2DBB"/>
    <w:rsid w:val="009F30E6"/>
    <w:rsid w:val="009F31E6"/>
    <w:rsid w:val="009F3B01"/>
    <w:rsid w:val="009F3DA6"/>
    <w:rsid w:val="009F3FC7"/>
    <w:rsid w:val="009F4643"/>
    <w:rsid w:val="009F49B6"/>
    <w:rsid w:val="009F4AA0"/>
    <w:rsid w:val="009F4CBD"/>
    <w:rsid w:val="009F4D4E"/>
    <w:rsid w:val="009F54F3"/>
    <w:rsid w:val="009F5629"/>
    <w:rsid w:val="009F58DB"/>
    <w:rsid w:val="009F5936"/>
    <w:rsid w:val="009F5A4D"/>
    <w:rsid w:val="009F5B55"/>
    <w:rsid w:val="009F5C19"/>
    <w:rsid w:val="009F5D73"/>
    <w:rsid w:val="009F5E18"/>
    <w:rsid w:val="009F602B"/>
    <w:rsid w:val="009F60F0"/>
    <w:rsid w:val="009F6423"/>
    <w:rsid w:val="009F6630"/>
    <w:rsid w:val="009F678D"/>
    <w:rsid w:val="009F6AD3"/>
    <w:rsid w:val="009F6C71"/>
    <w:rsid w:val="009F6CBD"/>
    <w:rsid w:val="009F7A0E"/>
    <w:rsid w:val="009F7B3F"/>
    <w:rsid w:val="009F7DB4"/>
    <w:rsid w:val="009F7F25"/>
    <w:rsid w:val="009F7FA7"/>
    <w:rsid w:val="00A000B5"/>
    <w:rsid w:val="00A0058F"/>
    <w:rsid w:val="00A008BF"/>
    <w:rsid w:val="00A00C1F"/>
    <w:rsid w:val="00A00EBF"/>
    <w:rsid w:val="00A010F3"/>
    <w:rsid w:val="00A011E6"/>
    <w:rsid w:val="00A015F2"/>
    <w:rsid w:val="00A01656"/>
    <w:rsid w:val="00A0174F"/>
    <w:rsid w:val="00A017BB"/>
    <w:rsid w:val="00A01BF8"/>
    <w:rsid w:val="00A02110"/>
    <w:rsid w:val="00A0214E"/>
    <w:rsid w:val="00A02273"/>
    <w:rsid w:val="00A02E31"/>
    <w:rsid w:val="00A02E3E"/>
    <w:rsid w:val="00A0343D"/>
    <w:rsid w:val="00A03508"/>
    <w:rsid w:val="00A03ED2"/>
    <w:rsid w:val="00A0473E"/>
    <w:rsid w:val="00A04D65"/>
    <w:rsid w:val="00A051BB"/>
    <w:rsid w:val="00A0537B"/>
    <w:rsid w:val="00A05887"/>
    <w:rsid w:val="00A059E0"/>
    <w:rsid w:val="00A05ABC"/>
    <w:rsid w:val="00A05EF3"/>
    <w:rsid w:val="00A05F66"/>
    <w:rsid w:val="00A061AA"/>
    <w:rsid w:val="00A06424"/>
    <w:rsid w:val="00A070C3"/>
    <w:rsid w:val="00A07296"/>
    <w:rsid w:val="00A0755F"/>
    <w:rsid w:val="00A075C1"/>
    <w:rsid w:val="00A07691"/>
    <w:rsid w:val="00A07ADA"/>
    <w:rsid w:val="00A07CFC"/>
    <w:rsid w:val="00A07EF4"/>
    <w:rsid w:val="00A107AC"/>
    <w:rsid w:val="00A110D3"/>
    <w:rsid w:val="00A11151"/>
    <w:rsid w:val="00A112A3"/>
    <w:rsid w:val="00A112FC"/>
    <w:rsid w:val="00A118D1"/>
    <w:rsid w:val="00A11A67"/>
    <w:rsid w:val="00A12509"/>
    <w:rsid w:val="00A12701"/>
    <w:rsid w:val="00A12755"/>
    <w:rsid w:val="00A12FB0"/>
    <w:rsid w:val="00A131E5"/>
    <w:rsid w:val="00A13522"/>
    <w:rsid w:val="00A13668"/>
    <w:rsid w:val="00A13922"/>
    <w:rsid w:val="00A13A0C"/>
    <w:rsid w:val="00A13AB7"/>
    <w:rsid w:val="00A13B0E"/>
    <w:rsid w:val="00A13E18"/>
    <w:rsid w:val="00A14663"/>
    <w:rsid w:val="00A1491D"/>
    <w:rsid w:val="00A149ED"/>
    <w:rsid w:val="00A14C1B"/>
    <w:rsid w:val="00A15226"/>
    <w:rsid w:val="00A158D2"/>
    <w:rsid w:val="00A15CD2"/>
    <w:rsid w:val="00A15D23"/>
    <w:rsid w:val="00A15F8E"/>
    <w:rsid w:val="00A1620A"/>
    <w:rsid w:val="00A169E4"/>
    <w:rsid w:val="00A16CBC"/>
    <w:rsid w:val="00A16D03"/>
    <w:rsid w:val="00A170B9"/>
    <w:rsid w:val="00A1723D"/>
    <w:rsid w:val="00A173BE"/>
    <w:rsid w:val="00A17587"/>
    <w:rsid w:val="00A17673"/>
    <w:rsid w:val="00A17C12"/>
    <w:rsid w:val="00A17CCD"/>
    <w:rsid w:val="00A17F0B"/>
    <w:rsid w:val="00A17F33"/>
    <w:rsid w:val="00A17FDA"/>
    <w:rsid w:val="00A20135"/>
    <w:rsid w:val="00A201B4"/>
    <w:rsid w:val="00A20539"/>
    <w:rsid w:val="00A207E1"/>
    <w:rsid w:val="00A20950"/>
    <w:rsid w:val="00A20E81"/>
    <w:rsid w:val="00A20FAA"/>
    <w:rsid w:val="00A2128C"/>
    <w:rsid w:val="00A213EF"/>
    <w:rsid w:val="00A21560"/>
    <w:rsid w:val="00A21731"/>
    <w:rsid w:val="00A21A6C"/>
    <w:rsid w:val="00A21D71"/>
    <w:rsid w:val="00A21F8C"/>
    <w:rsid w:val="00A22392"/>
    <w:rsid w:val="00A2280D"/>
    <w:rsid w:val="00A2388A"/>
    <w:rsid w:val="00A238C4"/>
    <w:rsid w:val="00A23B4F"/>
    <w:rsid w:val="00A23C87"/>
    <w:rsid w:val="00A23D4A"/>
    <w:rsid w:val="00A240BE"/>
    <w:rsid w:val="00A241E5"/>
    <w:rsid w:val="00A2436F"/>
    <w:rsid w:val="00A24684"/>
    <w:rsid w:val="00A2468A"/>
    <w:rsid w:val="00A24947"/>
    <w:rsid w:val="00A249C6"/>
    <w:rsid w:val="00A24AB1"/>
    <w:rsid w:val="00A24AD1"/>
    <w:rsid w:val="00A24F70"/>
    <w:rsid w:val="00A24F91"/>
    <w:rsid w:val="00A24FD3"/>
    <w:rsid w:val="00A2510B"/>
    <w:rsid w:val="00A2512D"/>
    <w:rsid w:val="00A25478"/>
    <w:rsid w:val="00A25688"/>
    <w:rsid w:val="00A258E7"/>
    <w:rsid w:val="00A259BB"/>
    <w:rsid w:val="00A25DDF"/>
    <w:rsid w:val="00A25E52"/>
    <w:rsid w:val="00A25F99"/>
    <w:rsid w:val="00A26428"/>
    <w:rsid w:val="00A264F4"/>
    <w:rsid w:val="00A26779"/>
    <w:rsid w:val="00A268EA"/>
    <w:rsid w:val="00A26E5C"/>
    <w:rsid w:val="00A2737B"/>
    <w:rsid w:val="00A27474"/>
    <w:rsid w:val="00A27996"/>
    <w:rsid w:val="00A27AB7"/>
    <w:rsid w:val="00A27FDB"/>
    <w:rsid w:val="00A3008A"/>
    <w:rsid w:val="00A3040D"/>
    <w:rsid w:val="00A304E0"/>
    <w:rsid w:val="00A309F9"/>
    <w:rsid w:val="00A30AFB"/>
    <w:rsid w:val="00A310B9"/>
    <w:rsid w:val="00A31297"/>
    <w:rsid w:val="00A31663"/>
    <w:rsid w:val="00A317D6"/>
    <w:rsid w:val="00A31B5E"/>
    <w:rsid w:val="00A31DC6"/>
    <w:rsid w:val="00A32124"/>
    <w:rsid w:val="00A3269D"/>
    <w:rsid w:val="00A32F3D"/>
    <w:rsid w:val="00A32F73"/>
    <w:rsid w:val="00A331BF"/>
    <w:rsid w:val="00A3342F"/>
    <w:rsid w:val="00A335F0"/>
    <w:rsid w:val="00A33B10"/>
    <w:rsid w:val="00A33C35"/>
    <w:rsid w:val="00A33DC1"/>
    <w:rsid w:val="00A33F11"/>
    <w:rsid w:val="00A34400"/>
    <w:rsid w:val="00A3458F"/>
    <w:rsid w:val="00A345A1"/>
    <w:rsid w:val="00A34694"/>
    <w:rsid w:val="00A346AA"/>
    <w:rsid w:val="00A3477E"/>
    <w:rsid w:val="00A35262"/>
    <w:rsid w:val="00A35554"/>
    <w:rsid w:val="00A35BBD"/>
    <w:rsid w:val="00A35E5E"/>
    <w:rsid w:val="00A35E85"/>
    <w:rsid w:val="00A3601A"/>
    <w:rsid w:val="00A3627D"/>
    <w:rsid w:val="00A364C1"/>
    <w:rsid w:val="00A367F4"/>
    <w:rsid w:val="00A36976"/>
    <w:rsid w:val="00A369B4"/>
    <w:rsid w:val="00A36BD9"/>
    <w:rsid w:val="00A36D18"/>
    <w:rsid w:val="00A36FC6"/>
    <w:rsid w:val="00A37071"/>
    <w:rsid w:val="00A3735C"/>
    <w:rsid w:val="00A37452"/>
    <w:rsid w:val="00A374A8"/>
    <w:rsid w:val="00A3768C"/>
    <w:rsid w:val="00A376CA"/>
    <w:rsid w:val="00A37738"/>
    <w:rsid w:val="00A377DA"/>
    <w:rsid w:val="00A37ACE"/>
    <w:rsid w:val="00A37E1C"/>
    <w:rsid w:val="00A406E5"/>
    <w:rsid w:val="00A4084A"/>
    <w:rsid w:val="00A40E27"/>
    <w:rsid w:val="00A41171"/>
    <w:rsid w:val="00A41222"/>
    <w:rsid w:val="00A4128C"/>
    <w:rsid w:val="00A416E1"/>
    <w:rsid w:val="00A41AF9"/>
    <w:rsid w:val="00A41C63"/>
    <w:rsid w:val="00A41FA4"/>
    <w:rsid w:val="00A420E5"/>
    <w:rsid w:val="00A421C1"/>
    <w:rsid w:val="00A42318"/>
    <w:rsid w:val="00A42E15"/>
    <w:rsid w:val="00A43263"/>
    <w:rsid w:val="00A4344D"/>
    <w:rsid w:val="00A436B2"/>
    <w:rsid w:val="00A437C7"/>
    <w:rsid w:val="00A438AC"/>
    <w:rsid w:val="00A438FB"/>
    <w:rsid w:val="00A4394A"/>
    <w:rsid w:val="00A43B41"/>
    <w:rsid w:val="00A43E90"/>
    <w:rsid w:val="00A441A7"/>
    <w:rsid w:val="00A441F7"/>
    <w:rsid w:val="00A4459E"/>
    <w:rsid w:val="00A449B2"/>
    <w:rsid w:val="00A44A04"/>
    <w:rsid w:val="00A44B0D"/>
    <w:rsid w:val="00A45004"/>
    <w:rsid w:val="00A450B0"/>
    <w:rsid w:val="00A45682"/>
    <w:rsid w:val="00A4569A"/>
    <w:rsid w:val="00A4576B"/>
    <w:rsid w:val="00A45C56"/>
    <w:rsid w:val="00A45FE9"/>
    <w:rsid w:val="00A462C8"/>
    <w:rsid w:val="00A463FA"/>
    <w:rsid w:val="00A4666F"/>
    <w:rsid w:val="00A46BB7"/>
    <w:rsid w:val="00A47012"/>
    <w:rsid w:val="00A470BA"/>
    <w:rsid w:val="00A47625"/>
    <w:rsid w:val="00A47630"/>
    <w:rsid w:val="00A4764A"/>
    <w:rsid w:val="00A4764E"/>
    <w:rsid w:val="00A4771E"/>
    <w:rsid w:val="00A477DF"/>
    <w:rsid w:val="00A47ACF"/>
    <w:rsid w:val="00A47E8B"/>
    <w:rsid w:val="00A50416"/>
    <w:rsid w:val="00A50501"/>
    <w:rsid w:val="00A5070A"/>
    <w:rsid w:val="00A50737"/>
    <w:rsid w:val="00A50C42"/>
    <w:rsid w:val="00A50E1F"/>
    <w:rsid w:val="00A50EAA"/>
    <w:rsid w:val="00A5100B"/>
    <w:rsid w:val="00A5146B"/>
    <w:rsid w:val="00A517EF"/>
    <w:rsid w:val="00A51D01"/>
    <w:rsid w:val="00A51FC2"/>
    <w:rsid w:val="00A52149"/>
    <w:rsid w:val="00A52373"/>
    <w:rsid w:val="00A524D5"/>
    <w:rsid w:val="00A5285C"/>
    <w:rsid w:val="00A529D9"/>
    <w:rsid w:val="00A52D70"/>
    <w:rsid w:val="00A53059"/>
    <w:rsid w:val="00A535B3"/>
    <w:rsid w:val="00A53839"/>
    <w:rsid w:val="00A53D85"/>
    <w:rsid w:val="00A53E77"/>
    <w:rsid w:val="00A540C5"/>
    <w:rsid w:val="00A540E6"/>
    <w:rsid w:val="00A54179"/>
    <w:rsid w:val="00A5483E"/>
    <w:rsid w:val="00A548B5"/>
    <w:rsid w:val="00A54A46"/>
    <w:rsid w:val="00A550CF"/>
    <w:rsid w:val="00A5514F"/>
    <w:rsid w:val="00A5542D"/>
    <w:rsid w:val="00A5584F"/>
    <w:rsid w:val="00A5593E"/>
    <w:rsid w:val="00A55A60"/>
    <w:rsid w:val="00A55E48"/>
    <w:rsid w:val="00A56009"/>
    <w:rsid w:val="00A563B9"/>
    <w:rsid w:val="00A56B99"/>
    <w:rsid w:val="00A576FB"/>
    <w:rsid w:val="00A57735"/>
    <w:rsid w:val="00A57AEF"/>
    <w:rsid w:val="00A603C2"/>
    <w:rsid w:val="00A604A5"/>
    <w:rsid w:val="00A6070D"/>
    <w:rsid w:val="00A609DA"/>
    <w:rsid w:val="00A60C6E"/>
    <w:rsid w:val="00A610E3"/>
    <w:rsid w:val="00A61561"/>
    <w:rsid w:val="00A619AB"/>
    <w:rsid w:val="00A61C9F"/>
    <w:rsid w:val="00A62632"/>
    <w:rsid w:val="00A626F4"/>
    <w:rsid w:val="00A62A61"/>
    <w:rsid w:val="00A62CDA"/>
    <w:rsid w:val="00A62DA5"/>
    <w:rsid w:val="00A6316F"/>
    <w:rsid w:val="00A6393E"/>
    <w:rsid w:val="00A63C6D"/>
    <w:rsid w:val="00A63D06"/>
    <w:rsid w:val="00A63E35"/>
    <w:rsid w:val="00A63F6E"/>
    <w:rsid w:val="00A63FDC"/>
    <w:rsid w:val="00A644F4"/>
    <w:rsid w:val="00A64602"/>
    <w:rsid w:val="00A647D4"/>
    <w:rsid w:val="00A64B7A"/>
    <w:rsid w:val="00A64CA8"/>
    <w:rsid w:val="00A64EA7"/>
    <w:rsid w:val="00A652B7"/>
    <w:rsid w:val="00A6549F"/>
    <w:rsid w:val="00A65A51"/>
    <w:rsid w:val="00A65A7D"/>
    <w:rsid w:val="00A65BF6"/>
    <w:rsid w:val="00A65EBB"/>
    <w:rsid w:val="00A66116"/>
    <w:rsid w:val="00A6613E"/>
    <w:rsid w:val="00A66221"/>
    <w:rsid w:val="00A669B2"/>
    <w:rsid w:val="00A66A33"/>
    <w:rsid w:val="00A66BC3"/>
    <w:rsid w:val="00A66C20"/>
    <w:rsid w:val="00A66C38"/>
    <w:rsid w:val="00A67109"/>
    <w:rsid w:val="00A6716E"/>
    <w:rsid w:val="00A6726B"/>
    <w:rsid w:val="00A67438"/>
    <w:rsid w:val="00A67743"/>
    <w:rsid w:val="00A677CB"/>
    <w:rsid w:val="00A6785A"/>
    <w:rsid w:val="00A6792E"/>
    <w:rsid w:val="00A67B8D"/>
    <w:rsid w:val="00A67BCB"/>
    <w:rsid w:val="00A67C8C"/>
    <w:rsid w:val="00A67EBE"/>
    <w:rsid w:val="00A700FA"/>
    <w:rsid w:val="00A704D3"/>
    <w:rsid w:val="00A70D90"/>
    <w:rsid w:val="00A71745"/>
    <w:rsid w:val="00A71BD5"/>
    <w:rsid w:val="00A71E3A"/>
    <w:rsid w:val="00A724F4"/>
    <w:rsid w:val="00A72C86"/>
    <w:rsid w:val="00A73595"/>
    <w:rsid w:val="00A73C1E"/>
    <w:rsid w:val="00A74296"/>
    <w:rsid w:val="00A74480"/>
    <w:rsid w:val="00A744D9"/>
    <w:rsid w:val="00A75174"/>
    <w:rsid w:val="00A75352"/>
    <w:rsid w:val="00A75B9A"/>
    <w:rsid w:val="00A75D77"/>
    <w:rsid w:val="00A75D96"/>
    <w:rsid w:val="00A75E1D"/>
    <w:rsid w:val="00A75E5A"/>
    <w:rsid w:val="00A75E9A"/>
    <w:rsid w:val="00A762B1"/>
    <w:rsid w:val="00A768D1"/>
    <w:rsid w:val="00A76BB5"/>
    <w:rsid w:val="00A76DE6"/>
    <w:rsid w:val="00A76E17"/>
    <w:rsid w:val="00A77477"/>
    <w:rsid w:val="00A77674"/>
    <w:rsid w:val="00A7786E"/>
    <w:rsid w:val="00A778A3"/>
    <w:rsid w:val="00A77B35"/>
    <w:rsid w:val="00A77F42"/>
    <w:rsid w:val="00A80C42"/>
    <w:rsid w:val="00A80C9D"/>
    <w:rsid w:val="00A80E9A"/>
    <w:rsid w:val="00A81452"/>
    <w:rsid w:val="00A815F7"/>
    <w:rsid w:val="00A816BA"/>
    <w:rsid w:val="00A81A56"/>
    <w:rsid w:val="00A81BF8"/>
    <w:rsid w:val="00A81F78"/>
    <w:rsid w:val="00A827C7"/>
    <w:rsid w:val="00A82A8E"/>
    <w:rsid w:val="00A82AF7"/>
    <w:rsid w:val="00A82EA2"/>
    <w:rsid w:val="00A82EED"/>
    <w:rsid w:val="00A8323F"/>
    <w:rsid w:val="00A83A9B"/>
    <w:rsid w:val="00A83ABF"/>
    <w:rsid w:val="00A83C9E"/>
    <w:rsid w:val="00A841CE"/>
    <w:rsid w:val="00A843F5"/>
    <w:rsid w:val="00A84D2E"/>
    <w:rsid w:val="00A851E2"/>
    <w:rsid w:val="00A855A2"/>
    <w:rsid w:val="00A8572B"/>
    <w:rsid w:val="00A858E5"/>
    <w:rsid w:val="00A85A6C"/>
    <w:rsid w:val="00A85BD7"/>
    <w:rsid w:val="00A85DFD"/>
    <w:rsid w:val="00A85EB5"/>
    <w:rsid w:val="00A860A3"/>
    <w:rsid w:val="00A86410"/>
    <w:rsid w:val="00A865BC"/>
    <w:rsid w:val="00A86654"/>
    <w:rsid w:val="00A8667A"/>
    <w:rsid w:val="00A86852"/>
    <w:rsid w:val="00A86AA3"/>
    <w:rsid w:val="00A86AEF"/>
    <w:rsid w:val="00A86BC4"/>
    <w:rsid w:val="00A86D1F"/>
    <w:rsid w:val="00A86E73"/>
    <w:rsid w:val="00A8727D"/>
    <w:rsid w:val="00A8792D"/>
    <w:rsid w:val="00A87998"/>
    <w:rsid w:val="00A87BD6"/>
    <w:rsid w:val="00A87E71"/>
    <w:rsid w:val="00A87EA6"/>
    <w:rsid w:val="00A902EC"/>
    <w:rsid w:val="00A90303"/>
    <w:rsid w:val="00A903F1"/>
    <w:rsid w:val="00A904B8"/>
    <w:rsid w:val="00A90B3D"/>
    <w:rsid w:val="00A90BF6"/>
    <w:rsid w:val="00A90C11"/>
    <w:rsid w:val="00A90C3A"/>
    <w:rsid w:val="00A90D2E"/>
    <w:rsid w:val="00A90D58"/>
    <w:rsid w:val="00A90D9D"/>
    <w:rsid w:val="00A912A8"/>
    <w:rsid w:val="00A91563"/>
    <w:rsid w:val="00A916C4"/>
    <w:rsid w:val="00A91909"/>
    <w:rsid w:val="00A91C1E"/>
    <w:rsid w:val="00A92001"/>
    <w:rsid w:val="00A92534"/>
    <w:rsid w:val="00A92715"/>
    <w:rsid w:val="00A927D0"/>
    <w:rsid w:val="00A9281C"/>
    <w:rsid w:val="00A92A07"/>
    <w:rsid w:val="00A92B28"/>
    <w:rsid w:val="00A93060"/>
    <w:rsid w:val="00A935DA"/>
    <w:rsid w:val="00A93775"/>
    <w:rsid w:val="00A938D1"/>
    <w:rsid w:val="00A93C43"/>
    <w:rsid w:val="00A93F66"/>
    <w:rsid w:val="00A941FD"/>
    <w:rsid w:val="00A94313"/>
    <w:rsid w:val="00A944C0"/>
    <w:rsid w:val="00A94781"/>
    <w:rsid w:val="00A94971"/>
    <w:rsid w:val="00A94A58"/>
    <w:rsid w:val="00A94AD6"/>
    <w:rsid w:val="00A94BF3"/>
    <w:rsid w:val="00A9533C"/>
    <w:rsid w:val="00A95462"/>
    <w:rsid w:val="00A956BF"/>
    <w:rsid w:val="00A9581B"/>
    <w:rsid w:val="00A95878"/>
    <w:rsid w:val="00A95AE2"/>
    <w:rsid w:val="00A95AFC"/>
    <w:rsid w:val="00A95B62"/>
    <w:rsid w:val="00A95D5B"/>
    <w:rsid w:val="00A95EA4"/>
    <w:rsid w:val="00A96173"/>
    <w:rsid w:val="00A96A60"/>
    <w:rsid w:val="00A96DE4"/>
    <w:rsid w:val="00A96E10"/>
    <w:rsid w:val="00A96EAC"/>
    <w:rsid w:val="00A9752E"/>
    <w:rsid w:val="00A9765A"/>
    <w:rsid w:val="00A97BC4"/>
    <w:rsid w:val="00A97CB1"/>
    <w:rsid w:val="00AA0058"/>
    <w:rsid w:val="00AA00BB"/>
    <w:rsid w:val="00AA02A5"/>
    <w:rsid w:val="00AA0A05"/>
    <w:rsid w:val="00AA0A57"/>
    <w:rsid w:val="00AA0EDF"/>
    <w:rsid w:val="00AA0F0C"/>
    <w:rsid w:val="00AA1065"/>
    <w:rsid w:val="00AA106D"/>
    <w:rsid w:val="00AA122E"/>
    <w:rsid w:val="00AA1A5D"/>
    <w:rsid w:val="00AA20FD"/>
    <w:rsid w:val="00AA2B13"/>
    <w:rsid w:val="00AA301C"/>
    <w:rsid w:val="00AA35A2"/>
    <w:rsid w:val="00AA3CE9"/>
    <w:rsid w:val="00AA3DF1"/>
    <w:rsid w:val="00AA425B"/>
    <w:rsid w:val="00AA431C"/>
    <w:rsid w:val="00AA4399"/>
    <w:rsid w:val="00AA4594"/>
    <w:rsid w:val="00AA46A7"/>
    <w:rsid w:val="00AA46FA"/>
    <w:rsid w:val="00AA47BA"/>
    <w:rsid w:val="00AA4BF0"/>
    <w:rsid w:val="00AA52C8"/>
    <w:rsid w:val="00AA5626"/>
    <w:rsid w:val="00AA5AE0"/>
    <w:rsid w:val="00AA5AFF"/>
    <w:rsid w:val="00AA5C36"/>
    <w:rsid w:val="00AA67B5"/>
    <w:rsid w:val="00AA680E"/>
    <w:rsid w:val="00AA69B3"/>
    <w:rsid w:val="00AA6A15"/>
    <w:rsid w:val="00AA6E7A"/>
    <w:rsid w:val="00AA70C2"/>
    <w:rsid w:val="00AA71A6"/>
    <w:rsid w:val="00AA72FF"/>
    <w:rsid w:val="00AA7440"/>
    <w:rsid w:val="00AA782B"/>
    <w:rsid w:val="00AA7895"/>
    <w:rsid w:val="00AA7EA1"/>
    <w:rsid w:val="00AB02C5"/>
    <w:rsid w:val="00AB0316"/>
    <w:rsid w:val="00AB0339"/>
    <w:rsid w:val="00AB03B5"/>
    <w:rsid w:val="00AB057C"/>
    <w:rsid w:val="00AB062E"/>
    <w:rsid w:val="00AB0AA8"/>
    <w:rsid w:val="00AB0C95"/>
    <w:rsid w:val="00AB108E"/>
    <w:rsid w:val="00AB1440"/>
    <w:rsid w:val="00AB2152"/>
    <w:rsid w:val="00AB22E7"/>
    <w:rsid w:val="00AB2D51"/>
    <w:rsid w:val="00AB2E57"/>
    <w:rsid w:val="00AB2F34"/>
    <w:rsid w:val="00AB34D0"/>
    <w:rsid w:val="00AB39D7"/>
    <w:rsid w:val="00AB3A98"/>
    <w:rsid w:val="00AB3B1E"/>
    <w:rsid w:val="00AB3F40"/>
    <w:rsid w:val="00AB4301"/>
    <w:rsid w:val="00AB4332"/>
    <w:rsid w:val="00AB434D"/>
    <w:rsid w:val="00AB460D"/>
    <w:rsid w:val="00AB4826"/>
    <w:rsid w:val="00AB49D3"/>
    <w:rsid w:val="00AB4A77"/>
    <w:rsid w:val="00AB4B0C"/>
    <w:rsid w:val="00AB4D4C"/>
    <w:rsid w:val="00AB4F37"/>
    <w:rsid w:val="00AB4FC8"/>
    <w:rsid w:val="00AB5749"/>
    <w:rsid w:val="00AB5933"/>
    <w:rsid w:val="00AB5BE4"/>
    <w:rsid w:val="00AB5DFA"/>
    <w:rsid w:val="00AB605C"/>
    <w:rsid w:val="00AB6235"/>
    <w:rsid w:val="00AB6598"/>
    <w:rsid w:val="00AB6610"/>
    <w:rsid w:val="00AB6708"/>
    <w:rsid w:val="00AB6776"/>
    <w:rsid w:val="00AB6930"/>
    <w:rsid w:val="00AB69B6"/>
    <w:rsid w:val="00AB70AA"/>
    <w:rsid w:val="00AB71F4"/>
    <w:rsid w:val="00AB72B3"/>
    <w:rsid w:val="00AB7430"/>
    <w:rsid w:val="00AB77DD"/>
    <w:rsid w:val="00AB7BC0"/>
    <w:rsid w:val="00AB7DF0"/>
    <w:rsid w:val="00AC00B4"/>
    <w:rsid w:val="00AC037F"/>
    <w:rsid w:val="00AC03F2"/>
    <w:rsid w:val="00AC06D6"/>
    <w:rsid w:val="00AC06DE"/>
    <w:rsid w:val="00AC0722"/>
    <w:rsid w:val="00AC082B"/>
    <w:rsid w:val="00AC09E0"/>
    <w:rsid w:val="00AC0DEC"/>
    <w:rsid w:val="00AC12BC"/>
    <w:rsid w:val="00AC1399"/>
    <w:rsid w:val="00AC162B"/>
    <w:rsid w:val="00AC191E"/>
    <w:rsid w:val="00AC1F22"/>
    <w:rsid w:val="00AC1F55"/>
    <w:rsid w:val="00AC2093"/>
    <w:rsid w:val="00AC20E2"/>
    <w:rsid w:val="00AC27F8"/>
    <w:rsid w:val="00AC29E3"/>
    <w:rsid w:val="00AC2A39"/>
    <w:rsid w:val="00AC2C85"/>
    <w:rsid w:val="00AC2EF3"/>
    <w:rsid w:val="00AC317F"/>
    <w:rsid w:val="00AC3268"/>
    <w:rsid w:val="00AC33B7"/>
    <w:rsid w:val="00AC35A0"/>
    <w:rsid w:val="00AC3823"/>
    <w:rsid w:val="00AC3875"/>
    <w:rsid w:val="00AC3957"/>
    <w:rsid w:val="00AC3D12"/>
    <w:rsid w:val="00AC3D7A"/>
    <w:rsid w:val="00AC42FE"/>
    <w:rsid w:val="00AC4421"/>
    <w:rsid w:val="00AC4680"/>
    <w:rsid w:val="00AC47BF"/>
    <w:rsid w:val="00AC4CF4"/>
    <w:rsid w:val="00AC4E7E"/>
    <w:rsid w:val="00AC5024"/>
    <w:rsid w:val="00AC5370"/>
    <w:rsid w:val="00AC5915"/>
    <w:rsid w:val="00AC5A3D"/>
    <w:rsid w:val="00AC5FF0"/>
    <w:rsid w:val="00AC6358"/>
    <w:rsid w:val="00AC66AC"/>
    <w:rsid w:val="00AC679E"/>
    <w:rsid w:val="00AC6855"/>
    <w:rsid w:val="00AC6AC8"/>
    <w:rsid w:val="00AC6B83"/>
    <w:rsid w:val="00AC6E9C"/>
    <w:rsid w:val="00AC6EAC"/>
    <w:rsid w:val="00AC70DB"/>
    <w:rsid w:val="00AC7185"/>
    <w:rsid w:val="00AC76A6"/>
    <w:rsid w:val="00AC771C"/>
    <w:rsid w:val="00AC78CE"/>
    <w:rsid w:val="00AC7973"/>
    <w:rsid w:val="00AC7A50"/>
    <w:rsid w:val="00AC7C92"/>
    <w:rsid w:val="00AC7D30"/>
    <w:rsid w:val="00AC7F37"/>
    <w:rsid w:val="00AD0101"/>
    <w:rsid w:val="00AD010E"/>
    <w:rsid w:val="00AD0281"/>
    <w:rsid w:val="00AD03B5"/>
    <w:rsid w:val="00AD0460"/>
    <w:rsid w:val="00AD07EB"/>
    <w:rsid w:val="00AD0807"/>
    <w:rsid w:val="00AD0E5C"/>
    <w:rsid w:val="00AD102E"/>
    <w:rsid w:val="00AD10AA"/>
    <w:rsid w:val="00AD118C"/>
    <w:rsid w:val="00AD1262"/>
    <w:rsid w:val="00AD1794"/>
    <w:rsid w:val="00AD1B23"/>
    <w:rsid w:val="00AD1C13"/>
    <w:rsid w:val="00AD1CB7"/>
    <w:rsid w:val="00AD1F83"/>
    <w:rsid w:val="00AD200B"/>
    <w:rsid w:val="00AD2195"/>
    <w:rsid w:val="00AD221E"/>
    <w:rsid w:val="00AD22A4"/>
    <w:rsid w:val="00AD23A1"/>
    <w:rsid w:val="00AD2407"/>
    <w:rsid w:val="00AD262E"/>
    <w:rsid w:val="00AD2854"/>
    <w:rsid w:val="00AD292A"/>
    <w:rsid w:val="00AD39E6"/>
    <w:rsid w:val="00AD3B91"/>
    <w:rsid w:val="00AD3DA8"/>
    <w:rsid w:val="00AD3EAC"/>
    <w:rsid w:val="00AD3F35"/>
    <w:rsid w:val="00AD3FFA"/>
    <w:rsid w:val="00AD407B"/>
    <w:rsid w:val="00AD4135"/>
    <w:rsid w:val="00AD42D1"/>
    <w:rsid w:val="00AD45B0"/>
    <w:rsid w:val="00AD46A6"/>
    <w:rsid w:val="00AD49C5"/>
    <w:rsid w:val="00AD4C4E"/>
    <w:rsid w:val="00AD4CEF"/>
    <w:rsid w:val="00AD51E1"/>
    <w:rsid w:val="00AD549B"/>
    <w:rsid w:val="00AD54C3"/>
    <w:rsid w:val="00AD57BC"/>
    <w:rsid w:val="00AD58BA"/>
    <w:rsid w:val="00AD5B1F"/>
    <w:rsid w:val="00AD6141"/>
    <w:rsid w:val="00AD6AD6"/>
    <w:rsid w:val="00AD6D12"/>
    <w:rsid w:val="00AD6ED6"/>
    <w:rsid w:val="00AD6FA6"/>
    <w:rsid w:val="00AD6FD1"/>
    <w:rsid w:val="00AD7007"/>
    <w:rsid w:val="00AD7015"/>
    <w:rsid w:val="00AD736D"/>
    <w:rsid w:val="00AD76C2"/>
    <w:rsid w:val="00AD76D8"/>
    <w:rsid w:val="00AD7779"/>
    <w:rsid w:val="00AD77CC"/>
    <w:rsid w:val="00AD77F1"/>
    <w:rsid w:val="00AD77F8"/>
    <w:rsid w:val="00AD7933"/>
    <w:rsid w:val="00AE0190"/>
    <w:rsid w:val="00AE0480"/>
    <w:rsid w:val="00AE04C1"/>
    <w:rsid w:val="00AE064A"/>
    <w:rsid w:val="00AE08A2"/>
    <w:rsid w:val="00AE0DF4"/>
    <w:rsid w:val="00AE139B"/>
    <w:rsid w:val="00AE1723"/>
    <w:rsid w:val="00AE1E65"/>
    <w:rsid w:val="00AE2111"/>
    <w:rsid w:val="00AE2186"/>
    <w:rsid w:val="00AE271F"/>
    <w:rsid w:val="00AE2772"/>
    <w:rsid w:val="00AE278A"/>
    <w:rsid w:val="00AE2A8A"/>
    <w:rsid w:val="00AE2B73"/>
    <w:rsid w:val="00AE2FFC"/>
    <w:rsid w:val="00AE3449"/>
    <w:rsid w:val="00AE34E8"/>
    <w:rsid w:val="00AE3538"/>
    <w:rsid w:val="00AE36D6"/>
    <w:rsid w:val="00AE38A8"/>
    <w:rsid w:val="00AE3E07"/>
    <w:rsid w:val="00AE4135"/>
    <w:rsid w:val="00AE4443"/>
    <w:rsid w:val="00AE48C2"/>
    <w:rsid w:val="00AE4AC5"/>
    <w:rsid w:val="00AE4AD5"/>
    <w:rsid w:val="00AE4E74"/>
    <w:rsid w:val="00AE4E8F"/>
    <w:rsid w:val="00AE557A"/>
    <w:rsid w:val="00AE568C"/>
    <w:rsid w:val="00AE56B9"/>
    <w:rsid w:val="00AE64C6"/>
    <w:rsid w:val="00AE6575"/>
    <w:rsid w:val="00AE6640"/>
    <w:rsid w:val="00AE6668"/>
    <w:rsid w:val="00AE69BF"/>
    <w:rsid w:val="00AE6AF7"/>
    <w:rsid w:val="00AE6B15"/>
    <w:rsid w:val="00AE6B3E"/>
    <w:rsid w:val="00AE6BB7"/>
    <w:rsid w:val="00AE7025"/>
    <w:rsid w:val="00AE738F"/>
    <w:rsid w:val="00AE77CC"/>
    <w:rsid w:val="00AE7A31"/>
    <w:rsid w:val="00AE7B4F"/>
    <w:rsid w:val="00AE7C8A"/>
    <w:rsid w:val="00AE7D9D"/>
    <w:rsid w:val="00AF038A"/>
    <w:rsid w:val="00AF040C"/>
    <w:rsid w:val="00AF09BC"/>
    <w:rsid w:val="00AF14F8"/>
    <w:rsid w:val="00AF16A6"/>
    <w:rsid w:val="00AF19CA"/>
    <w:rsid w:val="00AF1DB1"/>
    <w:rsid w:val="00AF1E9F"/>
    <w:rsid w:val="00AF206E"/>
    <w:rsid w:val="00AF21AE"/>
    <w:rsid w:val="00AF21D2"/>
    <w:rsid w:val="00AF2265"/>
    <w:rsid w:val="00AF2550"/>
    <w:rsid w:val="00AF27EC"/>
    <w:rsid w:val="00AF2883"/>
    <w:rsid w:val="00AF28EB"/>
    <w:rsid w:val="00AF2AEC"/>
    <w:rsid w:val="00AF2BFC"/>
    <w:rsid w:val="00AF2F06"/>
    <w:rsid w:val="00AF2F5E"/>
    <w:rsid w:val="00AF3024"/>
    <w:rsid w:val="00AF337E"/>
    <w:rsid w:val="00AF3393"/>
    <w:rsid w:val="00AF33F8"/>
    <w:rsid w:val="00AF35AE"/>
    <w:rsid w:val="00AF3B2B"/>
    <w:rsid w:val="00AF3F3E"/>
    <w:rsid w:val="00AF3F5C"/>
    <w:rsid w:val="00AF4377"/>
    <w:rsid w:val="00AF47A9"/>
    <w:rsid w:val="00AF4ACD"/>
    <w:rsid w:val="00AF4B11"/>
    <w:rsid w:val="00AF4B56"/>
    <w:rsid w:val="00AF5395"/>
    <w:rsid w:val="00AF5627"/>
    <w:rsid w:val="00AF5D08"/>
    <w:rsid w:val="00AF6464"/>
    <w:rsid w:val="00AF6652"/>
    <w:rsid w:val="00AF68E7"/>
    <w:rsid w:val="00AF6B9D"/>
    <w:rsid w:val="00AF6CF9"/>
    <w:rsid w:val="00AF70EF"/>
    <w:rsid w:val="00AF70FB"/>
    <w:rsid w:val="00AF7441"/>
    <w:rsid w:val="00AF7A8A"/>
    <w:rsid w:val="00B00138"/>
    <w:rsid w:val="00B006D5"/>
    <w:rsid w:val="00B00C62"/>
    <w:rsid w:val="00B00CC8"/>
    <w:rsid w:val="00B00E2C"/>
    <w:rsid w:val="00B00F3E"/>
    <w:rsid w:val="00B011D5"/>
    <w:rsid w:val="00B0160B"/>
    <w:rsid w:val="00B01D3E"/>
    <w:rsid w:val="00B01F35"/>
    <w:rsid w:val="00B01F58"/>
    <w:rsid w:val="00B0273A"/>
    <w:rsid w:val="00B02822"/>
    <w:rsid w:val="00B029B2"/>
    <w:rsid w:val="00B03059"/>
    <w:rsid w:val="00B03077"/>
    <w:rsid w:val="00B032AD"/>
    <w:rsid w:val="00B035E1"/>
    <w:rsid w:val="00B035E7"/>
    <w:rsid w:val="00B0394D"/>
    <w:rsid w:val="00B0401A"/>
    <w:rsid w:val="00B042B2"/>
    <w:rsid w:val="00B042EF"/>
    <w:rsid w:val="00B045A4"/>
    <w:rsid w:val="00B04982"/>
    <w:rsid w:val="00B04A62"/>
    <w:rsid w:val="00B04BDB"/>
    <w:rsid w:val="00B04C0F"/>
    <w:rsid w:val="00B04F6F"/>
    <w:rsid w:val="00B05291"/>
    <w:rsid w:val="00B054C2"/>
    <w:rsid w:val="00B0566D"/>
    <w:rsid w:val="00B05853"/>
    <w:rsid w:val="00B059EE"/>
    <w:rsid w:val="00B05AAD"/>
    <w:rsid w:val="00B05B9D"/>
    <w:rsid w:val="00B05CEC"/>
    <w:rsid w:val="00B0619E"/>
    <w:rsid w:val="00B06686"/>
    <w:rsid w:val="00B06CD5"/>
    <w:rsid w:val="00B06F9F"/>
    <w:rsid w:val="00B06FC8"/>
    <w:rsid w:val="00B07B42"/>
    <w:rsid w:val="00B106F1"/>
    <w:rsid w:val="00B10AE3"/>
    <w:rsid w:val="00B10AF1"/>
    <w:rsid w:val="00B10BD6"/>
    <w:rsid w:val="00B10D32"/>
    <w:rsid w:val="00B10D88"/>
    <w:rsid w:val="00B11263"/>
    <w:rsid w:val="00B115EA"/>
    <w:rsid w:val="00B11925"/>
    <w:rsid w:val="00B11AAD"/>
    <w:rsid w:val="00B11DAE"/>
    <w:rsid w:val="00B11E41"/>
    <w:rsid w:val="00B122DD"/>
    <w:rsid w:val="00B12370"/>
    <w:rsid w:val="00B12797"/>
    <w:rsid w:val="00B12990"/>
    <w:rsid w:val="00B12AE6"/>
    <w:rsid w:val="00B12C4E"/>
    <w:rsid w:val="00B12F7B"/>
    <w:rsid w:val="00B1306C"/>
    <w:rsid w:val="00B132F3"/>
    <w:rsid w:val="00B136C4"/>
    <w:rsid w:val="00B138D9"/>
    <w:rsid w:val="00B13A67"/>
    <w:rsid w:val="00B1412A"/>
    <w:rsid w:val="00B14691"/>
    <w:rsid w:val="00B14770"/>
    <w:rsid w:val="00B149A4"/>
    <w:rsid w:val="00B149CF"/>
    <w:rsid w:val="00B14C37"/>
    <w:rsid w:val="00B14CB6"/>
    <w:rsid w:val="00B14CBD"/>
    <w:rsid w:val="00B153CE"/>
    <w:rsid w:val="00B15532"/>
    <w:rsid w:val="00B1560C"/>
    <w:rsid w:val="00B157BC"/>
    <w:rsid w:val="00B15BFD"/>
    <w:rsid w:val="00B15D74"/>
    <w:rsid w:val="00B15FED"/>
    <w:rsid w:val="00B16276"/>
    <w:rsid w:val="00B167B5"/>
    <w:rsid w:val="00B167D5"/>
    <w:rsid w:val="00B173F0"/>
    <w:rsid w:val="00B17460"/>
    <w:rsid w:val="00B17537"/>
    <w:rsid w:val="00B175E3"/>
    <w:rsid w:val="00B178D3"/>
    <w:rsid w:val="00B17DCE"/>
    <w:rsid w:val="00B200B0"/>
    <w:rsid w:val="00B20449"/>
    <w:rsid w:val="00B206B1"/>
    <w:rsid w:val="00B20848"/>
    <w:rsid w:val="00B20A5B"/>
    <w:rsid w:val="00B20AC7"/>
    <w:rsid w:val="00B20C77"/>
    <w:rsid w:val="00B20D3A"/>
    <w:rsid w:val="00B2138B"/>
    <w:rsid w:val="00B213FE"/>
    <w:rsid w:val="00B220AC"/>
    <w:rsid w:val="00B22242"/>
    <w:rsid w:val="00B22266"/>
    <w:rsid w:val="00B226A8"/>
    <w:rsid w:val="00B22769"/>
    <w:rsid w:val="00B22CCA"/>
    <w:rsid w:val="00B22DB9"/>
    <w:rsid w:val="00B22F48"/>
    <w:rsid w:val="00B22FD6"/>
    <w:rsid w:val="00B23189"/>
    <w:rsid w:val="00B23305"/>
    <w:rsid w:val="00B233D9"/>
    <w:rsid w:val="00B23664"/>
    <w:rsid w:val="00B237A6"/>
    <w:rsid w:val="00B2381C"/>
    <w:rsid w:val="00B2392D"/>
    <w:rsid w:val="00B23B95"/>
    <w:rsid w:val="00B23C49"/>
    <w:rsid w:val="00B23DA7"/>
    <w:rsid w:val="00B23F69"/>
    <w:rsid w:val="00B241DB"/>
    <w:rsid w:val="00B24311"/>
    <w:rsid w:val="00B2442A"/>
    <w:rsid w:val="00B24570"/>
    <w:rsid w:val="00B24749"/>
    <w:rsid w:val="00B24C30"/>
    <w:rsid w:val="00B24E95"/>
    <w:rsid w:val="00B24F70"/>
    <w:rsid w:val="00B25086"/>
    <w:rsid w:val="00B25291"/>
    <w:rsid w:val="00B2550E"/>
    <w:rsid w:val="00B25637"/>
    <w:rsid w:val="00B25669"/>
    <w:rsid w:val="00B262F9"/>
    <w:rsid w:val="00B26505"/>
    <w:rsid w:val="00B265DD"/>
    <w:rsid w:val="00B2666C"/>
    <w:rsid w:val="00B266C5"/>
    <w:rsid w:val="00B267F6"/>
    <w:rsid w:val="00B26B6B"/>
    <w:rsid w:val="00B26BC0"/>
    <w:rsid w:val="00B2767E"/>
    <w:rsid w:val="00B2769E"/>
    <w:rsid w:val="00B27D1A"/>
    <w:rsid w:val="00B27DC6"/>
    <w:rsid w:val="00B27F06"/>
    <w:rsid w:val="00B3015E"/>
    <w:rsid w:val="00B302A9"/>
    <w:rsid w:val="00B30755"/>
    <w:rsid w:val="00B3079F"/>
    <w:rsid w:val="00B30865"/>
    <w:rsid w:val="00B31135"/>
    <w:rsid w:val="00B314CA"/>
    <w:rsid w:val="00B3174B"/>
    <w:rsid w:val="00B3189B"/>
    <w:rsid w:val="00B3194A"/>
    <w:rsid w:val="00B319E2"/>
    <w:rsid w:val="00B31A85"/>
    <w:rsid w:val="00B31AC5"/>
    <w:rsid w:val="00B31D2A"/>
    <w:rsid w:val="00B31DF9"/>
    <w:rsid w:val="00B322A0"/>
    <w:rsid w:val="00B323F3"/>
    <w:rsid w:val="00B3245E"/>
    <w:rsid w:val="00B327CF"/>
    <w:rsid w:val="00B327E8"/>
    <w:rsid w:val="00B330B2"/>
    <w:rsid w:val="00B3311A"/>
    <w:rsid w:val="00B33120"/>
    <w:rsid w:val="00B3359B"/>
    <w:rsid w:val="00B33666"/>
    <w:rsid w:val="00B33679"/>
    <w:rsid w:val="00B33722"/>
    <w:rsid w:val="00B33827"/>
    <w:rsid w:val="00B338FE"/>
    <w:rsid w:val="00B33AB5"/>
    <w:rsid w:val="00B33C86"/>
    <w:rsid w:val="00B33ED8"/>
    <w:rsid w:val="00B34078"/>
    <w:rsid w:val="00B3446C"/>
    <w:rsid w:val="00B34497"/>
    <w:rsid w:val="00B34F11"/>
    <w:rsid w:val="00B3550A"/>
    <w:rsid w:val="00B356F5"/>
    <w:rsid w:val="00B357E8"/>
    <w:rsid w:val="00B35ACD"/>
    <w:rsid w:val="00B35C0E"/>
    <w:rsid w:val="00B35E61"/>
    <w:rsid w:val="00B3604D"/>
    <w:rsid w:val="00B3619B"/>
    <w:rsid w:val="00B361B0"/>
    <w:rsid w:val="00B36643"/>
    <w:rsid w:val="00B366A6"/>
    <w:rsid w:val="00B366BF"/>
    <w:rsid w:val="00B36751"/>
    <w:rsid w:val="00B3690D"/>
    <w:rsid w:val="00B36A1C"/>
    <w:rsid w:val="00B36A67"/>
    <w:rsid w:val="00B36BB0"/>
    <w:rsid w:val="00B36CBD"/>
    <w:rsid w:val="00B36D9A"/>
    <w:rsid w:val="00B3713F"/>
    <w:rsid w:val="00B3724C"/>
    <w:rsid w:val="00B373CD"/>
    <w:rsid w:val="00B37722"/>
    <w:rsid w:val="00B37902"/>
    <w:rsid w:val="00B37AF6"/>
    <w:rsid w:val="00B37E28"/>
    <w:rsid w:val="00B37E8E"/>
    <w:rsid w:val="00B40378"/>
    <w:rsid w:val="00B406D5"/>
    <w:rsid w:val="00B408D7"/>
    <w:rsid w:val="00B40C81"/>
    <w:rsid w:val="00B412A5"/>
    <w:rsid w:val="00B41508"/>
    <w:rsid w:val="00B4175A"/>
    <w:rsid w:val="00B4185B"/>
    <w:rsid w:val="00B4190C"/>
    <w:rsid w:val="00B41C29"/>
    <w:rsid w:val="00B41D88"/>
    <w:rsid w:val="00B42382"/>
    <w:rsid w:val="00B42672"/>
    <w:rsid w:val="00B4293D"/>
    <w:rsid w:val="00B4295B"/>
    <w:rsid w:val="00B42D76"/>
    <w:rsid w:val="00B42DD5"/>
    <w:rsid w:val="00B43244"/>
    <w:rsid w:val="00B4324D"/>
    <w:rsid w:val="00B4348D"/>
    <w:rsid w:val="00B43891"/>
    <w:rsid w:val="00B43D56"/>
    <w:rsid w:val="00B43E0B"/>
    <w:rsid w:val="00B44059"/>
    <w:rsid w:val="00B44448"/>
    <w:rsid w:val="00B447BC"/>
    <w:rsid w:val="00B448E6"/>
    <w:rsid w:val="00B448FE"/>
    <w:rsid w:val="00B44957"/>
    <w:rsid w:val="00B44972"/>
    <w:rsid w:val="00B449A8"/>
    <w:rsid w:val="00B4508F"/>
    <w:rsid w:val="00B450DC"/>
    <w:rsid w:val="00B45125"/>
    <w:rsid w:val="00B451E4"/>
    <w:rsid w:val="00B453E7"/>
    <w:rsid w:val="00B45684"/>
    <w:rsid w:val="00B4571B"/>
    <w:rsid w:val="00B457B5"/>
    <w:rsid w:val="00B459D8"/>
    <w:rsid w:val="00B46126"/>
    <w:rsid w:val="00B46376"/>
    <w:rsid w:val="00B465D7"/>
    <w:rsid w:val="00B467F9"/>
    <w:rsid w:val="00B4682F"/>
    <w:rsid w:val="00B46A60"/>
    <w:rsid w:val="00B46C98"/>
    <w:rsid w:val="00B473D0"/>
    <w:rsid w:val="00B475FF"/>
    <w:rsid w:val="00B47A44"/>
    <w:rsid w:val="00B47A6C"/>
    <w:rsid w:val="00B47BC8"/>
    <w:rsid w:val="00B502B9"/>
    <w:rsid w:val="00B506C5"/>
    <w:rsid w:val="00B507C8"/>
    <w:rsid w:val="00B50CD2"/>
    <w:rsid w:val="00B50E26"/>
    <w:rsid w:val="00B50E2C"/>
    <w:rsid w:val="00B5144D"/>
    <w:rsid w:val="00B516E9"/>
    <w:rsid w:val="00B517D3"/>
    <w:rsid w:val="00B519BC"/>
    <w:rsid w:val="00B51B87"/>
    <w:rsid w:val="00B51C08"/>
    <w:rsid w:val="00B51CA9"/>
    <w:rsid w:val="00B51E98"/>
    <w:rsid w:val="00B520BC"/>
    <w:rsid w:val="00B5224A"/>
    <w:rsid w:val="00B525A2"/>
    <w:rsid w:val="00B52911"/>
    <w:rsid w:val="00B53374"/>
    <w:rsid w:val="00B53732"/>
    <w:rsid w:val="00B5377E"/>
    <w:rsid w:val="00B53832"/>
    <w:rsid w:val="00B53A5F"/>
    <w:rsid w:val="00B53CCD"/>
    <w:rsid w:val="00B53D3E"/>
    <w:rsid w:val="00B53D5E"/>
    <w:rsid w:val="00B53F7D"/>
    <w:rsid w:val="00B5400C"/>
    <w:rsid w:val="00B54075"/>
    <w:rsid w:val="00B540D9"/>
    <w:rsid w:val="00B54175"/>
    <w:rsid w:val="00B54232"/>
    <w:rsid w:val="00B54245"/>
    <w:rsid w:val="00B5452B"/>
    <w:rsid w:val="00B54AD8"/>
    <w:rsid w:val="00B54B80"/>
    <w:rsid w:val="00B54CA5"/>
    <w:rsid w:val="00B54DC9"/>
    <w:rsid w:val="00B54FFD"/>
    <w:rsid w:val="00B55080"/>
    <w:rsid w:val="00B5539B"/>
    <w:rsid w:val="00B5546E"/>
    <w:rsid w:val="00B55A83"/>
    <w:rsid w:val="00B55BD6"/>
    <w:rsid w:val="00B55EB0"/>
    <w:rsid w:val="00B55F3D"/>
    <w:rsid w:val="00B566D5"/>
    <w:rsid w:val="00B56789"/>
    <w:rsid w:val="00B56BFD"/>
    <w:rsid w:val="00B56F39"/>
    <w:rsid w:val="00B56FF5"/>
    <w:rsid w:val="00B571C7"/>
    <w:rsid w:val="00B5730D"/>
    <w:rsid w:val="00B57452"/>
    <w:rsid w:val="00B57B23"/>
    <w:rsid w:val="00B57B79"/>
    <w:rsid w:val="00B57C4A"/>
    <w:rsid w:val="00B57C60"/>
    <w:rsid w:val="00B57DC5"/>
    <w:rsid w:val="00B57EA7"/>
    <w:rsid w:val="00B60227"/>
    <w:rsid w:val="00B60437"/>
    <w:rsid w:val="00B60770"/>
    <w:rsid w:val="00B60893"/>
    <w:rsid w:val="00B60FAE"/>
    <w:rsid w:val="00B610F2"/>
    <w:rsid w:val="00B61758"/>
    <w:rsid w:val="00B61AF0"/>
    <w:rsid w:val="00B61CAE"/>
    <w:rsid w:val="00B61D37"/>
    <w:rsid w:val="00B61F57"/>
    <w:rsid w:val="00B624FE"/>
    <w:rsid w:val="00B6259A"/>
    <w:rsid w:val="00B6280E"/>
    <w:rsid w:val="00B62DFE"/>
    <w:rsid w:val="00B62E7D"/>
    <w:rsid w:val="00B62EBB"/>
    <w:rsid w:val="00B63309"/>
    <w:rsid w:val="00B635A6"/>
    <w:rsid w:val="00B63761"/>
    <w:rsid w:val="00B63C8D"/>
    <w:rsid w:val="00B63D33"/>
    <w:rsid w:val="00B64114"/>
    <w:rsid w:val="00B6443C"/>
    <w:rsid w:val="00B6496A"/>
    <w:rsid w:val="00B64BAF"/>
    <w:rsid w:val="00B64BDE"/>
    <w:rsid w:val="00B64F1F"/>
    <w:rsid w:val="00B6561B"/>
    <w:rsid w:val="00B65628"/>
    <w:rsid w:val="00B6563C"/>
    <w:rsid w:val="00B656CE"/>
    <w:rsid w:val="00B65DB9"/>
    <w:rsid w:val="00B65EA7"/>
    <w:rsid w:val="00B65F04"/>
    <w:rsid w:val="00B660D9"/>
    <w:rsid w:val="00B6611F"/>
    <w:rsid w:val="00B664B6"/>
    <w:rsid w:val="00B664CE"/>
    <w:rsid w:val="00B664DE"/>
    <w:rsid w:val="00B66C30"/>
    <w:rsid w:val="00B6743F"/>
    <w:rsid w:val="00B67E1B"/>
    <w:rsid w:val="00B67F10"/>
    <w:rsid w:val="00B701E2"/>
    <w:rsid w:val="00B70361"/>
    <w:rsid w:val="00B70562"/>
    <w:rsid w:val="00B70629"/>
    <w:rsid w:val="00B708D5"/>
    <w:rsid w:val="00B7098F"/>
    <w:rsid w:val="00B70A5A"/>
    <w:rsid w:val="00B70FEF"/>
    <w:rsid w:val="00B7114C"/>
    <w:rsid w:val="00B7136E"/>
    <w:rsid w:val="00B7147C"/>
    <w:rsid w:val="00B71FC2"/>
    <w:rsid w:val="00B72097"/>
    <w:rsid w:val="00B72312"/>
    <w:rsid w:val="00B72385"/>
    <w:rsid w:val="00B724DB"/>
    <w:rsid w:val="00B724F4"/>
    <w:rsid w:val="00B725B3"/>
    <w:rsid w:val="00B72748"/>
    <w:rsid w:val="00B728A5"/>
    <w:rsid w:val="00B728F0"/>
    <w:rsid w:val="00B72A7B"/>
    <w:rsid w:val="00B72A8E"/>
    <w:rsid w:val="00B72CE7"/>
    <w:rsid w:val="00B73194"/>
    <w:rsid w:val="00B73290"/>
    <w:rsid w:val="00B733D3"/>
    <w:rsid w:val="00B733EF"/>
    <w:rsid w:val="00B7344E"/>
    <w:rsid w:val="00B73452"/>
    <w:rsid w:val="00B735C1"/>
    <w:rsid w:val="00B735F1"/>
    <w:rsid w:val="00B73A2A"/>
    <w:rsid w:val="00B73D0F"/>
    <w:rsid w:val="00B7429C"/>
    <w:rsid w:val="00B74345"/>
    <w:rsid w:val="00B74582"/>
    <w:rsid w:val="00B74F6F"/>
    <w:rsid w:val="00B7507E"/>
    <w:rsid w:val="00B75544"/>
    <w:rsid w:val="00B7587C"/>
    <w:rsid w:val="00B75921"/>
    <w:rsid w:val="00B7599D"/>
    <w:rsid w:val="00B75C72"/>
    <w:rsid w:val="00B75FB8"/>
    <w:rsid w:val="00B76179"/>
    <w:rsid w:val="00B764B9"/>
    <w:rsid w:val="00B765E1"/>
    <w:rsid w:val="00B7661F"/>
    <w:rsid w:val="00B76BB8"/>
    <w:rsid w:val="00B76D93"/>
    <w:rsid w:val="00B76E38"/>
    <w:rsid w:val="00B76E6D"/>
    <w:rsid w:val="00B76F29"/>
    <w:rsid w:val="00B773A7"/>
    <w:rsid w:val="00B77BDD"/>
    <w:rsid w:val="00B77D9C"/>
    <w:rsid w:val="00B803E3"/>
    <w:rsid w:val="00B8040A"/>
    <w:rsid w:val="00B80898"/>
    <w:rsid w:val="00B809E5"/>
    <w:rsid w:val="00B80A50"/>
    <w:rsid w:val="00B80AEA"/>
    <w:rsid w:val="00B80CC7"/>
    <w:rsid w:val="00B80D21"/>
    <w:rsid w:val="00B80FA3"/>
    <w:rsid w:val="00B81050"/>
    <w:rsid w:val="00B81306"/>
    <w:rsid w:val="00B815A2"/>
    <w:rsid w:val="00B817AD"/>
    <w:rsid w:val="00B81C94"/>
    <w:rsid w:val="00B81FA2"/>
    <w:rsid w:val="00B82155"/>
    <w:rsid w:val="00B823BD"/>
    <w:rsid w:val="00B827CE"/>
    <w:rsid w:val="00B827E1"/>
    <w:rsid w:val="00B8297F"/>
    <w:rsid w:val="00B82A64"/>
    <w:rsid w:val="00B82B91"/>
    <w:rsid w:val="00B82D37"/>
    <w:rsid w:val="00B82D7B"/>
    <w:rsid w:val="00B82E9F"/>
    <w:rsid w:val="00B83292"/>
    <w:rsid w:val="00B83301"/>
    <w:rsid w:val="00B8348C"/>
    <w:rsid w:val="00B83500"/>
    <w:rsid w:val="00B83DFC"/>
    <w:rsid w:val="00B84791"/>
    <w:rsid w:val="00B84A80"/>
    <w:rsid w:val="00B84DA3"/>
    <w:rsid w:val="00B8514C"/>
    <w:rsid w:val="00B851A0"/>
    <w:rsid w:val="00B85324"/>
    <w:rsid w:val="00B85A7D"/>
    <w:rsid w:val="00B85C51"/>
    <w:rsid w:val="00B85E6B"/>
    <w:rsid w:val="00B85FDB"/>
    <w:rsid w:val="00B8601B"/>
    <w:rsid w:val="00B863B1"/>
    <w:rsid w:val="00B86B78"/>
    <w:rsid w:val="00B86CA7"/>
    <w:rsid w:val="00B87281"/>
    <w:rsid w:val="00B874EE"/>
    <w:rsid w:val="00B87919"/>
    <w:rsid w:val="00B87981"/>
    <w:rsid w:val="00B8798A"/>
    <w:rsid w:val="00B87C23"/>
    <w:rsid w:val="00B87D21"/>
    <w:rsid w:val="00B87DE2"/>
    <w:rsid w:val="00B90233"/>
    <w:rsid w:val="00B90728"/>
    <w:rsid w:val="00B90AF5"/>
    <w:rsid w:val="00B90C12"/>
    <w:rsid w:val="00B90FFA"/>
    <w:rsid w:val="00B91145"/>
    <w:rsid w:val="00B911B8"/>
    <w:rsid w:val="00B91717"/>
    <w:rsid w:val="00B91C13"/>
    <w:rsid w:val="00B91E75"/>
    <w:rsid w:val="00B91FD2"/>
    <w:rsid w:val="00B92174"/>
    <w:rsid w:val="00B9235F"/>
    <w:rsid w:val="00B92431"/>
    <w:rsid w:val="00B925C8"/>
    <w:rsid w:val="00B92663"/>
    <w:rsid w:val="00B927C2"/>
    <w:rsid w:val="00B92DD0"/>
    <w:rsid w:val="00B92FC2"/>
    <w:rsid w:val="00B93051"/>
    <w:rsid w:val="00B9312B"/>
    <w:rsid w:val="00B934B0"/>
    <w:rsid w:val="00B93971"/>
    <w:rsid w:val="00B93D6E"/>
    <w:rsid w:val="00B945E9"/>
    <w:rsid w:val="00B94772"/>
    <w:rsid w:val="00B94EB6"/>
    <w:rsid w:val="00B94F1D"/>
    <w:rsid w:val="00B94FB0"/>
    <w:rsid w:val="00B9501A"/>
    <w:rsid w:val="00B9539D"/>
    <w:rsid w:val="00B957BA"/>
    <w:rsid w:val="00B95CB4"/>
    <w:rsid w:val="00B95CCA"/>
    <w:rsid w:val="00B96320"/>
    <w:rsid w:val="00B96439"/>
    <w:rsid w:val="00B965B3"/>
    <w:rsid w:val="00B967C7"/>
    <w:rsid w:val="00B96DD8"/>
    <w:rsid w:val="00B9705B"/>
    <w:rsid w:val="00B97517"/>
    <w:rsid w:val="00B9754D"/>
    <w:rsid w:val="00B977A0"/>
    <w:rsid w:val="00B97A49"/>
    <w:rsid w:val="00B97DA0"/>
    <w:rsid w:val="00B97FBE"/>
    <w:rsid w:val="00BA00B4"/>
    <w:rsid w:val="00BA00BB"/>
    <w:rsid w:val="00BA032D"/>
    <w:rsid w:val="00BA096D"/>
    <w:rsid w:val="00BA0E14"/>
    <w:rsid w:val="00BA0E50"/>
    <w:rsid w:val="00BA10DB"/>
    <w:rsid w:val="00BA169D"/>
    <w:rsid w:val="00BA18C7"/>
    <w:rsid w:val="00BA1D82"/>
    <w:rsid w:val="00BA206D"/>
    <w:rsid w:val="00BA2F61"/>
    <w:rsid w:val="00BA2FA4"/>
    <w:rsid w:val="00BA321B"/>
    <w:rsid w:val="00BA33EC"/>
    <w:rsid w:val="00BA376C"/>
    <w:rsid w:val="00BA37E8"/>
    <w:rsid w:val="00BA3931"/>
    <w:rsid w:val="00BA44E4"/>
    <w:rsid w:val="00BA4B16"/>
    <w:rsid w:val="00BA4E73"/>
    <w:rsid w:val="00BA4F1C"/>
    <w:rsid w:val="00BA4F4F"/>
    <w:rsid w:val="00BA519F"/>
    <w:rsid w:val="00BA528A"/>
    <w:rsid w:val="00BA53DA"/>
    <w:rsid w:val="00BA54A6"/>
    <w:rsid w:val="00BA54D8"/>
    <w:rsid w:val="00BA56AD"/>
    <w:rsid w:val="00BA5770"/>
    <w:rsid w:val="00BA57DD"/>
    <w:rsid w:val="00BA591A"/>
    <w:rsid w:val="00BA59BB"/>
    <w:rsid w:val="00BA59E1"/>
    <w:rsid w:val="00BA5A62"/>
    <w:rsid w:val="00BA6316"/>
    <w:rsid w:val="00BA675D"/>
    <w:rsid w:val="00BA6A8A"/>
    <w:rsid w:val="00BA6C4A"/>
    <w:rsid w:val="00BA72EB"/>
    <w:rsid w:val="00BA74BA"/>
    <w:rsid w:val="00BA756B"/>
    <w:rsid w:val="00BA75EB"/>
    <w:rsid w:val="00BA7683"/>
    <w:rsid w:val="00BA7B1D"/>
    <w:rsid w:val="00BA7F52"/>
    <w:rsid w:val="00BB0188"/>
    <w:rsid w:val="00BB03F8"/>
    <w:rsid w:val="00BB067D"/>
    <w:rsid w:val="00BB095D"/>
    <w:rsid w:val="00BB0AC3"/>
    <w:rsid w:val="00BB0BDD"/>
    <w:rsid w:val="00BB0EE7"/>
    <w:rsid w:val="00BB0FF9"/>
    <w:rsid w:val="00BB10A7"/>
    <w:rsid w:val="00BB17DF"/>
    <w:rsid w:val="00BB1941"/>
    <w:rsid w:val="00BB199D"/>
    <w:rsid w:val="00BB1A4B"/>
    <w:rsid w:val="00BB22CC"/>
    <w:rsid w:val="00BB2471"/>
    <w:rsid w:val="00BB27F9"/>
    <w:rsid w:val="00BB2C72"/>
    <w:rsid w:val="00BB2CB2"/>
    <w:rsid w:val="00BB2DB4"/>
    <w:rsid w:val="00BB2EBC"/>
    <w:rsid w:val="00BB359A"/>
    <w:rsid w:val="00BB36E9"/>
    <w:rsid w:val="00BB3C72"/>
    <w:rsid w:val="00BB40DE"/>
    <w:rsid w:val="00BB4123"/>
    <w:rsid w:val="00BB42BA"/>
    <w:rsid w:val="00BB4511"/>
    <w:rsid w:val="00BB473E"/>
    <w:rsid w:val="00BB4B82"/>
    <w:rsid w:val="00BB4DF3"/>
    <w:rsid w:val="00BB4E1E"/>
    <w:rsid w:val="00BB507A"/>
    <w:rsid w:val="00BB5378"/>
    <w:rsid w:val="00BB5701"/>
    <w:rsid w:val="00BB57FD"/>
    <w:rsid w:val="00BB6365"/>
    <w:rsid w:val="00BB6940"/>
    <w:rsid w:val="00BB6B75"/>
    <w:rsid w:val="00BB6B9A"/>
    <w:rsid w:val="00BB6E30"/>
    <w:rsid w:val="00BB70A4"/>
    <w:rsid w:val="00BB7135"/>
    <w:rsid w:val="00BB760C"/>
    <w:rsid w:val="00BB77DA"/>
    <w:rsid w:val="00BB79AC"/>
    <w:rsid w:val="00BB7BB6"/>
    <w:rsid w:val="00BC082A"/>
    <w:rsid w:val="00BC0DBF"/>
    <w:rsid w:val="00BC0F1F"/>
    <w:rsid w:val="00BC106C"/>
    <w:rsid w:val="00BC1185"/>
    <w:rsid w:val="00BC130D"/>
    <w:rsid w:val="00BC134F"/>
    <w:rsid w:val="00BC13C9"/>
    <w:rsid w:val="00BC1611"/>
    <w:rsid w:val="00BC1771"/>
    <w:rsid w:val="00BC1BFB"/>
    <w:rsid w:val="00BC1DC0"/>
    <w:rsid w:val="00BC1EB4"/>
    <w:rsid w:val="00BC27B3"/>
    <w:rsid w:val="00BC294E"/>
    <w:rsid w:val="00BC2AC7"/>
    <w:rsid w:val="00BC2AFC"/>
    <w:rsid w:val="00BC2CCB"/>
    <w:rsid w:val="00BC2FC3"/>
    <w:rsid w:val="00BC3651"/>
    <w:rsid w:val="00BC3C89"/>
    <w:rsid w:val="00BC3CD0"/>
    <w:rsid w:val="00BC3D9C"/>
    <w:rsid w:val="00BC3ED1"/>
    <w:rsid w:val="00BC3F57"/>
    <w:rsid w:val="00BC4069"/>
    <w:rsid w:val="00BC4247"/>
    <w:rsid w:val="00BC43E6"/>
    <w:rsid w:val="00BC44E8"/>
    <w:rsid w:val="00BC45B9"/>
    <w:rsid w:val="00BC4748"/>
    <w:rsid w:val="00BC4E0E"/>
    <w:rsid w:val="00BC50DF"/>
    <w:rsid w:val="00BC510E"/>
    <w:rsid w:val="00BC517F"/>
    <w:rsid w:val="00BC525B"/>
    <w:rsid w:val="00BC55CD"/>
    <w:rsid w:val="00BC5697"/>
    <w:rsid w:val="00BC579C"/>
    <w:rsid w:val="00BC5BD6"/>
    <w:rsid w:val="00BC5D56"/>
    <w:rsid w:val="00BC5D6E"/>
    <w:rsid w:val="00BC6163"/>
    <w:rsid w:val="00BC617A"/>
    <w:rsid w:val="00BC63EE"/>
    <w:rsid w:val="00BC6CE4"/>
    <w:rsid w:val="00BC6DAA"/>
    <w:rsid w:val="00BC6F55"/>
    <w:rsid w:val="00BC701F"/>
    <w:rsid w:val="00BC70AA"/>
    <w:rsid w:val="00BC7123"/>
    <w:rsid w:val="00BC76D2"/>
    <w:rsid w:val="00BC7716"/>
    <w:rsid w:val="00BC78C8"/>
    <w:rsid w:val="00BC7947"/>
    <w:rsid w:val="00BC7A1E"/>
    <w:rsid w:val="00BC7D82"/>
    <w:rsid w:val="00BD002C"/>
    <w:rsid w:val="00BD01E8"/>
    <w:rsid w:val="00BD0232"/>
    <w:rsid w:val="00BD0319"/>
    <w:rsid w:val="00BD038E"/>
    <w:rsid w:val="00BD039F"/>
    <w:rsid w:val="00BD070C"/>
    <w:rsid w:val="00BD0740"/>
    <w:rsid w:val="00BD0861"/>
    <w:rsid w:val="00BD1196"/>
    <w:rsid w:val="00BD13BA"/>
    <w:rsid w:val="00BD15DB"/>
    <w:rsid w:val="00BD1A19"/>
    <w:rsid w:val="00BD1BC9"/>
    <w:rsid w:val="00BD20D0"/>
    <w:rsid w:val="00BD231B"/>
    <w:rsid w:val="00BD28A0"/>
    <w:rsid w:val="00BD2B1D"/>
    <w:rsid w:val="00BD2BCE"/>
    <w:rsid w:val="00BD2C40"/>
    <w:rsid w:val="00BD2D3E"/>
    <w:rsid w:val="00BD2DE9"/>
    <w:rsid w:val="00BD2EEA"/>
    <w:rsid w:val="00BD327E"/>
    <w:rsid w:val="00BD3285"/>
    <w:rsid w:val="00BD3316"/>
    <w:rsid w:val="00BD345D"/>
    <w:rsid w:val="00BD347D"/>
    <w:rsid w:val="00BD35E4"/>
    <w:rsid w:val="00BD3865"/>
    <w:rsid w:val="00BD3FC3"/>
    <w:rsid w:val="00BD4046"/>
    <w:rsid w:val="00BD432F"/>
    <w:rsid w:val="00BD43B5"/>
    <w:rsid w:val="00BD43D1"/>
    <w:rsid w:val="00BD4761"/>
    <w:rsid w:val="00BD48ED"/>
    <w:rsid w:val="00BD492E"/>
    <w:rsid w:val="00BD49AE"/>
    <w:rsid w:val="00BD4E67"/>
    <w:rsid w:val="00BD525F"/>
    <w:rsid w:val="00BD5448"/>
    <w:rsid w:val="00BD5582"/>
    <w:rsid w:val="00BD55EC"/>
    <w:rsid w:val="00BD5AB0"/>
    <w:rsid w:val="00BD66EE"/>
    <w:rsid w:val="00BD6755"/>
    <w:rsid w:val="00BD6C95"/>
    <w:rsid w:val="00BD6E04"/>
    <w:rsid w:val="00BD6E29"/>
    <w:rsid w:val="00BD70A6"/>
    <w:rsid w:val="00BD7279"/>
    <w:rsid w:val="00BD76BB"/>
    <w:rsid w:val="00BD7864"/>
    <w:rsid w:val="00BD7A39"/>
    <w:rsid w:val="00BD7D25"/>
    <w:rsid w:val="00BD7F0C"/>
    <w:rsid w:val="00BE0055"/>
    <w:rsid w:val="00BE00C4"/>
    <w:rsid w:val="00BE037C"/>
    <w:rsid w:val="00BE064E"/>
    <w:rsid w:val="00BE069C"/>
    <w:rsid w:val="00BE080E"/>
    <w:rsid w:val="00BE091C"/>
    <w:rsid w:val="00BE0A0E"/>
    <w:rsid w:val="00BE0A5C"/>
    <w:rsid w:val="00BE0B4F"/>
    <w:rsid w:val="00BE0E21"/>
    <w:rsid w:val="00BE0F56"/>
    <w:rsid w:val="00BE0F5A"/>
    <w:rsid w:val="00BE1068"/>
    <w:rsid w:val="00BE10B5"/>
    <w:rsid w:val="00BE12B6"/>
    <w:rsid w:val="00BE15AD"/>
    <w:rsid w:val="00BE1669"/>
    <w:rsid w:val="00BE1D90"/>
    <w:rsid w:val="00BE23E7"/>
    <w:rsid w:val="00BE25FD"/>
    <w:rsid w:val="00BE27B2"/>
    <w:rsid w:val="00BE27D4"/>
    <w:rsid w:val="00BE2C98"/>
    <w:rsid w:val="00BE3594"/>
    <w:rsid w:val="00BE3623"/>
    <w:rsid w:val="00BE374E"/>
    <w:rsid w:val="00BE3853"/>
    <w:rsid w:val="00BE3931"/>
    <w:rsid w:val="00BE3A1C"/>
    <w:rsid w:val="00BE3E00"/>
    <w:rsid w:val="00BE40B4"/>
    <w:rsid w:val="00BE4855"/>
    <w:rsid w:val="00BE4A27"/>
    <w:rsid w:val="00BE4A68"/>
    <w:rsid w:val="00BE4A7F"/>
    <w:rsid w:val="00BE5170"/>
    <w:rsid w:val="00BE55BF"/>
    <w:rsid w:val="00BE563F"/>
    <w:rsid w:val="00BE5B28"/>
    <w:rsid w:val="00BE5B4A"/>
    <w:rsid w:val="00BE6090"/>
    <w:rsid w:val="00BE61E9"/>
    <w:rsid w:val="00BE6296"/>
    <w:rsid w:val="00BE6462"/>
    <w:rsid w:val="00BE690D"/>
    <w:rsid w:val="00BE6A52"/>
    <w:rsid w:val="00BE6D99"/>
    <w:rsid w:val="00BE7016"/>
    <w:rsid w:val="00BE70D2"/>
    <w:rsid w:val="00BE7268"/>
    <w:rsid w:val="00BE7274"/>
    <w:rsid w:val="00BE757F"/>
    <w:rsid w:val="00BE7592"/>
    <w:rsid w:val="00BE7C46"/>
    <w:rsid w:val="00BE7D17"/>
    <w:rsid w:val="00BF00D3"/>
    <w:rsid w:val="00BF0318"/>
    <w:rsid w:val="00BF0535"/>
    <w:rsid w:val="00BF0825"/>
    <w:rsid w:val="00BF084F"/>
    <w:rsid w:val="00BF0DBD"/>
    <w:rsid w:val="00BF0F01"/>
    <w:rsid w:val="00BF13A0"/>
    <w:rsid w:val="00BF14EB"/>
    <w:rsid w:val="00BF1704"/>
    <w:rsid w:val="00BF172D"/>
    <w:rsid w:val="00BF1821"/>
    <w:rsid w:val="00BF1CB0"/>
    <w:rsid w:val="00BF202D"/>
    <w:rsid w:val="00BF2353"/>
    <w:rsid w:val="00BF261F"/>
    <w:rsid w:val="00BF2624"/>
    <w:rsid w:val="00BF27CA"/>
    <w:rsid w:val="00BF2B27"/>
    <w:rsid w:val="00BF30FC"/>
    <w:rsid w:val="00BF3347"/>
    <w:rsid w:val="00BF3D3A"/>
    <w:rsid w:val="00BF3FC1"/>
    <w:rsid w:val="00BF405B"/>
    <w:rsid w:val="00BF44C8"/>
    <w:rsid w:val="00BF4883"/>
    <w:rsid w:val="00BF4B3B"/>
    <w:rsid w:val="00BF4C28"/>
    <w:rsid w:val="00BF4F25"/>
    <w:rsid w:val="00BF5192"/>
    <w:rsid w:val="00BF5250"/>
    <w:rsid w:val="00BF5A6A"/>
    <w:rsid w:val="00BF5E41"/>
    <w:rsid w:val="00BF6300"/>
    <w:rsid w:val="00BF6677"/>
    <w:rsid w:val="00BF681C"/>
    <w:rsid w:val="00BF6981"/>
    <w:rsid w:val="00BF70B7"/>
    <w:rsid w:val="00BF74D2"/>
    <w:rsid w:val="00BF7564"/>
    <w:rsid w:val="00BF7E6D"/>
    <w:rsid w:val="00C004B3"/>
    <w:rsid w:val="00C00514"/>
    <w:rsid w:val="00C00749"/>
    <w:rsid w:val="00C00823"/>
    <w:rsid w:val="00C00909"/>
    <w:rsid w:val="00C009A9"/>
    <w:rsid w:val="00C00C93"/>
    <w:rsid w:val="00C00E59"/>
    <w:rsid w:val="00C01075"/>
    <w:rsid w:val="00C01248"/>
    <w:rsid w:val="00C014E0"/>
    <w:rsid w:val="00C019C1"/>
    <w:rsid w:val="00C01DC2"/>
    <w:rsid w:val="00C01E7D"/>
    <w:rsid w:val="00C01E9E"/>
    <w:rsid w:val="00C01EDF"/>
    <w:rsid w:val="00C01FCA"/>
    <w:rsid w:val="00C0223D"/>
    <w:rsid w:val="00C0236B"/>
    <w:rsid w:val="00C02383"/>
    <w:rsid w:val="00C026B0"/>
    <w:rsid w:val="00C028EE"/>
    <w:rsid w:val="00C02992"/>
    <w:rsid w:val="00C02B49"/>
    <w:rsid w:val="00C02CC4"/>
    <w:rsid w:val="00C02DCE"/>
    <w:rsid w:val="00C02E67"/>
    <w:rsid w:val="00C033BD"/>
    <w:rsid w:val="00C035A9"/>
    <w:rsid w:val="00C037B7"/>
    <w:rsid w:val="00C038D0"/>
    <w:rsid w:val="00C03B2A"/>
    <w:rsid w:val="00C03B76"/>
    <w:rsid w:val="00C03CDE"/>
    <w:rsid w:val="00C03D78"/>
    <w:rsid w:val="00C04447"/>
    <w:rsid w:val="00C053B8"/>
    <w:rsid w:val="00C0546C"/>
    <w:rsid w:val="00C058E2"/>
    <w:rsid w:val="00C05AD4"/>
    <w:rsid w:val="00C06395"/>
    <w:rsid w:val="00C06786"/>
    <w:rsid w:val="00C06888"/>
    <w:rsid w:val="00C06C5F"/>
    <w:rsid w:val="00C06D14"/>
    <w:rsid w:val="00C06D47"/>
    <w:rsid w:val="00C07042"/>
    <w:rsid w:val="00C07578"/>
    <w:rsid w:val="00C07601"/>
    <w:rsid w:val="00C07689"/>
    <w:rsid w:val="00C07B86"/>
    <w:rsid w:val="00C1000B"/>
    <w:rsid w:val="00C10112"/>
    <w:rsid w:val="00C103EC"/>
    <w:rsid w:val="00C10496"/>
    <w:rsid w:val="00C1056A"/>
    <w:rsid w:val="00C10616"/>
    <w:rsid w:val="00C10A80"/>
    <w:rsid w:val="00C10B0C"/>
    <w:rsid w:val="00C10D18"/>
    <w:rsid w:val="00C10F1F"/>
    <w:rsid w:val="00C10F8B"/>
    <w:rsid w:val="00C112C5"/>
    <w:rsid w:val="00C11493"/>
    <w:rsid w:val="00C11EC5"/>
    <w:rsid w:val="00C11FAB"/>
    <w:rsid w:val="00C12375"/>
    <w:rsid w:val="00C123EF"/>
    <w:rsid w:val="00C12446"/>
    <w:rsid w:val="00C129B1"/>
    <w:rsid w:val="00C129DB"/>
    <w:rsid w:val="00C12AAD"/>
    <w:rsid w:val="00C12AC2"/>
    <w:rsid w:val="00C12D2C"/>
    <w:rsid w:val="00C12FB0"/>
    <w:rsid w:val="00C134C2"/>
    <w:rsid w:val="00C1359F"/>
    <w:rsid w:val="00C138B7"/>
    <w:rsid w:val="00C13976"/>
    <w:rsid w:val="00C13D57"/>
    <w:rsid w:val="00C13E39"/>
    <w:rsid w:val="00C13EF1"/>
    <w:rsid w:val="00C141D2"/>
    <w:rsid w:val="00C14655"/>
    <w:rsid w:val="00C14AE8"/>
    <w:rsid w:val="00C14CCC"/>
    <w:rsid w:val="00C1554C"/>
    <w:rsid w:val="00C15550"/>
    <w:rsid w:val="00C155F5"/>
    <w:rsid w:val="00C15BCD"/>
    <w:rsid w:val="00C16018"/>
    <w:rsid w:val="00C1628B"/>
    <w:rsid w:val="00C16290"/>
    <w:rsid w:val="00C16701"/>
    <w:rsid w:val="00C16966"/>
    <w:rsid w:val="00C16A88"/>
    <w:rsid w:val="00C16B47"/>
    <w:rsid w:val="00C170AF"/>
    <w:rsid w:val="00C172DA"/>
    <w:rsid w:val="00C17447"/>
    <w:rsid w:val="00C17734"/>
    <w:rsid w:val="00C1793B"/>
    <w:rsid w:val="00C206D6"/>
    <w:rsid w:val="00C2090F"/>
    <w:rsid w:val="00C20E7B"/>
    <w:rsid w:val="00C216A6"/>
    <w:rsid w:val="00C21884"/>
    <w:rsid w:val="00C21904"/>
    <w:rsid w:val="00C21CCE"/>
    <w:rsid w:val="00C21E31"/>
    <w:rsid w:val="00C222C8"/>
    <w:rsid w:val="00C224FD"/>
    <w:rsid w:val="00C225EA"/>
    <w:rsid w:val="00C230E4"/>
    <w:rsid w:val="00C23162"/>
    <w:rsid w:val="00C23277"/>
    <w:rsid w:val="00C239E5"/>
    <w:rsid w:val="00C23D79"/>
    <w:rsid w:val="00C23E8B"/>
    <w:rsid w:val="00C23F64"/>
    <w:rsid w:val="00C2400C"/>
    <w:rsid w:val="00C24269"/>
    <w:rsid w:val="00C243D6"/>
    <w:rsid w:val="00C24434"/>
    <w:rsid w:val="00C24492"/>
    <w:rsid w:val="00C24B4C"/>
    <w:rsid w:val="00C24F39"/>
    <w:rsid w:val="00C2595C"/>
    <w:rsid w:val="00C25B59"/>
    <w:rsid w:val="00C25C66"/>
    <w:rsid w:val="00C25E61"/>
    <w:rsid w:val="00C25F16"/>
    <w:rsid w:val="00C2600A"/>
    <w:rsid w:val="00C265A7"/>
    <w:rsid w:val="00C26756"/>
    <w:rsid w:val="00C267E0"/>
    <w:rsid w:val="00C268BA"/>
    <w:rsid w:val="00C26953"/>
    <w:rsid w:val="00C26DA1"/>
    <w:rsid w:val="00C2765B"/>
    <w:rsid w:val="00C27AA7"/>
    <w:rsid w:val="00C27E02"/>
    <w:rsid w:val="00C27E29"/>
    <w:rsid w:val="00C27F32"/>
    <w:rsid w:val="00C30045"/>
    <w:rsid w:val="00C30322"/>
    <w:rsid w:val="00C30326"/>
    <w:rsid w:val="00C303C4"/>
    <w:rsid w:val="00C30502"/>
    <w:rsid w:val="00C3082E"/>
    <w:rsid w:val="00C30A82"/>
    <w:rsid w:val="00C30B90"/>
    <w:rsid w:val="00C30BD1"/>
    <w:rsid w:val="00C30C86"/>
    <w:rsid w:val="00C30E7C"/>
    <w:rsid w:val="00C30FA6"/>
    <w:rsid w:val="00C31021"/>
    <w:rsid w:val="00C312AE"/>
    <w:rsid w:val="00C31821"/>
    <w:rsid w:val="00C3183D"/>
    <w:rsid w:val="00C32414"/>
    <w:rsid w:val="00C3293A"/>
    <w:rsid w:val="00C32B02"/>
    <w:rsid w:val="00C32FB1"/>
    <w:rsid w:val="00C33120"/>
    <w:rsid w:val="00C331EC"/>
    <w:rsid w:val="00C3344E"/>
    <w:rsid w:val="00C33D8B"/>
    <w:rsid w:val="00C34043"/>
    <w:rsid w:val="00C34329"/>
    <w:rsid w:val="00C34ECA"/>
    <w:rsid w:val="00C35477"/>
    <w:rsid w:val="00C35C51"/>
    <w:rsid w:val="00C35FCD"/>
    <w:rsid w:val="00C36274"/>
    <w:rsid w:val="00C36464"/>
    <w:rsid w:val="00C365E0"/>
    <w:rsid w:val="00C3660F"/>
    <w:rsid w:val="00C36C2A"/>
    <w:rsid w:val="00C36D13"/>
    <w:rsid w:val="00C36E8A"/>
    <w:rsid w:val="00C3717E"/>
    <w:rsid w:val="00C375BD"/>
    <w:rsid w:val="00C375F2"/>
    <w:rsid w:val="00C37ADC"/>
    <w:rsid w:val="00C37CE9"/>
    <w:rsid w:val="00C37DEE"/>
    <w:rsid w:val="00C402CF"/>
    <w:rsid w:val="00C403C1"/>
    <w:rsid w:val="00C40AC0"/>
    <w:rsid w:val="00C40B10"/>
    <w:rsid w:val="00C40E10"/>
    <w:rsid w:val="00C4192A"/>
    <w:rsid w:val="00C4196A"/>
    <w:rsid w:val="00C41F74"/>
    <w:rsid w:val="00C425B5"/>
    <w:rsid w:val="00C428C0"/>
    <w:rsid w:val="00C42F3D"/>
    <w:rsid w:val="00C42FCB"/>
    <w:rsid w:val="00C43041"/>
    <w:rsid w:val="00C433A4"/>
    <w:rsid w:val="00C434A4"/>
    <w:rsid w:val="00C43EAB"/>
    <w:rsid w:val="00C43EBC"/>
    <w:rsid w:val="00C44027"/>
    <w:rsid w:val="00C442F9"/>
    <w:rsid w:val="00C445E2"/>
    <w:rsid w:val="00C4482C"/>
    <w:rsid w:val="00C448DA"/>
    <w:rsid w:val="00C44B11"/>
    <w:rsid w:val="00C44E94"/>
    <w:rsid w:val="00C4514C"/>
    <w:rsid w:val="00C4525A"/>
    <w:rsid w:val="00C4573D"/>
    <w:rsid w:val="00C45A40"/>
    <w:rsid w:val="00C45B02"/>
    <w:rsid w:val="00C45B83"/>
    <w:rsid w:val="00C45F0A"/>
    <w:rsid w:val="00C4621D"/>
    <w:rsid w:val="00C4661A"/>
    <w:rsid w:val="00C46CB0"/>
    <w:rsid w:val="00C46DA9"/>
    <w:rsid w:val="00C47284"/>
    <w:rsid w:val="00C47452"/>
    <w:rsid w:val="00C476DC"/>
    <w:rsid w:val="00C477C5"/>
    <w:rsid w:val="00C47BEF"/>
    <w:rsid w:val="00C5001A"/>
    <w:rsid w:val="00C5003D"/>
    <w:rsid w:val="00C50345"/>
    <w:rsid w:val="00C50353"/>
    <w:rsid w:val="00C505CA"/>
    <w:rsid w:val="00C50664"/>
    <w:rsid w:val="00C509A4"/>
    <w:rsid w:val="00C50D8F"/>
    <w:rsid w:val="00C5125D"/>
    <w:rsid w:val="00C515B1"/>
    <w:rsid w:val="00C51626"/>
    <w:rsid w:val="00C51746"/>
    <w:rsid w:val="00C520A8"/>
    <w:rsid w:val="00C52175"/>
    <w:rsid w:val="00C527AE"/>
    <w:rsid w:val="00C5289A"/>
    <w:rsid w:val="00C52B67"/>
    <w:rsid w:val="00C52DC2"/>
    <w:rsid w:val="00C53213"/>
    <w:rsid w:val="00C53762"/>
    <w:rsid w:val="00C53D50"/>
    <w:rsid w:val="00C53F60"/>
    <w:rsid w:val="00C54007"/>
    <w:rsid w:val="00C5416F"/>
    <w:rsid w:val="00C54C65"/>
    <w:rsid w:val="00C54ED8"/>
    <w:rsid w:val="00C55ACD"/>
    <w:rsid w:val="00C55B60"/>
    <w:rsid w:val="00C55CFF"/>
    <w:rsid w:val="00C56022"/>
    <w:rsid w:val="00C56048"/>
    <w:rsid w:val="00C56223"/>
    <w:rsid w:val="00C5636B"/>
    <w:rsid w:val="00C56904"/>
    <w:rsid w:val="00C56AD1"/>
    <w:rsid w:val="00C56E73"/>
    <w:rsid w:val="00C578B7"/>
    <w:rsid w:val="00C57926"/>
    <w:rsid w:val="00C57AD1"/>
    <w:rsid w:val="00C57B3A"/>
    <w:rsid w:val="00C57D6A"/>
    <w:rsid w:val="00C602A2"/>
    <w:rsid w:val="00C602D9"/>
    <w:rsid w:val="00C603EF"/>
    <w:rsid w:val="00C6070E"/>
    <w:rsid w:val="00C60F1D"/>
    <w:rsid w:val="00C610EF"/>
    <w:rsid w:val="00C61200"/>
    <w:rsid w:val="00C61286"/>
    <w:rsid w:val="00C61510"/>
    <w:rsid w:val="00C61847"/>
    <w:rsid w:val="00C61CD1"/>
    <w:rsid w:val="00C62688"/>
    <w:rsid w:val="00C6273E"/>
    <w:rsid w:val="00C62BE2"/>
    <w:rsid w:val="00C63462"/>
    <w:rsid w:val="00C636FD"/>
    <w:rsid w:val="00C639FA"/>
    <w:rsid w:val="00C64784"/>
    <w:rsid w:val="00C65105"/>
    <w:rsid w:val="00C65382"/>
    <w:rsid w:val="00C65775"/>
    <w:rsid w:val="00C65FF4"/>
    <w:rsid w:val="00C6609B"/>
    <w:rsid w:val="00C6610F"/>
    <w:rsid w:val="00C66207"/>
    <w:rsid w:val="00C6664E"/>
    <w:rsid w:val="00C66C00"/>
    <w:rsid w:val="00C66F09"/>
    <w:rsid w:val="00C66FAA"/>
    <w:rsid w:val="00C67089"/>
    <w:rsid w:val="00C67AB1"/>
    <w:rsid w:val="00C67D00"/>
    <w:rsid w:val="00C67D11"/>
    <w:rsid w:val="00C67EF9"/>
    <w:rsid w:val="00C70341"/>
    <w:rsid w:val="00C70396"/>
    <w:rsid w:val="00C70683"/>
    <w:rsid w:val="00C706D2"/>
    <w:rsid w:val="00C70897"/>
    <w:rsid w:val="00C70A9F"/>
    <w:rsid w:val="00C70D70"/>
    <w:rsid w:val="00C7161F"/>
    <w:rsid w:val="00C71908"/>
    <w:rsid w:val="00C72045"/>
    <w:rsid w:val="00C72185"/>
    <w:rsid w:val="00C7246D"/>
    <w:rsid w:val="00C72B51"/>
    <w:rsid w:val="00C72BA8"/>
    <w:rsid w:val="00C72EFC"/>
    <w:rsid w:val="00C72F10"/>
    <w:rsid w:val="00C73292"/>
    <w:rsid w:val="00C73583"/>
    <w:rsid w:val="00C73D66"/>
    <w:rsid w:val="00C73F7F"/>
    <w:rsid w:val="00C7499B"/>
    <w:rsid w:val="00C74ABF"/>
    <w:rsid w:val="00C74D1C"/>
    <w:rsid w:val="00C74E33"/>
    <w:rsid w:val="00C74E99"/>
    <w:rsid w:val="00C75265"/>
    <w:rsid w:val="00C7540B"/>
    <w:rsid w:val="00C75550"/>
    <w:rsid w:val="00C7557E"/>
    <w:rsid w:val="00C75611"/>
    <w:rsid w:val="00C75C71"/>
    <w:rsid w:val="00C761A7"/>
    <w:rsid w:val="00C762AA"/>
    <w:rsid w:val="00C765C9"/>
    <w:rsid w:val="00C767A2"/>
    <w:rsid w:val="00C76AAB"/>
    <w:rsid w:val="00C76B7A"/>
    <w:rsid w:val="00C76D39"/>
    <w:rsid w:val="00C76ECD"/>
    <w:rsid w:val="00C771D7"/>
    <w:rsid w:val="00C77295"/>
    <w:rsid w:val="00C7731A"/>
    <w:rsid w:val="00C7740F"/>
    <w:rsid w:val="00C778D5"/>
    <w:rsid w:val="00C77B65"/>
    <w:rsid w:val="00C77D32"/>
    <w:rsid w:val="00C77D38"/>
    <w:rsid w:val="00C77E2E"/>
    <w:rsid w:val="00C80008"/>
    <w:rsid w:val="00C803AF"/>
    <w:rsid w:val="00C804C4"/>
    <w:rsid w:val="00C80781"/>
    <w:rsid w:val="00C807D6"/>
    <w:rsid w:val="00C80E15"/>
    <w:rsid w:val="00C811C1"/>
    <w:rsid w:val="00C812E3"/>
    <w:rsid w:val="00C81357"/>
    <w:rsid w:val="00C8193E"/>
    <w:rsid w:val="00C81C3F"/>
    <w:rsid w:val="00C81D82"/>
    <w:rsid w:val="00C81EBD"/>
    <w:rsid w:val="00C81EC2"/>
    <w:rsid w:val="00C82150"/>
    <w:rsid w:val="00C82CD4"/>
    <w:rsid w:val="00C83275"/>
    <w:rsid w:val="00C83483"/>
    <w:rsid w:val="00C834C4"/>
    <w:rsid w:val="00C83893"/>
    <w:rsid w:val="00C8395A"/>
    <w:rsid w:val="00C84126"/>
    <w:rsid w:val="00C84425"/>
    <w:rsid w:val="00C84482"/>
    <w:rsid w:val="00C846CB"/>
    <w:rsid w:val="00C84948"/>
    <w:rsid w:val="00C8531F"/>
    <w:rsid w:val="00C85368"/>
    <w:rsid w:val="00C8575F"/>
    <w:rsid w:val="00C85977"/>
    <w:rsid w:val="00C85D2E"/>
    <w:rsid w:val="00C85DD5"/>
    <w:rsid w:val="00C86066"/>
    <w:rsid w:val="00C8648B"/>
    <w:rsid w:val="00C86C2B"/>
    <w:rsid w:val="00C87193"/>
    <w:rsid w:val="00C87A38"/>
    <w:rsid w:val="00C87C2E"/>
    <w:rsid w:val="00C87C46"/>
    <w:rsid w:val="00C87D99"/>
    <w:rsid w:val="00C87EA9"/>
    <w:rsid w:val="00C87F12"/>
    <w:rsid w:val="00C902FB"/>
    <w:rsid w:val="00C90586"/>
    <w:rsid w:val="00C90E59"/>
    <w:rsid w:val="00C90EE9"/>
    <w:rsid w:val="00C91233"/>
    <w:rsid w:val="00C913E6"/>
    <w:rsid w:val="00C9163C"/>
    <w:rsid w:val="00C917DD"/>
    <w:rsid w:val="00C9191C"/>
    <w:rsid w:val="00C91A5B"/>
    <w:rsid w:val="00C91C39"/>
    <w:rsid w:val="00C91EED"/>
    <w:rsid w:val="00C91FA6"/>
    <w:rsid w:val="00C91FDC"/>
    <w:rsid w:val="00C9267D"/>
    <w:rsid w:val="00C9285D"/>
    <w:rsid w:val="00C92DE2"/>
    <w:rsid w:val="00C931F8"/>
    <w:rsid w:val="00C9325F"/>
    <w:rsid w:val="00C932B0"/>
    <w:rsid w:val="00C938D9"/>
    <w:rsid w:val="00C93918"/>
    <w:rsid w:val="00C939EA"/>
    <w:rsid w:val="00C93A00"/>
    <w:rsid w:val="00C93DAF"/>
    <w:rsid w:val="00C93E25"/>
    <w:rsid w:val="00C93F8B"/>
    <w:rsid w:val="00C94133"/>
    <w:rsid w:val="00C943D3"/>
    <w:rsid w:val="00C94567"/>
    <w:rsid w:val="00C94AC0"/>
    <w:rsid w:val="00C94BCE"/>
    <w:rsid w:val="00C94D35"/>
    <w:rsid w:val="00C94D4D"/>
    <w:rsid w:val="00C94FFA"/>
    <w:rsid w:val="00C95286"/>
    <w:rsid w:val="00C958DB"/>
    <w:rsid w:val="00C959CE"/>
    <w:rsid w:val="00C95EB0"/>
    <w:rsid w:val="00C9621C"/>
    <w:rsid w:val="00C9657E"/>
    <w:rsid w:val="00C9668A"/>
    <w:rsid w:val="00C96941"/>
    <w:rsid w:val="00C96A3A"/>
    <w:rsid w:val="00C96ACA"/>
    <w:rsid w:val="00C96E25"/>
    <w:rsid w:val="00C96F3E"/>
    <w:rsid w:val="00C9747E"/>
    <w:rsid w:val="00C97516"/>
    <w:rsid w:val="00C976C9"/>
    <w:rsid w:val="00C97EEA"/>
    <w:rsid w:val="00CA05BF"/>
    <w:rsid w:val="00CA0CD2"/>
    <w:rsid w:val="00CA0D98"/>
    <w:rsid w:val="00CA0D9B"/>
    <w:rsid w:val="00CA104D"/>
    <w:rsid w:val="00CA1083"/>
    <w:rsid w:val="00CA1174"/>
    <w:rsid w:val="00CA12C2"/>
    <w:rsid w:val="00CA1450"/>
    <w:rsid w:val="00CA16B1"/>
    <w:rsid w:val="00CA174A"/>
    <w:rsid w:val="00CA2001"/>
    <w:rsid w:val="00CA2385"/>
    <w:rsid w:val="00CA24F4"/>
    <w:rsid w:val="00CA2756"/>
    <w:rsid w:val="00CA2F78"/>
    <w:rsid w:val="00CA33CB"/>
    <w:rsid w:val="00CA3565"/>
    <w:rsid w:val="00CA3BEE"/>
    <w:rsid w:val="00CA3EF2"/>
    <w:rsid w:val="00CA3F06"/>
    <w:rsid w:val="00CA40DA"/>
    <w:rsid w:val="00CA41B0"/>
    <w:rsid w:val="00CA4814"/>
    <w:rsid w:val="00CA4AB1"/>
    <w:rsid w:val="00CA4AF6"/>
    <w:rsid w:val="00CA4D86"/>
    <w:rsid w:val="00CA50F3"/>
    <w:rsid w:val="00CA51AF"/>
    <w:rsid w:val="00CA5544"/>
    <w:rsid w:val="00CA563B"/>
    <w:rsid w:val="00CA5683"/>
    <w:rsid w:val="00CA5D58"/>
    <w:rsid w:val="00CA5E08"/>
    <w:rsid w:val="00CA6122"/>
    <w:rsid w:val="00CA62B2"/>
    <w:rsid w:val="00CA63B9"/>
    <w:rsid w:val="00CA6429"/>
    <w:rsid w:val="00CA6568"/>
    <w:rsid w:val="00CA69DD"/>
    <w:rsid w:val="00CA6F68"/>
    <w:rsid w:val="00CA6FBC"/>
    <w:rsid w:val="00CA7074"/>
    <w:rsid w:val="00CA717C"/>
    <w:rsid w:val="00CA7771"/>
    <w:rsid w:val="00CA7CC9"/>
    <w:rsid w:val="00CA7E0D"/>
    <w:rsid w:val="00CA7F66"/>
    <w:rsid w:val="00CB031C"/>
    <w:rsid w:val="00CB0539"/>
    <w:rsid w:val="00CB08AA"/>
    <w:rsid w:val="00CB0A05"/>
    <w:rsid w:val="00CB0B25"/>
    <w:rsid w:val="00CB0B2A"/>
    <w:rsid w:val="00CB0CEE"/>
    <w:rsid w:val="00CB0D2F"/>
    <w:rsid w:val="00CB15A5"/>
    <w:rsid w:val="00CB1772"/>
    <w:rsid w:val="00CB21AC"/>
    <w:rsid w:val="00CB2339"/>
    <w:rsid w:val="00CB2504"/>
    <w:rsid w:val="00CB268B"/>
    <w:rsid w:val="00CB2922"/>
    <w:rsid w:val="00CB299B"/>
    <w:rsid w:val="00CB2C13"/>
    <w:rsid w:val="00CB2DB2"/>
    <w:rsid w:val="00CB32F0"/>
    <w:rsid w:val="00CB335E"/>
    <w:rsid w:val="00CB378B"/>
    <w:rsid w:val="00CB3801"/>
    <w:rsid w:val="00CB3827"/>
    <w:rsid w:val="00CB386F"/>
    <w:rsid w:val="00CB38F9"/>
    <w:rsid w:val="00CB3A6A"/>
    <w:rsid w:val="00CB3B59"/>
    <w:rsid w:val="00CB3D91"/>
    <w:rsid w:val="00CB3FD6"/>
    <w:rsid w:val="00CB40D0"/>
    <w:rsid w:val="00CB4668"/>
    <w:rsid w:val="00CB4769"/>
    <w:rsid w:val="00CB4C32"/>
    <w:rsid w:val="00CB4F50"/>
    <w:rsid w:val="00CB5040"/>
    <w:rsid w:val="00CB519C"/>
    <w:rsid w:val="00CB51DA"/>
    <w:rsid w:val="00CB53A9"/>
    <w:rsid w:val="00CB5402"/>
    <w:rsid w:val="00CB56E8"/>
    <w:rsid w:val="00CB5A1C"/>
    <w:rsid w:val="00CB5A4A"/>
    <w:rsid w:val="00CB5A61"/>
    <w:rsid w:val="00CB5E3C"/>
    <w:rsid w:val="00CB62B0"/>
    <w:rsid w:val="00CB65F8"/>
    <w:rsid w:val="00CB6763"/>
    <w:rsid w:val="00CB6CA6"/>
    <w:rsid w:val="00CB6D0A"/>
    <w:rsid w:val="00CB6FC2"/>
    <w:rsid w:val="00CB7141"/>
    <w:rsid w:val="00CB74CE"/>
    <w:rsid w:val="00CB7610"/>
    <w:rsid w:val="00CB79E2"/>
    <w:rsid w:val="00CC04C9"/>
    <w:rsid w:val="00CC057F"/>
    <w:rsid w:val="00CC0AA7"/>
    <w:rsid w:val="00CC0B1A"/>
    <w:rsid w:val="00CC0F22"/>
    <w:rsid w:val="00CC0F74"/>
    <w:rsid w:val="00CC1082"/>
    <w:rsid w:val="00CC148A"/>
    <w:rsid w:val="00CC1F85"/>
    <w:rsid w:val="00CC2091"/>
    <w:rsid w:val="00CC2B41"/>
    <w:rsid w:val="00CC2EA9"/>
    <w:rsid w:val="00CC3007"/>
    <w:rsid w:val="00CC3795"/>
    <w:rsid w:val="00CC37A2"/>
    <w:rsid w:val="00CC38B2"/>
    <w:rsid w:val="00CC3B41"/>
    <w:rsid w:val="00CC3C0B"/>
    <w:rsid w:val="00CC3E48"/>
    <w:rsid w:val="00CC3F98"/>
    <w:rsid w:val="00CC41F6"/>
    <w:rsid w:val="00CC44CB"/>
    <w:rsid w:val="00CC4898"/>
    <w:rsid w:val="00CC4E11"/>
    <w:rsid w:val="00CC50CE"/>
    <w:rsid w:val="00CC50CF"/>
    <w:rsid w:val="00CC515E"/>
    <w:rsid w:val="00CC525E"/>
    <w:rsid w:val="00CC56C0"/>
    <w:rsid w:val="00CC589C"/>
    <w:rsid w:val="00CC5CEC"/>
    <w:rsid w:val="00CC5D6F"/>
    <w:rsid w:val="00CC5D92"/>
    <w:rsid w:val="00CC5EF1"/>
    <w:rsid w:val="00CC62DB"/>
    <w:rsid w:val="00CC6413"/>
    <w:rsid w:val="00CC6BBF"/>
    <w:rsid w:val="00CC6CE5"/>
    <w:rsid w:val="00CC6EA1"/>
    <w:rsid w:val="00CC7031"/>
    <w:rsid w:val="00CC70F2"/>
    <w:rsid w:val="00CC7114"/>
    <w:rsid w:val="00CC73E8"/>
    <w:rsid w:val="00CC74B9"/>
    <w:rsid w:val="00CC76C4"/>
    <w:rsid w:val="00CC7C77"/>
    <w:rsid w:val="00CC7EB3"/>
    <w:rsid w:val="00CD01B1"/>
    <w:rsid w:val="00CD01F1"/>
    <w:rsid w:val="00CD0A18"/>
    <w:rsid w:val="00CD0AC5"/>
    <w:rsid w:val="00CD0B4B"/>
    <w:rsid w:val="00CD0B5D"/>
    <w:rsid w:val="00CD0D04"/>
    <w:rsid w:val="00CD0D20"/>
    <w:rsid w:val="00CD0E83"/>
    <w:rsid w:val="00CD1135"/>
    <w:rsid w:val="00CD1464"/>
    <w:rsid w:val="00CD2003"/>
    <w:rsid w:val="00CD204D"/>
    <w:rsid w:val="00CD207B"/>
    <w:rsid w:val="00CD20A6"/>
    <w:rsid w:val="00CD252B"/>
    <w:rsid w:val="00CD2758"/>
    <w:rsid w:val="00CD277B"/>
    <w:rsid w:val="00CD2D4C"/>
    <w:rsid w:val="00CD2FD6"/>
    <w:rsid w:val="00CD34DC"/>
    <w:rsid w:val="00CD398F"/>
    <w:rsid w:val="00CD3D88"/>
    <w:rsid w:val="00CD3E8B"/>
    <w:rsid w:val="00CD3F0B"/>
    <w:rsid w:val="00CD4343"/>
    <w:rsid w:val="00CD44FA"/>
    <w:rsid w:val="00CD46C3"/>
    <w:rsid w:val="00CD47C2"/>
    <w:rsid w:val="00CD4888"/>
    <w:rsid w:val="00CD48BE"/>
    <w:rsid w:val="00CD49CD"/>
    <w:rsid w:val="00CD4A13"/>
    <w:rsid w:val="00CD4B05"/>
    <w:rsid w:val="00CD4B6C"/>
    <w:rsid w:val="00CD4BEA"/>
    <w:rsid w:val="00CD4CE1"/>
    <w:rsid w:val="00CD4E09"/>
    <w:rsid w:val="00CD5066"/>
    <w:rsid w:val="00CD515D"/>
    <w:rsid w:val="00CD55D9"/>
    <w:rsid w:val="00CD5A71"/>
    <w:rsid w:val="00CD5D54"/>
    <w:rsid w:val="00CD5F61"/>
    <w:rsid w:val="00CD64EB"/>
    <w:rsid w:val="00CD65E4"/>
    <w:rsid w:val="00CD671A"/>
    <w:rsid w:val="00CD67E6"/>
    <w:rsid w:val="00CD697D"/>
    <w:rsid w:val="00CD6C9D"/>
    <w:rsid w:val="00CD6D88"/>
    <w:rsid w:val="00CD6DA9"/>
    <w:rsid w:val="00CD6EBB"/>
    <w:rsid w:val="00CD7089"/>
    <w:rsid w:val="00CD7669"/>
    <w:rsid w:val="00CD798E"/>
    <w:rsid w:val="00CD7B1B"/>
    <w:rsid w:val="00CD7B39"/>
    <w:rsid w:val="00CD7B79"/>
    <w:rsid w:val="00CE07C6"/>
    <w:rsid w:val="00CE0AC9"/>
    <w:rsid w:val="00CE0D2A"/>
    <w:rsid w:val="00CE0E7B"/>
    <w:rsid w:val="00CE1573"/>
    <w:rsid w:val="00CE179B"/>
    <w:rsid w:val="00CE17ED"/>
    <w:rsid w:val="00CE18DC"/>
    <w:rsid w:val="00CE18F9"/>
    <w:rsid w:val="00CE1985"/>
    <w:rsid w:val="00CE1A5D"/>
    <w:rsid w:val="00CE1D9F"/>
    <w:rsid w:val="00CE1E6F"/>
    <w:rsid w:val="00CE1EDF"/>
    <w:rsid w:val="00CE1F93"/>
    <w:rsid w:val="00CE1FC7"/>
    <w:rsid w:val="00CE1FEA"/>
    <w:rsid w:val="00CE207E"/>
    <w:rsid w:val="00CE2390"/>
    <w:rsid w:val="00CE24C7"/>
    <w:rsid w:val="00CE252C"/>
    <w:rsid w:val="00CE2909"/>
    <w:rsid w:val="00CE2E0A"/>
    <w:rsid w:val="00CE3042"/>
    <w:rsid w:val="00CE3390"/>
    <w:rsid w:val="00CE3625"/>
    <w:rsid w:val="00CE379E"/>
    <w:rsid w:val="00CE3D43"/>
    <w:rsid w:val="00CE43E1"/>
    <w:rsid w:val="00CE49DE"/>
    <w:rsid w:val="00CE4B6E"/>
    <w:rsid w:val="00CE4F65"/>
    <w:rsid w:val="00CE4FE9"/>
    <w:rsid w:val="00CE52CD"/>
    <w:rsid w:val="00CE54F8"/>
    <w:rsid w:val="00CE5C9F"/>
    <w:rsid w:val="00CE5CB1"/>
    <w:rsid w:val="00CE5E0E"/>
    <w:rsid w:val="00CE5EAB"/>
    <w:rsid w:val="00CE5FA8"/>
    <w:rsid w:val="00CE602A"/>
    <w:rsid w:val="00CE6040"/>
    <w:rsid w:val="00CE67D5"/>
    <w:rsid w:val="00CE719A"/>
    <w:rsid w:val="00CE7500"/>
    <w:rsid w:val="00CE7503"/>
    <w:rsid w:val="00CE756B"/>
    <w:rsid w:val="00CE7EE6"/>
    <w:rsid w:val="00CF0369"/>
    <w:rsid w:val="00CF03B0"/>
    <w:rsid w:val="00CF08F5"/>
    <w:rsid w:val="00CF1367"/>
    <w:rsid w:val="00CF149D"/>
    <w:rsid w:val="00CF2675"/>
    <w:rsid w:val="00CF2848"/>
    <w:rsid w:val="00CF28E5"/>
    <w:rsid w:val="00CF2DDE"/>
    <w:rsid w:val="00CF2F3E"/>
    <w:rsid w:val="00CF3200"/>
    <w:rsid w:val="00CF35CD"/>
    <w:rsid w:val="00CF35F3"/>
    <w:rsid w:val="00CF3BFE"/>
    <w:rsid w:val="00CF3FAB"/>
    <w:rsid w:val="00CF470F"/>
    <w:rsid w:val="00CF472B"/>
    <w:rsid w:val="00CF488F"/>
    <w:rsid w:val="00CF497A"/>
    <w:rsid w:val="00CF49AD"/>
    <w:rsid w:val="00CF4B6B"/>
    <w:rsid w:val="00CF4C0F"/>
    <w:rsid w:val="00CF4C3E"/>
    <w:rsid w:val="00CF4EE0"/>
    <w:rsid w:val="00CF4FB2"/>
    <w:rsid w:val="00CF511B"/>
    <w:rsid w:val="00CF52A2"/>
    <w:rsid w:val="00CF5317"/>
    <w:rsid w:val="00CF5BA2"/>
    <w:rsid w:val="00CF620C"/>
    <w:rsid w:val="00CF6A55"/>
    <w:rsid w:val="00CF6B4F"/>
    <w:rsid w:val="00CF6E6B"/>
    <w:rsid w:val="00CF71DF"/>
    <w:rsid w:val="00CF746D"/>
    <w:rsid w:val="00CF79C6"/>
    <w:rsid w:val="00CF7DFE"/>
    <w:rsid w:val="00D00189"/>
    <w:rsid w:val="00D0021C"/>
    <w:rsid w:val="00D002AE"/>
    <w:rsid w:val="00D002B1"/>
    <w:rsid w:val="00D0039A"/>
    <w:rsid w:val="00D003AD"/>
    <w:rsid w:val="00D00448"/>
    <w:rsid w:val="00D007CB"/>
    <w:rsid w:val="00D007F0"/>
    <w:rsid w:val="00D0102D"/>
    <w:rsid w:val="00D0104A"/>
    <w:rsid w:val="00D011B5"/>
    <w:rsid w:val="00D0123D"/>
    <w:rsid w:val="00D01527"/>
    <w:rsid w:val="00D015B1"/>
    <w:rsid w:val="00D01847"/>
    <w:rsid w:val="00D01AD1"/>
    <w:rsid w:val="00D01CD0"/>
    <w:rsid w:val="00D01EBB"/>
    <w:rsid w:val="00D01EFC"/>
    <w:rsid w:val="00D02334"/>
    <w:rsid w:val="00D02695"/>
    <w:rsid w:val="00D02B4F"/>
    <w:rsid w:val="00D02C0A"/>
    <w:rsid w:val="00D02E58"/>
    <w:rsid w:val="00D03308"/>
    <w:rsid w:val="00D034B3"/>
    <w:rsid w:val="00D0389E"/>
    <w:rsid w:val="00D038AE"/>
    <w:rsid w:val="00D03967"/>
    <w:rsid w:val="00D039D5"/>
    <w:rsid w:val="00D03C9A"/>
    <w:rsid w:val="00D03E0E"/>
    <w:rsid w:val="00D03F9C"/>
    <w:rsid w:val="00D0449D"/>
    <w:rsid w:val="00D046C4"/>
    <w:rsid w:val="00D04B71"/>
    <w:rsid w:val="00D04CF7"/>
    <w:rsid w:val="00D04D76"/>
    <w:rsid w:val="00D050C8"/>
    <w:rsid w:val="00D056BB"/>
    <w:rsid w:val="00D059CF"/>
    <w:rsid w:val="00D05A36"/>
    <w:rsid w:val="00D05AAB"/>
    <w:rsid w:val="00D05C46"/>
    <w:rsid w:val="00D05CFC"/>
    <w:rsid w:val="00D05F1B"/>
    <w:rsid w:val="00D05F35"/>
    <w:rsid w:val="00D06197"/>
    <w:rsid w:val="00D061F8"/>
    <w:rsid w:val="00D063A1"/>
    <w:rsid w:val="00D06525"/>
    <w:rsid w:val="00D06700"/>
    <w:rsid w:val="00D06B20"/>
    <w:rsid w:val="00D06BDE"/>
    <w:rsid w:val="00D071B9"/>
    <w:rsid w:val="00D07418"/>
    <w:rsid w:val="00D07D80"/>
    <w:rsid w:val="00D100BC"/>
    <w:rsid w:val="00D101DE"/>
    <w:rsid w:val="00D10450"/>
    <w:rsid w:val="00D10559"/>
    <w:rsid w:val="00D1066F"/>
    <w:rsid w:val="00D1083A"/>
    <w:rsid w:val="00D10E5A"/>
    <w:rsid w:val="00D10F68"/>
    <w:rsid w:val="00D11103"/>
    <w:rsid w:val="00D115D5"/>
    <w:rsid w:val="00D11713"/>
    <w:rsid w:val="00D119AD"/>
    <w:rsid w:val="00D11A8D"/>
    <w:rsid w:val="00D11B3D"/>
    <w:rsid w:val="00D11D8B"/>
    <w:rsid w:val="00D11E54"/>
    <w:rsid w:val="00D11FFA"/>
    <w:rsid w:val="00D12007"/>
    <w:rsid w:val="00D121FC"/>
    <w:rsid w:val="00D1259D"/>
    <w:rsid w:val="00D12741"/>
    <w:rsid w:val="00D12855"/>
    <w:rsid w:val="00D12BB1"/>
    <w:rsid w:val="00D12D4F"/>
    <w:rsid w:val="00D13087"/>
    <w:rsid w:val="00D1334A"/>
    <w:rsid w:val="00D13992"/>
    <w:rsid w:val="00D13AE3"/>
    <w:rsid w:val="00D14095"/>
    <w:rsid w:val="00D14EE3"/>
    <w:rsid w:val="00D14F6E"/>
    <w:rsid w:val="00D153C7"/>
    <w:rsid w:val="00D158CC"/>
    <w:rsid w:val="00D15D01"/>
    <w:rsid w:val="00D162CB"/>
    <w:rsid w:val="00D16693"/>
    <w:rsid w:val="00D16991"/>
    <w:rsid w:val="00D16A94"/>
    <w:rsid w:val="00D16B08"/>
    <w:rsid w:val="00D16E2D"/>
    <w:rsid w:val="00D16EE1"/>
    <w:rsid w:val="00D20247"/>
    <w:rsid w:val="00D202EE"/>
    <w:rsid w:val="00D203CF"/>
    <w:rsid w:val="00D20508"/>
    <w:rsid w:val="00D205F1"/>
    <w:rsid w:val="00D20AE6"/>
    <w:rsid w:val="00D20CD7"/>
    <w:rsid w:val="00D210B1"/>
    <w:rsid w:val="00D217C4"/>
    <w:rsid w:val="00D217F9"/>
    <w:rsid w:val="00D21C8D"/>
    <w:rsid w:val="00D21D87"/>
    <w:rsid w:val="00D21E0F"/>
    <w:rsid w:val="00D2217F"/>
    <w:rsid w:val="00D221E2"/>
    <w:rsid w:val="00D2224A"/>
    <w:rsid w:val="00D22733"/>
    <w:rsid w:val="00D22C88"/>
    <w:rsid w:val="00D22D04"/>
    <w:rsid w:val="00D22DB9"/>
    <w:rsid w:val="00D2308D"/>
    <w:rsid w:val="00D231D3"/>
    <w:rsid w:val="00D23262"/>
    <w:rsid w:val="00D2329A"/>
    <w:rsid w:val="00D233E4"/>
    <w:rsid w:val="00D23652"/>
    <w:rsid w:val="00D2380B"/>
    <w:rsid w:val="00D23924"/>
    <w:rsid w:val="00D243A0"/>
    <w:rsid w:val="00D24462"/>
    <w:rsid w:val="00D244D2"/>
    <w:rsid w:val="00D24663"/>
    <w:rsid w:val="00D24808"/>
    <w:rsid w:val="00D24B9F"/>
    <w:rsid w:val="00D24C7E"/>
    <w:rsid w:val="00D24DA8"/>
    <w:rsid w:val="00D24DF9"/>
    <w:rsid w:val="00D24E3F"/>
    <w:rsid w:val="00D25567"/>
    <w:rsid w:val="00D255B0"/>
    <w:rsid w:val="00D255DC"/>
    <w:rsid w:val="00D256FD"/>
    <w:rsid w:val="00D25767"/>
    <w:rsid w:val="00D2586F"/>
    <w:rsid w:val="00D2593D"/>
    <w:rsid w:val="00D259BD"/>
    <w:rsid w:val="00D259FE"/>
    <w:rsid w:val="00D25D26"/>
    <w:rsid w:val="00D25D91"/>
    <w:rsid w:val="00D25E32"/>
    <w:rsid w:val="00D2600A"/>
    <w:rsid w:val="00D26224"/>
    <w:rsid w:val="00D2638D"/>
    <w:rsid w:val="00D263BE"/>
    <w:rsid w:val="00D263FA"/>
    <w:rsid w:val="00D26E06"/>
    <w:rsid w:val="00D270A5"/>
    <w:rsid w:val="00D2740A"/>
    <w:rsid w:val="00D2768A"/>
    <w:rsid w:val="00D277A1"/>
    <w:rsid w:val="00D27E84"/>
    <w:rsid w:val="00D3012F"/>
    <w:rsid w:val="00D30314"/>
    <w:rsid w:val="00D30321"/>
    <w:rsid w:val="00D307C6"/>
    <w:rsid w:val="00D30AD6"/>
    <w:rsid w:val="00D30B3E"/>
    <w:rsid w:val="00D30D3D"/>
    <w:rsid w:val="00D30E34"/>
    <w:rsid w:val="00D30E60"/>
    <w:rsid w:val="00D30EFD"/>
    <w:rsid w:val="00D30F64"/>
    <w:rsid w:val="00D310DB"/>
    <w:rsid w:val="00D31153"/>
    <w:rsid w:val="00D313BA"/>
    <w:rsid w:val="00D314CC"/>
    <w:rsid w:val="00D314EB"/>
    <w:rsid w:val="00D31668"/>
    <w:rsid w:val="00D316EC"/>
    <w:rsid w:val="00D31BEA"/>
    <w:rsid w:val="00D322A7"/>
    <w:rsid w:val="00D323B5"/>
    <w:rsid w:val="00D33459"/>
    <w:rsid w:val="00D334E4"/>
    <w:rsid w:val="00D33576"/>
    <w:rsid w:val="00D33692"/>
    <w:rsid w:val="00D33BB3"/>
    <w:rsid w:val="00D33D02"/>
    <w:rsid w:val="00D33DCE"/>
    <w:rsid w:val="00D33E23"/>
    <w:rsid w:val="00D33E88"/>
    <w:rsid w:val="00D33FA1"/>
    <w:rsid w:val="00D341D8"/>
    <w:rsid w:val="00D34737"/>
    <w:rsid w:val="00D34A48"/>
    <w:rsid w:val="00D34C3D"/>
    <w:rsid w:val="00D34C60"/>
    <w:rsid w:val="00D34CF4"/>
    <w:rsid w:val="00D35125"/>
    <w:rsid w:val="00D35AEC"/>
    <w:rsid w:val="00D35CBD"/>
    <w:rsid w:val="00D35D7A"/>
    <w:rsid w:val="00D35D9E"/>
    <w:rsid w:val="00D35F4C"/>
    <w:rsid w:val="00D36049"/>
    <w:rsid w:val="00D36406"/>
    <w:rsid w:val="00D366F9"/>
    <w:rsid w:val="00D36DD3"/>
    <w:rsid w:val="00D375AC"/>
    <w:rsid w:val="00D375E3"/>
    <w:rsid w:val="00D379DC"/>
    <w:rsid w:val="00D37AC5"/>
    <w:rsid w:val="00D37BD0"/>
    <w:rsid w:val="00D40059"/>
    <w:rsid w:val="00D40359"/>
    <w:rsid w:val="00D404B9"/>
    <w:rsid w:val="00D4061F"/>
    <w:rsid w:val="00D40909"/>
    <w:rsid w:val="00D409D8"/>
    <w:rsid w:val="00D41A85"/>
    <w:rsid w:val="00D428B4"/>
    <w:rsid w:val="00D429B0"/>
    <w:rsid w:val="00D42A39"/>
    <w:rsid w:val="00D42B3B"/>
    <w:rsid w:val="00D42CF5"/>
    <w:rsid w:val="00D42E54"/>
    <w:rsid w:val="00D43332"/>
    <w:rsid w:val="00D435DF"/>
    <w:rsid w:val="00D437FF"/>
    <w:rsid w:val="00D43965"/>
    <w:rsid w:val="00D43C41"/>
    <w:rsid w:val="00D43C64"/>
    <w:rsid w:val="00D4425A"/>
    <w:rsid w:val="00D442F9"/>
    <w:rsid w:val="00D445FB"/>
    <w:rsid w:val="00D4490E"/>
    <w:rsid w:val="00D44C5C"/>
    <w:rsid w:val="00D44E90"/>
    <w:rsid w:val="00D45123"/>
    <w:rsid w:val="00D45174"/>
    <w:rsid w:val="00D45189"/>
    <w:rsid w:val="00D4534B"/>
    <w:rsid w:val="00D4565C"/>
    <w:rsid w:val="00D4574A"/>
    <w:rsid w:val="00D45793"/>
    <w:rsid w:val="00D45A66"/>
    <w:rsid w:val="00D45B62"/>
    <w:rsid w:val="00D45E78"/>
    <w:rsid w:val="00D46012"/>
    <w:rsid w:val="00D46048"/>
    <w:rsid w:val="00D46601"/>
    <w:rsid w:val="00D4662C"/>
    <w:rsid w:val="00D46649"/>
    <w:rsid w:val="00D466E1"/>
    <w:rsid w:val="00D4697B"/>
    <w:rsid w:val="00D471D8"/>
    <w:rsid w:val="00D472CD"/>
    <w:rsid w:val="00D474BB"/>
    <w:rsid w:val="00D474FC"/>
    <w:rsid w:val="00D47723"/>
    <w:rsid w:val="00D47CD8"/>
    <w:rsid w:val="00D47D89"/>
    <w:rsid w:val="00D50231"/>
    <w:rsid w:val="00D50639"/>
    <w:rsid w:val="00D506C3"/>
    <w:rsid w:val="00D50A4B"/>
    <w:rsid w:val="00D50AB9"/>
    <w:rsid w:val="00D50D53"/>
    <w:rsid w:val="00D50DB3"/>
    <w:rsid w:val="00D50DC9"/>
    <w:rsid w:val="00D512AA"/>
    <w:rsid w:val="00D512AE"/>
    <w:rsid w:val="00D5148C"/>
    <w:rsid w:val="00D51CAD"/>
    <w:rsid w:val="00D51D9E"/>
    <w:rsid w:val="00D51EF0"/>
    <w:rsid w:val="00D51F4A"/>
    <w:rsid w:val="00D527AA"/>
    <w:rsid w:val="00D53786"/>
    <w:rsid w:val="00D53D42"/>
    <w:rsid w:val="00D53F43"/>
    <w:rsid w:val="00D542EE"/>
    <w:rsid w:val="00D548F4"/>
    <w:rsid w:val="00D54904"/>
    <w:rsid w:val="00D54DC9"/>
    <w:rsid w:val="00D5525F"/>
    <w:rsid w:val="00D556E7"/>
    <w:rsid w:val="00D55910"/>
    <w:rsid w:val="00D5594E"/>
    <w:rsid w:val="00D55AA5"/>
    <w:rsid w:val="00D55D06"/>
    <w:rsid w:val="00D55EBF"/>
    <w:rsid w:val="00D5607A"/>
    <w:rsid w:val="00D560F0"/>
    <w:rsid w:val="00D5620E"/>
    <w:rsid w:val="00D56245"/>
    <w:rsid w:val="00D564D0"/>
    <w:rsid w:val="00D56566"/>
    <w:rsid w:val="00D569E4"/>
    <w:rsid w:val="00D56C99"/>
    <w:rsid w:val="00D56E9F"/>
    <w:rsid w:val="00D571E1"/>
    <w:rsid w:val="00D5736E"/>
    <w:rsid w:val="00D57678"/>
    <w:rsid w:val="00D576B1"/>
    <w:rsid w:val="00D60395"/>
    <w:rsid w:val="00D605A6"/>
    <w:rsid w:val="00D6063D"/>
    <w:rsid w:val="00D60ABE"/>
    <w:rsid w:val="00D60B61"/>
    <w:rsid w:val="00D60C70"/>
    <w:rsid w:val="00D60CA2"/>
    <w:rsid w:val="00D6111A"/>
    <w:rsid w:val="00D611D9"/>
    <w:rsid w:val="00D613DF"/>
    <w:rsid w:val="00D615CC"/>
    <w:rsid w:val="00D6163A"/>
    <w:rsid w:val="00D61A71"/>
    <w:rsid w:val="00D61EE9"/>
    <w:rsid w:val="00D62126"/>
    <w:rsid w:val="00D62660"/>
    <w:rsid w:val="00D6288D"/>
    <w:rsid w:val="00D62C42"/>
    <w:rsid w:val="00D63237"/>
    <w:rsid w:val="00D63304"/>
    <w:rsid w:val="00D63387"/>
    <w:rsid w:val="00D6363C"/>
    <w:rsid w:val="00D63896"/>
    <w:rsid w:val="00D63B70"/>
    <w:rsid w:val="00D63DD0"/>
    <w:rsid w:val="00D6406D"/>
    <w:rsid w:val="00D642A1"/>
    <w:rsid w:val="00D6471E"/>
    <w:rsid w:val="00D64730"/>
    <w:rsid w:val="00D64D33"/>
    <w:rsid w:val="00D64E33"/>
    <w:rsid w:val="00D65072"/>
    <w:rsid w:val="00D650BF"/>
    <w:rsid w:val="00D652EB"/>
    <w:rsid w:val="00D65443"/>
    <w:rsid w:val="00D65504"/>
    <w:rsid w:val="00D65AF3"/>
    <w:rsid w:val="00D65C0A"/>
    <w:rsid w:val="00D65D14"/>
    <w:rsid w:val="00D65D69"/>
    <w:rsid w:val="00D663FA"/>
    <w:rsid w:val="00D665D3"/>
    <w:rsid w:val="00D6685B"/>
    <w:rsid w:val="00D66CC5"/>
    <w:rsid w:val="00D6714C"/>
    <w:rsid w:val="00D6722F"/>
    <w:rsid w:val="00D673A9"/>
    <w:rsid w:val="00D67506"/>
    <w:rsid w:val="00D67645"/>
    <w:rsid w:val="00D67C85"/>
    <w:rsid w:val="00D70549"/>
    <w:rsid w:val="00D70580"/>
    <w:rsid w:val="00D70650"/>
    <w:rsid w:val="00D70FC8"/>
    <w:rsid w:val="00D71148"/>
    <w:rsid w:val="00D714CE"/>
    <w:rsid w:val="00D714D3"/>
    <w:rsid w:val="00D71AFF"/>
    <w:rsid w:val="00D71BB0"/>
    <w:rsid w:val="00D72216"/>
    <w:rsid w:val="00D7244F"/>
    <w:rsid w:val="00D725F4"/>
    <w:rsid w:val="00D72AB8"/>
    <w:rsid w:val="00D72AC2"/>
    <w:rsid w:val="00D72F17"/>
    <w:rsid w:val="00D72FDA"/>
    <w:rsid w:val="00D730F8"/>
    <w:rsid w:val="00D73392"/>
    <w:rsid w:val="00D743AB"/>
    <w:rsid w:val="00D74404"/>
    <w:rsid w:val="00D74420"/>
    <w:rsid w:val="00D74A01"/>
    <w:rsid w:val="00D74AE0"/>
    <w:rsid w:val="00D74B41"/>
    <w:rsid w:val="00D74C5E"/>
    <w:rsid w:val="00D74D45"/>
    <w:rsid w:val="00D74F98"/>
    <w:rsid w:val="00D75064"/>
    <w:rsid w:val="00D751B8"/>
    <w:rsid w:val="00D753AD"/>
    <w:rsid w:val="00D755CF"/>
    <w:rsid w:val="00D7577F"/>
    <w:rsid w:val="00D757C5"/>
    <w:rsid w:val="00D75840"/>
    <w:rsid w:val="00D75E6D"/>
    <w:rsid w:val="00D75EE3"/>
    <w:rsid w:val="00D75F93"/>
    <w:rsid w:val="00D76691"/>
    <w:rsid w:val="00D7696B"/>
    <w:rsid w:val="00D769B6"/>
    <w:rsid w:val="00D76C8E"/>
    <w:rsid w:val="00D770E5"/>
    <w:rsid w:val="00D77201"/>
    <w:rsid w:val="00D77340"/>
    <w:rsid w:val="00D77355"/>
    <w:rsid w:val="00D77589"/>
    <w:rsid w:val="00D777DF"/>
    <w:rsid w:val="00D77A28"/>
    <w:rsid w:val="00D77D32"/>
    <w:rsid w:val="00D77D49"/>
    <w:rsid w:val="00D77DB1"/>
    <w:rsid w:val="00D8003A"/>
    <w:rsid w:val="00D8005C"/>
    <w:rsid w:val="00D80062"/>
    <w:rsid w:val="00D8023C"/>
    <w:rsid w:val="00D8063C"/>
    <w:rsid w:val="00D809B7"/>
    <w:rsid w:val="00D80CFF"/>
    <w:rsid w:val="00D8175E"/>
    <w:rsid w:val="00D81BE5"/>
    <w:rsid w:val="00D81E52"/>
    <w:rsid w:val="00D81EAD"/>
    <w:rsid w:val="00D82359"/>
    <w:rsid w:val="00D82699"/>
    <w:rsid w:val="00D82D35"/>
    <w:rsid w:val="00D83B4F"/>
    <w:rsid w:val="00D83B71"/>
    <w:rsid w:val="00D83C19"/>
    <w:rsid w:val="00D83E5D"/>
    <w:rsid w:val="00D840FA"/>
    <w:rsid w:val="00D8445E"/>
    <w:rsid w:val="00D84642"/>
    <w:rsid w:val="00D84693"/>
    <w:rsid w:val="00D8493E"/>
    <w:rsid w:val="00D8499E"/>
    <w:rsid w:val="00D8514A"/>
    <w:rsid w:val="00D85288"/>
    <w:rsid w:val="00D85728"/>
    <w:rsid w:val="00D85788"/>
    <w:rsid w:val="00D85864"/>
    <w:rsid w:val="00D8597C"/>
    <w:rsid w:val="00D860E4"/>
    <w:rsid w:val="00D860F9"/>
    <w:rsid w:val="00D8615D"/>
    <w:rsid w:val="00D86191"/>
    <w:rsid w:val="00D865FA"/>
    <w:rsid w:val="00D86EF6"/>
    <w:rsid w:val="00D87015"/>
    <w:rsid w:val="00D871A2"/>
    <w:rsid w:val="00D8748E"/>
    <w:rsid w:val="00D875A2"/>
    <w:rsid w:val="00D87640"/>
    <w:rsid w:val="00D8786B"/>
    <w:rsid w:val="00D87930"/>
    <w:rsid w:val="00D87B47"/>
    <w:rsid w:val="00D87BFC"/>
    <w:rsid w:val="00D87C03"/>
    <w:rsid w:val="00D87EC5"/>
    <w:rsid w:val="00D90175"/>
    <w:rsid w:val="00D903AB"/>
    <w:rsid w:val="00D904B4"/>
    <w:rsid w:val="00D9098C"/>
    <w:rsid w:val="00D90C8E"/>
    <w:rsid w:val="00D90E4C"/>
    <w:rsid w:val="00D90E65"/>
    <w:rsid w:val="00D90E86"/>
    <w:rsid w:val="00D910FD"/>
    <w:rsid w:val="00D912AD"/>
    <w:rsid w:val="00D915A6"/>
    <w:rsid w:val="00D915F1"/>
    <w:rsid w:val="00D91B2C"/>
    <w:rsid w:val="00D91D65"/>
    <w:rsid w:val="00D91EC8"/>
    <w:rsid w:val="00D91F97"/>
    <w:rsid w:val="00D92123"/>
    <w:rsid w:val="00D92208"/>
    <w:rsid w:val="00D92305"/>
    <w:rsid w:val="00D924BA"/>
    <w:rsid w:val="00D92C1C"/>
    <w:rsid w:val="00D92D2F"/>
    <w:rsid w:val="00D92E15"/>
    <w:rsid w:val="00D930DB"/>
    <w:rsid w:val="00D93128"/>
    <w:rsid w:val="00D93343"/>
    <w:rsid w:val="00D9364E"/>
    <w:rsid w:val="00D93906"/>
    <w:rsid w:val="00D93B44"/>
    <w:rsid w:val="00D93C72"/>
    <w:rsid w:val="00D94130"/>
    <w:rsid w:val="00D94AB4"/>
    <w:rsid w:val="00D94E6B"/>
    <w:rsid w:val="00D94F03"/>
    <w:rsid w:val="00D9516C"/>
    <w:rsid w:val="00D95306"/>
    <w:rsid w:val="00D9542A"/>
    <w:rsid w:val="00D95B53"/>
    <w:rsid w:val="00D95BED"/>
    <w:rsid w:val="00D96631"/>
    <w:rsid w:val="00D969FB"/>
    <w:rsid w:val="00D96E03"/>
    <w:rsid w:val="00D96E1E"/>
    <w:rsid w:val="00D96FC1"/>
    <w:rsid w:val="00D97622"/>
    <w:rsid w:val="00D9778F"/>
    <w:rsid w:val="00D97D44"/>
    <w:rsid w:val="00D97E50"/>
    <w:rsid w:val="00DA016F"/>
    <w:rsid w:val="00DA0747"/>
    <w:rsid w:val="00DA0AD9"/>
    <w:rsid w:val="00DA0B97"/>
    <w:rsid w:val="00DA0BEB"/>
    <w:rsid w:val="00DA0DCF"/>
    <w:rsid w:val="00DA0DF7"/>
    <w:rsid w:val="00DA0FBB"/>
    <w:rsid w:val="00DA1139"/>
    <w:rsid w:val="00DA1200"/>
    <w:rsid w:val="00DA1442"/>
    <w:rsid w:val="00DA15BE"/>
    <w:rsid w:val="00DA15F3"/>
    <w:rsid w:val="00DA16F3"/>
    <w:rsid w:val="00DA170C"/>
    <w:rsid w:val="00DA178D"/>
    <w:rsid w:val="00DA18FB"/>
    <w:rsid w:val="00DA1D06"/>
    <w:rsid w:val="00DA2374"/>
    <w:rsid w:val="00DA29A9"/>
    <w:rsid w:val="00DA2B97"/>
    <w:rsid w:val="00DA2BA0"/>
    <w:rsid w:val="00DA2EC5"/>
    <w:rsid w:val="00DA31C2"/>
    <w:rsid w:val="00DA3567"/>
    <w:rsid w:val="00DA3683"/>
    <w:rsid w:val="00DA36E8"/>
    <w:rsid w:val="00DA3916"/>
    <w:rsid w:val="00DA3C6D"/>
    <w:rsid w:val="00DA3DE0"/>
    <w:rsid w:val="00DA3FA8"/>
    <w:rsid w:val="00DA407A"/>
    <w:rsid w:val="00DA4260"/>
    <w:rsid w:val="00DA4308"/>
    <w:rsid w:val="00DA4468"/>
    <w:rsid w:val="00DA4641"/>
    <w:rsid w:val="00DA4B77"/>
    <w:rsid w:val="00DA4F91"/>
    <w:rsid w:val="00DA53B6"/>
    <w:rsid w:val="00DA54EC"/>
    <w:rsid w:val="00DA555E"/>
    <w:rsid w:val="00DA5561"/>
    <w:rsid w:val="00DA55F1"/>
    <w:rsid w:val="00DA5992"/>
    <w:rsid w:val="00DA5BF2"/>
    <w:rsid w:val="00DA5C08"/>
    <w:rsid w:val="00DA5C10"/>
    <w:rsid w:val="00DA5C78"/>
    <w:rsid w:val="00DA5EF0"/>
    <w:rsid w:val="00DA6048"/>
    <w:rsid w:val="00DA64FA"/>
    <w:rsid w:val="00DA67CD"/>
    <w:rsid w:val="00DA6A50"/>
    <w:rsid w:val="00DA6BCF"/>
    <w:rsid w:val="00DA6D57"/>
    <w:rsid w:val="00DA70F9"/>
    <w:rsid w:val="00DA714A"/>
    <w:rsid w:val="00DA7758"/>
    <w:rsid w:val="00DA77F5"/>
    <w:rsid w:val="00DA7DBB"/>
    <w:rsid w:val="00DB022D"/>
    <w:rsid w:val="00DB03AA"/>
    <w:rsid w:val="00DB0846"/>
    <w:rsid w:val="00DB0BCC"/>
    <w:rsid w:val="00DB0D51"/>
    <w:rsid w:val="00DB1BF9"/>
    <w:rsid w:val="00DB1D78"/>
    <w:rsid w:val="00DB1E4F"/>
    <w:rsid w:val="00DB1EDF"/>
    <w:rsid w:val="00DB2045"/>
    <w:rsid w:val="00DB2345"/>
    <w:rsid w:val="00DB24B1"/>
    <w:rsid w:val="00DB27A4"/>
    <w:rsid w:val="00DB2CB3"/>
    <w:rsid w:val="00DB302B"/>
    <w:rsid w:val="00DB3055"/>
    <w:rsid w:val="00DB3279"/>
    <w:rsid w:val="00DB3461"/>
    <w:rsid w:val="00DB3630"/>
    <w:rsid w:val="00DB368B"/>
    <w:rsid w:val="00DB36E9"/>
    <w:rsid w:val="00DB382A"/>
    <w:rsid w:val="00DB3C36"/>
    <w:rsid w:val="00DB420C"/>
    <w:rsid w:val="00DB421C"/>
    <w:rsid w:val="00DB4470"/>
    <w:rsid w:val="00DB4837"/>
    <w:rsid w:val="00DB53C5"/>
    <w:rsid w:val="00DB5667"/>
    <w:rsid w:val="00DB5CFD"/>
    <w:rsid w:val="00DB5F46"/>
    <w:rsid w:val="00DB626C"/>
    <w:rsid w:val="00DB62F4"/>
    <w:rsid w:val="00DB6353"/>
    <w:rsid w:val="00DB6535"/>
    <w:rsid w:val="00DB66C3"/>
    <w:rsid w:val="00DB66E6"/>
    <w:rsid w:val="00DB6926"/>
    <w:rsid w:val="00DB6D5B"/>
    <w:rsid w:val="00DB6FAF"/>
    <w:rsid w:val="00DB7158"/>
    <w:rsid w:val="00DB759E"/>
    <w:rsid w:val="00DB7A88"/>
    <w:rsid w:val="00DB7D10"/>
    <w:rsid w:val="00DC0227"/>
    <w:rsid w:val="00DC03F7"/>
    <w:rsid w:val="00DC0B5B"/>
    <w:rsid w:val="00DC0BBB"/>
    <w:rsid w:val="00DC0D0A"/>
    <w:rsid w:val="00DC10C4"/>
    <w:rsid w:val="00DC11C6"/>
    <w:rsid w:val="00DC1300"/>
    <w:rsid w:val="00DC1325"/>
    <w:rsid w:val="00DC1DB4"/>
    <w:rsid w:val="00DC1ED3"/>
    <w:rsid w:val="00DC1ED9"/>
    <w:rsid w:val="00DC209B"/>
    <w:rsid w:val="00DC210A"/>
    <w:rsid w:val="00DC28F6"/>
    <w:rsid w:val="00DC2B4F"/>
    <w:rsid w:val="00DC2EB6"/>
    <w:rsid w:val="00DC30DE"/>
    <w:rsid w:val="00DC310D"/>
    <w:rsid w:val="00DC319A"/>
    <w:rsid w:val="00DC31A3"/>
    <w:rsid w:val="00DC31E4"/>
    <w:rsid w:val="00DC3384"/>
    <w:rsid w:val="00DC36F6"/>
    <w:rsid w:val="00DC3BE3"/>
    <w:rsid w:val="00DC3CCA"/>
    <w:rsid w:val="00DC3FD8"/>
    <w:rsid w:val="00DC416A"/>
    <w:rsid w:val="00DC4196"/>
    <w:rsid w:val="00DC43D3"/>
    <w:rsid w:val="00DC453D"/>
    <w:rsid w:val="00DC4662"/>
    <w:rsid w:val="00DC4BB7"/>
    <w:rsid w:val="00DC4C7E"/>
    <w:rsid w:val="00DC51C3"/>
    <w:rsid w:val="00DC5437"/>
    <w:rsid w:val="00DC5622"/>
    <w:rsid w:val="00DC5A55"/>
    <w:rsid w:val="00DC5C44"/>
    <w:rsid w:val="00DC5FE9"/>
    <w:rsid w:val="00DC6053"/>
    <w:rsid w:val="00DC64BF"/>
    <w:rsid w:val="00DC660A"/>
    <w:rsid w:val="00DC6652"/>
    <w:rsid w:val="00DC69C8"/>
    <w:rsid w:val="00DC6B76"/>
    <w:rsid w:val="00DC6C69"/>
    <w:rsid w:val="00DC6D51"/>
    <w:rsid w:val="00DC7044"/>
    <w:rsid w:val="00DC725C"/>
    <w:rsid w:val="00DC72D3"/>
    <w:rsid w:val="00DD072F"/>
    <w:rsid w:val="00DD0828"/>
    <w:rsid w:val="00DD084B"/>
    <w:rsid w:val="00DD0989"/>
    <w:rsid w:val="00DD0A7F"/>
    <w:rsid w:val="00DD0C34"/>
    <w:rsid w:val="00DD0C87"/>
    <w:rsid w:val="00DD0DEE"/>
    <w:rsid w:val="00DD0FE5"/>
    <w:rsid w:val="00DD1194"/>
    <w:rsid w:val="00DD1323"/>
    <w:rsid w:val="00DD1904"/>
    <w:rsid w:val="00DD1A4E"/>
    <w:rsid w:val="00DD1A93"/>
    <w:rsid w:val="00DD1AF0"/>
    <w:rsid w:val="00DD1B46"/>
    <w:rsid w:val="00DD1CD2"/>
    <w:rsid w:val="00DD1E41"/>
    <w:rsid w:val="00DD1ECE"/>
    <w:rsid w:val="00DD210A"/>
    <w:rsid w:val="00DD22BD"/>
    <w:rsid w:val="00DD25DA"/>
    <w:rsid w:val="00DD2884"/>
    <w:rsid w:val="00DD2A73"/>
    <w:rsid w:val="00DD2EAC"/>
    <w:rsid w:val="00DD2EF6"/>
    <w:rsid w:val="00DD2F8B"/>
    <w:rsid w:val="00DD2FAF"/>
    <w:rsid w:val="00DD3057"/>
    <w:rsid w:val="00DD3129"/>
    <w:rsid w:val="00DD313C"/>
    <w:rsid w:val="00DD3337"/>
    <w:rsid w:val="00DD373B"/>
    <w:rsid w:val="00DD3934"/>
    <w:rsid w:val="00DD3954"/>
    <w:rsid w:val="00DD3D43"/>
    <w:rsid w:val="00DD3E1A"/>
    <w:rsid w:val="00DD4232"/>
    <w:rsid w:val="00DD475D"/>
    <w:rsid w:val="00DD48A3"/>
    <w:rsid w:val="00DD48D4"/>
    <w:rsid w:val="00DD4956"/>
    <w:rsid w:val="00DD498A"/>
    <w:rsid w:val="00DD4D05"/>
    <w:rsid w:val="00DD4E46"/>
    <w:rsid w:val="00DD4E4C"/>
    <w:rsid w:val="00DD502C"/>
    <w:rsid w:val="00DD51CE"/>
    <w:rsid w:val="00DD5301"/>
    <w:rsid w:val="00DD53AF"/>
    <w:rsid w:val="00DD54FD"/>
    <w:rsid w:val="00DD550E"/>
    <w:rsid w:val="00DD5569"/>
    <w:rsid w:val="00DD5903"/>
    <w:rsid w:val="00DD5AC8"/>
    <w:rsid w:val="00DD5C9E"/>
    <w:rsid w:val="00DD5EFA"/>
    <w:rsid w:val="00DD602A"/>
    <w:rsid w:val="00DD618E"/>
    <w:rsid w:val="00DD6274"/>
    <w:rsid w:val="00DD6D03"/>
    <w:rsid w:val="00DD6DF4"/>
    <w:rsid w:val="00DD6EE7"/>
    <w:rsid w:val="00DD6F56"/>
    <w:rsid w:val="00DD72D4"/>
    <w:rsid w:val="00DD736D"/>
    <w:rsid w:val="00DD7A4F"/>
    <w:rsid w:val="00DD7D4C"/>
    <w:rsid w:val="00DD7F39"/>
    <w:rsid w:val="00DD7F40"/>
    <w:rsid w:val="00DE00FB"/>
    <w:rsid w:val="00DE04AB"/>
    <w:rsid w:val="00DE0B85"/>
    <w:rsid w:val="00DE0D11"/>
    <w:rsid w:val="00DE0D64"/>
    <w:rsid w:val="00DE1023"/>
    <w:rsid w:val="00DE1349"/>
    <w:rsid w:val="00DE13F7"/>
    <w:rsid w:val="00DE1420"/>
    <w:rsid w:val="00DE1479"/>
    <w:rsid w:val="00DE1896"/>
    <w:rsid w:val="00DE19D5"/>
    <w:rsid w:val="00DE19E3"/>
    <w:rsid w:val="00DE1AD9"/>
    <w:rsid w:val="00DE1C8E"/>
    <w:rsid w:val="00DE1F8A"/>
    <w:rsid w:val="00DE236B"/>
    <w:rsid w:val="00DE2658"/>
    <w:rsid w:val="00DE2A33"/>
    <w:rsid w:val="00DE2B2A"/>
    <w:rsid w:val="00DE2D05"/>
    <w:rsid w:val="00DE3104"/>
    <w:rsid w:val="00DE34AB"/>
    <w:rsid w:val="00DE386B"/>
    <w:rsid w:val="00DE3983"/>
    <w:rsid w:val="00DE3A04"/>
    <w:rsid w:val="00DE3B29"/>
    <w:rsid w:val="00DE3D38"/>
    <w:rsid w:val="00DE3DDF"/>
    <w:rsid w:val="00DE3E24"/>
    <w:rsid w:val="00DE3FB5"/>
    <w:rsid w:val="00DE471D"/>
    <w:rsid w:val="00DE47E6"/>
    <w:rsid w:val="00DE4806"/>
    <w:rsid w:val="00DE4AB9"/>
    <w:rsid w:val="00DE4AEF"/>
    <w:rsid w:val="00DE4B4A"/>
    <w:rsid w:val="00DE4E3E"/>
    <w:rsid w:val="00DE4F0B"/>
    <w:rsid w:val="00DE525B"/>
    <w:rsid w:val="00DE5343"/>
    <w:rsid w:val="00DE548B"/>
    <w:rsid w:val="00DE58D7"/>
    <w:rsid w:val="00DE5FB0"/>
    <w:rsid w:val="00DE625B"/>
    <w:rsid w:val="00DE6337"/>
    <w:rsid w:val="00DE638C"/>
    <w:rsid w:val="00DE6445"/>
    <w:rsid w:val="00DE69A3"/>
    <w:rsid w:val="00DE70B4"/>
    <w:rsid w:val="00DE71C0"/>
    <w:rsid w:val="00DE75C1"/>
    <w:rsid w:val="00DE77A4"/>
    <w:rsid w:val="00DE7931"/>
    <w:rsid w:val="00DE7A8B"/>
    <w:rsid w:val="00DE7C94"/>
    <w:rsid w:val="00DE7D7D"/>
    <w:rsid w:val="00DE7DF0"/>
    <w:rsid w:val="00DF03B1"/>
    <w:rsid w:val="00DF068C"/>
    <w:rsid w:val="00DF0964"/>
    <w:rsid w:val="00DF0AD5"/>
    <w:rsid w:val="00DF0C3D"/>
    <w:rsid w:val="00DF0D26"/>
    <w:rsid w:val="00DF0E40"/>
    <w:rsid w:val="00DF111F"/>
    <w:rsid w:val="00DF152E"/>
    <w:rsid w:val="00DF1666"/>
    <w:rsid w:val="00DF17F5"/>
    <w:rsid w:val="00DF1CCB"/>
    <w:rsid w:val="00DF1DBE"/>
    <w:rsid w:val="00DF213D"/>
    <w:rsid w:val="00DF21FF"/>
    <w:rsid w:val="00DF2533"/>
    <w:rsid w:val="00DF29B0"/>
    <w:rsid w:val="00DF2A0A"/>
    <w:rsid w:val="00DF2A2E"/>
    <w:rsid w:val="00DF2CD0"/>
    <w:rsid w:val="00DF32AC"/>
    <w:rsid w:val="00DF3615"/>
    <w:rsid w:val="00DF3705"/>
    <w:rsid w:val="00DF3722"/>
    <w:rsid w:val="00DF3793"/>
    <w:rsid w:val="00DF3C3E"/>
    <w:rsid w:val="00DF42AF"/>
    <w:rsid w:val="00DF430C"/>
    <w:rsid w:val="00DF4583"/>
    <w:rsid w:val="00DF488F"/>
    <w:rsid w:val="00DF4B8B"/>
    <w:rsid w:val="00DF4E2F"/>
    <w:rsid w:val="00DF5007"/>
    <w:rsid w:val="00DF502D"/>
    <w:rsid w:val="00DF5424"/>
    <w:rsid w:val="00DF54F5"/>
    <w:rsid w:val="00DF553C"/>
    <w:rsid w:val="00DF56AE"/>
    <w:rsid w:val="00DF5A45"/>
    <w:rsid w:val="00DF5B9F"/>
    <w:rsid w:val="00DF5E9E"/>
    <w:rsid w:val="00DF5F80"/>
    <w:rsid w:val="00DF61DF"/>
    <w:rsid w:val="00DF63B1"/>
    <w:rsid w:val="00DF6757"/>
    <w:rsid w:val="00DF67A8"/>
    <w:rsid w:val="00DF6814"/>
    <w:rsid w:val="00DF68E4"/>
    <w:rsid w:val="00DF6906"/>
    <w:rsid w:val="00DF73B9"/>
    <w:rsid w:val="00DF7570"/>
    <w:rsid w:val="00DF77D6"/>
    <w:rsid w:val="00DF7AC8"/>
    <w:rsid w:val="00DF7BBE"/>
    <w:rsid w:val="00E00328"/>
    <w:rsid w:val="00E00417"/>
    <w:rsid w:val="00E0053C"/>
    <w:rsid w:val="00E0079F"/>
    <w:rsid w:val="00E01021"/>
    <w:rsid w:val="00E012B4"/>
    <w:rsid w:val="00E01B51"/>
    <w:rsid w:val="00E01C8A"/>
    <w:rsid w:val="00E02244"/>
    <w:rsid w:val="00E023E4"/>
    <w:rsid w:val="00E024C4"/>
    <w:rsid w:val="00E026DB"/>
    <w:rsid w:val="00E026FA"/>
    <w:rsid w:val="00E027ED"/>
    <w:rsid w:val="00E02C9A"/>
    <w:rsid w:val="00E02D1F"/>
    <w:rsid w:val="00E02E44"/>
    <w:rsid w:val="00E03023"/>
    <w:rsid w:val="00E03080"/>
    <w:rsid w:val="00E033BF"/>
    <w:rsid w:val="00E03555"/>
    <w:rsid w:val="00E0360A"/>
    <w:rsid w:val="00E0362B"/>
    <w:rsid w:val="00E0364A"/>
    <w:rsid w:val="00E03A10"/>
    <w:rsid w:val="00E04048"/>
    <w:rsid w:val="00E041B3"/>
    <w:rsid w:val="00E044C9"/>
    <w:rsid w:val="00E044F2"/>
    <w:rsid w:val="00E04512"/>
    <w:rsid w:val="00E0456A"/>
    <w:rsid w:val="00E04585"/>
    <w:rsid w:val="00E0468D"/>
    <w:rsid w:val="00E048D1"/>
    <w:rsid w:val="00E04BF2"/>
    <w:rsid w:val="00E04ED7"/>
    <w:rsid w:val="00E05291"/>
    <w:rsid w:val="00E05328"/>
    <w:rsid w:val="00E05540"/>
    <w:rsid w:val="00E056F9"/>
    <w:rsid w:val="00E0583F"/>
    <w:rsid w:val="00E0603F"/>
    <w:rsid w:val="00E0613E"/>
    <w:rsid w:val="00E0623E"/>
    <w:rsid w:val="00E06991"/>
    <w:rsid w:val="00E06ACE"/>
    <w:rsid w:val="00E06CCD"/>
    <w:rsid w:val="00E06DF9"/>
    <w:rsid w:val="00E07728"/>
    <w:rsid w:val="00E07987"/>
    <w:rsid w:val="00E07AC6"/>
    <w:rsid w:val="00E07C2D"/>
    <w:rsid w:val="00E10212"/>
    <w:rsid w:val="00E1037F"/>
    <w:rsid w:val="00E10393"/>
    <w:rsid w:val="00E10620"/>
    <w:rsid w:val="00E1071C"/>
    <w:rsid w:val="00E10B7E"/>
    <w:rsid w:val="00E10C68"/>
    <w:rsid w:val="00E11043"/>
    <w:rsid w:val="00E11388"/>
    <w:rsid w:val="00E114AC"/>
    <w:rsid w:val="00E11775"/>
    <w:rsid w:val="00E11887"/>
    <w:rsid w:val="00E11951"/>
    <w:rsid w:val="00E1198D"/>
    <w:rsid w:val="00E11BAF"/>
    <w:rsid w:val="00E11C04"/>
    <w:rsid w:val="00E11C3C"/>
    <w:rsid w:val="00E120D9"/>
    <w:rsid w:val="00E122FF"/>
    <w:rsid w:val="00E124F2"/>
    <w:rsid w:val="00E125DC"/>
    <w:rsid w:val="00E12A6E"/>
    <w:rsid w:val="00E12CB8"/>
    <w:rsid w:val="00E13211"/>
    <w:rsid w:val="00E132D6"/>
    <w:rsid w:val="00E135EE"/>
    <w:rsid w:val="00E13C24"/>
    <w:rsid w:val="00E13E47"/>
    <w:rsid w:val="00E13F62"/>
    <w:rsid w:val="00E143B3"/>
    <w:rsid w:val="00E14502"/>
    <w:rsid w:val="00E147BC"/>
    <w:rsid w:val="00E1489E"/>
    <w:rsid w:val="00E14E1D"/>
    <w:rsid w:val="00E15072"/>
    <w:rsid w:val="00E15233"/>
    <w:rsid w:val="00E15B27"/>
    <w:rsid w:val="00E15BD9"/>
    <w:rsid w:val="00E15EAD"/>
    <w:rsid w:val="00E1633E"/>
    <w:rsid w:val="00E16710"/>
    <w:rsid w:val="00E16778"/>
    <w:rsid w:val="00E16988"/>
    <w:rsid w:val="00E16ABF"/>
    <w:rsid w:val="00E16DDA"/>
    <w:rsid w:val="00E16EA8"/>
    <w:rsid w:val="00E16F4F"/>
    <w:rsid w:val="00E17560"/>
    <w:rsid w:val="00E17AAF"/>
    <w:rsid w:val="00E17B25"/>
    <w:rsid w:val="00E17B5C"/>
    <w:rsid w:val="00E17CC1"/>
    <w:rsid w:val="00E20067"/>
    <w:rsid w:val="00E200C6"/>
    <w:rsid w:val="00E206D8"/>
    <w:rsid w:val="00E20878"/>
    <w:rsid w:val="00E20DDB"/>
    <w:rsid w:val="00E20FBE"/>
    <w:rsid w:val="00E2146F"/>
    <w:rsid w:val="00E21818"/>
    <w:rsid w:val="00E219B6"/>
    <w:rsid w:val="00E21EA9"/>
    <w:rsid w:val="00E21FB1"/>
    <w:rsid w:val="00E21FD7"/>
    <w:rsid w:val="00E22049"/>
    <w:rsid w:val="00E2252E"/>
    <w:rsid w:val="00E2269D"/>
    <w:rsid w:val="00E226B1"/>
    <w:rsid w:val="00E229DD"/>
    <w:rsid w:val="00E22D70"/>
    <w:rsid w:val="00E2379D"/>
    <w:rsid w:val="00E238F9"/>
    <w:rsid w:val="00E23DA7"/>
    <w:rsid w:val="00E23E3B"/>
    <w:rsid w:val="00E24C5D"/>
    <w:rsid w:val="00E24FDE"/>
    <w:rsid w:val="00E2516F"/>
    <w:rsid w:val="00E25245"/>
    <w:rsid w:val="00E25295"/>
    <w:rsid w:val="00E2538B"/>
    <w:rsid w:val="00E258BD"/>
    <w:rsid w:val="00E25B19"/>
    <w:rsid w:val="00E2646B"/>
    <w:rsid w:val="00E264C3"/>
    <w:rsid w:val="00E265BD"/>
    <w:rsid w:val="00E26A20"/>
    <w:rsid w:val="00E2709E"/>
    <w:rsid w:val="00E2793C"/>
    <w:rsid w:val="00E27A14"/>
    <w:rsid w:val="00E27BAA"/>
    <w:rsid w:val="00E27D61"/>
    <w:rsid w:val="00E27E21"/>
    <w:rsid w:val="00E27EB4"/>
    <w:rsid w:val="00E27EF5"/>
    <w:rsid w:val="00E30684"/>
    <w:rsid w:val="00E30A99"/>
    <w:rsid w:val="00E30D5C"/>
    <w:rsid w:val="00E3125D"/>
    <w:rsid w:val="00E313B9"/>
    <w:rsid w:val="00E313CD"/>
    <w:rsid w:val="00E3157A"/>
    <w:rsid w:val="00E317CE"/>
    <w:rsid w:val="00E31929"/>
    <w:rsid w:val="00E31A52"/>
    <w:rsid w:val="00E31DFA"/>
    <w:rsid w:val="00E32062"/>
    <w:rsid w:val="00E32179"/>
    <w:rsid w:val="00E3219C"/>
    <w:rsid w:val="00E329C8"/>
    <w:rsid w:val="00E32B7A"/>
    <w:rsid w:val="00E32E56"/>
    <w:rsid w:val="00E32FA8"/>
    <w:rsid w:val="00E33075"/>
    <w:rsid w:val="00E33940"/>
    <w:rsid w:val="00E33996"/>
    <w:rsid w:val="00E339AF"/>
    <w:rsid w:val="00E33B33"/>
    <w:rsid w:val="00E33F37"/>
    <w:rsid w:val="00E34222"/>
    <w:rsid w:val="00E34304"/>
    <w:rsid w:val="00E343D8"/>
    <w:rsid w:val="00E34598"/>
    <w:rsid w:val="00E348C0"/>
    <w:rsid w:val="00E34A5B"/>
    <w:rsid w:val="00E35648"/>
    <w:rsid w:val="00E356E8"/>
    <w:rsid w:val="00E357FA"/>
    <w:rsid w:val="00E3585C"/>
    <w:rsid w:val="00E35C64"/>
    <w:rsid w:val="00E35CC9"/>
    <w:rsid w:val="00E362E7"/>
    <w:rsid w:val="00E36443"/>
    <w:rsid w:val="00E36826"/>
    <w:rsid w:val="00E368C0"/>
    <w:rsid w:val="00E36909"/>
    <w:rsid w:val="00E369BA"/>
    <w:rsid w:val="00E36A7A"/>
    <w:rsid w:val="00E36B8E"/>
    <w:rsid w:val="00E36D9A"/>
    <w:rsid w:val="00E36DA0"/>
    <w:rsid w:val="00E370C7"/>
    <w:rsid w:val="00E37115"/>
    <w:rsid w:val="00E371F5"/>
    <w:rsid w:val="00E3739F"/>
    <w:rsid w:val="00E37534"/>
    <w:rsid w:val="00E37652"/>
    <w:rsid w:val="00E379D7"/>
    <w:rsid w:val="00E379EF"/>
    <w:rsid w:val="00E37E46"/>
    <w:rsid w:val="00E4038D"/>
    <w:rsid w:val="00E4056E"/>
    <w:rsid w:val="00E40821"/>
    <w:rsid w:val="00E408EF"/>
    <w:rsid w:val="00E40B8F"/>
    <w:rsid w:val="00E40BE9"/>
    <w:rsid w:val="00E40C57"/>
    <w:rsid w:val="00E40FCD"/>
    <w:rsid w:val="00E412D7"/>
    <w:rsid w:val="00E415B3"/>
    <w:rsid w:val="00E41609"/>
    <w:rsid w:val="00E416C9"/>
    <w:rsid w:val="00E41A55"/>
    <w:rsid w:val="00E42161"/>
    <w:rsid w:val="00E42472"/>
    <w:rsid w:val="00E429F7"/>
    <w:rsid w:val="00E433A2"/>
    <w:rsid w:val="00E433F5"/>
    <w:rsid w:val="00E435EB"/>
    <w:rsid w:val="00E436B2"/>
    <w:rsid w:val="00E43B39"/>
    <w:rsid w:val="00E43D52"/>
    <w:rsid w:val="00E43E68"/>
    <w:rsid w:val="00E44161"/>
    <w:rsid w:val="00E44894"/>
    <w:rsid w:val="00E44A62"/>
    <w:rsid w:val="00E44A8F"/>
    <w:rsid w:val="00E44B3F"/>
    <w:rsid w:val="00E45244"/>
    <w:rsid w:val="00E452D7"/>
    <w:rsid w:val="00E45385"/>
    <w:rsid w:val="00E45790"/>
    <w:rsid w:val="00E458C9"/>
    <w:rsid w:val="00E458EF"/>
    <w:rsid w:val="00E459D0"/>
    <w:rsid w:val="00E45CAC"/>
    <w:rsid w:val="00E45DE9"/>
    <w:rsid w:val="00E45E0D"/>
    <w:rsid w:val="00E461F1"/>
    <w:rsid w:val="00E461FC"/>
    <w:rsid w:val="00E4632D"/>
    <w:rsid w:val="00E4658A"/>
    <w:rsid w:val="00E4672C"/>
    <w:rsid w:val="00E46803"/>
    <w:rsid w:val="00E469EE"/>
    <w:rsid w:val="00E46E4E"/>
    <w:rsid w:val="00E46F81"/>
    <w:rsid w:val="00E46FC4"/>
    <w:rsid w:val="00E46FF3"/>
    <w:rsid w:val="00E470E3"/>
    <w:rsid w:val="00E473E7"/>
    <w:rsid w:val="00E474FF"/>
    <w:rsid w:val="00E47641"/>
    <w:rsid w:val="00E47655"/>
    <w:rsid w:val="00E476C7"/>
    <w:rsid w:val="00E47794"/>
    <w:rsid w:val="00E47B82"/>
    <w:rsid w:val="00E47BE5"/>
    <w:rsid w:val="00E47D25"/>
    <w:rsid w:val="00E5018A"/>
    <w:rsid w:val="00E50522"/>
    <w:rsid w:val="00E5066D"/>
    <w:rsid w:val="00E506D9"/>
    <w:rsid w:val="00E508FB"/>
    <w:rsid w:val="00E51613"/>
    <w:rsid w:val="00E516E5"/>
    <w:rsid w:val="00E51F4A"/>
    <w:rsid w:val="00E51F91"/>
    <w:rsid w:val="00E5201C"/>
    <w:rsid w:val="00E5208F"/>
    <w:rsid w:val="00E5250D"/>
    <w:rsid w:val="00E526F5"/>
    <w:rsid w:val="00E52827"/>
    <w:rsid w:val="00E53156"/>
    <w:rsid w:val="00E53167"/>
    <w:rsid w:val="00E5337C"/>
    <w:rsid w:val="00E53977"/>
    <w:rsid w:val="00E53A29"/>
    <w:rsid w:val="00E53AC5"/>
    <w:rsid w:val="00E53D8C"/>
    <w:rsid w:val="00E54527"/>
    <w:rsid w:val="00E54543"/>
    <w:rsid w:val="00E5459E"/>
    <w:rsid w:val="00E546F8"/>
    <w:rsid w:val="00E54A98"/>
    <w:rsid w:val="00E54B5B"/>
    <w:rsid w:val="00E54B60"/>
    <w:rsid w:val="00E54E52"/>
    <w:rsid w:val="00E54F8B"/>
    <w:rsid w:val="00E5512F"/>
    <w:rsid w:val="00E55324"/>
    <w:rsid w:val="00E55605"/>
    <w:rsid w:val="00E55A3F"/>
    <w:rsid w:val="00E55E64"/>
    <w:rsid w:val="00E55E97"/>
    <w:rsid w:val="00E561D5"/>
    <w:rsid w:val="00E56281"/>
    <w:rsid w:val="00E562E1"/>
    <w:rsid w:val="00E562F0"/>
    <w:rsid w:val="00E5635D"/>
    <w:rsid w:val="00E563E4"/>
    <w:rsid w:val="00E56554"/>
    <w:rsid w:val="00E566DC"/>
    <w:rsid w:val="00E56E9A"/>
    <w:rsid w:val="00E5729D"/>
    <w:rsid w:val="00E57524"/>
    <w:rsid w:val="00E575DD"/>
    <w:rsid w:val="00E5762F"/>
    <w:rsid w:val="00E576BA"/>
    <w:rsid w:val="00E57853"/>
    <w:rsid w:val="00E57DCF"/>
    <w:rsid w:val="00E57DDC"/>
    <w:rsid w:val="00E601DD"/>
    <w:rsid w:val="00E6027B"/>
    <w:rsid w:val="00E6032F"/>
    <w:rsid w:val="00E6051A"/>
    <w:rsid w:val="00E605A3"/>
    <w:rsid w:val="00E60682"/>
    <w:rsid w:val="00E61149"/>
    <w:rsid w:val="00E61181"/>
    <w:rsid w:val="00E61277"/>
    <w:rsid w:val="00E612AF"/>
    <w:rsid w:val="00E61568"/>
    <w:rsid w:val="00E618A1"/>
    <w:rsid w:val="00E61C4C"/>
    <w:rsid w:val="00E61CF9"/>
    <w:rsid w:val="00E61F22"/>
    <w:rsid w:val="00E61F84"/>
    <w:rsid w:val="00E62292"/>
    <w:rsid w:val="00E622E1"/>
    <w:rsid w:val="00E6231A"/>
    <w:rsid w:val="00E62367"/>
    <w:rsid w:val="00E62B2A"/>
    <w:rsid w:val="00E62C08"/>
    <w:rsid w:val="00E62C1D"/>
    <w:rsid w:val="00E62DDB"/>
    <w:rsid w:val="00E62F18"/>
    <w:rsid w:val="00E63135"/>
    <w:rsid w:val="00E63147"/>
    <w:rsid w:val="00E63214"/>
    <w:rsid w:val="00E6361C"/>
    <w:rsid w:val="00E63685"/>
    <w:rsid w:val="00E63690"/>
    <w:rsid w:val="00E63A24"/>
    <w:rsid w:val="00E63D35"/>
    <w:rsid w:val="00E63F8B"/>
    <w:rsid w:val="00E64013"/>
    <w:rsid w:val="00E64479"/>
    <w:rsid w:val="00E644F7"/>
    <w:rsid w:val="00E64A50"/>
    <w:rsid w:val="00E6504B"/>
    <w:rsid w:val="00E6521E"/>
    <w:rsid w:val="00E65393"/>
    <w:rsid w:val="00E65609"/>
    <w:rsid w:val="00E65E64"/>
    <w:rsid w:val="00E66391"/>
    <w:rsid w:val="00E663C5"/>
    <w:rsid w:val="00E6643A"/>
    <w:rsid w:val="00E664B3"/>
    <w:rsid w:val="00E66522"/>
    <w:rsid w:val="00E66650"/>
    <w:rsid w:val="00E666AD"/>
    <w:rsid w:val="00E669DD"/>
    <w:rsid w:val="00E66CE8"/>
    <w:rsid w:val="00E66EE9"/>
    <w:rsid w:val="00E672CF"/>
    <w:rsid w:val="00E677D4"/>
    <w:rsid w:val="00E679ED"/>
    <w:rsid w:val="00E679F6"/>
    <w:rsid w:val="00E67A22"/>
    <w:rsid w:val="00E67A92"/>
    <w:rsid w:val="00E67EE4"/>
    <w:rsid w:val="00E67F29"/>
    <w:rsid w:val="00E701DF"/>
    <w:rsid w:val="00E7023F"/>
    <w:rsid w:val="00E70328"/>
    <w:rsid w:val="00E70329"/>
    <w:rsid w:val="00E703CC"/>
    <w:rsid w:val="00E705EF"/>
    <w:rsid w:val="00E70816"/>
    <w:rsid w:val="00E70A99"/>
    <w:rsid w:val="00E70D6C"/>
    <w:rsid w:val="00E70E80"/>
    <w:rsid w:val="00E7119D"/>
    <w:rsid w:val="00E711D5"/>
    <w:rsid w:val="00E711FE"/>
    <w:rsid w:val="00E712C1"/>
    <w:rsid w:val="00E713B0"/>
    <w:rsid w:val="00E71433"/>
    <w:rsid w:val="00E71545"/>
    <w:rsid w:val="00E71634"/>
    <w:rsid w:val="00E71795"/>
    <w:rsid w:val="00E719E5"/>
    <w:rsid w:val="00E71A08"/>
    <w:rsid w:val="00E71C33"/>
    <w:rsid w:val="00E71C79"/>
    <w:rsid w:val="00E71D34"/>
    <w:rsid w:val="00E722F0"/>
    <w:rsid w:val="00E72CC8"/>
    <w:rsid w:val="00E72FCB"/>
    <w:rsid w:val="00E7301B"/>
    <w:rsid w:val="00E7317B"/>
    <w:rsid w:val="00E7324B"/>
    <w:rsid w:val="00E7382E"/>
    <w:rsid w:val="00E738A7"/>
    <w:rsid w:val="00E738CE"/>
    <w:rsid w:val="00E739CE"/>
    <w:rsid w:val="00E73A4C"/>
    <w:rsid w:val="00E73B56"/>
    <w:rsid w:val="00E741C8"/>
    <w:rsid w:val="00E741DF"/>
    <w:rsid w:val="00E74384"/>
    <w:rsid w:val="00E745D2"/>
    <w:rsid w:val="00E746CB"/>
    <w:rsid w:val="00E7498A"/>
    <w:rsid w:val="00E74B99"/>
    <w:rsid w:val="00E74C36"/>
    <w:rsid w:val="00E74FBF"/>
    <w:rsid w:val="00E75066"/>
    <w:rsid w:val="00E7527C"/>
    <w:rsid w:val="00E75376"/>
    <w:rsid w:val="00E75682"/>
    <w:rsid w:val="00E757B7"/>
    <w:rsid w:val="00E7585F"/>
    <w:rsid w:val="00E7659B"/>
    <w:rsid w:val="00E765FE"/>
    <w:rsid w:val="00E768EC"/>
    <w:rsid w:val="00E768FD"/>
    <w:rsid w:val="00E76BDE"/>
    <w:rsid w:val="00E76E79"/>
    <w:rsid w:val="00E76EF3"/>
    <w:rsid w:val="00E779E0"/>
    <w:rsid w:val="00E77BAC"/>
    <w:rsid w:val="00E8021B"/>
    <w:rsid w:val="00E804AB"/>
    <w:rsid w:val="00E80542"/>
    <w:rsid w:val="00E80CE3"/>
    <w:rsid w:val="00E80E9E"/>
    <w:rsid w:val="00E8122D"/>
    <w:rsid w:val="00E813E3"/>
    <w:rsid w:val="00E819DC"/>
    <w:rsid w:val="00E81AF4"/>
    <w:rsid w:val="00E81ED3"/>
    <w:rsid w:val="00E81FF3"/>
    <w:rsid w:val="00E82204"/>
    <w:rsid w:val="00E826E0"/>
    <w:rsid w:val="00E82AC5"/>
    <w:rsid w:val="00E83005"/>
    <w:rsid w:val="00E83064"/>
    <w:rsid w:val="00E831C6"/>
    <w:rsid w:val="00E831D0"/>
    <w:rsid w:val="00E8320C"/>
    <w:rsid w:val="00E833F9"/>
    <w:rsid w:val="00E8345B"/>
    <w:rsid w:val="00E83589"/>
    <w:rsid w:val="00E83639"/>
    <w:rsid w:val="00E83715"/>
    <w:rsid w:val="00E838D0"/>
    <w:rsid w:val="00E83A08"/>
    <w:rsid w:val="00E83DEC"/>
    <w:rsid w:val="00E8414C"/>
    <w:rsid w:val="00E84392"/>
    <w:rsid w:val="00E84479"/>
    <w:rsid w:val="00E8471B"/>
    <w:rsid w:val="00E85298"/>
    <w:rsid w:val="00E85312"/>
    <w:rsid w:val="00E855BA"/>
    <w:rsid w:val="00E857CA"/>
    <w:rsid w:val="00E85EB0"/>
    <w:rsid w:val="00E8641C"/>
    <w:rsid w:val="00E867CD"/>
    <w:rsid w:val="00E867E6"/>
    <w:rsid w:val="00E86940"/>
    <w:rsid w:val="00E8701B"/>
    <w:rsid w:val="00E87512"/>
    <w:rsid w:val="00E87540"/>
    <w:rsid w:val="00E875DA"/>
    <w:rsid w:val="00E87693"/>
    <w:rsid w:val="00E87722"/>
    <w:rsid w:val="00E877B4"/>
    <w:rsid w:val="00E877F3"/>
    <w:rsid w:val="00E87805"/>
    <w:rsid w:val="00E878AF"/>
    <w:rsid w:val="00E878D6"/>
    <w:rsid w:val="00E87AAB"/>
    <w:rsid w:val="00E87DB7"/>
    <w:rsid w:val="00E87E40"/>
    <w:rsid w:val="00E900E8"/>
    <w:rsid w:val="00E901EC"/>
    <w:rsid w:val="00E9064A"/>
    <w:rsid w:val="00E90855"/>
    <w:rsid w:val="00E90C62"/>
    <w:rsid w:val="00E91048"/>
    <w:rsid w:val="00E9118B"/>
    <w:rsid w:val="00E91193"/>
    <w:rsid w:val="00E91212"/>
    <w:rsid w:val="00E9127E"/>
    <w:rsid w:val="00E91417"/>
    <w:rsid w:val="00E9162D"/>
    <w:rsid w:val="00E91689"/>
    <w:rsid w:val="00E91879"/>
    <w:rsid w:val="00E91BCC"/>
    <w:rsid w:val="00E920A8"/>
    <w:rsid w:val="00E9233E"/>
    <w:rsid w:val="00E92410"/>
    <w:rsid w:val="00E927B9"/>
    <w:rsid w:val="00E9284A"/>
    <w:rsid w:val="00E92A26"/>
    <w:rsid w:val="00E92BDC"/>
    <w:rsid w:val="00E92C1C"/>
    <w:rsid w:val="00E9317C"/>
    <w:rsid w:val="00E93427"/>
    <w:rsid w:val="00E934DB"/>
    <w:rsid w:val="00E9357E"/>
    <w:rsid w:val="00E93634"/>
    <w:rsid w:val="00E93A29"/>
    <w:rsid w:val="00E93FF6"/>
    <w:rsid w:val="00E94694"/>
    <w:rsid w:val="00E9481A"/>
    <w:rsid w:val="00E94B83"/>
    <w:rsid w:val="00E94CC9"/>
    <w:rsid w:val="00E9505D"/>
    <w:rsid w:val="00E953C8"/>
    <w:rsid w:val="00E95541"/>
    <w:rsid w:val="00E95956"/>
    <w:rsid w:val="00E95983"/>
    <w:rsid w:val="00E959EE"/>
    <w:rsid w:val="00E95CE4"/>
    <w:rsid w:val="00E95FFE"/>
    <w:rsid w:val="00E96199"/>
    <w:rsid w:val="00E962D0"/>
    <w:rsid w:val="00E963C0"/>
    <w:rsid w:val="00E965C1"/>
    <w:rsid w:val="00E96612"/>
    <w:rsid w:val="00E966F7"/>
    <w:rsid w:val="00E96870"/>
    <w:rsid w:val="00E96C42"/>
    <w:rsid w:val="00E96C47"/>
    <w:rsid w:val="00E96D76"/>
    <w:rsid w:val="00E96D9B"/>
    <w:rsid w:val="00E96F95"/>
    <w:rsid w:val="00E97335"/>
    <w:rsid w:val="00E97514"/>
    <w:rsid w:val="00E97A08"/>
    <w:rsid w:val="00E97AD8"/>
    <w:rsid w:val="00EA000F"/>
    <w:rsid w:val="00EA025F"/>
    <w:rsid w:val="00EA08A8"/>
    <w:rsid w:val="00EA0E0D"/>
    <w:rsid w:val="00EA115D"/>
    <w:rsid w:val="00EA119A"/>
    <w:rsid w:val="00EA182B"/>
    <w:rsid w:val="00EA1B15"/>
    <w:rsid w:val="00EA1F43"/>
    <w:rsid w:val="00EA21A4"/>
    <w:rsid w:val="00EA2760"/>
    <w:rsid w:val="00EA2A6F"/>
    <w:rsid w:val="00EA2B44"/>
    <w:rsid w:val="00EA31FA"/>
    <w:rsid w:val="00EA3587"/>
    <w:rsid w:val="00EA387F"/>
    <w:rsid w:val="00EA398B"/>
    <w:rsid w:val="00EA3BCE"/>
    <w:rsid w:val="00EA3C38"/>
    <w:rsid w:val="00EA3D53"/>
    <w:rsid w:val="00EA480B"/>
    <w:rsid w:val="00EA4B1F"/>
    <w:rsid w:val="00EA4EC9"/>
    <w:rsid w:val="00EA50A3"/>
    <w:rsid w:val="00EA510A"/>
    <w:rsid w:val="00EA5118"/>
    <w:rsid w:val="00EA55AC"/>
    <w:rsid w:val="00EA60F9"/>
    <w:rsid w:val="00EA6224"/>
    <w:rsid w:val="00EA63CB"/>
    <w:rsid w:val="00EA6428"/>
    <w:rsid w:val="00EA6CD2"/>
    <w:rsid w:val="00EA6CD7"/>
    <w:rsid w:val="00EA6FC0"/>
    <w:rsid w:val="00EA7190"/>
    <w:rsid w:val="00EA71BD"/>
    <w:rsid w:val="00EA71EC"/>
    <w:rsid w:val="00EA72E0"/>
    <w:rsid w:val="00EA75E3"/>
    <w:rsid w:val="00EA75E4"/>
    <w:rsid w:val="00EA78EC"/>
    <w:rsid w:val="00EA7CC5"/>
    <w:rsid w:val="00EA7D9B"/>
    <w:rsid w:val="00EA7E4C"/>
    <w:rsid w:val="00EB0092"/>
    <w:rsid w:val="00EB00C3"/>
    <w:rsid w:val="00EB0703"/>
    <w:rsid w:val="00EB072E"/>
    <w:rsid w:val="00EB09DC"/>
    <w:rsid w:val="00EB0B73"/>
    <w:rsid w:val="00EB0BB3"/>
    <w:rsid w:val="00EB0C64"/>
    <w:rsid w:val="00EB0E84"/>
    <w:rsid w:val="00EB12B1"/>
    <w:rsid w:val="00EB173A"/>
    <w:rsid w:val="00EB17E2"/>
    <w:rsid w:val="00EB199D"/>
    <w:rsid w:val="00EB1FC5"/>
    <w:rsid w:val="00EB2014"/>
    <w:rsid w:val="00EB20C4"/>
    <w:rsid w:val="00EB21A6"/>
    <w:rsid w:val="00EB2915"/>
    <w:rsid w:val="00EB2B5D"/>
    <w:rsid w:val="00EB2D31"/>
    <w:rsid w:val="00EB3235"/>
    <w:rsid w:val="00EB33BB"/>
    <w:rsid w:val="00EB362D"/>
    <w:rsid w:val="00EB363E"/>
    <w:rsid w:val="00EB3CAF"/>
    <w:rsid w:val="00EB3D27"/>
    <w:rsid w:val="00EB4322"/>
    <w:rsid w:val="00EB44FB"/>
    <w:rsid w:val="00EB459E"/>
    <w:rsid w:val="00EB4819"/>
    <w:rsid w:val="00EB4841"/>
    <w:rsid w:val="00EB4BAE"/>
    <w:rsid w:val="00EB4CCE"/>
    <w:rsid w:val="00EB504F"/>
    <w:rsid w:val="00EB52C5"/>
    <w:rsid w:val="00EB5304"/>
    <w:rsid w:val="00EB5639"/>
    <w:rsid w:val="00EB5938"/>
    <w:rsid w:val="00EB5A99"/>
    <w:rsid w:val="00EB5B7C"/>
    <w:rsid w:val="00EB5CE1"/>
    <w:rsid w:val="00EB5EC4"/>
    <w:rsid w:val="00EB5F17"/>
    <w:rsid w:val="00EB60DD"/>
    <w:rsid w:val="00EB6399"/>
    <w:rsid w:val="00EB6689"/>
    <w:rsid w:val="00EB6AB9"/>
    <w:rsid w:val="00EB6B79"/>
    <w:rsid w:val="00EB70A9"/>
    <w:rsid w:val="00EB71D0"/>
    <w:rsid w:val="00EB73A8"/>
    <w:rsid w:val="00EB7481"/>
    <w:rsid w:val="00EB76FF"/>
    <w:rsid w:val="00EB79BE"/>
    <w:rsid w:val="00EB7B0E"/>
    <w:rsid w:val="00EB7C34"/>
    <w:rsid w:val="00EC0031"/>
    <w:rsid w:val="00EC0725"/>
    <w:rsid w:val="00EC0786"/>
    <w:rsid w:val="00EC0CD5"/>
    <w:rsid w:val="00EC118E"/>
    <w:rsid w:val="00EC14EC"/>
    <w:rsid w:val="00EC15B8"/>
    <w:rsid w:val="00EC15C7"/>
    <w:rsid w:val="00EC1613"/>
    <w:rsid w:val="00EC1686"/>
    <w:rsid w:val="00EC1A8C"/>
    <w:rsid w:val="00EC1AE0"/>
    <w:rsid w:val="00EC1AEA"/>
    <w:rsid w:val="00EC1AF4"/>
    <w:rsid w:val="00EC24AD"/>
    <w:rsid w:val="00EC26E2"/>
    <w:rsid w:val="00EC2AD9"/>
    <w:rsid w:val="00EC2B60"/>
    <w:rsid w:val="00EC2B98"/>
    <w:rsid w:val="00EC2D23"/>
    <w:rsid w:val="00EC3332"/>
    <w:rsid w:val="00EC3BB3"/>
    <w:rsid w:val="00EC3BE4"/>
    <w:rsid w:val="00EC3F0F"/>
    <w:rsid w:val="00EC42A4"/>
    <w:rsid w:val="00EC43F7"/>
    <w:rsid w:val="00EC47BE"/>
    <w:rsid w:val="00EC4A6E"/>
    <w:rsid w:val="00EC5716"/>
    <w:rsid w:val="00EC5F12"/>
    <w:rsid w:val="00EC5F8C"/>
    <w:rsid w:val="00EC611D"/>
    <w:rsid w:val="00EC698A"/>
    <w:rsid w:val="00EC6991"/>
    <w:rsid w:val="00EC6A29"/>
    <w:rsid w:val="00EC6C53"/>
    <w:rsid w:val="00EC7150"/>
    <w:rsid w:val="00EC72EF"/>
    <w:rsid w:val="00EC740B"/>
    <w:rsid w:val="00EC7432"/>
    <w:rsid w:val="00EC754F"/>
    <w:rsid w:val="00EC75B5"/>
    <w:rsid w:val="00EC787A"/>
    <w:rsid w:val="00EC7F69"/>
    <w:rsid w:val="00EC7FD7"/>
    <w:rsid w:val="00ED0395"/>
    <w:rsid w:val="00ED08D3"/>
    <w:rsid w:val="00ED0E22"/>
    <w:rsid w:val="00ED1207"/>
    <w:rsid w:val="00ED12E7"/>
    <w:rsid w:val="00ED12FD"/>
    <w:rsid w:val="00ED153C"/>
    <w:rsid w:val="00ED1671"/>
    <w:rsid w:val="00ED1738"/>
    <w:rsid w:val="00ED175A"/>
    <w:rsid w:val="00ED17C3"/>
    <w:rsid w:val="00ED1A2C"/>
    <w:rsid w:val="00ED1D1F"/>
    <w:rsid w:val="00ED2429"/>
    <w:rsid w:val="00ED259D"/>
    <w:rsid w:val="00ED261C"/>
    <w:rsid w:val="00ED2683"/>
    <w:rsid w:val="00ED268B"/>
    <w:rsid w:val="00ED286B"/>
    <w:rsid w:val="00ED2A40"/>
    <w:rsid w:val="00ED3444"/>
    <w:rsid w:val="00ED35EA"/>
    <w:rsid w:val="00ED39C4"/>
    <w:rsid w:val="00ED3E74"/>
    <w:rsid w:val="00ED3F44"/>
    <w:rsid w:val="00ED3F55"/>
    <w:rsid w:val="00ED405B"/>
    <w:rsid w:val="00ED4240"/>
    <w:rsid w:val="00ED4358"/>
    <w:rsid w:val="00ED44BF"/>
    <w:rsid w:val="00ED46D3"/>
    <w:rsid w:val="00ED4BB3"/>
    <w:rsid w:val="00ED4CF7"/>
    <w:rsid w:val="00ED4E47"/>
    <w:rsid w:val="00ED4FD9"/>
    <w:rsid w:val="00ED52CA"/>
    <w:rsid w:val="00ED52E9"/>
    <w:rsid w:val="00ED53B5"/>
    <w:rsid w:val="00ED540A"/>
    <w:rsid w:val="00ED5DCB"/>
    <w:rsid w:val="00ED5E24"/>
    <w:rsid w:val="00ED5EE2"/>
    <w:rsid w:val="00ED66D2"/>
    <w:rsid w:val="00ED6962"/>
    <w:rsid w:val="00ED69BA"/>
    <w:rsid w:val="00ED6CF0"/>
    <w:rsid w:val="00ED6FA0"/>
    <w:rsid w:val="00ED70DA"/>
    <w:rsid w:val="00ED7666"/>
    <w:rsid w:val="00ED7820"/>
    <w:rsid w:val="00ED79FA"/>
    <w:rsid w:val="00ED7DE0"/>
    <w:rsid w:val="00ED7F89"/>
    <w:rsid w:val="00EE00F3"/>
    <w:rsid w:val="00EE01B4"/>
    <w:rsid w:val="00EE06D3"/>
    <w:rsid w:val="00EE08D3"/>
    <w:rsid w:val="00EE09AF"/>
    <w:rsid w:val="00EE0C8C"/>
    <w:rsid w:val="00EE1120"/>
    <w:rsid w:val="00EE1193"/>
    <w:rsid w:val="00EE128E"/>
    <w:rsid w:val="00EE185A"/>
    <w:rsid w:val="00EE1B43"/>
    <w:rsid w:val="00EE1ED0"/>
    <w:rsid w:val="00EE20EB"/>
    <w:rsid w:val="00EE256B"/>
    <w:rsid w:val="00EE2B47"/>
    <w:rsid w:val="00EE2BC5"/>
    <w:rsid w:val="00EE2CD0"/>
    <w:rsid w:val="00EE2D55"/>
    <w:rsid w:val="00EE2FD4"/>
    <w:rsid w:val="00EE3371"/>
    <w:rsid w:val="00EE33FB"/>
    <w:rsid w:val="00EE34AE"/>
    <w:rsid w:val="00EE3784"/>
    <w:rsid w:val="00EE380C"/>
    <w:rsid w:val="00EE3D61"/>
    <w:rsid w:val="00EE4094"/>
    <w:rsid w:val="00EE4182"/>
    <w:rsid w:val="00EE44A8"/>
    <w:rsid w:val="00EE4613"/>
    <w:rsid w:val="00EE48AB"/>
    <w:rsid w:val="00EE49B4"/>
    <w:rsid w:val="00EE512A"/>
    <w:rsid w:val="00EE5727"/>
    <w:rsid w:val="00EE577A"/>
    <w:rsid w:val="00EE5EE2"/>
    <w:rsid w:val="00EE5EEB"/>
    <w:rsid w:val="00EE6174"/>
    <w:rsid w:val="00EE62E0"/>
    <w:rsid w:val="00EE6610"/>
    <w:rsid w:val="00EE6B4A"/>
    <w:rsid w:val="00EE6BE5"/>
    <w:rsid w:val="00EE6D1D"/>
    <w:rsid w:val="00EE6DA7"/>
    <w:rsid w:val="00EE6FE9"/>
    <w:rsid w:val="00EE702F"/>
    <w:rsid w:val="00EE7480"/>
    <w:rsid w:val="00EE7525"/>
    <w:rsid w:val="00EE75D0"/>
    <w:rsid w:val="00EE7B3C"/>
    <w:rsid w:val="00EE7C4F"/>
    <w:rsid w:val="00EE7F4C"/>
    <w:rsid w:val="00EE7F4F"/>
    <w:rsid w:val="00EE7FF5"/>
    <w:rsid w:val="00EF0131"/>
    <w:rsid w:val="00EF04C9"/>
    <w:rsid w:val="00EF074C"/>
    <w:rsid w:val="00EF0AE6"/>
    <w:rsid w:val="00EF0DF8"/>
    <w:rsid w:val="00EF12CC"/>
    <w:rsid w:val="00EF13F3"/>
    <w:rsid w:val="00EF1C1B"/>
    <w:rsid w:val="00EF1CF0"/>
    <w:rsid w:val="00EF1E3F"/>
    <w:rsid w:val="00EF1FA5"/>
    <w:rsid w:val="00EF22A9"/>
    <w:rsid w:val="00EF22B0"/>
    <w:rsid w:val="00EF22DD"/>
    <w:rsid w:val="00EF2A46"/>
    <w:rsid w:val="00EF2A4E"/>
    <w:rsid w:val="00EF2C25"/>
    <w:rsid w:val="00EF30CD"/>
    <w:rsid w:val="00EF327B"/>
    <w:rsid w:val="00EF388D"/>
    <w:rsid w:val="00EF38D6"/>
    <w:rsid w:val="00EF3AAA"/>
    <w:rsid w:val="00EF3B6C"/>
    <w:rsid w:val="00EF4029"/>
    <w:rsid w:val="00EF434E"/>
    <w:rsid w:val="00EF43E8"/>
    <w:rsid w:val="00EF4541"/>
    <w:rsid w:val="00EF4666"/>
    <w:rsid w:val="00EF4785"/>
    <w:rsid w:val="00EF4C84"/>
    <w:rsid w:val="00EF54CA"/>
    <w:rsid w:val="00EF5570"/>
    <w:rsid w:val="00EF571F"/>
    <w:rsid w:val="00EF57A3"/>
    <w:rsid w:val="00EF592B"/>
    <w:rsid w:val="00EF5B92"/>
    <w:rsid w:val="00EF5CCC"/>
    <w:rsid w:val="00EF5D6A"/>
    <w:rsid w:val="00EF5F2C"/>
    <w:rsid w:val="00EF6031"/>
    <w:rsid w:val="00EF6101"/>
    <w:rsid w:val="00EF617C"/>
    <w:rsid w:val="00EF6365"/>
    <w:rsid w:val="00EF6914"/>
    <w:rsid w:val="00EF6B72"/>
    <w:rsid w:val="00EF6D3D"/>
    <w:rsid w:val="00EF6DEB"/>
    <w:rsid w:val="00EF7459"/>
    <w:rsid w:val="00EF7716"/>
    <w:rsid w:val="00EF7AC7"/>
    <w:rsid w:val="00EF7BEC"/>
    <w:rsid w:val="00EF7C47"/>
    <w:rsid w:val="00F0010C"/>
    <w:rsid w:val="00F0075F"/>
    <w:rsid w:val="00F00902"/>
    <w:rsid w:val="00F00A57"/>
    <w:rsid w:val="00F00DA9"/>
    <w:rsid w:val="00F00E9C"/>
    <w:rsid w:val="00F0105D"/>
    <w:rsid w:val="00F01078"/>
    <w:rsid w:val="00F011F9"/>
    <w:rsid w:val="00F01488"/>
    <w:rsid w:val="00F016C1"/>
    <w:rsid w:val="00F01D95"/>
    <w:rsid w:val="00F01F82"/>
    <w:rsid w:val="00F02025"/>
    <w:rsid w:val="00F021DE"/>
    <w:rsid w:val="00F02315"/>
    <w:rsid w:val="00F026D1"/>
    <w:rsid w:val="00F02B37"/>
    <w:rsid w:val="00F031F7"/>
    <w:rsid w:val="00F035FE"/>
    <w:rsid w:val="00F036B4"/>
    <w:rsid w:val="00F0383B"/>
    <w:rsid w:val="00F03A0C"/>
    <w:rsid w:val="00F03B4C"/>
    <w:rsid w:val="00F03CDA"/>
    <w:rsid w:val="00F03E29"/>
    <w:rsid w:val="00F03E6B"/>
    <w:rsid w:val="00F03EF6"/>
    <w:rsid w:val="00F0405C"/>
    <w:rsid w:val="00F041EE"/>
    <w:rsid w:val="00F04322"/>
    <w:rsid w:val="00F043C4"/>
    <w:rsid w:val="00F0477D"/>
    <w:rsid w:val="00F05286"/>
    <w:rsid w:val="00F054CB"/>
    <w:rsid w:val="00F054D0"/>
    <w:rsid w:val="00F05553"/>
    <w:rsid w:val="00F05651"/>
    <w:rsid w:val="00F05739"/>
    <w:rsid w:val="00F058A9"/>
    <w:rsid w:val="00F05B4D"/>
    <w:rsid w:val="00F060C6"/>
    <w:rsid w:val="00F06281"/>
    <w:rsid w:val="00F06344"/>
    <w:rsid w:val="00F0638F"/>
    <w:rsid w:val="00F06555"/>
    <w:rsid w:val="00F06D45"/>
    <w:rsid w:val="00F0729E"/>
    <w:rsid w:val="00F072EA"/>
    <w:rsid w:val="00F0758C"/>
    <w:rsid w:val="00F07914"/>
    <w:rsid w:val="00F07C50"/>
    <w:rsid w:val="00F07CD3"/>
    <w:rsid w:val="00F07D9F"/>
    <w:rsid w:val="00F07E20"/>
    <w:rsid w:val="00F07F3E"/>
    <w:rsid w:val="00F07FAE"/>
    <w:rsid w:val="00F101C2"/>
    <w:rsid w:val="00F10237"/>
    <w:rsid w:val="00F10255"/>
    <w:rsid w:val="00F102EF"/>
    <w:rsid w:val="00F10519"/>
    <w:rsid w:val="00F105EB"/>
    <w:rsid w:val="00F10AC1"/>
    <w:rsid w:val="00F10D47"/>
    <w:rsid w:val="00F10D55"/>
    <w:rsid w:val="00F10EB6"/>
    <w:rsid w:val="00F10F38"/>
    <w:rsid w:val="00F10F68"/>
    <w:rsid w:val="00F1157C"/>
    <w:rsid w:val="00F118DB"/>
    <w:rsid w:val="00F11AF0"/>
    <w:rsid w:val="00F11BC4"/>
    <w:rsid w:val="00F11C8C"/>
    <w:rsid w:val="00F11D1E"/>
    <w:rsid w:val="00F11ED2"/>
    <w:rsid w:val="00F124CD"/>
    <w:rsid w:val="00F12E3E"/>
    <w:rsid w:val="00F13017"/>
    <w:rsid w:val="00F13166"/>
    <w:rsid w:val="00F131AD"/>
    <w:rsid w:val="00F13217"/>
    <w:rsid w:val="00F13545"/>
    <w:rsid w:val="00F1356D"/>
    <w:rsid w:val="00F13673"/>
    <w:rsid w:val="00F13732"/>
    <w:rsid w:val="00F139B3"/>
    <w:rsid w:val="00F13AED"/>
    <w:rsid w:val="00F141CE"/>
    <w:rsid w:val="00F1422B"/>
    <w:rsid w:val="00F14694"/>
    <w:rsid w:val="00F14735"/>
    <w:rsid w:val="00F14879"/>
    <w:rsid w:val="00F149C8"/>
    <w:rsid w:val="00F14B84"/>
    <w:rsid w:val="00F1513F"/>
    <w:rsid w:val="00F1568A"/>
    <w:rsid w:val="00F159EA"/>
    <w:rsid w:val="00F161A3"/>
    <w:rsid w:val="00F165C7"/>
    <w:rsid w:val="00F166EE"/>
    <w:rsid w:val="00F16812"/>
    <w:rsid w:val="00F16951"/>
    <w:rsid w:val="00F16B1B"/>
    <w:rsid w:val="00F16CDD"/>
    <w:rsid w:val="00F16D94"/>
    <w:rsid w:val="00F171B1"/>
    <w:rsid w:val="00F173E9"/>
    <w:rsid w:val="00F17B6E"/>
    <w:rsid w:val="00F17CE8"/>
    <w:rsid w:val="00F200B5"/>
    <w:rsid w:val="00F200FB"/>
    <w:rsid w:val="00F20103"/>
    <w:rsid w:val="00F201FE"/>
    <w:rsid w:val="00F2026C"/>
    <w:rsid w:val="00F2050C"/>
    <w:rsid w:val="00F2109E"/>
    <w:rsid w:val="00F210A5"/>
    <w:rsid w:val="00F21296"/>
    <w:rsid w:val="00F2131C"/>
    <w:rsid w:val="00F216EA"/>
    <w:rsid w:val="00F21EE1"/>
    <w:rsid w:val="00F21FDB"/>
    <w:rsid w:val="00F21FEC"/>
    <w:rsid w:val="00F22154"/>
    <w:rsid w:val="00F22370"/>
    <w:rsid w:val="00F226F4"/>
    <w:rsid w:val="00F228A8"/>
    <w:rsid w:val="00F229BE"/>
    <w:rsid w:val="00F22D0B"/>
    <w:rsid w:val="00F22E5B"/>
    <w:rsid w:val="00F23176"/>
    <w:rsid w:val="00F233C6"/>
    <w:rsid w:val="00F23436"/>
    <w:rsid w:val="00F234F8"/>
    <w:rsid w:val="00F236C1"/>
    <w:rsid w:val="00F23F13"/>
    <w:rsid w:val="00F240B2"/>
    <w:rsid w:val="00F2411E"/>
    <w:rsid w:val="00F2431C"/>
    <w:rsid w:val="00F245D7"/>
    <w:rsid w:val="00F24EB7"/>
    <w:rsid w:val="00F25249"/>
    <w:rsid w:val="00F2553A"/>
    <w:rsid w:val="00F255C7"/>
    <w:rsid w:val="00F2584B"/>
    <w:rsid w:val="00F26484"/>
    <w:rsid w:val="00F2649A"/>
    <w:rsid w:val="00F26717"/>
    <w:rsid w:val="00F26729"/>
    <w:rsid w:val="00F26A3F"/>
    <w:rsid w:val="00F26AF1"/>
    <w:rsid w:val="00F26BC8"/>
    <w:rsid w:val="00F26BDD"/>
    <w:rsid w:val="00F26CE2"/>
    <w:rsid w:val="00F26D08"/>
    <w:rsid w:val="00F26D99"/>
    <w:rsid w:val="00F26DA5"/>
    <w:rsid w:val="00F26DBE"/>
    <w:rsid w:val="00F2722A"/>
    <w:rsid w:val="00F273CC"/>
    <w:rsid w:val="00F27842"/>
    <w:rsid w:val="00F27AD6"/>
    <w:rsid w:val="00F27B00"/>
    <w:rsid w:val="00F27B06"/>
    <w:rsid w:val="00F27BCE"/>
    <w:rsid w:val="00F27D73"/>
    <w:rsid w:val="00F27F5B"/>
    <w:rsid w:val="00F302C1"/>
    <w:rsid w:val="00F30355"/>
    <w:rsid w:val="00F3093C"/>
    <w:rsid w:val="00F3097E"/>
    <w:rsid w:val="00F311FE"/>
    <w:rsid w:val="00F31AAB"/>
    <w:rsid w:val="00F31D8E"/>
    <w:rsid w:val="00F31E5F"/>
    <w:rsid w:val="00F3248B"/>
    <w:rsid w:val="00F324F2"/>
    <w:rsid w:val="00F326CC"/>
    <w:rsid w:val="00F33018"/>
    <w:rsid w:val="00F330EC"/>
    <w:rsid w:val="00F33103"/>
    <w:rsid w:val="00F3373C"/>
    <w:rsid w:val="00F3374B"/>
    <w:rsid w:val="00F337DD"/>
    <w:rsid w:val="00F33929"/>
    <w:rsid w:val="00F33AAE"/>
    <w:rsid w:val="00F33ACF"/>
    <w:rsid w:val="00F33E58"/>
    <w:rsid w:val="00F33F33"/>
    <w:rsid w:val="00F3438F"/>
    <w:rsid w:val="00F34A6D"/>
    <w:rsid w:val="00F34ACA"/>
    <w:rsid w:val="00F34CDA"/>
    <w:rsid w:val="00F34EE4"/>
    <w:rsid w:val="00F3519E"/>
    <w:rsid w:val="00F351CB"/>
    <w:rsid w:val="00F35359"/>
    <w:rsid w:val="00F35392"/>
    <w:rsid w:val="00F35670"/>
    <w:rsid w:val="00F3570D"/>
    <w:rsid w:val="00F3576C"/>
    <w:rsid w:val="00F35AF8"/>
    <w:rsid w:val="00F35D9A"/>
    <w:rsid w:val="00F36044"/>
    <w:rsid w:val="00F36854"/>
    <w:rsid w:val="00F36B88"/>
    <w:rsid w:val="00F36C43"/>
    <w:rsid w:val="00F36FB2"/>
    <w:rsid w:val="00F3704A"/>
    <w:rsid w:val="00F373D7"/>
    <w:rsid w:val="00F37568"/>
    <w:rsid w:val="00F37843"/>
    <w:rsid w:val="00F37B4B"/>
    <w:rsid w:val="00F37E63"/>
    <w:rsid w:val="00F40529"/>
    <w:rsid w:val="00F40A99"/>
    <w:rsid w:val="00F410BA"/>
    <w:rsid w:val="00F412DA"/>
    <w:rsid w:val="00F4134C"/>
    <w:rsid w:val="00F41358"/>
    <w:rsid w:val="00F418AD"/>
    <w:rsid w:val="00F418D2"/>
    <w:rsid w:val="00F4191A"/>
    <w:rsid w:val="00F41C20"/>
    <w:rsid w:val="00F41D68"/>
    <w:rsid w:val="00F41E36"/>
    <w:rsid w:val="00F41EC3"/>
    <w:rsid w:val="00F421F2"/>
    <w:rsid w:val="00F423AE"/>
    <w:rsid w:val="00F424D3"/>
    <w:rsid w:val="00F431C8"/>
    <w:rsid w:val="00F43316"/>
    <w:rsid w:val="00F433CB"/>
    <w:rsid w:val="00F433F5"/>
    <w:rsid w:val="00F435F5"/>
    <w:rsid w:val="00F438DA"/>
    <w:rsid w:val="00F439C5"/>
    <w:rsid w:val="00F43AD1"/>
    <w:rsid w:val="00F43FF5"/>
    <w:rsid w:val="00F4405C"/>
    <w:rsid w:val="00F442C9"/>
    <w:rsid w:val="00F44445"/>
    <w:rsid w:val="00F446AF"/>
    <w:rsid w:val="00F44851"/>
    <w:rsid w:val="00F448E5"/>
    <w:rsid w:val="00F45020"/>
    <w:rsid w:val="00F451BE"/>
    <w:rsid w:val="00F451C6"/>
    <w:rsid w:val="00F455D4"/>
    <w:rsid w:val="00F456B1"/>
    <w:rsid w:val="00F458F2"/>
    <w:rsid w:val="00F45C6A"/>
    <w:rsid w:val="00F45C92"/>
    <w:rsid w:val="00F465E8"/>
    <w:rsid w:val="00F466D5"/>
    <w:rsid w:val="00F46957"/>
    <w:rsid w:val="00F46B73"/>
    <w:rsid w:val="00F46C9F"/>
    <w:rsid w:val="00F4756C"/>
    <w:rsid w:val="00F477FE"/>
    <w:rsid w:val="00F47967"/>
    <w:rsid w:val="00F47F2C"/>
    <w:rsid w:val="00F50110"/>
    <w:rsid w:val="00F5035C"/>
    <w:rsid w:val="00F50372"/>
    <w:rsid w:val="00F5057D"/>
    <w:rsid w:val="00F50B4F"/>
    <w:rsid w:val="00F50E88"/>
    <w:rsid w:val="00F50EA7"/>
    <w:rsid w:val="00F51407"/>
    <w:rsid w:val="00F51415"/>
    <w:rsid w:val="00F5157A"/>
    <w:rsid w:val="00F51623"/>
    <w:rsid w:val="00F517C7"/>
    <w:rsid w:val="00F517DB"/>
    <w:rsid w:val="00F51D3D"/>
    <w:rsid w:val="00F52118"/>
    <w:rsid w:val="00F52550"/>
    <w:rsid w:val="00F52E2A"/>
    <w:rsid w:val="00F52E69"/>
    <w:rsid w:val="00F52F51"/>
    <w:rsid w:val="00F5332F"/>
    <w:rsid w:val="00F533D8"/>
    <w:rsid w:val="00F53640"/>
    <w:rsid w:val="00F53916"/>
    <w:rsid w:val="00F53A09"/>
    <w:rsid w:val="00F53B20"/>
    <w:rsid w:val="00F53CF2"/>
    <w:rsid w:val="00F53CFA"/>
    <w:rsid w:val="00F5435A"/>
    <w:rsid w:val="00F54C7B"/>
    <w:rsid w:val="00F54D12"/>
    <w:rsid w:val="00F54E6A"/>
    <w:rsid w:val="00F552FF"/>
    <w:rsid w:val="00F558E5"/>
    <w:rsid w:val="00F55E2E"/>
    <w:rsid w:val="00F560FA"/>
    <w:rsid w:val="00F56933"/>
    <w:rsid w:val="00F56A5A"/>
    <w:rsid w:val="00F56AB7"/>
    <w:rsid w:val="00F56DB9"/>
    <w:rsid w:val="00F56ED4"/>
    <w:rsid w:val="00F56FC3"/>
    <w:rsid w:val="00F5718A"/>
    <w:rsid w:val="00F57202"/>
    <w:rsid w:val="00F57A73"/>
    <w:rsid w:val="00F57B97"/>
    <w:rsid w:val="00F57DDD"/>
    <w:rsid w:val="00F57E3E"/>
    <w:rsid w:val="00F57F7E"/>
    <w:rsid w:val="00F6004D"/>
    <w:rsid w:val="00F605A5"/>
    <w:rsid w:val="00F60780"/>
    <w:rsid w:val="00F609B0"/>
    <w:rsid w:val="00F60A9C"/>
    <w:rsid w:val="00F6139E"/>
    <w:rsid w:val="00F6146D"/>
    <w:rsid w:val="00F618F2"/>
    <w:rsid w:val="00F61974"/>
    <w:rsid w:val="00F622E3"/>
    <w:rsid w:val="00F6267F"/>
    <w:rsid w:val="00F628A3"/>
    <w:rsid w:val="00F62C15"/>
    <w:rsid w:val="00F632B9"/>
    <w:rsid w:val="00F633D3"/>
    <w:rsid w:val="00F634A8"/>
    <w:rsid w:val="00F634BD"/>
    <w:rsid w:val="00F63536"/>
    <w:rsid w:val="00F63BD2"/>
    <w:rsid w:val="00F64497"/>
    <w:rsid w:val="00F644F2"/>
    <w:rsid w:val="00F646BE"/>
    <w:rsid w:val="00F646FD"/>
    <w:rsid w:val="00F6514D"/>
    <w:rsid w:val="00F653FA"/>
    <w:rsid w:val="00F65805"/>
    <w:rsid w:val="00F65838"/>
    <w:rsid w:val="00F65A71"/>
    <w:rsid w:val="00F65A7A"/>
    <w:rsid w:val="00F65C91"/>
    <w:rsid w:val="00F65C9F"/>
    <w:rsid w:val="00F65F3D"/>
    <w:rsid w:val="00F66367"/>
    <w:rsid w:val="00F66398"/>
    <w:rsid w:val="00F66786"/>
    <w:rsid w:val="00F667E1"/>
    <w:rsid w:val="00F66924"/>
    <w:rsid w:val="00F6693B"/>
    <w:rsid w:val="00F66E88"/>
    <w:rsid w:val="00F67068"/>
    <w:rsid w:val="00F67362"/>
    <w:rsid w:val="00F6775D"/>
    <w:rsid w:val="00F67B9C"/>
    <w:rsid w:val="00F67D12"/>
    <w:rsid w:val="00F67F2F"/>
    <w:rsid w:val="00F701A7"/>
    <w:rsid w:val="00F70590"/>
    <w:rsid w:val="00F708D9"/>
    <w:rsid w:val="00F70A2E"/>
    <w:rsid w:val="00F70E33"/>
    <w:rsid w:val="00F70E95"/>
    <w:rsid w:val="00F70FC6"/>
    <w:rsid w:val="00F710F0"/>
    <w:rsid w:val="00F715AB"/>
    <w:rsid w:val="00F71C11"/>
    <w:rsid w:val="00F720B7"/>
    <w:rsid w:val="00F727DC"/>
    <w:rsid w:val="00F73C47"/>
    <w:rsid w:val="00F73C9A"/>
    <w:rsid w:val="00F741FC"/>
    <w:rsid w:val="00F743AF"/>
    <w:rsid w:val="00F74433"/>
    <w:rsid w:val="00F74617"/>
    <w:rsid w:val="00F74DFF"/>
    <w:rsid w:val="00F75054"/>
    <w:rsid w:val="00F75231"/>
    <w:rsid w:val="00F75675"/>
    <w:rsid w:val="00F758DD"/>
    <w:rsid w:val="00F75C22"/>
    <w:rsid w:val="00F7623B"/>
    <w:rsid w:val="00F76329"/>
    <w:rsid w:val="00F7666F"/>
    <w:rsid w:val="00F76A63"/>
    <w:rsid w:val="00F76D29"/>
    <w:rsid w:val="00F76FCD"/>
    <w:rsid w:val="00F7747C"/>
    <w:rsid w:val="00F779F0"/>
    <w:rsid w:val="00F77A32"/>
    <w:rsid w:val="00F77A7D"/>
    <w:rsid w:val="00F77AC3"/>
    <w:rsid w:val="00F77B37"/>
    <w:rsid w:val="00F77DA8"/>
    <w:rsid w:val="00F77E4A"/>
    <w:rsid w:val="00F80510"/>
    <w:rsid w:val="00F80630"/>
    <w:rsid w:val="00F806C2"/>
    <w:rsid w:val="00F80965"/>
    <w:rsid w:val="00F80E1C"/>
    <w:rsid w:val="00F80F16"/>
    <w:rsid w:val="00F813DD"/>
    <w:rsid w:val="00F815FD"/>
    <w:rsid w:val="00F81A58"/>
    <w:rsid w:val="00F81B6F"/>
    <w:rsid w:val="00F81D27"/>
    <w:rsid w:val="00F81F65"/>
    <w:rsid w:val="00F81F90"/>
    <w:rsid w:val="00F829BE"/>
    <w:rsid w:val="00F82DBE"/>
    <w:rsid w:val="00F82E83"/>
    <w:rsid w:val="00F83229"/>
    <w:rsid w:val="00F834D6"/>
    <w:rsid w:val="00F836EF"/>
    <w:rsid w:val="00F838B8"/>
    <w:rsid w:val="00F8425F"/>
    <w:rsid w:val="00F84687"/>
    <w:rsid w:val="00F84A6B"/>
    <w:rsid w:val="00F84C6E"/>
    <w:rsid w:val="00F84E8B"/>
    <w:rsid w:val="00F856CD"/>
    <w:rsid w:val="00F85AC7"/>
    <w:rsid w:val="00F85B18"/>
    <w:rsid w:val="00F866FA"/>
    <w:rsid w:val="00F86992"/>
    <w:rsid w:val="00F8699A"/>
    <w:rsid w:val="00F86FA2"/>
    <w:rsid w:val="00F87048"/>
    <w:rsid w:val="00F87757"/>
    <w:rsid w:val="00F878EF"/>
    <w:rsid w:val="00F9007F"/>
    <w:rsid w:val="00F90112"/>
    <w:rsid w:val="00F903AC"/>
    <w:rsid w:val="00F90504"/>
    <w:rsid w:val="00F90832"/>
    <w:rsid w:val="00F90DF1"/>
    <w:rsid w:val="00F912E0"/>
    <w:rsid w:val="00F916A0"/>
    <w:rsid w:val="00F91AE7"/>
    <w:rsid w:val="00F91F1D"/>
    <w:rsid w:val="00F92119"/>
    <w:rsid w:val="00F923B7"/>
    <w:rsid w:val="00F92C2F"/>
    <w:rsid w:val="00F92E7F"/>
    <w:rsid w:val="00F93215"/>
    <w:rsid w:val="00F932F2"/>
    <w:rsid w:val="00F937C0"/>
    <w:rsid w:val="00F93A48"/>
    <w:rsid w:val="00F93AC2"/>
    <w:rsid w:val="00F93B09"/>
    <w:rsid w:val="00F94135"/>
    <w:rsid w:val="00F94209"/>
    <w:rsid w:val="00F947B5"/>
    <w:rsid w:val="00F94B49"/>
    <w:rsid w:val="00F94F2C"/>
    <w:rsid w:val="00F94FEB"/>
    <w:rsid w:val="00F951C3"/>
    <w:rsid w:val="00F953CA"/>
    <w:rsid w:val="00F955DA"/>
    <w:rsid w:val="00F9591E"/>
    <w:rsid w:val="00F95E79"/>
    <w:rsid w:val="00F95E98"/>
    <w:rsid w:val="00F95F40"/>
    <w:rsid w:val="00F95F70"/>
    <w:rsid w:val="00F96215"/>
    <w:rsid w:val="00F96455"/>
    <w:rsid w:val="00F969E7"/>
    <w:rsid w:val="00F96AF9"/>
    <w:rsid w:val="00F97164"/>
    <w:rsid w:val="00F97261"/>
    <w:rsid w:val="00F9788E"/>
    <w:rsid w:val="00F978F2"/>
    <w:rsid w:val="00F97906"/>
    <w:rsid w:val="00F97BFF"/>
    <w:rsid w:val="00FA01B8"/>
    <w:rsid w:val="00FA025C"/>
    <w:rsid w:val="00FA04D6"/>
    <w:rsid w:val="00FA0BC6"/>
    <w:rsid w:val="00FA0EA6"/>
    <w:rsid w:val="00FA11E2"/>
    <w:rsid w:val="00FA132B"/>
    <w:rsid w:val="00FA139D"/>
    <w:rsid w:val="00FA1487"/>
    <w:rsid w:val="00FA1495"/>
    <w:rsid w:val="00FA176F"/>
    <w:rsid w:val="00FA198C"/>
    <w:rsid w:val="00FA1B0B"/>
    <w:rsid w:val="00FA1C36"/>
    <w:rsid w:val="00FA1F71"/>
    <w:rsid w:val="00FA240A"/>
    <w:rsid w:val="00FA2645"/>
    <w:rsid w:val="00FA2C7A"/>
    <w:rsid w:val="00FA2FD2"/>
    <w:rsid w:val="00FA34C5"/>
    <w:rsid w:val="00FA35DC"/>
    <w:rsid w:val="00FA363C"/>
    <w:rsid w:val="00FA37EF"/>
    <w:rsid w:val="00FA39AC"/>
    <w:rsid w:val="00FA3ABE"/>
    <w:rsid w:val="00FA3D1F"/>
    <w:rsid w:val="00FA4094"/>
    <w:rsid w:val="00FA4B16"/>
    <w:rsid w:val="00FA4B8C"/>
    <w:rsid w:val="00FA4D5C"/>
    <w:rsid w:val="00FA4E72"/>
    <w:rsid w:val="00FA4EE0"/>
    <w:rsid w:val="00FA51D3"/>
    <w:rsid w:val="00FA5480"/>
    <w:rsid w:val="00FA54D7"/>
    <w:rsid w:val="00FA55D0"/>
    <w:rsid w:val="00FA588F"/>
    <w:rsid w:val="00FA59FF"/>
    <w:rsid w:val="00FA5ADE"/>
    <w:rsid w:val="00FA6757"/>
    <w:rsid w:val="00FA6883"/>
    <w:rsid w:val="00FA6E36"/>
    <w:rsid w:val="00FA6FF6"/>
    <w:rsid w:val="00FA7305"/>
    <w:rsid w:val="00FA7615"/>
    <w:rsid w:val="00FA77E2"/>
    <w:rsid w:val="00FA7831"/>
    <w:rsid w:val="00FA7AF2"/>
    <w:rsid w:val="00FA7B25"/>
    <w:rsid w:val="00FA7D27"/>
    <w:rsid w:val="00FA7D42"/>
    <w:rsid w:val="00FA7E3A"/>
    <w:rsid w:val="00FB0047"/>
    <w:rsid w:val="00FB0334"/>
    <w:rsid w:val="00FB0C7A"/>
    <w:rsid w:val="00FB0E52"/>
    <w:rsid w:val="00FB0F98"/>
    <w:rsid w:val="00FB11F1"/>
    <w:rsid w:val="00FB1428"/>
    <w:rsid w:val="00FB14E8"/>
    <w:rsid w:val="00FB1595"/>
    <w:rsid w:val="00FB16C9"/>
    <w:rsid w:val="00FB1A5A"/>
    <w:rsid w:val="00FB1BA6"/>
    <w:rsid w:val="00FB1F77"/>
    <w:rsid w:val="00FB2027"/>
    <w:rsid w:val="00FB211F"/>
    <w:rsid w:val="00FB214E"/>
    <w:rsid w:val="00FB2A26"/>
    <w:rsid w:val="00FB2CC2"/>
    <w:rsid w:val="00FB2D57"/>
    <w:rsid w:val="00FB3341"/>
    <w:rsid w:val="00FB3790"/>
    <w:rsid w:val="00FB37D2"/>
    <w:rsid w:val="00FB38DF"/>
    <w:rsid w:val="00FB3A4B"/>
    <w:rsid w:val="00FB3A6D"/>
    <w:rsid w:val="00FB3B8E"/>
    <w:rsid w:val="00FB3D74"/>
    <w:rsid w:val="00FB3F10"/>
    <w:rsid w:val="00FB4322"/>
    <w:rsid w:val="00FB4521"/>
    <w:rsid w:val="00FB467A"/>
    <w:rsid w:val="00FB46B8"/>
    <w:rsid w:val="00FB495E"/>
    <w:rsid w:val="00FB495F"/>
    <w:rsid w:val="00FB5058"/>
    <w:rsid w:val="00FB5343"/>
    <w:rsid w:val="00FB5453"/>
    <w:rsid w:val="00FB57D0"/>
    <w:rsid w:val="00FB5A5C"/>
    <w:rsid w:val="00FB5FD7"/>
    <w:rsid w:val="00FB6243"/>
    <w:rsid w:val="00FB65BB"/>
    <w:rsid w:val="00FB6C24"/>
    <w:rsid w:val="00FB6EE8"/>
    <w:rsid w:val="00FB70CA"/>
    <w:rsid w:val="00FB72ED"/>
    <w:rsid w:val="00FB7437"/>
    <w:rsid w:val="00FB745B"/>
    <w:rsid w:val="00FB7870"/>
    <w:rsid w:val="00FB7C34"/>
    <w:rsid w:val="00FB7E16"/>
    <w:rsid w:val="00FC03DA"/>
    <w:rsid w:val="00FC04D2"/>
    <w:rsid w:val="00FC04DD"/>
    <w:rsid w:val="00FC0760"/>
    <w:rsid w:val="00FC0890"/>
    <w:rsid w:val="00FC0BBF"/>
    <w:rsid w:val="00FC0C6C"/>
    <w:rsid w:val="00FC0D59"/>
    <w:rsid w:val="00FC0E24"/>
    <w:rsid w:val="00FC0F9C"/>
    <w:rsid w:val="00FC106E"/>
    <w:rsid w:val="00FC15BE"/>
    <w:rsid w:val="00FC1F9C"/>
    <w:rsid w:val="00FC2466"/>
    <w:rsid w:val="00FC2488"/>
    <w:rsid w:val="00FC24B2"/>
    <w:rsid w:val="00FC27E0"/>
    <w:rsid w:val="00FC2C91"/>
    <w:rsid w:val="00FC329E"/>
    <w:rsid w:val="00FC334F"/>
    <w:rsid w:val="00FC384F"/>
    <w:rsid w:val="00FC3950"/>
    <w:rsid w:val="00FC3ECF"/>
    <w:rsid w:val="00FC3FDB"/>
    <w:rsid w:val="00FC4CE3"/>
    <w:rsid w:val="00FC4F03"/>
    <w:rsid w:val="00FC525F"/>
    <w:rsid w:val="00FC5443"/>
    <w:rsid w:val="00FC6055"/>
    <w:rsid w:val="00FC61BB"/>
    <w:rsid w:val="00FC61C7"/>
    <w:rsid w:val="00FC66A0"/>
    <w:rsid w:val="00FC69F4"/>
    <w:rsid w:val="00FC6FF8"/>
    <w:rsid w:val="00FC765C"/>
    <w:rsid w:val="00FC7BAA"/>
    <w:rsid w:val="00FC7BB2"/>
    <w:rsid w:val="00FC7F40"/>
    <w:rsid w:val="00FD0044"/>
    <w:rsid w:val="00FD020C"/>
    <w:rsid w:val="00FD053F"/>
    <w:rsid w:val="00FD09D0"/>
    <w:rsid w:val="00FD0A01"/>
    <w:rsid w:val="00FD0B54"/>
    <w:rsid w:val="00FD0BE9"/>
    <w:rsid w:val="00FD0E63"/>
    <w:rsid w:val="00FD0EC7"/>
    <w:rsid w:val="00FD13CC"/>
    <w:rsid w:val="00FD1A94"/>
    <w:rsid w:val="00FD1B0F"/>
    <w:rsid w:val="00FD1BE8"/>
    <w:rsid w:val="00FD1D8E"/>
    <w:rsid w:val="00FD1E1B"/>
    <w:rsid w:val="00FD1F0E"/>
    <w:rsid w:val="00FD1F49"/>
    <w:rsid w:val="00FD2400"/>
    <w:rsid w:val="00FD240A"/>
    <w:rsid w:val="00FD2DE7"/>
    <w:rsid w:val="00FD2E8D"/>
    <w:rsid w:val="00FD32DA"/>
    <w:rsid w:val="00FD33EC"/>
    <w:rsid w:val="00FD3C95"/>
    <w:rsid w:val="00FD417E"/>
    <w:rsid w:val="00FD419B"/>
    <w:rsid w:val="00FD42F0"/>
    <w:rsid w:val="00FD4401"/>
    <w:rsid w:val="00FD44CB"/>
    <w:rsid w:val="00FD4530"/>
    <w:rsid w:val="00FD454C"/>
    <w:rsid w:val="00FD46E6"/>
    <w:rsid w:val="00FD4C01"/>
    <w:rsid w:val="00FD4F22"/>
    <w:rsid w:val="00FD4F2F"/>
    <w:rsid w:val="00FD5114"/>
    <w:rsid w:val="00FD5249"/>
    <w:rsid w:val="00FD52CF"/>
    <w:rsid w:val="00FD5304"/>
    <w:rsid w:val="00FD530A"/>
    <w:rsid w:val="00FD5821"/>
    <w:rsid w:val="00FD59A5"/>
    <w:rsid w:val="00FD5D06"/>
    <w:rsid w:val="00FD64A4"/>
    <w:rsid w:val="00FD6655"/>
    <w:rsid w:val="00FD6FED"/>
    <w:rsid w:val="00FD7476"/>
    <w:rsid w:val="00FD7696"/>
    <w:rsid w:val="00FD78EC"/>
    <w:rsid w:val="00FD7B17"/>
    <w:rsid w:val="00FD7B96"/>
    <w:rsid w:val="00FD7C1A"/>
    <w:rsid w:val="00FE056F"/>
    <w:rsid w:val="00FE0582"/>
    <w:rsid w:val="00FE05DA"/>
    <w:rsid w:val="00FE08DE"/>
    <w:rsid w:val="00FE0A57"/>
    <w:rsid w:val="00FE0D5E"/>
    <w:rsid w:val="00FE0F75"/>
    <w:rsid w:val="00FE11D8"/>
    <w:rsid w:val="00FE22BB"/>
    <w:rsid w:val="00FE24E3"/>
    <w:rsid w:val="00FE2787"/>
    <w:rsid w:val="00FE2D60"/>
    <w:rsid w:val="00FE2D71"/>
    <w:rsid w:val="00FE2FF9"/>
    <w:rsid w:val="00FE31B5"/>
    <w:rsid w:val="00FE3751"/>
    <w:rsid w:val="00FE3955"/>
    <w:rsid w:val="00FE3E5F"/>
    <w:rsid w:val="00FE3FDC"/>
    <w:rsid w:val="00FE40EC"/>
    <w:rsid w:val="00FE40ED"/>
    <w:rsid w:val="00FE4347"/>
    <w:rsid w:val="00FE4612"/>
    <w:rsid w:val="00FE48D8"/>
    <w:rsid w:val="00FE4990"/>
    <w:rsid w:val="00FE4D18"/>
    <w:rsid w:val="00FE50FE"/>
    <w:rsid w:val="00FE5CDD"/>
    <w:rsid w:val="00FE5DC8"/>
    <w:rsid w:val="00FE656C"/>
    <w:rsid w:val="00FE6654"/>
    <w:rsid w:val="00FE67BB"/>
    <w:rsid w:val="00FE681C"/>
    <w:rsid w:val="00FE72E3"/>
    <w:rsid w:val="00FE7940"/>
    <w:rsid w:val="00FE79DA"/>
    <w:rsid w:val="00FE7D7F"/>
    <w:rsid w:val="00FF0991"/>
    <w:rsid w:val="00FF0D00"/>
    <w:rsid w:val="00FF0EAA"/>
    <w:rsid w:val="00FF14EB"/>
    <w:rsid w:val="00FF1534"/>
    <w:rsid w:val="00FF1D58"/>
    <w:rsid w:val="00FF1E36"/>
    <w:rsid w:val="00FF21A9"/>
    <w:rsid w:val="00FF2AC2"/>
    <w:rsid w:val="00FF2E44"/>
    <w:rsid w:val="00FF3029"/>
    <w:rsid w:val="00FF3291"/>
    <w:rsid w:val="00FF3B29"/>
    <w:rsid w:val="00FF3B89"/>
    <w:rsid w:val="00FF41CF"/>
    <w:rsid w:val="00FF43A0"/>
    <w:rsid w:val="00FF4429"/>
    <w:rsid w:val="00FF452E"/>
    <w:rsid w:val="00FF45D4"/>
    <w:rsid w:val="00FF478A"/>
    <w:rsid w:val="00FF4E0A"/>
    <w:rsid w:val="00FF4EE3"/>
    <w:rsid w:val="00FF5166"/>
    <w:rsid w:val="00FF54E5"/>
    <w:rsid w:val="00FF56B1"/>
    <w:rsid w:val="00FF56D7"/>
    <w:rsid w:val="00FF5787"/>
    <w:rsid w:val="00FF5A1F"/>
    <w:rsid w:val="00FF6137"/>
    <w:rsid w:val="00FF62D3"/>
    <w:rsid w:val="00FF6700"/>
    <w:rsid w:val="00FF6B4C"/>
    <w:rsid w:val="00FF6B9D"/>
    <w:rsid w:val="00FF6BB6"/>
    <w:rsid w:val="00FF6E37"/>
    <w:rsid w:val="00FF6EFC"/>
    <w:rsid w:val="00FF72FD"/>
    <w:rsid w:val="00FF7D5B"/>
    <w:rsid w:val="00FF7F02"/>
    <w:rsid w:val="00FF7F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70D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0" w:unhideWhenUsed="0" w:qFormat="1"/>
    <w:lsdException w:name="Emphasis" w:semiHidden="0" w:uiPriority="20" w:unhideWhenUsed="0" w:qFormat="1"/>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24CD1"/>
    <w:pPr>
      <w:widowControl w:val="0"/>
      <w:jc w:val="both"/>
    </w:pPr>
    <w:rPr>
      <w:rFonts w:ascii="Times New Roman" w:eastAsia="宋体" w:hAnsi="Times New Roman" w:cs="Times New Roman"/>
      <w:szCs w:val="24"/>
    </w:rPr>
  </w:style>
  <w:style w:type="paragraph" w:styleId="Heading1">
    <w:name w:val="heading 1"/>
    <w:basedOn w:val="Normal"/>
    <w:next w:val="a"/>
    <w:link w:val="Heading1Char"/>
    <w:qFormat/>
    <w:rsid w:val="00F10AC1"/>
    <w:pPr>
      <w:keepNext/>
      <w:keepLines/>
      <w:numPr>
        <w:numId w:val="1"/>
      </w:numPr>
      <w:snapToGrid w:val="0"/>
      <w:ind w:left="0"/>
      <w:jc w:val="center"/>
      <w:outlineLvl w:val="0"/>
    </w:pPr>
    <w:rPr>
      <w:rFonts w:ascii="黑体" w:eastAsia="黑体" w:hAnsi="黑体" w:cstheme="minorBidi"/>
      <w:bCs/>
      <w:kern w:val="44"/>
      <w:sz w:val="32"/>
      <w:szCs w:val="32"/>
    </w:rPr>
  </w:style>
  <w:style w:type="paragraph" w:styleId="Heading2">
    <w:name w:val="heading 2"/>
    <w:basedOn w:val="Normal"/>
    <w:next w:val="a"/>
    <w:link w:val="Heading2Char"/>
    <w:unhideWhenUsed/>
    <w:qFormat/>
    <w:rsid w:val="009E1B9D"/>
    <w:pPr>
      <w:keepNext/>
      <w:keepLines/>
      <w:numPr>
        <w:ilvl w:val="1"/>
        <w:numId w:val="1"/>
      </w:numPr>
      <w:snapToGrid w:val="0"/>
      <w:spacing w:beforeLines="50" w:before="156" w:afterLines="50" w:after="156" w:line="400" w:lineRule="exact"/>
      <w:outlineLvl w:val="1"/>
    </w:pPr>
    <w:rPr>
      <w:rFonts w:ascii="黑体" w:eastAsia="黑体" w:hAnsi="黑体" w:cstheme="majorBidi"/>
      <w:bCs/>
      <w:sz w:val="28"/>
      <w:szCs w:val="28"/>
    </w:rPr>
  </w:style>
  <w:style w:type="paragraph" w:styleId="Heading3">
    <w:name w:val="heading 3"/>
    <w:basedOn w:val="Normal"/>
    <w:next w:val="a"/>
    <w:link w:val="Heading3Char"/>
    <w:unhideWhenUsed/>
    <w:qFormat/>
    <w:rsid w:val="009E1B9D"/>
    <w:pPr>
      <w:keepNext/>
      <w:keepLines/>
      <w:numPr>
        <w:ilvl w:val="2"/>
        <w:numId w:val="1"/>
      </w:numPr>
      <w:spacing w:beforeLines="50" w:before="156" w:afterLines="50" w:after="156" w:line="400" w:lineRule="exact"/>
      <w:outlineLvl w:val="2"/>
    </w:pPr>
    <w:rPr>
      <w:rFonts w:ascii="黑体" w:eastAsia="黑体" w:hAnsi="黑体"/>
      <w:bCs/>
      <w:sz w:val="28"/>
      <w:szCs w:val="28"/>
    </w:rPr>
  </w:style>
  <w:style w:type="paragraph" w:styleId="Heading4">
    <w:name w:val="heading 4"/>
    <w:basedOn w:val="Normal"/>
    <w:next w:val="a"/>
    <w:link w:val="Heading4Char"/>
    <w:unhideWhenUsed/>
    <w:qFormat/>
    <w:rsid w:val="00C23D79"/>
    <w:pPr>
      <w:keepNext/>
      <w:keepLines/>
      <w:spacing w:beforeLines="50" w:before="156" w:afterLines="50" w:after="156" w:line="400" w:lineRule="exact"/>
      <w:outlineLvl w:val="3"/>
    </w:pPr>
    <w:rPr>
      <w:rFonts w:ascii="黑体" w:eastAsia="黑体" w:hAnsi="黑体" w:cstheme="majorBidi"/>
      <w:bCs/>
      <w:sz w:val="28"/>
      <w:szCs w:val="28"/>
    </w:rPr>
  </w:style>
  <w:style w:type="paragraph" w:styleId="Heading5">
    <w:name w:val="heading 5"/>
    <w:basedOn w:val="Normal"/>
    <w:next w:val="Normal"/>
    <w:link w:val="Heading5Char"/>
    <w:unhideWhenUsed/>
    <w:qFormat/>
    <w:rsid w:val="00283856"/>
    <w:pPr>
      <w:keepNext/>
      <w:keepLines/>
      <w:spacing w:beforeLines="50" w:before="156" w:afterLines="50" w:after="156" w:line="400" w:lineRule="exact"/>
      <w:ind w:left="1009" w:hanging="1009"/>
      <w:outlineLvl w:val="4"/>
    </w:pPr>
    <w:rPr>
      <w:rFonts w:ascii="黑体" w:eastAsia="黑体" w:hAnsi="黑体"/>
      <w:bCs/>
      <w:sz w:val="28"/>
      <w:szCs w:val="28"/>
    </w:rPr>
  </w:style>
  <w:style w:type="paragraph" w:styleId="Heading6">
    <w:name w:val="heading 6"/>
    <w:basedOn w:val="Normal"/>
    <w:next w:val="Normal"/>
    <w:link w:val="Heading6Char"/>
    <w:unhideWhenUsed/>
    <w:qFormat/>
    <w:rsid w:val="002411F1"/>
    <w:pPr>
      <w:keepNext/>
      <w:keepLines/>
      <w:spacing w:before="240" w:after="64" w:line="320" w:lineRule="auto"/>
      <w:ind w:left="1152" w:hanging="1152"/>
      <w:outlineLvl w:val="5"/>
    </w:pPr>
    <w:rPr>
      <w:rFonts w:ascii="Cambria" w:hAnsi="Cambria"/>
      <w:b/>
      <w:bCs/>
      <w:sz w:val="24"/>
    </w:rPr>
  </w:style>
  <w:style w:type="paragraph" w:styleId="Heading7">
    <w:name w:val="heading 7"/>
    <w:basedOn w:val="Normal"/>
    <w:next w:val="Normal"/>
    <w:link w:val="Heading7Char"/>
    <w:unhideWhenUsed/>
    <w:qFormat/>
    <w:rsid w:val="002411F1"/>
    <w:pPr>
      <w:keepNext/>
      <w:keepLines/>
      <w:spacing w:before="240" w:after="64" w:line="320" w:lineRule="auto"/>
      <w:ind w:left="1296" w:hanging="1296"/>
      <w:outlineLvl w:val="6"/>
    </w:pPr>
    <w:rPr>
      <w:b/>
      <w:bCs/>
      <w:sz w:val="24"/>
    </w:rPr>
  </w:style>
  <w:style w:type="paragraph" w:styleId="Heading8">
    <w:name w:val="heading 8"/>
    <w:basedOn w:val="Normal"/>
    <w:next w:val="Normal"/>
    <w:link w:val="Heading8Char"/>
    <w:unhideWhenUsed/>
    <w:qFormat/>
    <w:rsid w:val="002411F1"/>
    <w:pPr>
      <w:keepNext/>
      <w:keepLines/>
      <w:spacing w:before="240" w:after="64" w:line="320" w:lineRule="auto"/>
      <w:ind w:left="1440" w:hanging="1440"/>
      <w:outlineLvl w:val="7"/>
    </w:pPr>
    <w:rPr>
      <w:rFonts w:ascii="Cambria" w:hAnsi="Cambria"/>
      <w:sz w:val="24"/>
    </w:rPr>
  </w:style>
  <w:style w:type="paragraph" w:styleId="Heading9">
    <w:name w:val="heading 9"/>
    <w:basedOn w:val="Normal"/>
    <w:next w:val="Normal"/>
    <w:link w:val="Heading9Char"/>
    <w:unhideWhenUsed/>
    <w:qFormat/>
    <w:rsid w:val="002411F1"/>
    <w:pPr>
      <w:keepNext/>
      <w:keepLines/>
      <w:spacing w:before="240" w:after="64" w:line="320" w:lineRule="auto"/>
      <w:ind w:left="1584" w:hanging="1584"/>
      <w:outlineLvl w:val="8"/>
    </w:pPr>
    <w:rPr>
      <w:rFonts w:ascii="Cambria" w:hAnsi="Cambria"/>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4CD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24CD1"/>
    <w:rPr>
      <w:sz w:val="18"/>
      <w:szCs w:val="18"/>
    </w:rPr>
  </w:style>
  <w:style w:type="paragraph" w:styleId="Footer">
    <w:name w:val="footer"/>
    <w:basedOn w:val="Normal"/>
    <w:link w:val="FooterChar"/>
    <w:uiPriority w:val="99"/>
    <w:unhideWhenUsed/>
    <w:rsid w:val="00324CD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24CD1"/>
    <w:rPr>
      <w:sz w:val="18"/>
      <w:szCs w:val="18"/>
    </w:rPr>
  </w:style>
  <w:style w:type="paragraph" w:styleId="TOC1">
    <w:name w:val="toc 1"/>
    <w:basedOn w:val="Normal"/>
    <w:next w:val="Normal"/>
    <w:autoRedefine/>
    <w:uiPriority w:val="39"/>
    <w:unhideWhenUsed/>
    <w:qFormat/>
    <w:rsid w:val="0088077B"/>
    <w:pPr>
      <w:spacing w:beforeLines="50" w:before="50" w:line="400" w:lineRule="exact"/>
      <w:jc w:val="left"/>
    </w:pPr>
    <w:rPr>
      <w:rFonts w:eastAsia="黑体"/>
      <w:b/>
      <w:bCs/>
      <w:sz w:val="28"/>
      <w:szCs w:val="28"/>
    </w:rPr>
  </w:style>
  <w:style w:type="paragraph" w:styleId="TOC2">
    <w:name w:val="toc 2"/>
    <w:basedOn w:val="Normal"/>
    <w:next w:val="Normal"/>
    <w:autoRedefine/>
    <w:uiPriority w:val="39"/>
    <w:unhideWhenUsed/>
    <w:rsid w:val="0088077B"/>
    <w:pPr>
      <w:spacing w:line="400" w:lineRule="exact"/>
      <w:ind w:leftChars="200" w:left="200"/>
    </w:pPr>
    <w:rPr>
      <w:sz w:val="24"/>
    </w:rPr>
  </w:style>
  <w:style w:type="character" w:styleId="Hyperlink">
    <w:name w:val="Hyperlink"/>
    <w:aliases w:val="超级链接"/>
    <w:basedOn w:val="DefaultParagraphFont"/>
    <w:uiPriority w:val="99"/>
    <w:unhideWhenUsed/>
    <w:rsid w:val="009F5B55"/>
    <w:rPr>
      <w:color w:val="0000FF"/>
      <w:u w:val="single"/>
    </w:rPr>
  </w:style>
  <w:style w:type="character" w:customStyle="1" w:styleId="Heading1Char">
    <w:name w:val="Heading 1 Char"/>
    <w:basedOn w:val="DefaultParagraphFont"/>
    <w:link w:val="Heading1"/>
    <w:rsid w:val="00F10AC1"/>
    <w:rPr>
      <w:rFonts w:ascii="黑体" w:eastAsia="黑体" w:hAnsi="黑体"/>
      <w:bCs/>
      <w:kern w:val="44"/>
      <w:sz w:val="32"/>
      <w:szCs w:val="32"/>
    </w:rPr>
  </w:style>
  <w:style w:type="character" w:customStyle="1" w:styleId="Heading2Char">
    <w:name w:val="Heading 2 Char"/>
    <w:basedOn w:val="DefaultParagraphFont"/>
    <w:link w:val="Heading2"/>
    <w:rsid w:val="009E1B9D"/>
    <w:rPr>
      <w:rFonts w:ascii="黑体" w:eastAsia="黑体" w:hAnsi="黑体" w:cstheme="majorBidi"/>
      <w:bCs/>
      <w:sz w:val="28"/>
      <w:szCs w:val="28"/>
    </w:rPr>
  </w:style>
  <w:style w:type="paragraph" w:customStyle="1" w:styleId="a0">
    <w:name w:val="正文简介"/>
    <w:basedOn w:val="Normal"/>
    <w:link w:val="Char"/>
    <w:qFormat/>
    <w:rsid w:val="004D4E4B"/>
    <w:pPr>
      <w:snapToGrid w:val="0"/>
      <w:spacing w:line="400" w:lineRule="atLeast"/>
      <w:ind w:firstLineChars="200" w:firstLine="420"/>
    </w:pPr>
    <w:rPr>
      <w:rFonts w:ascii="楷体_GB2312" w:eastAsia="楷体_GB2312"/>
    </w:rPr>
  </w:style>
  <w:style w:type="paragraph" w:customStyle="1" w:styleId="a">
    <w:name w:val="主题内容"/>
    <w:basedOn w:val="Normal"/>
    <w:link w:val="Char0"/>
    <w:qFormat/>
    <w:rsid w:val="0056187B"/>
    <w:pPr>
      <w:snapToGrid w:val="0"/>
      <w:spacing w:line="400" w:lineRule="atLeast"/>
      <w:ind w:firstLineChars="200" w:firstLine="480"/>
    </w:pPr>
    <w:rPr>
      <w:sz w:val="24"/>
      <w:szCs w:val="22"/>
    </w:rPr>
  </w:style>
  <w:style w:type="character" w:customStyle="1" w:styleId="Char">
    <w:name w:val="正文简介 Char"/>
    <w:basedOn w:val="DefaultParagraphFont"/>
    <w:link w:val="a0"/>
    <w:rsid w:val="004D4E4B"/>
    <w:rPr>
      <w:rFonts w:ascii="楷体_GB2312" w:eastAsia="楷体_GB2312" w:hAnsi="Times New Roman" w:cs="Times New Roman"/>
      <w:szCs w:val="24"/>
    </w:rPr>
  </w:style>
  <w:style w:type="character" w:customStyle="1" w:styleId="Char0">
    <w:name w:val="主题内容 Char"/>
    <w:basedOn w:val="DefaultParagraphFont"/>
    <w:link w:val="a"/>
    <w:rsid w:val="0056187B"/>
    <w:rPr>
      <w:rFonts w:ascii="Times New Roman" w:eastAsia="宋体" w:hAnsi="Times New Roman" w:cs="Times New Roman"/>
      <w:sz w:val="24"/>
    </w:rPr>
  </w:style>
  <w:style w:type="character" w:customStyle="1" w:styleId="Heading3Char">
    <w:name w:val="Heading 3 Char"/>
    <w:basedOn w:val="DefaultParagraphFont"/>
    <w:link w:val="Heading3"/>
    <w:rsid w:val="009E1B9D"/>
    <w:rPr>
      <w:rFonts w:ascii="黑体" w:eastAsia="黑体" w:hAnsi="黑体" w:cs="Times New Roman"/>
      <w:bCs/>
      <w:sz w:val="28"/>
      <w:szCs w:val="28"/>
    </w:rPr>
  </w:style>
  <w:style w:type="character" w:customStyle="1" w:styleId="Heading4Char">
    <w:name w:val="Heading 4 Char"/>
    <w:basedOn w:val="DefaultParagraphFont"/>
    <w:link w:val="Heading4"/>
    <w:rsid w:val="00C23D79"/>
    <w:rPr>
      <w:rFonts w:ascii="黑体" w:eastAsia="黑体" w:hAnsi="黑体" w:cstheme="majorBidi"/>
      <w:bCs/>
      <w:sz w:val="28"/>
      <w:szCs w:val="28"/>
    </w:rPr>
  </w:style>
  <w:style w:type="paragraph" w:styleId="Bibliography">
    <w:name w:val="Bibliography"/>
    <w:basedOn w:val="Normal"/>
    <w:next w:val="Normal"/>
    <w:uiPriority w:val="37"/>
    <w:unhideWhenUsed/>
    <w:rsid w:val="00FD053F"/>
    <w:pPr>
      <w:tabs>
        <w:tab w:val="left" w:pos="504"/>
      </w:tabs>
      <w:ind w:left="504" w:hanging="504"/>
    </w:pPr>
  </w:style>
  <w:style w:type="character" w:customStyle="1" w:styleId="Heading5Char">
    <w:name w:val="Heading 5 Char"/>
    <w:basedOn w:val="DefaultParagraphFont"/>
    <w:link w:val="Heading5"/>
    <w:rsid w:val="00283856"/>
    <w:rPr>
      <w:rFonts w:ascii="黑体" w:eastAsia="黑体" w:hAnsi="黑体" w:cs="Times New Roman"/>
      <w:bCs/>
      <w:sz w:val="28"/>
      <w:szCs w:val="28"/>
    </w:rPr>
  </w:style>
  <w:style w:type="character" w:customStyle="1" w:styleId="Heading6Char">
    <w:name w:val="Heading 6 Char"/>
    <w:basedOn w:val="DefaultParagraphFont"/>
    <w:link w:val="Heading6"/>
    <w:semiHidden/>
    <w:rsid w:val="002411F1"/>
    <w:rPr>
      <w:rFonts w:ascii="Cambria" w:eastAsia="宋体" w:hAnsi="Cambria" w:cs="Times New Roman"/>
      <w:b/>
      <w:bCs/>
      <w:sz w:val="24"/>
      <w:szCs w:val="24"/>
    </w:rPr>
  </w:style>
  <w:style w:type="character" w:customStyle="1" w:styleId="Heading7Char">
    <w:name w:val="Heading 7 Char"/>
    <w:basedOn w:val="DefaultParagraphFont"/>
    <w:link w:val="Heading7"/>
    <w:semiHidden/>
    <w:rsid w:val="002411F1"/>
    <w:rPr>
      <w:rFonts w:ascii="Times New Roman" w:eastAsia="宋体" w:hAnsi="Times New Roman" w:cs="Times New Roman"/>
      <w:b/>
      <w:bCs/>
      <w:sz w:val="24"/>
      <w:szCs w:val="24"/>
    </w:rPr>
  </w:style>
  <w:style w:type="character" w:customStyle="1" w:styleId="Heading8Char">
    <w:name w:val="Heading 8 Char"/>
    <w:basedOn w:val="DefaultParagraphFont"/>
    <w:link w:val="Heading8"/>
    <w:semiHidden/>
    <w:rsid w:val="002411F1"/>
    <w:rPr>
      <w:rFonts w:ascii="Cambria" w:eastAsia="宋体" w:hAnsi="Cambria" w:cs="Times New Roman"/>
      <w:sz w:val="24"/>
      <w:szCs w:val="24"/>
    </w:rPr>
  </w:style>
  <w:style w:type="character" w:customStyle="1" w:styleId="Heading9Char">
    <w:name w:val="Heading 9 Char"/>
    <w:basedOn w:val="DefaultParagraphFont"/>
    <w:link w:val="Heading9"/>
    <w:semiHidden/>
    <w:rsid w:val="002411F1"/>
    <w:rPr>
      <w:rFonts w:ascii="Cambria" w:eastAsia="宋体" w:hAnsi="Cambria" w:cs="Times New Roman"/>
      <w:szCs w:val="21"/>
    </w:rPr>
  </w:style>
  <w:style w:type="table" w:styleId="TableGrid">
    <w:name w:val="Table Grid"/>
    <w:basedOn w:val="TableNormal"/>
    <w:uiPriority w:val="59"/>
    <w:rsid w:val="00DD3057"/>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rsid w:val="00DD3057"/>
    <w:rPr>
      <w:sz w:val="18"/>
      <w:szCs w:val="18"/>
    </w:rPr>
  </w:style>
  <w:style w:type="character" w:customStyle="1" w:styleId="BalloonTextChar">
    <w:name w:val="Balloon Text Char"/>
    <w:basedOn w:val="DefaultParagraphFont"/>
    <w:link w:val="BalloonText"/>
    <w:semiHidden/>
    <w:rsid w:val="00DD3057"/>
    <w:rPr>
      <w:rFonts w:ascii="Times New Roman" w:eastAsia="宋体" w:hAnsi="Times New Roman" w:cs="Times New Roman"/>
      <w:sz w:val="18"/>
      <w:szCs w:val="18"/>
    </w:rPr>
  </w:style>
  <w:style w:type="character" w:styleId="PageNumber">
    <w:name w:val="page number"/>
    <w:basedOn w:val="DefaultParagraphFont"/>
    <w:rsid w:val="00DD3057"/>
  </w:style>
  <w:style w:type="paragraph" w:styleId="BodyText">
    <w:name w:val="Body Text"/>
    <w:basedOn w:val="Normal"/>
    <w:link w:val="BodyTextChar"/>
    <w:rsid w:val="00DD3057"/>
    <w:rPr>
      <w:sz w:val="28"/>
      <w:szCs w:val="20"/>
    </w:rPr>
  </w:style>
  <w:style w:type="character" w:customStyle="1" w:styleId="BodyTextChar">
    <w:name w:val="Body Text Char"/>
    <w:basedOn w:val="DefaultParagraphFont"/>
    <w:link w:val="BodyText"/>
    <w:rsid w:val="00DD3057"/>
    <w:rPr>
      <w:rFonts w:ascii="Times New Roman" w:eastAsia="宋体" w:hAnsi="Times New Roman" w:cs="Times New Roman"/>
      <w:sz w:val="28"/>
      <w:szCs w:val="20"/>
    </w:rPr>
  </w:style>
  <w:style w:type="paragraph" w:styleId="TOCHeading">
    <w:name w:val="TOC Heading"/>
    <w:basedOn w:val="Heading1"/>
    <w:next w:val="Normal"/>
    <w:uiPriority w:val="39"/>
    <w:semiHidden/>
    <w:unhideWhenUsed/>
    <w:qFormat/>
    <w:rsid w:val="00DD3057"/>
    <w:pPr>
      <w:widowControl/>
      <w:numPr>
        <w:numId w:val="0"/>
      </w:numPr>
      <w:spacing w:before="480" w:line="276" w:lineRule="auto"/>
      <w:jc w:val="left"/>
      <w:outlineLvl w:val="9"/>
    </w:pPr>
    <w:rPr>
      <w:rFonts w:ascii="Cambria" w:eastAsia="宋体" w:hAnsi="Cambria" w:cs="Times New Roman"/>
      <w:color w:val="365F91"/>
      <w:kern w:val="0"/>
      <w:szCs w:val="28"/>
    </w:rPr>
  </w:style>
  <w:style w:type="paragraph" w:styleId="ListParagraph">
    <w:name w:val="List Paragraph"/>
    <w:basedOn w:val="Normal"/>
    <w:uiPriority w:val="34"/>
    <w:qFormat/>
    <w:rsid w:val="00DD3057"/>
    <w:pPr>
      <w:ind w:firstLineChars="200" w:firstLine="420"/>
    </w:pPr>
    <w:rPr>
      <w:szCs w:val="21"/>
    </w:rPr>
  </w:style>
  <w:style w:type="paragraph" w:styleId="Caption">
    <w:name w:val="caption"/>
    <w:basedOn w:val="Normal"/>
    <w:next w:val="Normal"/>
    <w:unhideWhenUsed/>
    <w:qFormat/>
    <w:rsid w:val="005B2B33"/>
    <w:pPr>
      <w:keepNext/>
      <w:spacing w:line="400" w:lineRule="exact"/>
      <w:jc w:val="center"/>
    </w:pPr>
    <w:rPr>
      <w:rFonts w:asciiTheme="majorHAnsi" w:eastAsiaTheme="minorEastAsia" w:hAnsiTheme="majorHAnsi" w:cstheme="majorBidi"/>
      <w:sz w:val="24"/>
      <w:szCs w:val="20"/>
    </w:rPr>
  </w:style>
  <w:style w:type="paragraph" w:styleId="TOC3">
    <w:name w:val="toc 3"/>
    <w:basedOn w:val="Normal"/>
    <w:next w:val="Normal"/>
    <w:autoRedefine/>
    <w:uiPriority w:val="39"/>
    <w:rsid w:val="0088077B"/>
    <w:pPr>
      <w:spacing w:line="400" w:lineRule="exact"/>
      <w:ind w:leftChars="400" w:left="400"/>
    </w:pPr>
    <w:rPr>
      <w:sz w:val="24"/>
      <w:szCs w:val="21"/>
    </w:rPr>
  </w:style>
  <w:style w:type="paragraph" w:styleId="TOC4">
    <w:name w:val="toc 4"/>
    <w:basedOn w:val="Normal"/>
    <w:next w:val="Normal"/>
    <w:autoRedefine/>
    <w:uiPriority w:val="39"/>
    <w:rsid w:val="0088077B"/>
    <w:pPr>
      <w:tabs>
        <w:tab w:val="right" w:leader="dot" w:pos="9117"/>
      </w:tabs>
      <w:spacing w:line="400" w:lineRule="exact"/>
    </w:pPr>
    <w:rPr>
      <w:rFonts w:eastAsia="黑体"/>
      <w:b/>
      <w:sz w:val="24"/>
      <w:szCs w:val="21"/>
    </w:rPr>
  </w:style>
  <w:style w:type="table" w:customStyle="1" w:styleId="1">
    <w:name w:val="网格型1"/>
    <w:basedOn w:val="TableNormal"/>
    <w:next w:val="TableGrid"/>
    <w:uiPriority w:val="59"/>
    <w:rsid w:val="00DD30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TableNormal"/>
    <w:next w:val="TableGrid"/>
    <w:uiPriority w:val="59"/>
    <w:rsid w:val="00DD30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TableNormal"/>
    <w:next w:val="TableGrid"/>
    <w:uiPriority w:val="59"/>
    <w:rsid w:val="00DD30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441F7"/>
    <w:pPr>
      <w:widowControl/>
      <w:spacing w:before="100" w:beforeAutospacing="1" w:after="100" w:afterAutospacing="1"/>
      <w:jc w:val="left"/>
    </w:pPr>
    <w:rPr>
      <w:rFonts w:ascii="宋体" w:hAnsi="宋体" w:cs="宋体"/>
      <w:kern w:val="0"/>
      <w:sz w:val="24"/>
    </w:rPr>
  </w:style>
  <w:style w:type="paragraph" w:styleId="FootnoteText">
    <w:name w:val="footnote text"/>
    <w:basedOn w:val="Normal"/>
    <w:next w:val="10"/>
    <w:link w:val="FootnoteTextChar"/>
    <w:semiHidden/>
    <w:rsid w:val="001B16BC"/>
    <w:pPr>
      <w:tabs>
        <w:tab w:val="left" w:pos="465"/>
      </w:tabs>
      <w:overflowPunct w:val="0"/>
      <w:snapToGrid w:val="0"/>
      <w:spacing w:before="120" w:line="312" w:lineRule="auto"/>
      <w:ind w:firstLineChars="267" w:firstLine="267"/>
    </w:pPr>
    <w:rPr>
      <w:sz w:val="15"/>
      <w:szCs w:val="20"/>
    </w:rPr>
  </w:style>
  <w:style w:type="character" w:customStyle="1" w:styleId="FootnoteTextChar">
    <w:name w:val="Footnote Text Char"/>
    <w:basedOn w:val="DefaultParagraphFont"/>
    <w:link w:val="FootnoteText"/>
    <w:semiHidden/>
    <w:rsid w:val="001B16BC"/>
    <w:rPr>
      <w:rFonts w:ascii="Times New Roman" w:eastAsia="宋体" w:hAnsi="Times New Roman" w:cs="Times New Roman"/>
      <w:sz w:val="15"/>
      <w:szCs w:val="20"/>
    </w:rPr>
  </w:style>
  <w:style w:type="paragraph" w:customStyle="1" w:styleId="10">
    <w:name w:val="脚注文本1"/>
    <w:basedOn w:val="FootnoteText"/>
    <w:rsid w:val="001B16BC"/>
    <w:pPr>
      <w:spacing w:before="0"/>
      <w:ind w:firstLineChars="297" w:firstLine="297"/>
    </w:pPr>
  </w:style>
  <w:style w:type="character" w:styleId="FootnoteReference">
    <w:name w:val="footnote reference"/>
    <w:autoRedefine/>
    <w:semiHidden/>
    <w:rsid w:val="001B16BC"/>
    <w:rPr>
      <w:rFonts w:ascii="Monotype Sorts" w:eastAsia="宋体" w:hAnsi="Monotype Sorts"/>
      <w:spacing w:val="0"/>
      <w:w w:val="100"/>
      <w:position w:val="0"/>
      <w:sz w:val="11"/>
      <w:vertAlign w:val="baseline"/>
    </w:rPr>
  </w:style>
  <w:style w:type="paragraph" w:customStyle="1" w:styleId="a1">
    <w:name w:val="首页页眉"/>
    <w:basedOn w:val="Header"/>
    <w:rsid w:val="001B16BC"/>
    <w:pPr>
      <w:pBdr>
        <w:bottom w:val="double" w:sz="6" w:space="1" w:color="auto"/>
      </w:pBdr>
      <w:tabs>
        <w:tab w:val="clear" w:pos="4153"/>
        <w:tab w:val="clear" w:pos="8306"/>
      </w:tabs>
      <w:overflowPunct w:val="0"/>
      <w:jc w:val="both"/>
    </w:pPr>
    <w:rPr>
      <w:szCs w:val="20"/>
    </w:rPr>
  </w:style>
  <w:style w:type="paragraph" w:customStyle="1" w:styleId="Correspond">
    <w:name w:val="Correspond"/>
    <w:basedOn w:val="DepartCorrespond"/>
    <w:next w:val="Normal"/>
    <w:rsid w:val="001B16BC"/>
  </w:style>
  <w:style w:type="paragraph" w:customStyle="1" w:styleId="DepartCorrespond">
    <w:name w:val="Depart.Correspond"/>
    <w:basedOn w:val="a2"/>
    <w:rsid w:val="001B16BC"/>
    <w:pPr>
      <w:ind w:left="66" w:hangingChars="66" w:hanging="66"/>
    </w:pPr>
    <w:rPr>
      <w:iCs/>
      <w:sz w:val="16"/>
    </w:rPr>
  </w:style>
  <w:style w:type="paragraph" w:customStyle="1" w:styleId="a2">
    <w:name w:val="单位"/>
    <w:rsid w:val="001B16BC"/>
    <w:pPr>
      <w:ind w:left="70" w:hangingChars="70" w:hanging="70"/>
      <w:jc w:val="both"/>
    </w:pPr>
    <w:rPr>
      <w:rFonts w:ascii="Times New Roman" w:eastAsia="宋体" w:hAnsi="Times New Roman" w:cs="Times New Roman"/>
      <w:kern w:val="0"/>
      <w:sz w:val="17"/>
      <w:szCs w:val="20"/>
    </w:rPr>
  </w:style>
  <w:style w:type="character" w:styleId="Strong">
    <w:name w:val="Strong"/>
    <w:qFormat/>
    <w:rsid w:val="001B16BC"/>
    <w:rPr>
      <w:b/>
      <w:bCs/>
    </w:rPr>
  </w:style>
  <w:style w:type="paragraph" w:customStyle="1" w:styleId="11">
    <w:name w:val="日期1"/>
    <w:basedOn w:val="DepartCorrespond"/>
    <w:next w:val="Information"/>
    <w:rsid w:val="001B16BC"/>
    <w:pPr>
      <w:spacing w:after="240"/>
    </w:pPr>
    <w:rPr>
      <w:sz w:val="18"/>
    </w:rPr>
  </w:style>
  <w:style w:type="paragraph" w:customStyle="1" w:styleId="Information">
    <w:name w:val="Information"/>
    <w:basedOn w:val="11"/>
    <w:next w:val="Abstract"/>
    <w:rsid w:val="001B16BC"/>
    <w:pPr>
      <w:ind w:left="0" w:firstLineChars="0" w:firstLine="0"/>
    </w:pPr>
    <w:rPr>
      <w:b/>
      <w:bCs/>
    </w:rPr>
  </w:style>
  <w:style w:type="paragraph" w:customStyle="1" w:styleId="Abstract">
    <w:name w:val="Abstract"/>
    <w:next w:val="Keywords"/>
    <w:rsid w:val="001B16BC"/>
    <w:pPr>
      <w:tabs>
        <w:tab w:val="left" w:pos="937"/>
      </w:tabs>
      <w:jc w:val="both"/>
    </w:pPr>
    <w:rPr>
      <w:rFonts w:ascii="Times New Roman" w:eastAsia="楷体_GB2312" w:hAnsi="Times New Roman" w:cs="Times New Roman"/>
      <w:sz w:val="18"/>
      <w:szCs w:val="20"/>
    </w:rPr>
  </w:style>
  <w:style w:type="paragraph" w:customStyle="1" w:styleId="Keywords">
    <w:name w:val="Key words"/>
    <w:basedOn w:val="Normal"/>
    <w:next w:val="a3"/>
    <w:rsid w:val="001B16BC"/>
    <w:pPr>
      <w:tabs>
        <w:tab w:val="left" w:pos="1176"/>
      </w:tabs>
      <w:overflowPunct w:val="0"/>
      <w:adjustRightInd w:val="0"/>
      <w:spacing w:after="290"/>
      <w:ind w:left="632" w:hangingChars="632" w:hanging="632"/>
    </w:pPr>
    <w:rPr>
      <w:rFonts w:eastAsia="楷体_GB2312"/>
      <w:snapToGrid w:val="0"/>
      <w:sz w:val="18"/>
      <w:szCs w:val="20"/>
    </w:rPr>
  </w:style>
  <w:style w:type="paragraph" w:customStyle="1" w:styleId="a3">
    <w:name w:val="摘要"/>
    <w:basedOn w:val="BodyText"/>
    <w:next w:val="a4"/>
    <w:rsid w:val="001B16BC"/>
    <w:pPr>
      <w:tabs>
        <w:tab w:val="left" w:pos="798"/>
      </w:tabs>
      <w:overflowPunct w:val="0"/>
      <w:adjustRightInd w:val="0"/>
    </w:pPr>
    <w:rPr>
      <w:rFonts w:eastAsia="楷体_GB2312"/>
      <w:snapToGrid w:val="0"/>
      <w:sz w:val="18"/>
    </w:rPr>
  </w:style>
  <w:style w:type="paragraph" w:customStyle="1" w:styleId="a4">
    <w:name w:val="关键词"/>
    <w:basedOn w:val="a3"/>
    <w:next w:val="a5"/>
    <w:rsid w:val="001B16BC"/>
    <w:pPr>
      <w:ind w:left="429" w:hangingChars="429" w:hanging="429"/>
    </w:pPr>
  </w:style>
  <w:style w:type="paragraph" w:customStyle="1" w:styleId="a5">
    <w:name w:val="分类号"/>
    <w:basedOn w:val="11"/>
    <w:next w:val="BodyText"/>
    <w:rsid w:val="001B16BC"/>
    <w:pPr>
      <w:tabs>
        <w:tab w:val="left" w:pos="1233"/>
      </w:tabs>
      <w:spacing w:after="320"/>
      <w:ind w:left="0" w:firstLineChars="0" w:firstLine="0"/>
    </w:pPr>
    <w:rPr>
      <w:rFonts w:eastAsia="黑体"/>
    </w:rPr>
  </w:style>
  <w:style w:type="paragraph" w:customStyle="1" w:styleId="12">
    <w:name w:val="标题1"/>
    <w:basedOn w:val="Normal"/>
    <w:next w:val="Name"/>
    <w:rsid w:val="001B16BC"/>
    <w:pPr>
      <w:keepNext/>
      <w:keepLines/>
      <w:overflowPunct w:val="0"/>
      <w:snapToGrid w:val="0"/>
      <w:spacing w:before="240" w:after="100"/>
      <w:outlineLvl w:val="0"/>
    </w:pPr>
    <w:rPr>
      <w:rFonts w:eastAsia="黑体"/>
      <w:b/>
      <w:sz w:val="24"/>
      <w:szCs w:val="20"/>
    </w:rPr>
  </w:style>
  <w:style w:type="paragraph" w:customStyle="1" w:styleId="Name">
    <w:name w:val="Name"/>
    <w:basedOn w:val="a6"/>
    <w:next w:val="DepartCorrespond"/>
    <w:rsid w:val="001B16BC"/>
    <w:pPr>
      <w:keepNext/>
      <w:spacing w:before="220" w:after="180"/>
    </w:pPr>
    <w:rPr>
      <w:rFonts w:eastAsia="宋体"/>
      <w:w w:val="100"/>
      <w:sz w:val="18"/>
    </w:rPr>
  </w:style>
  <w:style w:type="paragraph" w:customStyle="1" w:styleId="a6">
    <w:name w:val="作者"/>
    <w:basedOn w:val="Normal"/>
    <w:next w:val="a2"/>
    <w:rsid w:val="001B16BC"/>
    <w:pPr>
      <w:overflowPunct w:val="0"/>
      <w:spacing w:before="160" w:after="240" w:line="0" w:lineRule="atLeast"/>
      <w:jc w:val="left"/>
    </w:pPr>
    <w:rPr>
      <w:rFonts w:eastAsia="仿宋_GB2312"/>
      <w:w w:val="66"/>
      <w:sz w:val="28"/>
      <w:szCs w:val="20"/>
    </w:rPr>
  </w:style>
  <w:style w:type="paragraph" w:customStyle="1" w:styleId="a7">
    <w:name w:val="文前文本"/>
    <w:basedOn w:val="a4"/>
    <w:rsid w:val="001B16BC"/>
    <w:pPr>
      <w:ind w:left="0" w:firstLine="0"/>
    </w:pPr>
    <w:rPr>
      <w:b/>
    </w:rPr>
  </w:style>
  <w:style w:type="paragraph" w:customStyle="1" w:styleId="a8">
    <w:name w:val="定理"/>
    <w:basedOn w:val="BodyText"/>
    <w:next w:val="BodyText"/>
    <w:rsid w:val="001B16BC"/>
    <w:pPr>
      <w:tabs>
        <w:tab w:val="left" w:pos="357"/>
      </w:tabs>
      <w:overflowPunct w:val="0"/>
      <w:ind w:firstLineChars="200" w:firstLine="200"/>
    </w:pPr>
    <w:rPr>
      <w:rFonts w:eastAsia="黑体"/>
      <w:sz w:val="18"/>
    </w:rPr>
  </w:style>
  <w:style w:type="paragraph" w:styleId="Subtitle">
    <w:name w:val="Subtitle"/>
    <w:basedOn w:val="Normal"/>
    <w:next w:val="a6"/>
    <w:link w:val="SubtitleChar"/>
    <w:qFormat/>
    <w:rsid w:val="001B16BC"/>
    <w:pPr>
      <w:overflowPunct w:val="0"/>
      <w:spacing w:before="320"/>
      <w:outlineLvl w:val="0"/>
    </w:pPr>
    <w:rPr>
      <w:rFonts w:eastAsia="黑体"/>
      <w:sz w:val="36"/>
      <w:szCs w:val="20"/>
    </w:rPr>
  </w:style>
  <w:style w:type="character" w:customStyle="1" w:styleId="SubtitleChar">
    <w:name w:val="Subtitle Char"/>
    <w:basedOn w:val="DefaultParagraphFont"/>
    <w:link w:val="Subtitle"/>
    <w:rsid w:val="001B16BC"/>
    <w:rPr>
      <w:rFonts w:ascii="Times New Roman" w:eastAsia="黑体" w:hAnsi="Times New Roman" w:cs="Times New Roman"/>
      <w:sz w:val="36"/>
      <w:szCs w:val="20"/>
    </w:rPr>
  </w:style>
  <w:style w:type="paragraph" w:customStyle="1" w:styleId="a9">
    <w:name w:val="表名"/>
    <w:basedOn w:val="Normal"/>
    <w:rsid w:val="001B16BC"/>
    <w:pPr>
      <w:overflowPunct w:val="0"/>
      <w:spacing w:after="120"/>
    </w:pPr>
    <w:rPr>
      <w:sz w:val="18"/>
      <w:szCs w:val="20"/>
    </w:rPr>
  </w:style>
  <w:style w:type="character" w:styleId="EndnoteReference">
    <w:name w:val="endnote reference"/>
    <w:rsid w:val="001B16BC"/>
    <w:rPr>
      <w:vertAlign w:val="superscript"/>
    </w:rPr>
  </w:style>
  <w:style w:type="paragraph" w:customStyle="1" w:styleId="Reference">
    <w:name w:val="Reference"/>
    <w:basedOn w:val="Normal"/>
    <w:next w:val="TextofReference"/>
    <w:rsid w:val="001B16BC"/>
    <w:pPr>
      <w:overflowPunct w:val="0"/>
      <w:snapToGrid w:val="0"/>
      <w:spacing w:before="280"/>
      <w:jc w:val="left"/>
      <w:outlineLvl w:val="0"/>
    </w:pPr>
    <w:rPr>
      <w:rFonts w:eastAsia="黑体"/>
      <w:b/>
      <w:sz w:val="18"/>
      <w:szCs w:val="20"/>
    </w:rPr>
  </w:style>
  <w:style w:type="paragraph" w:customStyle="1" w:styleId="TextofReference">
    <w:name w:val="Text of Reference"/>
    <w:rsid w:val="001B16BC"/>
    <w:pPr>
      <w:numPr>
        <w:numId w:val="2"/>
      </w:numPr>
      <w:spacing w:line="260" w:lineRule="exact"/>
      <w:jc w:val="both"/>
    </w:pPr>
    <w:rPr>
      <w:rFonts w:ascii="Times New Roman" w:eastAsia="宋体" w:hAnsi="Times New Roman" w:cs="Times New Roman"/>
      <w:kern w:val="0"/>
      <w:sz w:val="15"/>
      <w:szCs w:val="20"/>
    </w:rPr>
  </w:style>
  <w:style w:type="paragraph" w:customStyle="1" w:styleId="aa">
    <w:name w:val="证明"/>
    <w:basedOn w:val="a8"/>
    <w:rsid w:val="001B16BC"/>
    <w:rPr>
      <w:rFonts w:eastAsia="仿宋_GB2312"/>
    </w:rPr>
  </w:style>
  <w:style w:type="paragraph" w:customStyle="1" w:styleId="TextofReference1">
    <w:name w:val="Text of Reference 1"/>
    <w:rsid w:val="001B16BC"/>
    <w:pPr>
      <w:numPr>
        <w:numId w:val="3"/>
      </w:numPr>
      <w:spacing w:line="260" w:lineRule="exact"/>
      <w:jc w:val="both"/>
    </w:pPr>
    <w:rPr>
      <w:rFonts w:ascii="Times New Roman" w:eastAsia="宋体" w:hAnsi="Times New Roman" w:cs="Times New Roman"/>
      <w:kern w:val="0"/>
      <w:sz w:val="15"/>
      <w:szCs w:val="20"/>
    </w:rPr>
  </w:style>
  <w:style w:type="paragraph" w:customStyle="1" w:styleId="ab">
    <w:name w:val="中文参考文献"/>
    <w:basedOn w:val="Reference"/>
    <w:next w:val="BodyText"/>
    <w:rsid w:val="001B16BC"/>
    <w:pPr>
      <w:spacing w:before="240"/>
    </w:pPr>
    <w:rPr>
      <w:b w:val="0"/>
    </w:rPr>
  </w:style>
  <w:style w:type="paragraph" w:customStyle="1" w:styleId="ac">
    <w:name w:val="致谢"/>
    <w:basedOn w:val="a8"/>
    <w:next w:val="Reference"/>
    <w:rsid w:val="001B16BC"/>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rsid w:val="001B16BC"/>
    <w:pPr>
      <w:numPr>
        <w:numId w:val="0"/>
      </w:numPr>
      <w:tabs>
        <w:tab w:val="left" w:pos="346"/>
      </w:tabs>
      <w:ind w:left="258" w:hangingChars="258" w:hanging="258"/>
    </w:pPr>
  </w:style>
  <w:style w:type="paragraph" w:customStyle="1" w:styleId="Textof0">
    <w:name w:val="Text of 中文参考文献１"/>
    <w:basedOn w:val="Textof"/>
    <w:rsid w:val="001B16BC"/>
    <w:pPr>
      <w:tabs>
        <w:tab w:val="clear" w:pos="346"/>
        <w:tab w:val="left" w:pos="78"/>
        <w:tab w:val="left" w:pos="424"/>
      </w:tabs>
    </w:pPr>
  </w:style>
  <w:style w:type="character" w:styleId="CommentReference">
    <w:name w:val="annotation reference"/>
    <w:semiHidden/>
    <w:rsid w:val="001B16BC"/>
    <w:rPr>
      <w:sz w:val="21"/>
      <w:szCs w:val="21"/>
    </w:rPr>
  </w:style>
  <w:style w:type="paragraph" w:styleId="CommentText">
    <w:name w:val="annotation text"/>
    <w:basedOn w:val="Normal"/>
    <w:link w:val="CommentTextChar"/>
    <w:semiHidden/>
    <w:rsid w:val="001B16BC"/>
    <w:pPr>
      <w:overflowPunct w:val="0"/>
      <w:jc w:val="left"/>
    </w:pPr>
    <w:rPr>
      <w:sz w:val="18"/>
      <w:szCs w:val="20"/>
    </w:rPr>
  </w:style>
  <w:style w:type="character" w:customStyle="1" w:styleId="CommentTextChar">
    <w:name w:val="Comment Text Char"/>
    <w:basedOn w:val="DefaultParagraphFont"/>
    <w:link w:val="CommentText"/>
    <w:semiHidden/>
    <w:rsid w:val="001B16BC"/>
    <w:rPr>
      <w:rFonts w:ascii="Times New Roman" w:eastAsia="宋体" w:hAnsi="Times New Roman" w:cs="Times New Roman"/>
      <w:sz w:val="18"/>
      <w:szCs w:val="20"/>
    </w:rPr>
  </w:style>
  <w:style w:type="character" w:styleId="PlaceholderText">
    <w:name w:val="Placeholder Text"/>
    <w:basedOn w:val="DefaultParagraphFont"/>
    <w:uiPriority w:val="99"/>
    <w:semiHidden/>
    <w:rsid w:val="009D1C7B"/>
    <w:rPr>
      <w:color w:val="808080"/>
    </w:rPr>
  </w:style>
  <w:style w:type="paragraph" w:styleId="TOC5">
    <w:name w:val="toc 5"/>
    <w:basedOn w:val="Normal"/>
    <w:next w:val="Normal"/>
    <w:autoRedefine/>
    <w:uiPriority w:val="39"/>
    <w:unhideWhenUsed/>
    <w:rsid w:val="00C23D79"/>
    <w:pPr>
      <w:ind w:leftChars="800" w:left="1680"/>
    </w:pPr>
    <w:rPr>
      <w:rFonts w:asciiTheme="minorHAnsi" w:eastAsiaTheme="minorEastAsia" w:hAnsiTheme="minorHAnsi" w:cstheme="minorBidi"/>
      <w:szCs w:val="22"/>
    </w:rPr>
  </w:style>
  <w:style w:type="paragraph" w:styleId="TOC6">
    <w:name w:val="toc 6"/>
    <w:basedOn w:val="Normal"/>
    <w:next w:val="Normal"/>
    <w:autoRedefine/>
    <w:uiPriority w:val="39"/>
    <w:unhideWhenUsed/>
    <w:rsid w:val="00C23D79"/>
    <w:pPr>
      <w:ind w:leftChars="1000" w:left="2100"/>
    </w:pPr>
    <w:rPr>
      <w:rFonts w:asciiTheme="minorHAnsi" w:eastAsiaTheme="minorEastAsia" w:hAnsiTheme="minorHAnsi" w:cstheme="minorBidi"/>
      <w:szCs w:val="22"/>
    </w:rPr>
  </w:style>
  <w:style w:type="paragraph" w:styleId="TOC7">
    <w:name w:val="toc 7"/>
    <w:basedOn w:val="Normal"/>
    <w:next w:val="Normal"/>
    <w:autoRedefine/>
    <w:uiPriority w:val="39"/>
    <w:unhideWhenUsed/>
    <w:rsid w:val="00C23D79"/>
    <w:pPr>
      <w:ind w:leftChars="1200" w:left="25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C23D79"/>
    <w:pPr>
      <w:ind w:leftChars="1400" w:left="29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C23D79"/>
    <w:pPr>
      <w:ind w:leftChars="1600" w:left="3360"/>
    </w:pPr>
    <w:rPr>
      <w:rFonts w:asciiTheme="minorHAnsi" w:eastAsiaTheme="minorEastAsia" w:hAnsiTheme="minorHAnsi" w:cstheme="minorBidi"/>
      <w:szCs w:val="22"/>
    </w:rPr>
  </w:style>
  <w:style w:type="paragraph" w:styleId="TableofFigures">
    <w:name w:val="table of figures"/>
    <w:basedOn w:val="Normal"/>
    <w:next w:val="Normal"/>
    <w:uiPriority w:val="99"/>
    <w:unhideWhenUsed/>
    <w:rsid w:val="007E7D0B"/>
    <w:pPr>
      <w:spacing w:line="400" w:lineRule="exact"/>
    </w:pPr>
    <w:rPr>
      <w:sz w:val="24"/>
    </w:rPr>
  </w:style>
  <w:style w:type="character" w:customStyle="1" w:styleId="MTEquationSection">
    <w:name w:val="MTEquationSection"/>
    <w:basedOn w:val="DefaultParagraphFont"/>
    <w:rsid w:val="000952CC"/>
    <w:rPr>
      <w:b/>
      <w:bCs/>
      <w:vanish/>
      <w:color w:val="FF0000"/>
      <w:sz w:val="21"/>
    </w:rPr>
  </w:style>
  <w:style w:type="paragraph" w:customStyle="1" w:styleId="2TimesNewRoman1">
    <w:name w:val="样式 标题 2 + Times New Roman1"/>
    <w:basedOn w:val="Heading2"/>
    <w:autoRedefine/>
    <w:rsid w:val="00704B95"/>
    <w:pPr>
      <w:numPr>
        <w:numId w:val="7"/>
      </w:numPr>
      <w:snapToGrid/>
      <w:spacing w:beforeLines="0" w:before="260" w:afterLines="0" w:after="260" w:line="416" w:lineRule="auto"/>
      <w:jc w:val="left"/>
    </w:pPr>
    <w:rPr>
      <w:rFonts w:ascii="Times New Roman" w:hAnsi="Times New Roman" w:cs="Times New Roman"/>
      <w:b/>
      <w:sz w:val="24"/>
      <w:szCs w:val="24"/>
    </w:rPr>
  </w:style>
  <w:style w:type="paragraph" w:styleId="EndnoteText">
    <w:name w:val="endnote text"/>
    <w:basedOn w:val="Normal"/>
    <w:link w:val="EndnoteTextChar"/>
    <w:rsid w:val="00D714CE"/>
    <w:pPr>
      <w:snapToGrid w:val="0"/>
      <w:spacing w:before="120"/>
      <w:jc w:val="left"/>
    </w:pPr>
    <w:rPr>
      <w:sz w:val="24"/>
    </w:rPr>
  </w:style>
  <w:style w:type="character" w:customStyle="1" w:styleId="EndnoteTextChar">
    <w:name w:val="Endnote Text Char"/>
    <w:basedOn w:val="DefaultParagraphFont"/>
    <w:link w:val="EndnoteText"/>
    <w:rsid w:val="00D714CE"/>
    <w:rPr>
      <w:rFonts w:ascii="Times New Roman" w:eastAsia="宋体"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Strong" w:semiHidden="0" w:uiPriority="0" w:unhideWhenUsed="0" w:qFormat="1"/>
    <w:lsdException w:name="Emphasis" w:semiHidden="0" w:uiPriority="20" w:unhideWhenUsed="0" w:qFormat="1"/>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24CD1"/>
    <w:pPr>
      <w:widowControl w:val="0"/>
      <w:jc w:val="both"/>
    </w:pPr>
    <w:rPr>
      <w:rFonts w:ascii="Times New Roman" w:eastAsia="宋体" w:hAnsi="Times New Roman" w:cs="Times New Roman"/>
      <w:szCs w:val="24"/>
    </w:rPr>
  </w:style>
  <w:style w:type="paragraph" w:styleId="Heading1">
    <w:name w:val="heading 1"/>
    <w:basedOn w:val="Normal"/>
    <w:next w:val="a"/>
    <w:link w:val="Heading1Char"/>
    <w:qFormat/>
    <w:rsid w:val="00F10AC1"/>
    <w:pPr>
      <w:keepNext/>
      <w:keepLines/>
      <w:numPr>
        <w:numId w:val="1"/>
      </w:numPr>
      <w:snapToGrid w:val="0"/>
      <w:ind w:left="0"/>
      <w:jc w:val="center"/>
      <w:outlineLvl w:val="0"/>
    </w:pPr>
    <w:rPr>
      <w:rFonts w:ascii="黑体" w:eastAsia="黑体" w:hAnsi="黑体" w:cstheme="minorBidi"/>
      <w:bCs/>
      <w:kern w:val="44"/>
      <w:sz w:val="32"/>
      <w:szCs w:val="32"/>
    </w:rPr>
  </w:style>
  <w:style w:type="paragraph" w:styleId="Heading2">
    <w:name w:val="heading 2"/>
    <w:basedOn w:val="Normal"/>
    <w:next w:val="a"/>
    <w:link w:val="Heading2Char"/>
    <w:unhideWhenUsed/>
    <w:qFormat/>
    <w:rsid w:val="009E1B9D"/>
    <w:pPr>
      <w:keepNext/>
      <w:keepLines/>
      <w:numPr>
        <w:ilvl w:val="1"/>
        <w:numId w:val="1"/>
      </w:numPr>
      <w:snapToGrid w:val="0"/>
      <w:spacing w:beforeLines="50" w:before="156" w:afterLines="50" w:after="156" w:line="400" w:lineRule="exact"/>
      <w:outlineLvl w:val="1"/>
    </w:pPr>
    <w:rPr>
      <w:rFonts w:ascii="黑体" w:eastAsia="黑体" w:hAnsi="黑体" w:cstheme="majorBidi"/>
      <w:bCs/>
      <w:sz w:val="28"/>
      <w:szCs w:val="28"/>
    </w:rPr>
  </w:style>
  <w:style w:type="paragraph" w:styleId="Heading3">
    <w:name w:val="heading 3"/>
    <w:basedOn w:val="Normal"/>
    <w:next w:val="a"/>
    <w:link w:val="Heading3Char"/>
    <w:unhideWhenUsed/>
    <w:qFormat/>
    <w:rsid w:val="009E1B9D"/>
    <w:pPr>
      <w:keepNext/>
      <w:keepLines/>
      <w:numPr>
        <w:ilvl w:val="2"/>
        <w:numId w:val="1"/>
      </w:numPr>
      <w:spacing w:beforeLines="50" w:before="156" w:afterLines="50" w:after="156" w:line="400" w:lineRule="exact"/>
      <w:outlineLvl w:val="2"/>
    </w:pPr>
    <w:rPr>
      <w:rFonts w:ascii="黑体" w:eastAsia="黑体" w:hAnsi="黑体"/>
      <w:bCs/>
      <w:sz w:val="28"/>
      <w:szCs w:val="28"/>
    </w:rPr>
  </w:style>
  <w:style w:type="paragraph" w:styleId="Heading4">
    <w:name w:val="heading 4"/>
    <w:basedOn w:val="Normal"/>
    <w:next w:val="a"/>
    <w:link w:val="Heading4Char"/>
    <w:unhideWhenUsed/>
    <w:qFormat/>
    <w:rsid w:val="00C23D79"/>
    <w:pPr>
      <w:keepNext/>
      <w:keepLines/>
      <w:spacing w:beforeLines="50" w:before="156" w:afterLines="50" w:after="156" w:line="400" w:lineRule="exact"/>
      <w:outlineLvl w:val="3"/>
    </w:pPr>
    <w:rPr>
      <w:rFonts w:ascii="黑体" w:eastAsia="黑体" w:hAnsi="黑体" w:cstheme="majorBidi"/>
      <w:bCs/>
      <w:sz w:val="28"/>
      <w:szCs w:val="28"/>
    </w:rPr>
  </w:style>
  <w:style w:type="paragraph" w:styleId="Heading5">
    <w:name w:val="heading 5"/>
    <w:basedOn w:val="Normal"/>
    <w:next w:val="Normal"/>
    <w:link w:val="Heading5Char"/>
    <w:unhideWhenUsed/>
    <w:qFormat/>
    <w:rsid w:val="00283856"/>
    <w:pPr>
      <w:keepNext/>
      <w:keepLines/>
      <w:spacing w:beforeLines="50" w:before="156" w:afterLines="50" w:after="156" w:line="400" w:lineRule="exact"/>
      <w:ind w:left="1009" w:hanging="1009"/>
      <w:outlineLvl w:val="4"/>
    </w:pPr>
    <w:rPr>
      <w:rFonts w:ascii="黑体" w:eastAsia="黑体" w:hAnsi="黑体"/>
      <w:bCs/>
      <w:sz w:val="28"/>
      <w:szCs w:val="28"/>
    </w:rPr>
  </w:style>
  <w:style w:type="paragraph" w:styleId="Heading6">
    <w:name w:val="heading 6"/>
    <w:basedOn w:val="Normal"/>
    <w:next w:val="Normal"/>
    <w:link w:val="Heading6Char"/>
    <w:unhideWhenUsed/>
    <w:qFormat/>
    <w:rsid w:val="002411F1"/>
    <w:pPr>
      <w:keepNext/>
      <w:keepLines/>
      <w:spacing w:before="240" w:after="64" w:line="320" w:lineRule="auto"/>
      <w:ind w:left="1152" w:hanging="1152"/>
      <w:outlineLvl w:val="5"/>
    </w:pPr>
    <w:rPr>
      <w:rFonts w:ascii="Cambria" w:hAnsi="Cambria"/>
      <w:b/>
      <w:bCs/>
      <w:sz w:val="24"/>
    </w:rPr>
  </w:style>
  <w:style w:type="paragraph" w:styleId="Heading7">
    <w:name w:val="heading 7"/>
    <w:basedOn w:val="Normal"/>
    <w:next w:val="Normal"/>
    <w:link w:val="Heading7Char"/>
    <w:unhideWhenUsed/>
    <w:qFormat/>
    <w:rsid w:val="002411F1"/>
    <w:pPr>
      <w:keepNext/>
      <w:keepLines/>
      <w:spacing w:before="240" w:after="64" w:line="320" w:lineRule="auto"/>
      <w:ind w:left="1296" w:hanging="1296"/>
      <w:outlineLvl w:val="6"/>
    </w:pPr>
    <w:rPr>
      <w:b/>
      <w:bCs/>
      <w:sz w:val="24"/>
    </w:rPr>
  </w:style>
  <w:style w:type="paragraph" w:styleId="Heading8">
    <w:name w:val="heading 8"/>
    <w:basedOn w:val="Normal"/>
    <w:next w:val="Normal"/>
    <w:link w:val="Heading8Char"/>
    <w:unhideWhenUsed/>
    <w:qFormat/>
    <w:rsid w:val="002411F1"/>
    <w:pPr>
      <w:keepNext/>
      <w:keepLines/>
      <w:spacing w:before="240" w:after="64" w:line="320" w:lineRule="auto"/>
      <w:ind w:left="1440" w:hanging="1440"/>
      <w:outlineLvl w:val="7"/>
    </w:pPr>
    <w:rPr>
      <w:rFonts w:ascii="Cambria" w:hAnsi="Cambria"/>
      <w:sz w:val="24"/>
    </w:rPr>
  </w:style>
  <w:style w:type="paragraph" w:styleId="Heading9">
    <w:name w:val="heading 9"/>
    <w:basedOn w:val="Normal"/>
    <w:next w:val="Normal"/>
    <w:link w:val="Heading9Char"/>
    <w:unhideWhenUsed/>
    <w:qFormat/>
    <w:rsid w:val="002411F1"/>
    <w:pPr>
      <w:keepNext/>
      <w:keepLines/>
      <w:spacing w:before="240" w:after="64" w:line="320" w:lineRule="auto"/>
      <w:ind w:left="1584" w:hanging="1584"/>
      <w:outlineLvl w:val="8"/>
    </w:pPr>
    <w:rPr>
      <w:rFonts w:ascii="Cambria" w:hAnsi="Cambria"/>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4CD1"/>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24CD1"/>
    <w:rPr>
      <w:sz w:val="18"/>
      <w:szCs w:val="18"/>
    </w:rPr>
  </w:style>
  <w:style w:type="paragraph" w:styleId="Footer">
    <w:name w:val="footer"/>
    <w:basedOn w:val="Normal"/>
    <w:link w:val="FooterChar"/>
    <w:uiPriority w:val="99"/>
    <w:unhideWhenUsed/>
    <w:rsid w:val="00324CD1"/>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24CD1"/>
    <w:rPr>
      <w:sz w:val="18"/>
      <w:szCs w:val="18"/>
    </w:rPr>
  </w:style>
  <w:style w:type="paragraph" w:styleId="TOC1">
    <w:name w:val="toc 1"/>
    <w:basedOn w:val="Normal"/>
    <w:next w:val="Normal"/>
    <w:autoRedefine/>
    <w:uiPriority w:val="39"/>
    <w:unhideWhenUsed/>
    <w:qFormat/>
    <w:rsid w:val="0088077B"/>
    <w:pPr>
      <w:spacing w:beforeLines="50" w:before="50" w:line="400" w:lineRule="exact"/>
      <w:jc w:val="left"/>
    </w:pPr>
    <w:rPr>
      <w:rFonts w:eastAsia="黑体"/>
      <w:b/>
      <w:bCs/>
      <w:sz w:val="28"/>
      <w:szCs w:val="28"/>
    </w:rPr>
  </w:style>
  <w:style w:type="paragraph" w:styleId="TOC2">
    <w:name w:val="toc 2"/>
    <w:basedOn w:val="Normal"/>
    <w:next w:val="Normal"/>
    <w:autoRedefine/>
    <w:uiPriority w:val="39"/>
    <w:unhideWhenUsed/>
    <w:rsid w:val="0088077B"/>
    <w:pPr>
      <w:spacing w:line="400" w:lineRule="exact"/>
      <w:ind w:leftChars="200" w:left="200"/>
    </w:pPr>
    <w:rPr>
      <w:sz w:val="24"/>
    </w:rPr>
  </w:style>
  <w:style w:type="character" w:styleId="Hyperlink">
    <w:name w:val="Hyperlink"/>
    <w:aliases w:val="超级链接"/>
    <w:basedOn w:val="DefaultParagraphFont"/>
    <w:uiPriority w:val="99"/>
    <w:unhideWhenUsed/>
    <w:rsid w:val="009F5B55"/>
    <w:rPr>
      <w:color w:val="0000FF"/>
      <w:u w:val="single"/>
    </w:rPr>
  </w:style>
  <w:style w:type="character" w:customStyle="1" w:styleId="Heading1Char">
    <w:name w:val="Heading 1 Char"/>
    <w:basedOn w:val="DefaultParagraphFont"/>
    <w:link w:val="Heading1"/>
    <w:rsid w:val="00F10AC1"/>
    <w:rPr>
      <w:rFonts w:ascii="黑体" w:eastAsia="黑体" w:hAnsi="黑体"/>
      <w:bCs/>
      <w:kern w:val="44"/>
      <w:sz w:val="32"/>
      <w:szCs w:val="32"/>
    </w:rPr>
  </w:style>
  <w:style w:type="character" w:customStyle="1" w:styleId="Heading2Char">
    <w:name w:val="Heading 2 Char"/>
    <w:basedOn w:val="DefaultParagraphFont"/>
    <w:link w:val="Heading2"/>
    <w:rsid w:val="009E1B9D"/>
    <w:rPr>
      <w:rFonts w:ascii="黑体" w:eastAsia="黑体" w:hAnsi="黑体" w:cstheme="majorBidi"/>
      <w:bCs/>
      <w:sz w:val="28"/>
      <w:szCs w:val="28"/>
    </w:rPr>
  </w:style>
  <w:style w:type="paragraph" w:customStyle="1" w:styleId="a0">
    <w:name w:val="正文简介"/>
    <w:basedOn w:val="Normal"/>
    <w:link w:val="Char"/>
    <w:qFormat/>
    <w:rsid w:val="004D4E4B"/>
    <w:pPr>
      <w:snapToGrid w:val="0"/>
      <w:spacing w:line="400" w:lineRule="atLeast"/>
      <w:ind w:firstLineChars="200" w:firstLine="420"/>
    </w:pPr>
    <w:rPr>
      <w:rFonts w:ascii="楷体_GB2312" w:eastAsia="楷体_GB2312"/>
    </w:rPr>
  </w:style>
  <w:style w:type="paragraph" w:customStyle="1" w:styleId="a">
    <w:name w:val="主题内容"/>
    <w:basedOn w:val="Normal"/>
    <w:link w:val="Char0"/>
    <w:qFormat/>
    <w:rsid w:val="0056187B"/>
    <w:pPr>
      <w:snapToGrid w:val="0"/>
      <w:spacing w:line="400" w:lineRule="atLeast"/>
      <w:ind w:firstLineChars="200" w:firstLine="480"/>
    </w:pPr>
    <w:rPr>
      <w:sz w:val="24"/>
      <w:szCs w:val="22"/>
    </w:rPr>
  </w:style>
  <w:style w:type="character" w:customStyle="1" w:styleId="Char">
    <w:name w:val="正文简介 Char"/>
    <w:basedOn w:val="DefaultParagraphFont"/>
    <w:link w:val="a0"/>
    <w:rsid w:val="004D4E4B"/>
    <w:rPr>
      <w:rFonts w:ascii="楷体_GB2312" w:eastAsia="楷体_GB2312" w:hAnsi="Times New Roman" w:cs="Times New Roman"/>
      <w:szCs w:val="24"/>
    </w:rPr>
  </w:style>
  <w:style w:type="character" w:customStyle="1" w:styleId="Char0">
    <w:name w:val="主题内容 Char"/>
    <w:basedOn w:val="DefaultParagraphFont"/>
    <w:link w:val="a"/>
    <w:rsid w:val="0056187B"/>
    <w:rPr>
      <w:rFonts w:ascii="Times New Roman" w:eastAsia="宋体" w:hAnsi="Times New Roman" w:cs="Times New Roman"/>
      <w:sz w:val="24"/>
    </w:rPr>
  </w:style>
  <w:style w:type="character" w:customStyle="1" w:styleId="Heading3Char">
    <w:name w:val="Heading 3 Char"/>
    <w:basedOn w:val="DefaultParagraphFont"/>
    <w:link w:val="Heading3"/>
    <w:rsid w:val="009E1B9D"/>
    <w:rPr>
      <w:rFonts w:ascii="黑体" w:eastAsia="黑体" w:hAnsi="黑体" w:cs="Times New Roman"/>
      <w:bCs/>
      <w:sz w:val="28"/>
      <w:szCs w:val="28"/>
    </w:rPr>
  </w:style>
  <w:style w:type="character" w:customStyle="1" w:styleId="Heading4Char">
    <w:name w:val="Heading 4 Char"/>
    <w:basedOn w:val="DefaultParagraphFont"/>
    <w:link w:val="Heading4"/>
    <w:rsid w:val="00C23D79"/>
    <w:rPr>
      <w:rFonts w:ascii="黑体" w:eastAsia="黑体" w:hAnsi="黑体" w:cstheme="majorBidi"/>
      <w:bCs/>
      <w:sz w:val="28"/>
      <w:szCs w:val="28"/>
    </w:rPr>
  </w:style>
  <w:style w:type="paragraph" w:styleId="Bibliography">
    <w:name w:val="Bibliography"/>
    <w:basedOn w:val="Normal"/>
    <w:next w:val="Normal"/>
    <w:uiPriority w:val="37"/>
    <w:unhideWhenUsed/>
    <w:rsid w:val="00FD053F"/>
    <w:pPr>
      <w:tabs>
        <w:tab w:val="left" w:pos="504"/>
      </w:tabs>
      <w:ind w:left="504" w:hanging="504"/>
    </w:pPr>
  </w:style>
  <w:style w:type="character" w:customStyle="1" w:styleId="Heading5Char">
    <w:name w:val="Heading 5 Char"/>
    <w:basedOn w:val="DefaultParagraphFont"/>
    <w:link w:val="Heading5"/>
    <w:rsid w:val="00283856"/>
    <w:rPr>
      <w:rFonts w:ascii="黑体" w:eastAsia="黑体" w:hAnsi="黑体" w:cs="Times New Roman"/>
      <w:bCs/>
      <w:sz w:val="28"/>
      <w:szCs w:val="28"/>
    </w:rPr>
  </w:style>
  <w:style w:type="character" w:customStyle="1" w:styleId="Heading6Char">
    <w:name w:val="Heading 6 Char"/>
    <w:basedOn w:val="DefaultParagraphFont"/>
    <w:link w:val="Heading6"/>
    <w:semiHidden/>
    <w:rsid w:val="002411F1"/>
    <w:rPr>
      <w:rFonts w:ascii="Cambria" w:eastAsia="宋体" w:hAnsi="Cambria" w:cs="Times New Roman"/>
      <w:b/>
      <w:bCs/>
      <w:sz w:val="24"/>
      <w:szCs w:val="24"/>
    </w:rPr>
  </w:style>
  <w:style w:type="character" w:customStyle="1" w:styleId="Heading7Char">
    <w:name w:val="Heading 7 Char"/>
    <w:basedOn w:val="DefaultParagraphFont"/>
    <w:link w:val="Heading7"/>
    <w:semiHidden/>
    <w:rsid w:val="002411F1"/>
    <w:rPr>
      <w:rFonts w:ascii="Times New Roman" w:eastAsia="宋体" w:hAnsi="Times New Roman" w:cs="Times New Roman"/>
      <w:b/>
      <w:bCs/>
      <w:sz w:val="24"/>
      <w:szCs w:val="24"/>
    </w:rPr>
  </w:style>
  <w:style w:type="character" w:customStyle="1" w:styleId="Heading8Char">
    <w:name w:val="Heading 8 Char"/>
    <w:basedOn w:val="DefaultParagraphFont"/>
    <w:link w:val="Heading8"/>
    <w:semiHidden/>
    <w:rsid w:val="002411F1"/>
    <w:rPr>
      <w:rFonts w:ascii="Cambria" w:eastAsia="宋体" w:hAnsi="Cambria" w:cs="Times New Roman"/>
      <w:sz w:val="24"/>
      <w:szCs w:val="24"/>
    </w:rPr>
  </w:style>
  <w:style w:type="character" w:customStyle="1" w:styleId="Heading9Char">
    <w:name w:val="Heading 9 Char"/>
    <w:basedOn w:val="DefaultParagraphFont"/>
    <w:link w:val="Heading9"/>
    <w:semiHidden/>
    <w:rsid w:val="002411F1"/>
    <w:rPr>
      <w:rFonts w:ascii="Cambria" w:eastAsia="宋体" w:hAnsi="Cambria" w:cs="Times New Roman"/>
      <w:szCs w:val="21"/>
    </w:rPr>
  </w:style>
  <w:style w:type="table" w:styleId="TableGrid">
    <w:name w:val="Table Grid"/>
    <w:basedOn w:val="TableNormal"/>
    <w:uiPriority w:val="59"/>
    <w:rsid w:val="00DD3057"/>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rsid w:val="00DD3057"/>
    <w:rPr>
      <w:sz w:val="18"/>
      <w:szCs w:val="18"/>
    </w:rPr>
  </w:style>
  <w:style w:type="character" w:customStyle="1" w:styleId="BalloonTextChar">
    <w:name w:val="Balloon Text Char"/>
    <w:basedOn w:val="DefaultParagraphFont"/>
    <w:link w:val="BalloonText"/>
    <w:semiHidden/>
    <w:rsid w:val="00DD3057"/>
    <w:rPr>
      <w:rFonts w:ascii="Times New Roman" w:eastAsia="宋体" w:hAnsi="Times New Roman" w:cs="Times New Roman"/>
      <w:sz w:val="18"/>
      <w:szCs w:val="18"/>
    </w:rPr>
  </w:style>
  <w:style w:type="character" w:styleId="PageNumber">
    <w:name w:val="page number"/>
    <w:basedOn w:val="DefaultParagraphFont"/>
    <w:rsid w:val="00DD3057"/>
  </w:style>
  <w:style w:type="paragraph" w:styleId="BodyText">
    <w:name w:val="Body Text"/>
    <w:basedOn w:val="Normal"/>
    <w:link w:val="BodyTextChar"/>
    <w:rsid w:val="00DD3057"/>
    <w:rPr>
      <w:sz w:val="28"/>
      <w:szCs w:val="20"/>
    </w:rPr>
  </w:style>
  <w:style w:type="character" w:customStyle="1" w:styleId="BodyTextChar">
    <w:name w:val="Body Text Char"/>
    <w:basedOn w:val="DefaultParagraphFont"/>
    <w:link w:val="BodyText"/>
    <w:rsid w:val="00DD3057"/>
    <w:rPr>
      <w:rFonts w:ascii="Times New Roman" w:eastAsia="宋体" w:hAnsi="Times New Roman" w:cs="Times New Roman"/>
      <w:sz w:val="28"/>
      <w:szCs w:val="20"/>
    </w:rPr>
  </w:style>
  <w:style w:type="paragraph" w:styleId="TOCHeading">
    <w:name w:val="TOC Heading"/>
    <w:basedOn w:val="Heading1"/>
    <w:next w:val="Normal"/>
    <w:uiPriority w:val="39"/>
    <w:semiHidden/>
    <w:unhideWhenUsed/>
    <w:qFormat/>
    <w:rsid w:val="00DD3057"/>
    <w:pPr>
      <w:widowControl/>
      <w:numPr>
        <w:numId w:val="0"/>
      </w:numPr>
      <w:spacing w:before="480" w:line="276" w:lineRule="auto"/>
      <w:jc w:val="left"/>
      <w:outlineLvl w:val="9"/>
    </w:pPr>
    <w:rPr>
      <w:rFonts w:ascii="Cambria" w:eastAsia="宋体" w:hAnsi="Cambria" w:cs="Times New Roman"/>
      <w:color w:val="365F91"/>
      <w:kern w:val="0"/>
      <w:szCs w:val="28"/>
    </w:rPr>
  </w:style>
  <w:style w:type="paragraph" w:styleId="ListParagraph">
    <w:name w:val="List Paragraph"/>
    <w:basedOn w:val="Normal"/>
    <w:uiPriority w:val="34"/>
    <w:qFormat/>
    <w:rsid w:val="00DD3057"/>
    <w:pPr>
      <w:ind w:firstLineChars="200" w:firstLine="420"/>
    </w:pPr>
    <w:rPr>
      <w:szCs w:val="21"/>
    </w:rPr>
  </w:style>
  <w:style w:type="paragraph" w:styleId="Caption">
    <w:name w:val="caption"/>
    <w:basedOn w:val="Normal"/>
    <w:next w:val="Normal"/>
    <w:unhideWhenUsed/>
    <w:qFormat/>
    <w:rsid w:val="005B2B33"/>
    <w:pPr>
      <w:keepNext/>
      <w:spacing w:line="400" w:lineRule="exact"/>
      <w:jc w:val="center"/>
    </w:pPr>
    <w:rPr>
      <w:rFonts w:asciiTheme="majorHAnsi" w:eastAsiaTheme="minorEastAsia" w:hAnsiTheme="majorHAnsi" w:cstheme="majorBidi"/>
      <w:sz w:val="24"/>
      <w:szCs w:val="20"/>
    </w:rPr>
  </w:style>
  <w:style w:type="paragraph" w:styleId="TOC3">
    <w:name w:val="toc 3"/>
    <w:basedOn w:val="Normal"/>
    <w:next w:val="Normal"/>
    <w:autoRedefine/>
    <w:uiPriority w:val="39"/>
    <w:rsid w:val="0088077B"/>
    <w:pPr>
      <w:spacing w:line="400" w:lineRule="exact"/>
      <w:ind w:leftChars="400" w:left="400"/>
    </w:pPr>
    <w:rPr>
      <w:sz w:val="24"/>
      <w:szCs w:val="21"/>
    </w:rPr>
  </w:style>
  <w:style w:type="paragraph" w:styleId="TOC4">
    <w:name w:val="toc 4"/>
    <w:basedOn w:val="Normal"/>
    <w:next w:val="Normal"/>
    <w:autoRedefine/>
    <w:uiPriority w:val="39"/>
    <w:rsid w:val="0088077B"/>
    <w:pPr>
      <w:tabs>
        <w:tab w:val="right" w:leader="dot" w:pos="9117"/>
      </w:tabs>
      <w:spacing w:line="400" w:lineRule="exact"/>
    </w:pPr>
    <w:rPr>
      <w:rFonts w:eastAsia="黑体"/>
      <w:b/>
      <w:sz w:val="24"/>
      <w:szCs w:val="21"/>
    </w:rPr>
  </w:style>
  <w:style w:type="table" w:customStyle="1" w:styleId="1">
    <w:name w:val="网格型1"/>
    <w:basedOn w:val="TableNormal"/>
    <w:next w:val="TableGrid"/>
    <w:uiPriority w:val="59"/>
    <w:rsid w:val="00DD30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TableNormal"/>
    <w:next w:val="TableGrid"/>
    <w:uiPriority w:val="59"/>
    <w:rsid w:val="00DD30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TableNormal"/>
    <w:next w:val="TableGrid"/>
    <w:uiPriority w:val="59"/>
    <w:rsid w:val="00DD30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441F7"/>
    <w:pPr>
      <w:widowControl/>
      <w:spacing w:before="100" w:beforeAutospacing="1" w:after="100" w:afterAutospacing="1"/>
      <w:jc w:val="left"/>
    </w:pPr>
    <w:rPr>
      <w:rFonts w:ascii="宋体" w:hAnsi="宋体" w:cs="宋体"/>
      <w:kern w:val="0"/>
      <w:sz w:val="24"/>
    </w:rPr>
  </w:style>
  <w:style w:type="paragraph" w:styleId="FootnoteText">
    <w:name w:val="footnote text"/>
    <w:basedOn w:val="Normal"/>
    <w:next w:val="10"/>
    <w:link w:val="FootnoteTextChar"/>
    <w:semiHidden/>
    <w:rsid w:val="001B16BC"/>
    <w:pPr>
      <w:tabs>
        <w:tab w:val="left" w:pos="465"/>
      </w:tabs>
      <w:overflowPunct w:val="0"/>
      <w:snapToGrid w:val="0"/>
      <w:spacing w:before="120" w:line="312" w:lineRule="auto"/>
      <w:ind w:firstLineChars="267" w:firstLine="267"/>
    </w:pPr>
    <w:rPr>
      <w:sz w:val="15"/>
      <w:szCs w:val="20"/>
    </w:rPr>
  </w:style>
  <w:style w:type="character" w:customStyle="1" w:styleId="FootnoteTextChar">
    <w:name w:val="Footnote Text Char"/>
    <w:basedOn w:val="DefaultParagraphFont"/>
    <w:link w:val="FootnoteText"/>
    <w:semiHidden/>
    <w:rsid w:val="001B16BC"/>
    <w:rPr>
      <w:rFonts w:ascii="Times New Roman" w:eastAsia="宋体" w:hAnsi="Times New Roman" w:cs="Times New Roman"/>
      <w:sz w:val="15"/>
      <w:szCs w:val="20"/>
    </w:rPr>
  </w:style>
  <w:style w:type="paragraph" w:customStyle="1" w:styleId="10">
    <w:name w:val="脚注文本1"/>
    <w:basedOn w:val="FootnoteText"/>
    <w:rsid w:val="001B16BC"/>
    <w:pPr>
      <w:spacing w:before="0"/>
      <w:ind w:firstLineChars="297" w:firstLine="297"/>
    </w:pPr>
  </w:style>
  <w:style w:type="character" w:styleId="FootnoteReference">
    <w:name w:val="footnote reference"/>
    <w:autoRedefine/>
    <w:semiHidden/>
    <w:rsid w:val="001B16BC"/>
    <w:rPr>
      <w:rFonts w:ascii="Monotype Sorts" w:eastAsia="宋体" w:hAnsi="Monotype Sorts"/>
      <w:spacing w:val="0"/>
      <w:w w:val="100"/>
      <w:position w:val="0"/>
      <w:sz w:val="11"/>
      <w:vertAlign w:val="baseline"/>
    </w:rPr>
  </w:style>
  <w:style w:type="paragraph" w:customStyle="1" w:styleId="a1">
    <w:name w:val="首页页眉"/>
    <w:basedOn w:val="Header"/>
    <w:rsid w:val="001B16BC"/>
    <w:pPr>
      <w:pBdr>
        <w:bottom w:val="double" w:sz="6" w:space="1" w:color="auto"/>
      </w:pBdr>
      <w:tabs>
        <w:tab w:val="clear" w:pos="4153"/>
        <w:tab w:val="clear" w:pos="8306"/>
      </w:tabs>
      <w:overflowPunct w:val="0"/>
      <w:jc w:val="both"/>
    </w:pPr>
    <w:rPr>
      <w:szCs w:val="20"/>
    </w:rPr>
  </w:style>
  <w:style w:type="paragraph" w:customStyle="1" w:styleId="Correspond">
    <w:name w:val="Correspond"/>
    <w:basedOn w:val="DepartCorrespond"/>
    <w:next w:val="Normal"/>
    <w:rsid w:val="001B16BC"/>
  </w:style>
  <w:style w:type="paragraph" w:customStyle="1" w:styleId="DepartCorrespond">
    <w:name w:val="Depart.Correspond"/>
    <w:basedOn w:val="a2"/>
    <w:rsid w:val="001B16BC"/>
    <w:pPr>
      <w:ind w:left="66" w:hangingChars="66" w:hanging="66"/>
    </w:pPr>
    <w:rPr>
      <w:iCs/>
      <w:sz w:val="16"/>
    </w:rPr>
  </w:style>
  <w:style w:type="paragraph" w:customStyle="1" w:styleId="a2">
    <w:name w:val="单位"/>
    <w:rsid w:val="001B16BC"/>
    <w:pPr>
      <w:ind w:left="70" w:hangingChars="70" w:hanging="70"/>
      <w:jc w:val="both"/>
    </w:pPr>
    <w:rPr>
      <w:rFonts w:ascii="Times New Roman" w:eastAsia="宋体" w:hAnsi="Times New Roman" w:cs="Times New Roman"/>
      <w:kern w:val="0"/>
      <w:sz w:val="17"/>
      <w:szCs w:val="20"/>
    </w:rPr>
  </w:style>
  <w:style w:type="character" w:styleId="Strong">
    <w:name w:val="Strong"/>
    <w:qFormat/>
    <w:rsid w:val="001B16BC"/>
    <w:rPr>
      <w:b/>
      <w:bCs/>
    </w:rPr>
  </w:style>
  <w:style w:type="paragraph" w:customStyle="1" w:styleId="11">
    <w:name w:val="日期1"/>
    <w:basedOn w:val="DepartCorrespond"/>
    <w:next w:val="Information"/>
    <w:rsid w:val="001B16BC"/>
    <w:pPr>
      <w:spacing w:after="240"/>
    </w:pPr>
    <w:rPr>
      <w:sz w:val="18"/>
    </w:rPr>
  </w:style>
  <w:style w:type="paragraph" w:customStyle="1" w:styleId="Information">
    <w:name w:val="Information"/>
    <w:basedOn w:val="11"/>
    <w:next w:val="Abstract"/>
    <w:rsid w:val="001B16BC"/>
    <w:pPr>
      <w:ind w:left="0" w:firstLineChars="0" w:firstLine="0"/>
    </w:pPr>
    <w:rPr>
      <w:b/>
      <w:bCs/>
    </w:rPr>
  </w:style>
  <w:style w:type="paragraph" w:customStyle="1" w:styleId="Abstract">
    <w:name w:val="Abstract"/>
    <w:next w:val="Keywords"/>
    <w:rsid w:val="001B16BC"/>
    <w:pPr>
      <w:tabs>
        <w:tab w:val="left" w:pos="937"/>
      </w:tabs>
      <w:jc w:val="both"/>
    </w:pPr>
    <w:rPr>
      <w:rFonts w:ascii="Times New Roman" w:eastAsia="楷体_GB2312" w:hAnsi="Times New Roman" w:cs="Times New Roman"/>
      <w:sz w:val="18"/>
      <w:szCs w:val="20"/>
    </w:rPr>
  </w:style>
  <w:style w:type="paragraph" w:customStyle="1" w:styleId="Keywords">
    <w:name w:val="Key words"/>
    <w:basedOn w:val="Normal"/>
    <w:next w:val="a3"/>
    <w:rsid w:val="001B16BC"/>
    <w:pPr>
      <w:tabs>
        <w:tab w:val="left" w:pos="1176"/>
      </w:tabs>
      <w:overflowPunct w:val="0"/>
      <w:adjustRightInd w:val="0"/>
      <w:spacing w:after="290"/>
      <w:ind w:left="632" w:hangingChars="632" w:hanging="632"/>
    </w:pPr>
    <w:rPr>
      <w:rFonts w:eastAsia="楷体_GB2312"/>
      <w:snapToGrid w:val="0"/>
      <w:sz w:val="18"/>
      <w:szCs w:val="20"/>
    </w:rPr>
  </w:style>
  <w:style w:type="paragraph" w:customStyle="1" w:styleId="a3">
    <w:name w:val="摘要"/>
    <w:basedOn w:val="BodyText"/>
    <w:next w:val="a4"/>
    <w:rsid w:val="001B16BC"/>
    <w:pPr>
      <w:tabs>
        <w:tab w:val="left" w:pos="798"/>
      </w:tabs>
      <w:overflowPunct w:val="0"/>
      <w:adjustRightInd w:val="0"/>
    </w:pPr>
    <w:rPr>
      <w:rFonts w:eastAsia="楷体_GB2312"/>
      <w:snapToGrid w:val="0"/>
      <w:sz w:val="18"/>
    </w:rPr>
  </w:style>
  <w:style w:type="paragraph" w:customStyle="1" w:styleId="a4">
    <w:name w:val="关键词"/>
    <w:basedOn w:val="a3"/>
    <w:next w:val="a5"/>
    <w:rsid w:val="001B16BC"/>
    <w:pPr>
      <w:ind w:left="429" w:hangingChars="429" w:hanging="429"/>
    </w:pPr>
  </w:style>
  <w:style w:type="paragraph" w:customStyle="1" w:styleId="a5">
    <w:name w:val="分类号"/>
    <w:basedOn w:val="11"/>
    <w:next w:val="BodyText"/>
    <w:rsid w:val="001B16BC"/>
    <w:pPr>
      <w:tabs>
        <w:tab w:val="left" w:pos="1233"/>
      </w:tabs>
      <w:spacing w:after="320"/>
      <w:ind w:left="0" w:firstLineChars="0" w:firstLine="0"/>
    </w:pPr>
    <w:rPr>
      <w:rFonts w:eastAsia="黑体"/>
    </w:rPr>
  </w:style>
  <w:style w:type="paragraph" w:customStyle="1" w:styleId="12">
    <w:name w:val="标题1"/>
    <w:basedOn w:val="Normal"/>
    <w:next w:val="Name"/>
    <w:rsid w:val="001B16BC"/>
    <w:pPr>
      <w:keepNext/>
      <w:keepLines/>
      <w:overflowPunct w:val="0"/>
      <w:snapToGrid w:val="0"/>
      <w:spacing w:before="240" w:after="100"/>
      <w:outlineLvl w:val="0"/>
    </w:pPr>
    <w:rPr>
      <w:rFonts w:eastAsia="黑体"/>
      <w:b/>
      <w:sz w:val="24"/>
      <w:szCs w:val="20"/>
    </w:rPr>
  </w:style>
  <w:style w:type="paragraph" w:customStyle="1" w:styleId="Name">
    <w:name w:val="Name"/>
    <w:basedOn w:val="a6"/>
    <w:next w:val="DepartCorrespond"/>
    <w:rsid w:val="001B16BC"/>
    <w:pPr>
      <w:keepNext/>
      <w:spacing w:before="220" w:after="180"/>
    </w:pPr>
    <w:rPr>
      <w:rFonts w:eastAsia="宋体"/>
      <w:w w:val="100"/>
      <w:sz w:val="18"/>
    </w:rPr>
  </w:style>
  <w:style w:type="paragraph" w:customStyle="1" w:styleId="a6">
    <w:name w:val="作者"/>
    <w:basedOn w:val="Normal"/>
    <w:next w:val="a2"/>
    <w:rsid w:val="001B16BC"/>
    <w:pPr>
      <w:overflowPunct w:val="0"/>
      <w:spacing w:before="160" w:after="240" w:line="0" w:lineRule="atLeast"/>
      <w:jc w:val="left"/>
    </w:pPr>
    <w:rPr>
      <w:rFonts w:eastAsia="仿宋_GB2312"/>
      <w:w w:val="66"/>
      <w:sz w:val="28"/>
      <w:szCs w:val="20"/>
    </w:rPr>
  </w:style>
  <w:style w:type="paragraph" w:customStyle="1" w:styleId="a7">
    <w:name w:val="文前文本"/>
    <w:basedOn w:val="a4"/>
    <w:rsid w:val="001B16BC"/>
    <w:pPr>
      <w:ind w:left="0" w:firstLine="0"/>
    </w:pPr>
    <w:rPr>
      <w:b/>
    </w:rPr>
  </w:style>
  <w:style w:type="paragraph" w:customStyle="1" w:styleId="a8">
    <w:name w:val="定理"/>
    <w:basedOn w:val="BodyText"/>
    <w:next w:val="BodyText"/>
    <w:rsid w:val="001B16BC"/>
    <w:pPr>
      <w:tabs>
        <w:tab w:val="left" w:pos="357"/>
      </w:tabs>
      <w:overflowPunct w:val="0"/>
      <w:ind w:firstLineChars="200" w:firstLine="200"/>
    </w:pPr>
    <w:rPr>
      <w:rFonts w:eastAsia="黑体"/>
      <w:sz w:val="18"/>
    </w:rPr>
  </w:style>
  <w:style w:type="paragraph" w:styleId="Subtitle">
    <w:name w:val="Subtitle"/>
    <w:basedOn w:val="Normal"/>
    <w:next w:val="a6"/>
    <w:link w:val="SubtitleChar"/>
    <w:qFormat/>
    <w:rsid w:val="001B16BC"/>
    <w:pPr>
      <w:overflowPunct w:val="0"/>
      <w:spacing w:before="320"/>
      <w:outlineLvl w:val="0"/>
    </w:pPr>
    <w:rPr>
      <w:rFonts w:eastAsia="黑体"/>
      <w:sz w:val="36"/>
      <w:szCs w:val="20"/>
    </w:rPr>
  </w:style>
  <w:style w:type="character" w:customStyle="1" w:styleId="SubtitleChar">
    <w:name w:val="Subtitle Char"/>
    <w:basedOn w:val="DefaultParagraphFont"/>
    <w:link w:val="Subtitle"/>
    <w:rsid w:val="001B16BC"/>
    <w:rPr>
      <w:rFonts w:ascii="Times New Roman" w:eastAsia="黑体" w:hAnsi="Times New Roman" w:cs="Times New Roman"/>
      <w:sz w:val="36"/>
      <w:szCs w:val="20"/>
    </w:rPr>
  </w:style>
  <w:style w:type="paragraph" w:customStyle="1" w:styleId="a9">
    <w:name w:val="表名"/>
    <w:basedOn w:val="Normal"/>
    <w:rsid w:val="001B16BC"/>
    <w:pPr>
      <w:overflowPunct w:val="0"/>
      <w:spacing w:after="120"/>
    </w:pPr>
    <w:rPr>
      <w:sz w:val="18"/>
      <w:szCs w:val="20"/>
    </w:rPr>
  </w:style>
  <w:style w:type="character" w:styleId="EndnoteReference">
    <w:name w:val="endnote reference"/>
    <w:rsid w:val="001B16BC"/>
    <w:rPr>
      <w:vertAlign w:val="superscript"/>
    </w:rPr>
  </w:style>
  <w:style w:type="paragraph" w:customStyle="1" w:styleId="Reference">
    <w:name w:val="Reference"/>
    <w:basedOn w:val="Normal"/>
    <w:next w:val="TextofReference"/>
    <w:rsid w:val="001B16BC"/>
    <w:pPr>
      <w:overflowPunct w:val="0"/>
      <w:snapToGrid w:val="0"/>
      <w:spacing w:before="280"/>
      <w:jc w:val="left"/>
      <w:outlineLvl w:val="0"/>
    </w:pPr>
    <w:rPr>
      <w:rFonts w:eastAsia="黑体"/>
      <w:b/>
      <w:sz w:val="18"/>
      <w:szCs w:val="20"/>
    </w:rPr>
  </w:style>
  <w:style w:type="paragraph" w:customStyle="1" w:styleId="TextofReference">
    <w:name w:val="Text of Reference"/>
    <w:rsid w:val="001B16BC"/>
    <w:pPr>
      <w:numPr>
        <w:numId w:val="2"/>
      </w:numPr>
      <w:spacing w:line="260" w:lineRule="exact"/>
      <w:jc w:val="both"/>
    </w:pPr>
    <w:rPr>
      <w:rFonts w:ascii="Times New Roman" w:eastAsia="宋体" w:hAnsi="Times New Roman" w:cs="Times New Roman"/>
      <w:kern w:val="0"/>
      <w:sz w:val="15"/>
      <w:szCs w:val="20"/>
    </w:rPr>
  </w:style>
  <w:style w:type="paragraph" w:customStyle="1" w:styleId="aa">
    <w:name w:val="证明"/>
    <w:basedOn w:val="a8"/>
    <w:rsid w:val="001B16BC"/>
    <w:rPr>
      <w:rFonts w:eastAsia="仿宋_GB2312"/>
    </w:rPr>
  </w:style>
  <w:style w:type="paragraph" w:customStyle="1" w:styleId="TextofReference1">
    <w:name w:val="Text of Reference 1"/>
    <w:rsid w:val="001B16BC"/>
    <w:pPr>
      <w:numPr>
        <w:numId w:val="3"/>
      </w:numPr>
      <w:spacing w:line="260" w:lineRule="exact"/>
      <w:jc w:val="both"/>
    </w:pPr>
    <w:rPr>
      <w:rFonts w:ascii="Times New Roman" w:eastAsia="宋体" w:hAnsi="Times New Roman" w:cs="Times New Roman"/>
      <w:kern w:val="0"/>
      <w:sz w:val="15"/>
      <w:szCs w:val="20"/>
    </w:rPr>
  </w:style>
  <w:style w:type="paragraph" w:customStyle="1" w:styleId="ab">
    <w:name w:val="中文参考文献"/>
    <w:basedOn w:val="Reference"/>
    <w:next w:val="BodyText"/>
    <w:rsid w:val="001B16BC"/>
    <w:pPr>
      <w:spacing w:before="240"/>
    </w:pPr>
    <w:rPr>
      <w:b w:val="0"/>
    </w:rPr>
  </w:style>
  <w:style w:type="paragraph" w:customStyle="1" w:styleId="ac">
    <w:name w:val="致谢"/>
    <w:basedOn w:val="a8"/>
    <w:next w:val="Reference"/>
    <w:rsid w:val="001B16BC"/>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rsid w:val="001B16BC"/>
    <w:pPr>
      <w:numPr>
        <w:numId w:val="0"/>
      </w:numPr>
      <w:tabs>
        <w:tab w:val="left" w:pos="346"/>
      </w:tabs>
      <w:ind w:left="258" w:hangingChars="258" w:hanging="258"/>
    </w:pPr>
  </w:style>
  <w:style w:type="paragraph" w:customStyle="1" w:styleId="Textof0">
    <w:name w:val="Text of 中文参考文献１"/>
    <w:basedOn w:val="Textof"/>
    <w:rsid w:val="001B16BC"/>
    <w:pPr>
      <w:tabs>
        <w:tab w:val="clear" w:pos="346"/>
        <w:tab w:val="left" w:pos="78"/>
        <w:tab w:val="left" w:pos="424"/>
      </w:tabs>
    </w:pPr>
  </w:style>
  <w:style w:type="character" w:styleId="CommentReference">
    <w:name w:val="annotation reference"/>
    <w:semiHidden/>
    <w:rsid w:val="001B16BC"/>
    <w:rPr>
      <w:sz w:val="21"/>
      <w:szCs w:val="21"/>
    </w:rPr>
  </w:style>
  <w:style w:type="paragraph" w:styleId="CommentText">
    <w:name w:val="annotation text"/>
    <w:basedOn w:val="Normal"/>
    <w:link w:val="CommentTextChar"/>
    <w:semiHidden/>
    <w:rsid w:val="001B16BC"/>
    <w:pPr>
      <w:overflowPunct w:val="0"/>
      <w:jc w:val="left"/>
    </w:pPr>
    <w:rPr>
      <w:sz w:val="18"/>
      <w:szCs w:val="20"/>
    </w:rPr>
  </w:style>
  <w:style w:type="character" w:customStyle="1" w:styleId="CommentTextChar">
    <w:name w:val="Comment Text Char"/>
    <w:basedOn w:val="DefaultParagraphFont"/>
    <w:link w:val="CommentText"/>
    <w:semiHidden/>
    <w:rsid w:val="001B16BC"/>
    <w:rPr>
      <w:rFonts w:ascii="Times New Roman" w:eastAsia="宋体" w:hAnsi="Times New Roman" w:cs="Times New Roman"/>
      <w:sz w:val="18"/>
      <w:szCs w:val="20"/>
    </w:rPr>
  </w:style>
  <w:style w:type="character" w:styleId="PlaceholderText">
    <w:name w:val="Placeholder Text"/>
    <w:basedOn w:val="DefaultParagraphFont"/>
    <w:uiPriority w:val="99"/>
    <w:semiHidden/>
    <w:rsid w:val="009D1C7B"/>
    <w:rPr>
      <w:color w:val="808080"/>
    </w:rPr>
  </w:style>
  <w:style w:type="paragraph" w:styleId="TOC5">
    <w:name w:val="toc 5"/>
    <w:basedOn w:val="Normal"/>
    <w:next w:val="Normal"/>
    <w:autoRedefine/>
    <w:uiPriority w:val="39"/>
    <w:unhideWhenUsed/>
    <w:rsid w:val="00C23D79"/>
    <w:pPr>
      <w:ind w:leftChars="800" w:left="1680"/>
    </w:pPr>
    <w:rPr>
      <w:rFonts w:asciiTheme="minorHAnsi" w:eastAsiaTheme="minorEastAsia" w:hAnsiTheme="minorHAnsi" w:cstheme="minorBidi"/>
      <w:szCs w:val="22"/>
    </w:rPr>
  </w:style>
  <w:style w:type="paragraph" w:styleId="TOC6">
    <w:name w:val="toc 6"/>
    <w:basedOn w:val="Normal"/>
    <w:next w:val="Normal"/>
    <w:autoRedefine/>
    <w:uiPriority w:val="39"/>
    <w:unhideWhenUsed/>
    <w:rsid w:val="00C23D79"/>
    <w:pPr>
      <w:ind w:leftChars="1000" w:left="2100"/>
    </w:pPr>
    <w:rPr>
      <w:rFonts w:asciiTheme="minorHAnsi" w:eastAsiaTheme="minorEastAsia" w:hAnsiTheme="minorHAnsi" w:cstheme="minorBidi"/>
      <w:szCs w:val="22"/>
    </w:rPr>
  </w:style>
  <w:style w:type="paragraph" w:styleId="TOC7">
    <w:name w:val="toc 7"/>
    <w:basedOn w:val="Normal"/>
    <w:next w:val="Normal"/>
    <w:autoRedefine/>
    <w:uiPriority w:val="39"/>
    <w:unhideWhenUsed/>
    <w:rsid w:val="00C23D79"/>
    <w:pPr>
      <w:ind w:leftChars="1200" w:left="252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C23D79"/>
    <w:pPr>
      <w:ind w:leftChars="1400" w:left="294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C23D79"/>
    <w:pPr>
      <w:ind w:leftChars="1600" w:left="3360"/>
    </w:pPr>
    <w:rPr>
      <w:rFonts w:asciiTheme="minorHAnsi" w:eastAsiaTheme="minorEastAsia" w:hAnsiTheme="minorHAnsi" w:cstheme="minorBidi"/>
      <w:szCs w:val="22"/>
    </w:rPr>
  </w:style>
  <w:style w:type="paragraph" w:styleId="TableofFigures">
    <w:name w:val="table of figures"/>
    <w:basedOn w:val="Normal"/>
    <w:next w:val="Normal"/>
    <w:uiPriority w:val="99"/>
    <w:unhideWhenUsed/>
    <w:rsid w:val="007E7D0B"/>
    <w:pPr>
      <w:spacing w:line="400" w:lineRule="exact"/>
    </w:pPr>
    <w:rPr>
      <w:sz w:val="24"/>
    </w:rPr>
  </w:style>
  <w:style w:type="character" w:customStyle="1" w:styleId="MTEquationSection">
    <w:name w:val="MTEquationSection"/>
    <w:basedOn w:val="DefaultParagraphFont"/>
    <w:rsid w:val="000952CC"/>
    <w:rPr>
      <w:b/>
      <w:bCs/>
      <w:vanish/>
      <w:color w:val="FF0000"/>
      <w:sz w:val="21"/>
    </w:rPr>
  </w:style>
  <w:style w:type="paragraph" w:customStyle="1" w:styleId="2TimesNewRoman1">
    <w:name w:val="样式 标题 2 + Times New Roman1"/>
    <w:basedOn w:val="Heading2"/>
    <w:autoRedefine/>
    <w:rsid w:val="00704B95"/>
    <w:pPr>
      <w:numPr>
        <w:numId w:val="7"/>
      </w:numPr>
      <w:snapToGrid/>
      <w:spacing w:beforeLines="0" w:before="260" w:afterLines="0" w:after="260" w:line="416" w:lineRule="auto"/>
      <w:jc w:val="left"/>
    </w:pPr>
    <w:rPr>
      <w:rFonts w:ascii="Times New Roman" w:hAnsi="Times New Roman" w:cs="Times New Roman"/>
      <w:b/>
      <w:sz w:val="24"/>
      <w:szCs w:val="24"/>
    </w:rPr>
  </w:style>
  <w:style w:type="paragraph" w:styleId="EndnoteText">
    <w:name w:val="endnote text"/>
    <w:basedOn w:val="Normal"/>
    <w:link w:val="EndnoteTextChar"/>
    <w:rsid w:val="00D714CE"/>
    <w:pPr>
      <w:snapToGrid w:val="0"/>
      <w:spacing w:before="120"/>
      <w:jc w:val="left"/>
    </w:pPr>
    <w:rPr>
      <w:sz w:val="24"/>
    </w:rPr>
  </w:style>
  <w:style w:type="character" w:customStyle="1" w:styleId="EndnoteTextChar">
    <w:name w:val="Endnote Text Char"/>
    <w:basedOn w:val="DefaultParagraphFont"/>
    <w:link w:val="EndnoteText"/>
    <w:rsid w:val="00D714CE"/>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94">
      <w:bodyDiv w:val="1"/>
      <w:marLeft w:val="0"/>
      <w:marRight w:val="0"/>
      <w:marTop w:val="0"/>
      <w:marBottom w:val="0"/>
      <w:divBdr>
        <w:top w:val="none" w:sz="0" w:space="0" w:color="auto"/>
        <w:left w:val="none" w:sz="0" w:space="0" w:color="auto"/>
        <w:bottom w:val="none" w:sz="0" w:space="0" w:color="auto"/>
        <w:right w:val="none" w:sz="0" w:space="0" w:color="auto"/>
      </w:divBdr>
    </w:div>
    <w:div w:id="95757971">
      <w:bodyDiv w:val="1"/>
      <w:marLeft w:val="0"/>
      <w:marRight w:val="0"/>
      <w:marTop w:val="0"/>
      <w:marBottom w:val="0"/>
      <w:divBdr>
        <w:top w:val="none" w:sz="0" w:space="0" w:color="auto"/>
        <w:left w:val="none" w:sz="0" w:space="0" w:color="auto"/>
        <w:bottom w:val="none" w:sz="0" w:space="0" w:color="auto"/>
        <w:right w:val="none" w:sz="0" w:space="0" w:color="auto"/>
      </w:divBdr>
      <w:divsChild>
        <w:div w:id="536701352">
          <w:marLeft w:val="734"/>
          <w:marRight w:val="0"/>
          <w:marTop w:val="115"/>
          <w:marBottom w:val="0"/>
          <w:divBdr>
            <w:top w:val="none" w:sz="0" w:space="0" w:color="auto"/>
            <w:left w:val="none" w:sz="0" w:space="0" w:color="auto"/>
            <w:bottom w:val="none" w:sz="0" w:space="0" w:color="auto"/>
            <w:right w:val="none" w:sz="0" w:space="0" w:color="auto"/>
          </w:divBdr>
        </w:div>
      </w:divsChild>
    </w:div>
    <w:div w:id="186336677">
      <w:bodyDiv w:val="1"/>
      <w:marLeft w:val="0"/>
      <w:marRight w:val="0"/>
      <w:marTop w:val="0"/>
      <w:marBottom w:val="0"/>
      <w:divBdr>
        <w:top w:val="none" w:sz="0" w:space="0" w:color="auto"/>
        <w:left w:val="none" w:sz="0" w:space="0" w:color="auto"/>
        <w:bottom w:val="none" w:sz="0" w:space="0" w:color="auto"/>
        <w:right w:val="none" w:sz="0" w:space="0" w:color="auto"/>
      </w:divBdr>
    </w:div>
    <w:div w:id="191572374">
      <w:bodyDiv w:val="1"/>
      <w:marLeft w:val="0"/>
      <w:marRight w:val="0"/>
      <w:marTop w:val="0"/>
      <w:marBottom w:val="0"/>
      <w:divBdr>
        <w:top w:val="none" w:sz="0" w:space="0" w:color="auto"/>
        <w:left w:val="none" w:sz="0" w:space="0" w:color="auto"/>
        <w:bottom w:val="none" w:sz="0" w:space="0" w:color="auto"/>
        <w:right w:val="none" w:sz="0" w:space="0" w:color="auto"/>
      </w:divBdr>
      <w:divsChild>
        <w:div w:id="253443179">
          <w:marLeft w:val="734"/>
          <w:marRight w:val="0"/>
          <w:marTop w:val="115"/>
          <w:marBottom w:val="0"/>
          <w:divBdr>
            <w:top w:val="none" w:sz="0" w:space="0" w:color="auto"/>
            <w:left w:val="none" w:sz="0" w:space="0" w:color="auto"/>
            <w:bottom w:val="none" w:sz="0" w:space="0" w:color="auto"/>
            <w:right w:val="none" w:sz="0" w:space="0" w:color="auto"/>
          </w:divBdr>
        </w:div>
        <w:div w:id="764809876">
          <w:marLeft w:val="1426"/>
          <w:marRight w:val="0"/>
          <w:marTop w:val="96"/>
          <w:marBottom w:val="0"/>
          <w:divBdr>
            <w:top w:val="none" w:sz="0" w:space="0" w:color="auto"/>
            <w:left w:val="none" w:sz="0" w:space="0" w:color="auto"/>
            <w:bottom w:val="none" w:sz="0" w:space="0" w:color="auto"/>
            <w:right w:val="none" w:sz="0" w:space="0" w:color="auto"/>
          </w:divBdr>
        </w:div>
        <w:div w:id="378021193">
          <w:marLeft w:val="734"/>
          <w:marRight w:val="0"/>
          <w:marTop w:val="115"/>
          <w:marBottom w:val="0"/>
          <w:divBdr>
            <w:top w:val="none" w:sz="0" w:space="0" w:color="auto"/>
            <w:left w:val="none" w:sz="0" w:space="0" w:color="auto"/>
            <w:bottom w:val="none" w:sz="0" w:space="0" w:color="auto"/>
            <w:right w:val="none" w:sz="0" w:space="0" w:color="auto"/>
          </w:divBdr>
        </w:div>
        <w:div w:id="1269191893">
          <w:marLeft w:val="1426"/>
          <w:marRight w:val="0"/>
          <w:marTop w:val="96"/>
          <w:marBottom w:val="0"/>
          <w:divBdr>
            <w:top w:val="none" w:sz="0" w:space="0" w:color="auto"/>
            <w:left w:val="none" w:sz="0" w:space="0" w:color="auto"/>
            <w:bottom w:val="none" w:sz="0" w:space="0" w:color="auto"/>
            <w:right w:val="none" w:sz="0" w:space="0" w:color="auto"/>
          </w:divBdr>
        </w:div>
        <w:div w:id="626350021">
          <w:marLeft w:val="734"/>
          <w:marRight w:val="0"/>
          <w:marTop w:val="115"/>
          <w:marBottom w:val="0"/>
          <w:divBdr>
            <w:top w:val="none" w:sz="0" w:space="0" w:color="auto"/>
            <w:left w:val="none" w:sz="0" w:space="0" w:color="auto"/>
            <w:bottom w:val="none" w:sz="0" w:space="0" w:color="auto"/>
            <w:right w:val="none" w:sz="0" w:space="0" w:color="auto"/>
          </w:divBdr>
        </w:div>
        <w:div w:id="1691490846">
          <w:marLeft w:val="734"/>
          <w:marRight w:val="0"/>
          <w:marTop w:val="115"/>
          <w:marBottom w:val="0"/>
          <w:divBdr>
            <w:top w:val="none" w:sz="0" w:space="0" w:color="auto"/>
            <w:left w:val="none" w:sz="0" w:space="0" w:color="auto"/>
            <w:bottom w:val="none" w:sz="0" w:space="0" w:color="auto"/>
            <w:right w:val="none" w:sz="0" w:space="0" w:color="auto"/>
          </w:divBdr>
        </w:div>
      </w:divsChild>
    </w:div>
    <w:div w:id="406535120">
      <w:bodyDiv w:val="1"/>
      <w:marLeft w:val="0"/>
      <w:marRight w:val="0"/>
      <w:marTop w:val="0"/>
      <w:marBottom w:val="0"/>
      <w:divBdr>
        <w:top w:val="none" w:sz="0" w:space="0" w:color="auto"/>
        <w:left w:val="none" w:sz="0" w:space="0" w:color="auto"/>
        <w:bottom w:val="none" w:sz="0" w:space="0" w:color="auto"/>
        <w:right w:val="none" w:sz="0" w:space="0" w:color="auto"/>
      </w:divBdr>
    </w:div>
    <w:div w:id="444351639">
      <w:bodyDiv w:val="1"/>
      <w:marLeft w:val="0"/>
      <w:marRight w:val="0"/>
      <w:marTop w:val="0"/>
      <w:marBottom w:val="0"/>
      <w:divBdr>
        <w:top w:val="none" w:sz="0" w:space="0" w:color="auto"/>
        <w:left w:val="none" w:sz="0" w:space="0" w:color="auto"/>
        <w:bottom w:val="none" w:sz="0" w:space="0" w:color="auto"/>
        <w:right w:val="none" w:sz="0" w:space="0" w:color="auto"/>
      </w:divBdr>
      <w:divsChild>
        <w:div w:id="15039662">
          <w:marLeft w:val="2059"/>
          <w:marRight w:val="0"/>
          <w:marTop w:val="96"/>
          <w:marBottom w:val="0"/>
          <w:divBdr>
            <w:top w:val="none" w:sz="0" w:space="0" w:color="auto"/>
            <w:left w:val="none" w:sz="0" w:space="0" w:color="auto"/>
            <w:bottom w:val="none" w:sz="0" w:space="0" w:color="auto"/>
            <w:right w:val="none" w:sz="0" w:space="0" w:color="auto"/>
          </w:divBdr>
        </w:div>
        <w:div w:id="1931620">
          <w:marLeft w:val="2059"/>
          <w:marRight w:val="0"/>
          <w:marTop w:val="96"/>
          <w:marBottom w:val="0"/>
          <w:divBdr>
            <w:top w:val="none" w:sz="0" w:space="0" w:color="auto"/>
            <w:left w:val="none" w:sz="0" w:space="0" w:color="auto"/>
            <w:bottom w:val="none" w:sz="0" w:space="0" w:color="auto"/>
            <w:right w:val="none" w:sz="0" w:space="0" w:color="auto"/>
          </w:divBdr>
        </w:div>
      </w:divsChild>
    </w:div>
    <w:div w:id="454640271">
      <w:bodyDiv w:val="1"/>
      <w:marLeft w:val="0"/>
      <w:marRight w:val="0"/>
      <w:marTop w:val="0"/>
      <w:marBottom w:val="0"/>
      <w:divBdr>
        <w:top w:val="none" w:sz="0" w:space="0" w:color="auto"/>
        <w:left w:val="none" w:sz="0" w:space="0" w:color="auto"/>
        <w:bottom w:val="none" w:sz="0" w:space="0" w:color="auto"/>
        <w:right w:val="none" w:sz="0" w:space="0" w:color="auto"/>
      </w:divBdr>
    </w:div>
    <w:div w:id="476193615">
      <w:bodyDiv w:val="1"/>
      <w:marLeft w:val="0"/>
      <w:marRight w:val="0"/>
      <w:marTop w:val="0"/>
      <w:marBottom w:val="0"/>
      <w:divBdr>
        <w:top w:val="none" w:sz="0" w:space="0" w:color="auto"/>
        <w:left w:val="none" w:sz="0" w:space="0" w:color="auto"/>
        <w:bottom w:val="none" w:sz="0" w:space="0" w:color="auto"/>
        <w:right w:val="none" w:sz="0" w:space="0" w:color="auto"/>
      </w:divBdr>
      <w:divsChild>
        <w:div w:id="664818743">
          <w:marLeft w:val="734"/>
          <w:marRight w:val="0"/>
          <w:marTop w:val="115"/>
          <w:marBottom w:val="0"/>
          <w:divBdr>
            <w:top w:val="none" w:sz="0" w:space="0" w:color="auto"/>
            <w:left w:val="none" w:sz="0" w:space="0" w:color="auto"/>
            <w:bottom w:val="none" w:sz="0" w:space="0" w:color="auto"/>
            <w:right w:val="none" w:sz="0" w:space="0" w:color="auto"/>
          </w:divBdr>
        </w:div>
        <w:div w:id="55051964">
          <w:marLeft w:val="1426"/>
          <w:marRight w:val="0"/>
          <w:marTop w:val="96"/>
          <w:marBottom w:val="0"/>
          <w:divBdr>
            <w:top w:val="none" w:sz="0" w:space="0" w:color="auto"/>
            <w:left w:val="none" w:sz="0" w:space="0" w:color="auto"/>
            <w:bottom w:val="none" w:sz="0" w:space="0" w:color="auto"/>
            <w:right w:val="none" w:sz="0" w:space="0" w:color="auto"/>
          </w:divBdr>
        </w:div>
        <w:div w:id="1477650344">
          <w:marLeft w:val="2059"/>
          <w:marRight w:val="0"/>
          <w:marTop w:val="96"/>
          <w:marBottom w:val="0"/>
          <w:divBdr>
            <w:top w:val="none" w:sz="0" w:space="0" w:color="auto"/>
            <w:left w:val="none" w:sz="0" w:space="0" w:color="auto"/>
            <w:bottom w:val="none" w:sz="0" w:space="0" w:color="auto"/>
            <w:right w:val="none" w:sz="0" w:space="0" w:color="auto"/>
          </w:divBdr>
        </w:div>
        <w:div w:id="839584410">
          <w:marLeft w:val="2059"/>
          <w:marRight w:val="0"/>
          <w:marTop w:val="96"/>
          <w:marBottom w:val="0"/>
          <w:divBdr>
            <w:top w:val="none" w:sz="0" w:space="0" w:color="auto"/>
            <w:left w:val="none" w:sz="0" w:space="0" w:color="auto"/>
            <w:bottom w:val="none" w:sz="0" w:space="0" w:color="auto"/>
            <w:right w:val="none" w:sz="0" w:space="0" w:color="auto"/>
          </w:divBdr>
        </w:div>
        <w:div w:id="707723761">
          <w:marLeft w:val="1426"/>
          <w:marRight w:val="0"/>
          <w:marTop w:val="96"/>
          <w:marBottom w:val="0"/>
          <w:divBdr>
            <w:top w:val="none" w:sz="0" w:space="0" w:color="auto"/>
            <w:left w:val="none" w:sz="0" w:space="0" w:color="auto"/>
            <w:bottom w:val="none" w:sz="0" w:space="0" w:color="auto"/>
            <w:right w:val="none" w:sz="0" w:space="0" w:color="auto"/>
          </w:divBdr>
        </w:div>
        <w:div w:id="494224606">
          <w:marLeft w:val="2059"/>
          <w:marRight w:val="0"/>
          <w:marTop w:val="96"/>
          <w:marBottom w:val="0"/>
          <w:divBdr>
            <w:top w:val="none" w:sz="0" w:space="0" w:color="auto"/>
            <w:left w:val="none" w:sz="0" w:space="0" w:color="auto"/>
            <w:bottom w:val="none" w:sz="0" w:space="0" w:color="auto"/>
            <w:right w:val="none" w:sz="0" w:space="0" w:color="auto"/>
          </w:divBdr>
        </w:div>
        <w:div w:id="893269662">
          <w:marLeft w:val="2059"/>
          <w:marRight w:val="0"/>
          <w:marTop w:val="96"/>
          <w:marBottom w:val="0"/>
          <w:divBdr>
            <w:top w:val="none" w:sz="0" w:space="0" w:color="auto"/>
            <w:left w:val="none" w:sz="0" w:space="0" w:color="auto"/>
            <w:bottom w:val="none" w:sz="0" w:space="0" w:color="auto"/>
            <w:right w:val="none" w:sz="0" w:space="0" w:color="auto"/>
          </w:divBdr>
        </w:div>
        <w:div w:id="1749183162">
          <w:marLeft w:val="1426"/>
          <w:marRight w:val="0"/>
          <w:marTop w:val="96"/>
          <w:marBottom w:val="0"/>
          <w:divBdr>
            <w:top w:val="none" w:sz="0" w:space="0" w:color="auto"/>
            <w:left w:val="none" w:sz="0" w:space="0" w:color="auto"/>
            <w:bottom w:val="none" w:sz="0" w:space="0" w:color="auto"/>
            <w:right w:val="none" w:sz="0" w:space="0" w:color="auto"/>
          </w:divBdr>
        </w:div>
        <w:div w:id="191693347">
          <w:marLeft w:val="2059"/>
          <w:marRight w:val="0"/>
          <w:marTop w:val="96"/>
          <w:marBottom w:val="0"/>
          <w:divBdr>
            <w:top w:val="none" w:sz="0" w:space="0" w:color="auto"/>
            <w:left w:val="none" w:sz="0" w:space="0" w:color="auto"/>
            <w:bottom w:val="none" w:sz="0" w:space="0" w:color="auto"/>
            <w:right w:val="none" w:sz="0" w:space="0" w:color="auto"/>
          </w:divBdr>
        </w:div>
        <w:div w:id="1953856039">
          <w:marLeft w:val="734"/>
          <w:marRight w:val="0"/>
          <w:marTop w:val="115"/>
          <w:marBottom w:val="0"/>
          <w:divBdr>
            <w:top w:val="none" w:sz="0" w:space="0" w:color="auto"/>
            <w:left w:val="none" w:sz="0" w:space="0" w:color="auto"/>
            <w:bottom w:val="none" w:sz="0" w:space="0" w:color="auto"/>
            <w:right w:val="none" w:sz="0" w:space="0" w:color="auto"/>
          </w:divBdr>
        </w:div>
        <w:div w:id="318272461">
          <w:marLeft w:val="1426"/>
          <w:marRight w:val="0"/>
          <w:marTop w:val="96"/>
          <w:marBottom w:val="0"/>
          <w:divBdr>
            <w:top w:val="none" w:sz="0" w:space="0" w:color="auto"/>
            <w:left w:val="none" w:sz="0" w:space="0" w:color="auto"/>
            <w:bottom w:val="none" w:sz="0" w:space="0" w:color="auto"/>
            <w:right w:val="none" w:sz="0" w:space="0" w:color="auto"/>
          </w:divBdr>
        </w:div>
      </w:divsChild>
    </w:div>
    <w:div w:id="497424546">
      <w:bodyDiv w:val="1"/>
      <w:marLeft w:val="0"/>
      <w:marRight w:val="0"/>
      <w:marTop w:val="0"/>
      <w:marBottom w:val="0"/>
      <w:divBdr>
        <w:top w:val="none" w:sz="0" w:space="0" w:color="auto"/>
        <w:left w:val="none" w:sz="0" w:space="0" w:color="auto"/>
        <w:bottom w:val="none" w:sz="0" w:space="0" w:color="auto"/>
        <w:right w:val="none" w:sz="0" w:space="0" w:color="auto"/>
      </w:divBdr>
    </w:div>
    <w:div w:id="569315913">
      <w:bodyDiv w:val="1"/>
      <w:marLeft w:val="0"/>
      <w:marRight w:val="0"/>
      <w:marTop w:val="0"/>
      <w:marBottom w:val="0"/>
      <w:divBdr>
        <w:top w:val="none" w:sz="0" w:space="0" w:color="auto"/>
        <w:left w:val="none" w:sz="0" w:space="0" w:color="auto"/>
        <w:bottom w:val="none" w:sz="0" w:space="0" w:color="auto"/>
        <w:right w:val="none" w:sz="0" w:space="0" w:color="auto"/>
      </w:divBdr>
      <w:divsChild>
        <w:div w:id="1200123299">
          <w:marLeft w:val="734"/>
          <w:marRight w:val="0"/>
          <w:marTop w:val="115"/>
          <w:marBottom w:val="0"/>
          <w:divBdr>
            <w:top w:val="none" w:sz="0" w:space="0" w:color="auto"/>
            <w:left w:val="none" w:sz="0" w:space="0" w:color="auto"/>
            <w:bottom w:val="none" w:sz="0" w:space="0" w:color="auto"/>
            <w:right w:val="none" w:sz="0" w:space="0" w:color="auto"/>
          </w:divBdr>
        </w:div>
      </w:divsChild>
    </w:div>
    <w:div w:id="762800480">
      <w:bodyDiv w:val="1"/>
      <w:marLeft w:val="0"/>
      <w:marRight w:val="0"/>
      <w:marTop w:val="0"/>
      <w:marBottom w:val="0"/>
      <w:divBdr>
        <w:top w:val="none" w:sz="0" w:space="0" w:color="auto"/>
        <w:left w:val="none" w:sz="0" w:space="0" w:color="auto"/>
        <w:bottom w:val="none" w:sz="0" w:space="0" w:color="auto"/>
        <w:right w:val="none" w:sz="0" w:space="0" w:color="auto"/>
      </w:divBdr>
    </w:div>
    <w:div w:id="899093813">
      <w:bodyDiv w:val="1"/>
      <w:marLeft w:val="0"/>
      <w:marRight w:val="0"/>
      <w:marTop w:val="0"/>
      <w:marBottom w:val="0"/>
      <w:divBdr>
        <w:top w:val="none" w:sz="0" w:space="0" w:color="auto"/>
        <w:left w:val="none" w:sz="0" w:space="0" w:color="auto"/>
        <w:bottom w:val="none" w:sz="0" w:space="0" w:color="auto"/>
        <w:right w:val="none" w:sz="0" w:space="0" w:color="auto"/>
      </w:divBdr>
      <w:divsChild>
        <w:div w:id="920214042">
          <w:marLeft w:val="734"/>
          <w:marRight w:val="0"/>
          <w:marTop w:val="115"/>
          <w:marBottom w:val="0"/>
          <w:divBdr>
            <w:top w:val="none" w:sz="0" w:space="0" w:color="auto"/>
            <w:left w:val="none" w:sz="0" w:space="0" w:color="auto"/>
            <w:bottom w:val="none" w:sz="0" w:space="0" w:color="auto"/>
            <w:right w:val="none" w:sz="0" w:space="0" w:color="auto"/>
          </w:divBdr>
        </w:div>
      </w:divsChild>
    </w:div>
    <w:div w:id="939483517">
      <w:bodyDiv w:val="1"/>
      <w:marLeft w:val="0"/>
      <w:marRight w:val="0"/>
      <w:marTop w:val="0"/>
      <w:marBottom w:val="0"/>
      <w:divBdr>
        <w:top w:val="none" w:sz="0" w:space="0" w:color="auto"/>
        <w:left w:val="none" w:sz="0" w:space="0" w:color="auto"/>
        <w:bottom w:val="none" w:sz="0" w:space="0" w:color="auto"/>
        <w:right w:val="none" w:sz="0" w:space="0" w:color="auto"/>
      </w:divBdr>
      <w:divsChild>
        <w:div w:id="622611009">
          <w:marLeft w:val="734"/>
          <w:marRight w:val="0"/>
          <w:marTop w:val="115"/>
          <w:marBottom w:val="0"/>
          <w:divBdr>
            <w:top w:val="none" w:sz="0" w:space="0" w:color="auto"/>
            <w:left w:val="none" w:sz="0" w:space="0" w:color="auto"/>
            <w:bottom w:val="none" w:sz="0" w:space="0" w:color="auto"/>
            <w:right w:val="none" w:sz="0" w:space="0" w:color="auto"/>
          </w:divBdr>
        </w:div>
      </w:divsChild>
    </w:div>
    <w:div w:id="1033727180">
      <w:bodyDiv w:val="1"/>
      <w:marLeft w:val="0"/>
      <w:marRight w:val="0"/>
      <w:marTop w:val="0"/>
      <w:marBottom w:val="0"/>
      <w:divBdr>
        <w:top w:val="none" w:sz="0" w:space="0" w:color="auto"/>
        <w:left w:val="none" w:sz="0" w:space="0" w:color="auto"/>
        <w:bottom w:val="none" w:sz="0" w:space="0" w:color="auto"/>
        <w:right w:val="none" w:sz="0" w:space="0" w:color="auto"/>
      </w:divBdr>
      <w:divsChild>
        <w:div w:id="1139761250">
          <w:marLeft w:val="734"/>
          <w:marRight w:val="0"/>
          <w:marTop w:val="115"/>
          <w:marBottom w:val="0"/>
          <w:divBdr>
            <w:top w:val="none" w:sz="0" w:space="0" w:color="auto"/>
            <w:left w:val="none" w:sz="0" w:space="0" w:color="auto"/>
            <w:bottom w:val="none" w:sz="0" w:space="0" w:color="auto"/>
            <w:right w:val="none" w:sz="0" w:space="0" w:color="auto"/>
          </w:divBdr>
        </w:div>
        <w:div w:id="1286694500">
          <w:marLeft w:val="734"/>
          <w:marRight w:val="0"/>
          <w:marTop w:val="115"/>
          <w:marBottom w:val="0"/>
          <w:divBdr>
            <w:top w:val="none" w:sz="0" w:space="0" w:color="auto"/>
            <w:left w:val="none" w:sz="0" w:space="0" w:color="auto"/>
            <w:bottom w:val="none" w:sz="0" w:space="0" w:color="auto"/>
            <w:right w:val="none" w:sz="0" w:space="0" w:color="auto"/>
          </w:divBdr>
        </w:div>
        <w:div w:id="55705963">
          <w:marLeft w:val="1426"/>
          <w:marRight w:val="0"/>
          <w:marTop w:val="96"/>
          <w:marBottom w:val="0"/>
          <w:divBdr>
            <w:top w:val="none" w:sz="0" w:space="0" w:color="auto"/>
            <w:left w:val="none" w:sz="0" w:space="0" w:color="auto"/>
            <w:bottom w:val="none" w:sz="0" w:space="0" w:color="auto"/>
            <w:right w:val="none" w:sz="0" w:space="0" w:color="auto"/>
          </w:divBdr>
        </w:div>
        <w:div w:id="982927094">
          <w:marLeft w:val="1426"/>
          <w:marRight w:val="0"/>
          <w:marTop w:val="96"/>
          <w:marBottom w:val="0"/>
          <w:divBdr>
            <w:top w:val="none" w:sz="0" w:space="0" w:color="auto"/>
            <w:left w:val="none" w:sz="0" w:space="0" w:color="auto"/>
            <w:bottom w:val="none" w:sz="0" w:space="0" w:color="auto"/>
            <w:right w:val="none" w:sz="0" w:space="0" w:color="auto"/>
          </w:divBdr>
        </w:div>
        <w:div w:id="2097552633">
          <w:marLeft w:val="734"/>
          <w:marRight w:val="0"/>
          <w:marTop w:val="115"/>
          <w:marBottom w:val="0"/>
          <w:divBdr>
            <w:top w:val="none" w:sz="0" w:space="0" w:color="auto"/>
            <w:left w:val="none" w:sz="0" w:space="0" w:color="auto"/>
            <w:bottom w:val="none" w:sz="0" w:space="0" w:color="auto"/>
            <w:right w:val="none" w:sz="0" w:space="0" w:color="auto"/>
          </w:divBdr>
        </w:div>
        <w:div w:id="359166982">
          <w:marLeft w:val="1426"/>
          <w:marRight w:val="0"/>
          <w:marTop w:val="96"/>
          <w:marBottom w:val="0"/>
          <w:divBdr>
            <w:top w:val="none" w:sz="0" w:space="0" w:color="auto"/>
            <w:left w:val="none" w:sz="0" w:space="0" w:color="auto"/>
            <w:bottom w:val="none" w:sz="0" w:space="0" w:color="auto"/>
            <w:right w:val="none" w:sz="0" w:space="0" w:color="auto"/>
          </w:divBdr>
        </w:div>
      </w:divsChild>
    </w:div>
    <w:div w:id="1054963713">
      <w:bodyDiv w:val="1"/>
      <w:marLeft w:val="0"/>
      <w:marRight w:val="0"/>
      <w:marTop w:val="0"/>
      <w:marBottom w:val="0"/>
      <w:divBdr>
        <w:top w:val="none" w:sz="0" w:space="0" w:color="auto"/>
        <w:left w:val="none" w:sz="0" w:space="0" w:color="auto"/>
        <w:bottom w:val="none" w:sz="0" w:space="0" w:color="auto"/>
        <w:right w:val="none" w:sz="0" w:space="0" w:color="auto"/>
      </w:divBdr>
    </w:div>
    <w:div w:id="1065759214">
      <w:bodyDiv w:val="1"/>
      <w:marLeft w:val="0"/>
      <w:marRight w:val="0"/>
      <w:marTop w:val="0"/>
      <w:marBottom w:val="0"/>
      <w:divBdr>
        <w:top w:val="none" w:sz="0" w:space="0" w:color="auto"/>
        <w:left w:val="none" w:sz="0" w:space="0" w:color="auto"/>
        <w:bottom w:val="none" w:sz="0" w:space="0" w:color="auto"/>
        <w:right w:val="none" w:sz="0" w:space="0" w:color="auto"/>
      </w:divBdr>
      <w:divsChild>
        <w:div w:id="205412052">
          <w:marLeft w:val="734"/>
          <w:marRight w:val="0"/>
          <w:marTop w:val="115"/>
          <w:marBottom w:val="0"/>
          <w:divBdr>
            <w:top w:val="none" w:sz="0" w:space="0" w:color="auto"/>
            <w:left w:val="none" w:sz="0" w:space="0" w:color="auto"/>
            <w:bottom w:val="none" w:sz="0" w:space="0" w:color="auto"/>
            <w:right w:val="none" w:sz="0" w:space="0" w:color="auto"/>
          </w:divBdr>
        </w:div>
        <w:div w:id="298657946">
          <w:marLeft w:val="1426"/>
          <w:marRight w:val="0"/>
          <w:marTop w:val="96"/>
          <w:marBottom w:val="0"/>
          <w:divBdr>
            <w:top w:val="none" w:sz="0" w:space="0" w:color="auto"/>
            <w:left w:val="none" w:sz="0" w:space="0" w:color="auto"/>
            <w:bottom w:val="none" w:sz="0" w:space="0" w:color="auto"/>
            <w:right w:val="none" w:sz="0" w:space="0" w:color="auto"/>
          </w:divBdr>
        </w:div>
        <w:div w:id="744381671">
          <w:marLeft w:val="1426"/>
          <w:marRight w:val="0"/>
          <w:marTop w:val="96"/>
          <w:marBottom w:val="0"/>
          <w:divBdr>
            <w:top w:val="none" w:sz="0" w:space="0" w:color="auto"/>
            <w:left w:val="none" w:sz="0" w:space="0" w:color="auto"/>
            <w:bottom w:val="none" w:sz="0" w:space="0" w:color="auto"/>
            <w:right w:val="none" w:sz="0" w:space="0" w:color="auto"/>
          </w:divBdr>
        </w:div>
      </w:divsChild>
    </w:div>
    <w:div w:id="1144392203">
      <w:bodyDiv w:val="1"/>
      <w:marLeft w:val="0"/>
      <w:marRight w:val="0"/>
      <w:marTop w:val="0"/>
      <w:marBottom w:val="0"/>
      <w:divBdr>
        <w:top w:val="none" w:sz="0" w:space="0" w:color="auto"/>
        <w:left w:val="none" w:sz="0" w:space="0" w:color="auto"/>
        <w:bottom w:val="none" w:sz="0" w:space="0" w:color="auto"/>
        <w:right w:val="none" w:sz="0" w:space="0" w:color="auto"/>
      </w:divBdr>
      <w:divsChild>
        <w:div w:id="1895264779">
          <w:marLeft w:val="734"/>
          <w:marRight w:val="0"/>
          <w:marTop w:val="115"/>
          <w:marBottom w:val="0"/>
          <w:divBdr>
            <w:top w:val="none" w:sz="0" w:space="0" w:color="auto"/>
            <w:left w:val="none" w:sz="0" w:space="0" w:color="auto"/>
            <w:bottom w:val="none" w:sz="0" w:space="0" w:color="auto"/>
            <w:right w:val="none" w:sz="0" w:space="0" w:color="auto"/>
          </w:divBdr>
        </w:div>
        <w:div w:id="1529030056">
          <w:marLeft w:val="734"/>
          <w:marRight w:val="0"/>
          <w:marTop w:val="115"/>
          <w:marBottom w:val="0"/>
          <w:divBdr>
            <w:top w:val="none" w:sz="0" w:space="0" w:color="auto"/>
            <w:left w:val="none" w:sz="0" w:space="0" w:color="auto"/>
            <w:bottom w:val="none" w:sz="0" w:space="0" w:color="auto"/>
            <w:right w:val="none" w:sz="0" w:space="0" w:color="auto"/>
          </w:divBdr>
        </w:div>
      </w:divsChild>
    </w:div>
    <w:div w:id="1310985828">
      <w:bodyDiv w:val="1"/>
      <w:marLeft w:val="0"/>
      <w:marRight w:val="0"/>
      <w:marTop w:val="0"/>
      <w:marBottom w:val="0"/>
      <w:divBdr>
        <w:top w:val="none" w:sz="0" w:space="0" w:color="auto"/>
        <w:left w:val="none" w:sz="0" w:space="0" w:color="auto"/>
        <w:bottom w:val="none" w:sz="0" w:space="0" w:color="auto"/>
        <w:right w:val="none" w:sz="0" w:space="0" w:color="auto"/>
      </w:divBdr>
      <w:divsChild>
        <w:div w:id="1594584053">
          <w:marLeft w:val="734"/>
          <w:marRight w:val="0"/>
          <w:marTop w:val="115"/>
          <w:marBottom w:val="0"/>
          <w:divBdr>
            <w:top w:val="none" w:sz="0" w:space="0" w:color="auto"/>
            <w:left w:val="none" w:sz="0" w:space="0" w:color="auto"/>
            <w:bottom w:val="none" w:sz="0" w:space="0" w:color="auto"/>
            <w:right w:val="none" w:sz="0" w:space="0" w:color="auto"/>
          </w:divBdr>
        </w:div>
      </w:divsChild>
    </w:div>
    <w:div w:id="1318918041">
      <w:bodyDiv w:val="1"/>
      <w:marLeft w:val="0"/>
      <w:marRight w:val="0"/>
      <w:marTop w:val="0"/>
      <w:marBottom w:val="0"/>
      <w:divBdr>
        <w:top w:val="none" w:sz="0" w:space="0" w:color="auto"/>
        <w:left w:val="none" w:sz="0" w:space="0" w:color="auto"/>
        <w:bottom w:val="none" w:sz="0" w:space="0" w:color="auto"/>
        <w:right w:val="none" w:sz="0" w:space="0" w:color="auto"/>
      </w:divBdr>
    </w:div>
    <w:div w:id="1331371207">
      <w:bodyDiv w:val="1"/>
      <w:marLeft w:val="0"/>
      <w:marRight w:val="0"/>
      <w:marTop w:val="0"/>
      <w:marBottom w:val="0"/>
      <w:divBdr>
        <w:top w:val="none" w:sz="0" w:space="0" w:color="auto"/>
        <w:left w:val="none" w:sz="0" w:space="0" w:color="auto"/>
        <w:bottom w:val="none" w:sz="0" w:space="0" w:color="auto"/>
        <w:right w:val="none" w:sz="0" w:space="0" w:color="auto"/>
      </w:divBdr>
      <w:divsChild>
        <w:div w:id="1929465296">
          <w:marLeft w:val="734"/>
          <w:marRight w:val="0"/>
          <w:marTop w:val="115"/>
          <w:marBottom w:val="0"/>
          <w:divBdr>
            <w:top w:val="none" w:sz="0" w:space="0" w:color="auto"/>
            <w:left w:val="none" w:sz="0" w:space="0" w:color="auto"/>
            <w:bottom w:val="none" w:sz="0" w:space="0" w:color="auto"/>
            <w:right w:val="none" w:sz="0" w:space="0" w:color="auto"/>
          </w:divBdr>
        </w:div>
        <w:div w:id="2109618909">
          <w:marLeft w:val="734"/>
          <w:marRight w:val="0"/>
          <w:marTop w:val="115"/>
          <w:marBottom w:val="0"/>
          <w:divBdr>
            <w:top w:val="none" w:sz="0" w:space="0" w:color="auto"/>
            <w:left w:val="none" w:sz="0" w:space="0" w:color="auto"/>
            <w:bottom w:val="none" w:sz="0" w:space="0" w:color="auto"/>
            <w:right w:val="none" w:sz="0" w:space="0" w:color="auto"/>
          </w:divBdr>
        </w:div>
      </w:divsChild>
    </w:div>
    <w:div w:id="1471439400">
      <w:bodyDiv w:val="1"/>
      <w:marLeft w:val="0"/>
      <w:marRight w:val="0"/>
      <w:marTop w:val="0"/>
      <w:marBottom w:val="0"/>
      <w:divBdr>
        <w:top w:val="none" w:sz="0" w:space="0" w:color="auto"/>
        <w:left w:val="none" w:sz="0" w:space="0" w:color="auto"/>
        <w:bottom w:val="none" w:sz="0" w:space="0" w:color="auto"/>
        <w:right w:val="none" w:sz="0" w:space="0" w:color="auto"/>
      </w:divBdr>
      <w:divsChild>
        <w:div w:id="1821924963">
          <w:marLeft w:val="734"/>
          <w:marRight w:val="0"/>
          <w:marTop w:val="115"/>
          <w:marBottom w:val="0"/>
          <w:divBdr>
            <w:top w:val="none" w:sz="0" w:space="0" w:color="auto"/>
            <w:left w:val="none" w:sz="0" w:space="0" w:color="auto"/>
            <w:bottom w:val="none" w:sz="0" w:space="0" w:color="auto"/>
            <w:right w:val="none" w:sz="0" w:space="0" w:color="auto"/>
          </w:divBdr>
        </w:div>
        <w:div w:id="1676804725">
          <w:marLeft w:val="734"/>
          <w:marRight w:val="0"/>
          <w:marTop w:val="115"/>
          <w:marBottom w:val="0"/>
          <w:divBdr>
            <w:top w:val="none" w:sz="0" w:space="0" w:color="auto"/>
            <w:left w:val="none" w:sz="0" w:space="0" w:color="auto"/>
            <w:bottom w:val="none" w:sz="0" w:space="0" w:color="auto"/>
            <w:right w:val="none" w:sz="0" w:space="0" w:color="auto"/>
          </w:divBdr>
        </w:div>
        <w:div w:id="1121455818">
          <w:marLeft w:val="734"/>
          <w:marRight w:val="0"/>
          <w:marTop w:val="115"/>
          <w:marBottom w:val="0"/>
          <w:divBdr>
            <w:top w:val="none" w:sz="0" w:space="0" w:color="auto"/>
            <w:left w:val="none" w:sz="0" w:space="0" w:color="auto"/>
            <w:bottom w:val="none" w:sz="0" w:space="0" w:color="auto"/>
            <w:right w:val="none" w:sz="0" w:space="0" w:color="auto"/>
          </w:divBdr>
        </w:div>
      </w:divsChild>
    </w:div>
    <w:div w:id="1516266523">
      <w:bodyDiv w:val="1"/>
      <w:marLeft w:val="0"/>
      <w:marRight w:val="0"/>
      <w:marTop w:val="0"/>
      <w:marBottom w:val="0"/>
      <w:divBdr>
        <w:top w:val="none" w:sz="0" w:space="0" w:color="auto"/>
        <w:left w:val="none" w:sz="0" w:space="0" w:color="auto"/>
        <w:bottom w:val="none" w:sz="0" w:space="0" w:color="auto"/>
        <w:right w:val="none" w:sz="0" w:space="0" w:color="auto"/>
      </w:divBdr>
    </w:div>
    <w:div w:id="1528133509">
      <w:bodyDiv w:val="1"/>
      <w:marLeft w:val="0"/>
      <w:marRight w:val="0"/>
      <w:marTop w:val="0"/>
      <w:marBottom w:val="0"/>
      <w:divBdr>
        <w:top w:val="none" w:sz="0" w:space="0" w:color="auto"/>
        <w:left w:val="none" w:sz="0" w:space="0" w:color="auto"/>
        <w:bottom w:val="none" w:sz="0" w:space="0" w:color="auto"/>
        <w:right w:val="none" w:sz="0" w:space="0" w:color="auto"/>
      </w:divBdr>
    </w:div>
    <w:div w:id="1616674259">
      <w:bodyDiv w:val="1"/>
      <w:marLeft w:val="0"/>
      <w:marRight w:val="0"/>
      <w:marTop w:val="0"/>
      <w:marBottom w:val="0"/>
      <w:divBdr>
        <w:top w:val="none" w:sz="0" w:space="0" w:color="auto"/>
        <w:left w:val="none" w:sz="0" w:space="0" w:color="auto"/>
        <w:bottom w:val="none" w:sz="0" w:space="0" w:color="auto"/>
        <w:right w:val="none" w:sz="0" w:space="0" w:color="auto"/>
      </w:divBdr>
      <w:divsChild>
        <w:div w:id="1461457383">
          <w:marLeft w:val="1426"/>
          <w:marRight w:val="0"/>
          <w:marTop w:val="96"/>
          <w:marBottom w:val="0"/>
          <w:divBdr>
            <w:top w:val="none" w:sz="0" w:space="0" w:color="auto"/>
            <w:left w:val="none" w:sz="0" w:space="0" w:color="auto"/>
            <w:bottom w:val="none" w:sz="0" w:space="0" w:color="auto"/>
            <w:right w:val="none" w:sz="0" w:space="0" w:color="auto"/>
          </w:divBdr>
        </w:div>
      </w:divsChild>
    </w:div>
    <w:div w:id="1690180989">
      <w:bodyDiv w:val="1"/>
      <w:marLeft w:val="0"/>
      <w:marRight w:val="0"/>
      <w:marTop w:val="0"/>
      <w:marBottom w:val="0"/>
      <w:divBdr>
        <w:top w:val="none" w:sz="0" w:space="0" w:color="auto"/>
        <w:left w:val="none" w:sz="0" w:space="0" w:color="auto"/>
        <w:bottom w:val="none" w:sz="0" w:space="0" w:color="auto"/>
        <w:right w:val="none" w:sz="0" w:space="0" w:color="auto"/>
      </w:divBdr>
    </w:div>
    <w:div w:id="1781678735">
      <w:bodyDiv w:val="1"/>
      <w:marLeft w:val="0"/>
      <w:marRight w:val="0"/>
      <w:marTop w:val="0"/>
      <w:marBottom w:val="0"/>
      <w:divBdr>
        <w:top w:val="none" w:sz="0" w:space="0" w:color="auto"/>
        <w:left w:val="none" w:sz="0" w:space="0" w:color="auto"/>
        <w:bottom w:val="none" w:sz="0" w:space="0" w:color="auto"/>
        <w:right w:val="none" w:sz="0" w:space="0" w:color="auto"/>
      </w:divBdr>
    </w:div>
    <w:div w:id="2017337990">
      <w:bodyDiv w:val="1"/>
      <w:marLeft w:val="0"/>
      <w:marRight w:val="0"/>
      <w:marTop w:val="0"/>
      <w:marBottom w:val="0"/>
      <w:divBdr>
        <w:top w:val="none" w:sz="0" w:space="0" w:color="auto"/>
        <w:left w:val="none" w:sz="0" w:space="0" w:color="auto"/>
        <w:bottom w:val="none" w:sz="0" w:space="0" w:color="auto"/>
        <w:right w:val="none" w:sz="0" w:space="0" w:color="auto"/>
      </w:divBdr>
      <w:divsChild>
        <w:div w:id="1290480382">
          <w:marLeft w:val="1426"/>
          <w:marRight w:val="0"/>
          <w:marTop w:val="96"/>
          <w:marBottom w:val="0"/>
          <w:divBdr>
            <w:top w:val="none" w:sz="0" w:space="0" w:color="auto"/>
            <w:left w:val="none" w:sz="0" w:space="0" w:color="auto"/>
            <w:bottom w:val="none" w:sz="0" w:space="0" w:color="auto"/>
            <w:right w:val="none" w:sz="0" w:space="0" w:color="auto"/>
          </w:divBdr>
        </w:div>
      </w:divsChild>
    </w:div>
    <w:div w:id="2056004436">
      <w:bodyDiv w:val="1"/>
      <w:marLeft w:val="0"/>
      <w:marRight w:val="0"/>
      <w:marTop w:val="0"/>
      <w:marBottom w:val="0"/>
      <w:divBdr>
        <w:top w:val="none" w:sz="0" w:space="0" w:color="auto"/>
        <w:left w:val="none" w:sz="0" w:space="0" w:color="auto"/>
        <w:bottom w:val="none" w:sz="0" w:space="0" w:color="auto"/>
        <w:right w:val="none" w:sz="0" w:space="0" w:color="auto"/>
      </w:divBdr>
      <w:divsChild>
        <w:div w:id="1033534047">
          <w:marLeft w:val="734"/>
          <w:marRight w:val="0"/>
          <w:marTop w:val="115"/>
          <w:marBottom w:val="0"/>
          <w:divBdr>
            <w:top w:val="none" w:sz="0" w:space="0" w:color="auto"/>
            <w:left w:val="none" w:sz="0" w:space="0" w:color="auto"/>
            <w:bottom w:val="none" w:sz="0" w:space="0" w:color="auto"/>
            <w:right w:val="none" w:sz="0" w:space="0" w:color="auto"/>
          </w:divBdr>
        </w:div>
        <w:div w:id="1583950080">
          <w:marLeft w:val="1426"/>
          <w:marRight w:val="0"/>
          <w:marTop w:val="96"/>
          <w:marBottom w:val="0"/>
          <w:divBdr>
            <w:top w:val="none" w:sz="0" w:space="0" w:color="auto"/>
            <w:left w:val="none" w:sz="0" w:space="0" w:color="auto"/>
            <w:bottom w:val="none" w:sz="0" w:space="0" w:color="auto"/>
            <w:right w:val="none" w:sz="0" w:space="0" w:color="auto"/>
          </w:divBdr>
        </w:div>
      </w:divsChild>
    </w:div>
    <w:div w:id="2096583141">
      <w:bodyDiv w:val="1"/>
      <w:marLeft w:val="0"/>
      <w:marRight w:val="0"/>
      <w:marTop w:val="0"/>
      <w:marBottom w:val="0"/>
      <w:divBdr>
        <w:top w:val="none" w:sz="0" w:space="0" w:color="auto"/>
        <w:left w:val="none" w:sz="0" w:space="0" w:color="auto"/>
        <w:bottom w:val="none" w:sz="0" w:space="0" w:color="auto"/>
        <w:right w:val="none" w:sz="0" w:space="0" w:color="auto"/>
      </w:divBdr>
    </w:div>
    <w:div w:id="2105414572">
      <w:bodyDiv w:val="1"/>
      <w:marLeft w:val="0"/>
      <w:marRight w:val="0"/>
      <w:marTop w:val="0"/>
      <w:marBottom w:val="0"/>
      <w:divBdr>
        <w:top w:val="none" w:sz="0" w:space="0" w:color="auto"/>
        <w:left w:val="none" w:sz="0" w:space="0" w:color="auto"/>
        <w:bottom w:val="none" w:sz="0" w:space="0" w:color="auto"/>
        <w:right w:val="none" w:sz="0" w:space="0" w:color="auto"/>
      </w:divBdr>
      <w:divsChild>
        <w:div w:id="2094542250">
          <w:marLeft w:val="1426"/>
          <w:marRight w:val="0"/>
          <w:marTop w:val="96"/>
          <w:marBottom w:val="0"/>
          <w:divBdr>
            <w:top w:val="none" w:sz="0" w:space="0" w:color="auto"/>
            <w:left w:val="none" w:sz="0" w:space="0" w:color="auto"/>
            <w:bottom w:val="none" w:sz="0" w:space="0" w:color="auto"/>
            <w:right w:val="none" w:sz="0" w:space="0" w:color="auto"/>
          </w:divBdr>
        </w:div>
        <w:div w:id="305207512">
          <w:marLeft w:val="2059"/>
          <w:marRight w:val="0"/>
          <w:marTop w:val="86"/>
          <w:marBottom w:val="0"/>
          <w:divBdr>
            <w:top w:val="none" w:sz="0" w:space="0" w:color="auto"/>
            <w:left w:val="none" w:sz="0" w:space="0" w:color="auto"/>
            <w:bottom w:val="none" w:sz="0" w:space="0" w:color="auto"/>
            <w:right w:val="none" w:sz="0" w:space="0" w:color="auto"/>
          </w:divBdr>
        </w:div>
        <w:div w:id="1815028300">
          <w:marLeft w:val="2059"/>
          <w:marRight w:val="0"/>
          <w:marTop w:val="86"/>
          <w:marBottom w:val="0"/>
          <w:divBdr>
            <w:top w:val="none" w:sz="0" w:space="0" w:color="auto"/>
            <w:left w:val="none" w:sz="0" w:space="0" w:color="auto"/>
            <w:bottom w:val="none" w:sz="0" w:space="0" w:color="auto"/>
            <w:right w:val="none" w:sz="0" w:space="0" w:color="auto"/>
          </w:divBdr>
        </w:div>
        <w:div w:id="883249401">
          <w:marLeft w:val="2059"/>
          <w:marRight w:val="0"/>
          <w:marTop w:val="86"/>
          <w:marBottom w:val="0"/>
          <w:divBdr>
            <w:top w:val="none" w:sz="0" w:space="0" w:color="auto"/>
            <w:left w:val="none" w:sz="0" w:space="0" w:color="auto"/>
            <w:bottom w:val="none" w:sz="0" w:space="0" w:color="auto"/>
            <w:right w:val="none" w:sz="0" w:space="0" w:color="auto"/>
          </w:divBdr>
        </w:div>
        <w:div w:id="517699668">
          <w:marLeft w:val="1426"/>
          <w:marRight w:val="0"/>
          <w:marTop w:val="96"/>
          <w:marBottom w:val="0"/>
          <w:divBdr>
            <w:top w:val="none" w:sz="0" w:space="0" w:color="auto"/>
            <w:left w:val="none" w:sz="0" w:space="0" w:color="auto"/>
            <w:bottom w:val="none" w:sz="0" w:space="0" w:color="auto"/>
            <w:right w:val="none" w:sz="0" w:space="0" w:color="auto"/>
          </w:divBdr>
        </w:div>
        <w:div w:id="1456095466">
          <w:marLeft w:val="142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4" Type="http://schemas.openxmlformats.org/officeDocument/2006/relationships/footer" Target="footer4.xml"/><Relationship Id="rId15" Type="http://schemas.openxmlformats.org/officeDocument/2006/relationships/footer" Target="footer5.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header" Target="header2.xml"/><Relationship Id="rId19" Type="http://schemas.openxmlformats.org/officeDocument/2006/relationships/header" Target="header3.xml"/><Relationship Id="rId63" Type="http://schemas.openxmlformats.org/officeDocument/2006/relationships/hyperlink" Target="http://stackoverflow.com/questions/23042829/getting-java-heap-space-error-while-running-a-mapreduce-code-for-large-dataset" TargetMode="External"/><Relationship Id="rId64" Type="http://schemas.openxmlformats.org/officeDocument/2006/relationships/hyperlink" Target="http://stackoverflow.com/questions/15541900/why-does-the-last-reducer-stop-with-java-heap-error-during-merge-step" TargetMode="External"/><Relationship Id="rId65" Type="http://schemas.openxmlformats.org/officeDocument/2006/relationships/hyperlink" Target="http://www.cs.cmu.edu/~lezhao/TA/2010/HW2/" TargetMode="External"/><Relationship Id="rId66" Type="http://schemas.openxmlformats.org/officeDocument/2006/relationships/hyperlink" Target="http://stackoverflow.com/questions/17980491/building-inverted-index-exceed-the-java-heap-size" TargetMode="External"/><Relationship Id="rId67" Type="http://schemas.openxmlformats.org/officeDocument/2006/relationships/hyperlink" Target="http://mail-archives.apache.org/mod_mbox/hadoop-common-user/201010.mbox/%3CAANLkTi=aNjiUezv-a9yFZpbXXWFsbjeKKyd2KmqCUAWc@mail.gmail.com%3E" TargetMode="External"/><Relationship Id="rId68" Type="http://schemas.openxmlformats.org/officeDocument/2006/relationships/hyperlink" Target="http://stackoverflow.com/questions/22281188/fail-to-join-large-groups" TargetMode="External"/><Relationship Id="rId69" Type="http://schemas.openxmlformats.org/officeDocument/2006/relationships/image" Target="media/image20.emf"/><Relationship Id="rId50" Type="http://schemas.openxmlformats.org/officeDocument/2006/relationships/hyperlink" Target="http://puffsun.iteye.com/blog/1902837" TargetMode="External"/><Relationship Id="rId51" Type="http://schemas.openxmlformats.org/officeDocument/2006/relationships/hyperlink" Target="http://stackoverflow.com/questions/16684712/out-of-memory-due-to-hash-maps-used-in-map-side-aggregation" TargetMode="External"/><Relationship Id="rId52" Type="http://schemas.openxmlformats.org/officeDocument/2006/relationships/hyperlink" Target="http://mail-archives.apache.org/mod_mbox/pig-user/201105.mbox/%3CBANLkTi=Tnc8icJo48LKQDhEuT=jXBpD+oA@mail.gmail.com%3E" TargetMode="External"/><Relationship Id="rId53" Type="http://schemas.openxmlformats.org/officeDocument/2006/relationships/hyperlink" Target="http://stackoverflow.com/questions/13674190/cdh-4-1-error-running-child-java-lang-outofmemoryerror-java-heap-space" TargetMode="External"/><Relationship Id="rId54" Type="http://schemas.openxmlformats.org/officeDocument/2006/relationships/hyperlink" Target="http://stackoverflow.com/questions/10080800/outofmemory-error-when-running-the-wikipedia-bayes-example-on-mahout" TargetMode="External"/><Relationship Id="rId55" Type="http://schemas.openxmlformats.org/officeDocument/2006/relationships/hyperlink" Target="http://stackoverflow.com/questions/22921936/mahout-exception-java-heap-space" TargetMode="External"/><Relationship Id="rId56" Type="http://schemas.openxmlformats.org/officeDocument/2006/relationships/hyperlink" Target="http://stackoverflow.com/questions/15316539/hadoop-mapper-over-consumption-of-memoryheap" TargetMode="External"/><Relationship Id="rId57" Type="http://schemas.openxmlformats.org/officeDocument/2006/relationships/hyperlink" Target="https://issues.apache.org/jira/browse/MAPREDUCE-5580" TargetMode="External"/><Relationship Id="rId58" Type="http://schemas.openxmlformats.org/officeDocument/2006/relationships/hyperlink" Target="http://stackoverflow.com/questions/19298357/out-of-memory-error-in-mapreduce-shuffle-phase" TargetMode="External"/><Relationship Id="rId59" Type="http://schemas.openxmlformats.org/officeDocument/2006/relationships/hyperlink" Target="http://stackoverflow.com/questions/17162679/pig-join-gets-outofmemoryerror-in-reducer-when-mapred-job-shuffle-input-buffer-p" TargetMode="External"/><Relationship Id="rId40" Type="http://schemas.openxmlformats.org/officeDocument/2006/relationships/image" Target="media/image15.png"/><Relationship Id="rId41" Type="http://schemas.openxmlformats.org/officeDocument/2006/relationships/image" Target="media/image16.png"/><Relationship Id="rId42" Type="http://schemas.openxmlformats.org/officeDocument/2006/relationships/image" Target="media/image17.emf"/><Relationship Id="rId43" Type="http://schemas.openxmlformats.org/officeDocument/2006/relationships/chart" Target="charts/chart1.xml"/><Relationship Id="rId44" Type="http://schemas.openxmlformats.org/officeDocument/2006/relationships/chart" Target="charts/chart2.xml"/><Relationship Id="rId45" Type="http://schemas.openxmlformats.org/officeDocument/2006/relationships/header" Target="header10.xml"/><Relationship Id="rId46" Type="http://schemas.openxmlformats.org/officeDocument/2006/relationships/header" Target="header11.xml"/><Relationship Id="rId47" Type="http://schemas.openxmlformats.org/officeDocument/2006/relationships/image" Target="media/image18.emf"/><Relationship Id="rId48" Type="http://schemas.openxmlformats.org/officeDocument/2006/relationships/image" Target="media/image19.emf"/><Relationship Id="rId49" Type="http://schemas.openxmlformats.org/officeDocument/2006/relationships/hyperlink" Target="http://stackoverflow.com/questions/20247185/java-lang-outofmemoryerror-on-running-hadoop-jo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footer" Target="footer8.xml"/><Relationship Id="rId31" Type="http://schemas.openxmlformats.org/officeDocument/2006/relationships/image" Target="media/image8.png"/><Relationship Id="rId32" Type="http://schemas.openxmlformats.org/officeDocument/2006/relationships/image" Target="media/image9.png"/><Relationship Id="rId33" Type="http://schemas.openxmlformats.org/officeDocument/2006/relationships/image" Target="media/image10.emf"/><Relationship Id="rId34" Type="http://schemas.openxmlformats.org/officeDocument/2006/relationships/header" Target="header8.xml"/><Relationship Id="rId35" Type="http://schemas.openxmlformats.org/officeDocument/2006/relationships/header" Target="header9.xml"/><Relationship Id="rId36" Type="http://schemas.openxmlformats.org/officeDocument/2006/relationships/image" Target="media/image11.emf"/><Relationship Id="rId37" Type="http://schemas.openxmlformats.org/officeDocument/2006/relationships/image" Target="media/image12.png"/><Relationship Id="rId38" Type="http://schemas.openxmlformats.org/officeDocument/2006/relationships/image" Target="media/image13.emf"/><Relationship Id="rId39" Type="http://schemas.openxmlformats.org/officeDocument/2006/relationships/image" Target="media/image14.emf"/><Relationship Id="rId70" Type="http://schemas.openxmlformats.org/officeDocument/2006/relationships/header" Target="header12.xml"/><Relationship Id="rId71" Type="http://schemas.openxmlformats.org/officeDocument/2006/relationships/header" Target="header13.xml"/><Relationship Id="rId72" Type="http://schemas.openxmlformats.org/officeDocument/2006/relationships/hyperlink" Target="http://hbtc2012.hadooper.cn/subject/track1liangliyin1.pdf" TargetMode="External"/><Relationship Id="rId20" Type="http://schemas.openxmlformats.org/officeDocument/2006/relationships/footer" Target="footer6.xml"/><Relationship Id="rId21" Type="http://schemas.openxmlformats.org/officeDocument/2006/relationships/header" Target="header4.xml"/><Relationship Id="rId22" Type="http://schemas.openxmlformats.org/officeDocument/2006/relationships/header" Target="header5.xml"/><Relationship Id="rId23" Type="http://schemas.openxmlformats.org/officeDocument/2006/relationships/footer" Target="footer7.xml"/><Relationship Id="rId24" Type="http://schemas.openxmlformats.org/officeDocument/2006/relationships/image" Target="media/image4.emf"/><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emf"/><Relationship Id="rId28" Type="http://schemas.openxmlformats.org/officeDocument/2006/relationships/header" Target="header6.xml"/><Relationship Id="rId29" Type="http://schemas.openxmlformats.org/officeDocument/2006/relationships/header" Target="header7.xml"/><Relationship Id="rId73" Type="http://schemas.openxmlformats.org/officeDocument/2006/relationships/header" Target="header14.xml"/><Relationship Id="rId74" Type="http://schemas.openxmlformats.org/officeDocument/2006/relationships/header" Target="header15.xml"/><Relationship Id="rId75" Type="http://schemas.openxmlformats.org/officeDocument/2006/relationships/header" Target="header16.xml"/><Relationship Id="rId76" Type="http://schemas.openxmlformats.org/officeDocument/2006/relationships/header" Target="header17.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hyperlink" Target="http://mail-archives.apache.org/mod_mbox/pig-user/201201.mbox/%3C4F174294.8090509@cern.ch%3E" TargetMode="External"/><Relationship Id="rId61" Type="http://schemas.openxmlformats.org/officeDocument/2006/relationships/hyperlink" Target="https://mail-archives.apache.org/mod_mbox/pig-user/201201.mbox/%3CD570DEB688737C44A53497A16D0A7CAC0789B0@EAGF-ERFPMBX42.ERF.thomson.com%3E" TargetMode="External"/><Relationship Id="rId62" Type="http://schemas.openxmlformats.org/officeDocument/2006/relationships/hyperlink" Target="http://stackoverflow.com/questions/12831076/oom-exception-in-hadoop-reduce-child" TargetMode="Externa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xulijie:Documents:&#23454;&#39564;&#23460;&#25991;&#26723;:&#21338;&#22763;&#31572;&#36777;:&#20869;&#23384;&#27169;&#22411;&#35780;&#2021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xulijie:Documents:&#23454;&#39564;&#23460;&#25991;&#26723;:&#21338;&#22763;&#31572;&#36777;:&#20869;&#23384;&#27169;&#22411;&#35780;&#202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ap task</a:t>
            </a:r>
            <a:r>
              <a:rPr lang="zh-CN"/>
              <a:t>和</a:t>
            </a:r>
            <a:r>
              <a:rPr lang="en-US"/>
              <a:t>Reduce task</a:t>
            </a:r>
            <a:r>
              <a:rPr lang="zh-CN"/>
              <a:t>的内存估算相对误差</a:t>
            </a:r>
            <a:r>
              <a:rPr lang="zh-CN" altLang="en-US"/>
              <a:t>（抽样数据</a:t>
            </a:r>
            <a:r>
              <a:rPr lang="en-US" altLang="zh-CN"/>
              <a:t> 1GB</a:t>
            </a:r>
            <a:r>
              <a:rPr lang="zh-CN" altLang="en-US"/>
              <a:t>）</a:t>
            </a:r>
            <a:endParaRPr lang="en-US"/>
          </a:p>
        </c:rich>
      </c:tx>
      <c:layout>
        <c:manualLayout>
          <c:xMode val="edge"/>
          <c:yMode val="edge"/>
          <c:x val="0.186960129743166"/>
          <c:y val="0.0256084679908221"/>
        </c:manualLayout>
      </c:layout>
      <c:overlay val="0"/>
    </c:title>
    <c:autoTitleDeleted val="0"/>
    <c:plotArea>
      <c:layout/>
      <c:barChart>
        <c:barDir val="col"/>
        <c:grouping val="clustered"/>
        <c:varyColors val="0"/>
        <c:ser>
          <c:idx val="0"/>
          <c:order val="0"/>
          <c:tx>
            <c:strRef>
              <c:f>Sheet3!$B$1</c:f>
              <c:strCache>
                <c:ptCount val="1"/>
                <c:pt idx="0">
                  <c:v>Map task 内存估算平均相对误差%</c:v>
                </c:pt>
              </c:strCache>
            </c:strRef>
          </c:tx>
          <c:invertIfNegative val="0"/>
          <c:errBars>
            <c:errBarType val="both"/>
            <c:errValType val="cust"/>
            <c:noEndCap val="0"/>
            <c:plus>
              <c:numRef>
                <c:f>Sheet3!$C$2:$C$6</c:f>
                <c:numCache>
                  <c:formatCode>General</c:formatCode>
                  <c:ptCount val="5"/>
                  <c:pt idx="0">
                    <c:v>1.25</c:v>
                  </c:pt>
                  <c:pt idx="1">
                    <c:v>2.35</c:v>
                  </c:pt>
                  <c:pt idx="2">
                    <c:v>2.6</c:v>
                  </c:pt>
                  <c:pt idx="3">
                    <c:v>3.05</c:v>
                  </c:pt>
                  <c:pt idx="4">
                    <c:v>1.35</c:v>
                  </c:pt>
                </c:numCache>
              </c:numRef>
            </c:plus>
            <c:minus>
              <c:numRef>
                <c:f>Sheet3!$C$2:$C$6</c:f>
                <c:numCache>
                  <c:formatCode>General</c:formatCode>
                  <c:ptCount val="5"/>
                  <c:pt idx="0">
                    <c:v>1.25</c:v>
                  </c:pt>
                  <c:pt idx="1">
                    <c:v>2.35</c:v>
                  </c:pt>
                  <c:pt idx="2">
                    <c:v>2.6</c:v>
                  </c:pt>
                  <c:pt idx="3">
                    <c:v>3.05</c:v>
                  </c:pt>
                  <c:pt idx="4">
                    <c:v>1.35</c:v>
                  </c:pt>
                </c:numCache>
              </c:numRef>
            </c:minus>
            <c:spPr>
              <a:noFill/>
              <a:ln w="9525" cap="flat" cmpd="sng" algn="ctr">
                <a:solidFill>
                  <a:srgbClr val="000090"/>
                </a:solidFill>
                <a:prstDash val="solid"/>
              </a:ln>
              <a:effectLst/>
            </c:spPr>
          </c:errBars>
          <c:cat>
            <c:strRef>
              <c:f>Sheet3!$A$2:$A$6</c:f>
              <c:strCache>
                <c:ptCount val="5"/>
                <c:pt idx="0">
                  <c:v>WikiWordCount</c:v>
                </c:pt>
                <c:pt idx="1">
                  <c:v>BuildInvertedIndex</c:v>
                </c:pt>
                <c:pt idx="2">
                  <c:v>Pig-UserVisitAggr</c:v>
                </c:pt>
                <c:pt idx="3">
                  <c:v>TwitterBiEdgeCount</c:v>
                </c:pt>
                <c:pt idx="4">
                  <c:v>TeraSort</c:v>
                </c:pt>
              </c:strCache>
            </c:strRef>
          </c:cat>
          <c:val>
            <c:numRef>
              <c:f>Sheet3!$B$2:$B$6</c:f>
              <c:numCache>
                <c:formatCode>General</c:formatCode>
                <c:ptCount val="5"/>
                <c:pt idx="0">
                  <c:v>10.2</c:v>
                </c:pt>
                <c:pt idx="1">
                  <c:v>13.1</c:v>
                </c:pt>
                <c:pt idx="2">
                  <c:v>12.5</c:v>
                </c:pt>
                <c:pt idx="3">
                  <c:v>13.7</c:v>
                </c:pt>
                <c:pt idx="4">
                  <c:v>14.6</c:v>
                </c:pt>
              </c:numCache>
            </c:numRef>
          </c:val>
        </c:ser>
        <c:ser>
          <c:idx val="1"/>
          <c:order val="1"/>
          <c:tx>
            <c:strRef>
              <c:f>Sheet3!$D$1</c:f>
              <c:strCache>
                <c:ptCount val="1"/>
                <c:pt idx="0">
                  <c:v>Reduce task内存估算平均相对误差%</c:v>
                </c:pt>
              </c:strCache>
            </c:strRef>
          </c:tx>
          <c:invertIfNegative val="0"/>
          <c:errBars>
            <c:errBarType val="both"/>
            <c:errValType val="cust"/>
            <c:noEndCap val="0"/>
            <c:plus>
              <c:numRef>
                <c:f>Sheet3!$E$2:$E$6</c:f>
                <c:numCache>
                  <c:formatCode>General</c:formatCode>
                  <c:ptCount val="5"/>
                  <c:pt idx="0">
                    <c:v>3.25</c:v>
                  </c:pt>
                  <c:pt idx="1">
                    <c:v>1.35</c:v>
                  </c:pt>
                  <c:pt idx="2">
                    <c:v>1.6</c:v>
                  </c:pt>
                  <c:pt idx="3">
                    <c:v>2.05</c:v>
                  </c:pt>
                  <c:pt idx="4">
                    <c:v>2.35</c:v>
                  </c:pt>
                </c:numCache>
              </c:numRef>
            </c:plus>
            <c:minus>
              <c:numRef>
                <c:f>Sheet3!$E$2:$E$6</c:f>
                <c:numCache>
                  <c:formatCode>General</c:formatCode>
                  <c:ptCount val="5"/>
                  <c:pt idx="0">
                    <c:v>3.25</c:v>
                  </c:pt>
                  <c:pt idx="1">
                    <c:v>1.35</c:v>
                  </c:pt>
                  <c:pt idx="2">
                    <c:v>1.6</c:v>
                  </c:pt>
                  <c:pt idx="3">
                    <c:v>2.05</c:v>
                  </c:pt>
                  <c:pt idx="4">
                    <c:v>2.35</c:v>
                  </c:pt>
                </c:numCache>
              </c:numRef>
            </c:minus>
            <c:spPr>
              <a:ln>
                <a:solidFill>
                  <a:schemeClr val="accent2">
                    <a:lumMod val="50000"/>
                  </a:schemeClr>
                </a:solidFill>
              </a:ln>
            </c:spPr>
          </c:errBars>
          <c:cat>
            <c:strRef>
              <c:f>Sheet3!$A$2:$A$6</c:f>
              <c:strCache>
                <c:ptCount val="5"/>
                <c:pt idx="0">
                  <c:v>WikiWordCount</c:v>
                </c:pt>
                <c:pt idx="1">
                  <c:v>BuildInvertedIndex</c:v>
                </c:pt>
                <c:pt idx="2">
                  <c:v>Pig-UserVisitAggr</c:v>
                </c:pt>
                <c:pt idx="3">
                  <c:v>TwitterBiEdgeCount</c:v>
                </c:pt>
                <c:pt idx="4">
                  <c:v>TeraSort</c:v>
                </c:pt>
              </c:strCache>
            </c:strRef>
          </c:cat>
          <c:val>
            <c:numRef>
              <c:f>Sheet3!$D$2:$D$6</c:f>
              <c:numCache>
                <c:formatCode>General</c:formatCode>
                <c:ptCount val="5"/>
                <c:pt idx="0">
                  <c:v>18.5</c:v>
                </c:pt>
                <c:pt idx="1">
                  <c:v>15.3</c:v>
                </c:pt>
                <c:pt idx="2">
                  <c:v>10.2</c:v>
                </c:pt>
                <c:pt idx="3">
                  <c:v>17.8</c:v>
                </c:pt>
                <c:pt idx="4">
                  <c:v>6.2</c:v>
                </c:pt>
              </c:numCache>
            </c:numRef>
          </c:val>
        </c:ser>
        <c:dLbls>
          <c:showLegendKey val="0"/>
          <c:showVal val="0"/>
          <c:showCatName val="0"/>
          <c:showSerName val="0"/>
          <c:showPercent val="0"/>
          <c:showBubbleSize val="0"/>
        </c:dLbls>
        <c:gapWidth val="150"/>
        <c:axId val="-2088035672"/>
        <c:axId val="-2088032696"/>
      </c:barChart>
      <c:catAx>
        <c:axId val="-2088035672"/>
        <c:scaling>
          <c:orientation val="minMax"/>
        </c:scaling>
        <c:delete val="0"/>
        <c:axPos val="b"/>
        <c:majorTickMark val="none"/>
        <c:minorTickMark val="none"/>
        <c:tickLblPos val="nextTo"/>
        <c:crossAx val="-2088032696"/>
        <c:crosses val="autoZero"/>
        <c:auto val="1"/>
        <c:lblAlgn val="ctr"/>
        <c:lblOffset val="100"/>
        <c:noMultiLvlLbl val="0"/>
      </c:catAx>
      <c:valAx>
        <c:axId val="-2088032696"/>
        <c:scaling>
          <c:orientation val="minMax"/>
        </c:scaling>
        <c:delete val="0"/>
        <c:axPos val="l"/>
        <c:majorGridlines/>
        <c:title>
          <c:tx>
            <c:rich>
              <a:bodyPr/>
              <a:lstStyle/>
              <a:p>
                <a:pPr>
                  <a:defRPr/>
                </a:pPr>
                <a:r>
                  <a:rPr lang="en-US"/>
                  <a:t>Average Error (%)</a:t>
                </a:r>
              </a:p>
            </c:rich>
          </c:tx>
          <c:layout>
            <c:manualLayout>
              <c:xMode val="edge"/>
              <c:yMode val="edge"/>
              <c:x val="0.261467916891252"/>
              <c:y val="0.281318144669978"/>
            </c:manualLayout>
          </c:layout>
          <c:overlay val="0"/>
        </c:title>
        <c:numFmt formatCode="General" sourceLinked="1"/>
        <c:majorTickMark val="none"/>
        <c:minorTickMark val="none"/>
        <c:tickLblPos val="nextTo"/>
        <c:crossAx val="-2088035672"/>
        <c:crosses val="autoZero"/>
        <c:crossBetween val="between"/>
      </c:valAx>
      <c:dTable>
        <c:showHorzBorder val="1"/>
        <c:showVertBorder val="1"/>
        <c:showOutline val="1"/>
        <c:showKeys val="1"/>
      </c:dTable>
    </c:plotArea>
    <c:plotVisOnly val="1"/>
    <c:dispBlanksAs val="gap"/>
    <c:showDLblsOverMax val="0"/>
  </c:chart>
  <c:txPr>
    <a:bodyPr/>
    <a:lstStyle/>
    <a:p>
      <a:pPr>
        <a:defRPr sz="800"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Map task</a:t>
            </a:r>
            <a:r>
              <a:rPr lang="zh-CN"/>
              <a:t>和</a:t>
            </a:r>
            <a:r>
              <a:rPr lang="en-US"/>
              <a:t>Reduce task</a:t>
            </a:r>
            <a:r>
              <a:rPr lang="zh-CN"/>
              <a:t>的内存估算相对误差</a:t>
            </a:r>
            <a:r>
              <a:rPr lang="zh-CN" altLang="en-US"/>
              <a:t>（抽样数据</a:t>
            </a:r>
            <a:r>
              <a:rPr lang="en-US" altLang="zh-CN"/>
              <a:t> 5GB</a:t>
            </a:r>
            <a:r>
              <a:rPr lang="zh-CN" altLang="en-US"/>
              <a:t>）</a:t>
            </a:r>
            <a:endParaRPr lang="en-US"/>
          </a:p>
        </c:rich>
      </c:tx>
      <c:layout/>
      <c:overlay val="0"/>
    </c:title>
    <c:autoTitleDeleted val="0"/>
    <c:plotArea>
      <c:layout/>
      <c:barChart>
        <c:barDir val="col"/>
        <c:grouping val="clustered"/>
        <c:varyColors val="0"/>
        <c:ser>
          <c:idx val="0"/>
          <c:order val="0"/>
          <c:tx>
            <c:strRef>
              <c:f>Sheet4!$B$1</c:f>
              <c:strCache>
                <c:ptCount val="1"/>
                <c:pt idx="0">
                  <c:v>Map task 内存估算平均相对误差%</c:v>
                </c:pt>
              </c:strCache>
            </c:strRef>
          </c:tx>
          <c:invertIfNegative val="0"/>
          <c:errBars>
            <c:errBarType val="both"/>
            <c:errValType val="cust"/>
            <c:noEndCap val="0"/>
            <c:plus>
              <c:numRef>
                <c:f>Sheet4!$C$2:$C$6</c:f>
                <c:numCache>
                  <c:formatCode>General</c:formatCode>
                  <c:ptCount val="5"/>
                  <c:pt idx="0">
                    <c:v>1.3</c:v>
                  </c:pt>
                  <c:pt idx="1">
                    <c:v>1.2</c:v>
                  </c:pt>
                  <c:pt idx="2">
                    <c:v>1.7</c:v>
                  </c:pt>
                  <c:pt idx="3">
                    <c:v>2.9</c:v>
                  </c:pt>
                  <c:pt idx="4">
                    <c:v>1.5</c:v>
                  </c:pt>
                </c:numCache>
              </c:numRef>
            </c:plus>
            <c:minus>
              <c:numRef>
                <c:f>Sheet4!$C$2:$C$6</c:f>
                <c:numCache>
                  <c:formatCode>General</c:formatCode>
                  <c:ptCount val="5"/>
                  <c:pt idx="0">
                    <c:v>1.3</c:v>
                  </c:pt>
                  <c:pt idx="1">
                    <c:v>1.2</c:v>
                  </c:pt>
                  <c:pt idx="2">
                    <c:v>1.7</c:v>
                  </c:pt>
                  <c:pt idx="3">
                    <c:v>2.9</c:v>
                  </c:pt>
                  <c:pt idx="4">
                    <c:v>1.5</c:v>
                  </c:pt>
                </c:numCache>
              </c:numRef>
            </c:minus>
          </c:errBars>
          <c:cat>
            <c:strRef>
              <c:f>Sheet4!$A$2:$A$6</c:f>
              <c:strCache>
                <c:ptCount val="5"/>
                <c:pt idx="0">
                  <c:v>WikiWordCount</c:v>
                </c:pt>
                <c:pt idx="1">
                  <c:v>BuildInvertedIndex</c:v>
                </c:pt>
                <c:pt idx="2">
                  <c:v>Pig-UserVisitAggr</c:v>
                </c:pt>
                <c:pt idx="3">
                  <c:v>TwitterBiEdgeCount</c:v>
                </c:pt>
                <c:pt idx="4">
                  <c:v>TeraSort</c:v>
                </c:pt>
              </c:strCache>
            </c:strRef>
          </c:cat>
          <c:val>
            <c:numRef>
              <c:f>Sheet4!$B$2:$B$6</c:f>
              <c:numCache>
                <c:formatCode>General</c:formatCode>
                <c:ptCount val="5"/>
                <c:pt idx="0">
                  <c:v>9.6</c:v>
                </c:pt>
                <c:pt idx="1">
                  <c:v>8.3</c:v>
                </c:pt>
                <c:pt idx="2">
                  <c:v>9.1</c:v>
                </c:pt>
                <c:pt idx="3">
                  <c:v>9.7</c:v>
                </c:pt>
                <c:pt idx="4">
                  <c:v>8.3</c:v>
                </c:pt>
              </c:numCache>
            </c:numRef>
          </c:val>
        </c:ser>
        <c:ser>
          <c:idx val="1"/>
          <c:order val="1"/>
          <c:tx>
            <c:strRef>
              <c:f>Sheet4!$D$1</c:f>
              <c:strCache>
                <c:ptCount val="1"/>
                <c:pt idx="0">
                  <c:v>Reduce task内存估算平均相对误差%</c:v>
                </c:pt>
              </c:strCache>
            </c:strRef>
          </c:tx>
          <c:invertIfNegative val="0"/>
          <c:errBars>
            <c:errBarType val="both"/>
            <c:errValType val="cust"/>
            <c:noEndCap val="0"/>
            <c:plus>
              <c:numRef>
                <c:f>Sheet4!$E$2:$E$6</c:f>
                <c:numCache>
                  <c:formatCode>General</c:formatCode>
                  <c:ptCount val="5"/>
                  <c:pt idx="0">
                    <c:v>2.1</c:v>
                  </c:pt>
                  <c:pt idx="1">
                    <c:v>1.2</c:v>
                  </c:pt>
                  <c:pt idx="2">
                    <c:v>1.5</c:v>
                  </c:pt>
                  <c:pt idx="3">
                    <c:v>1.9</c:v>
                  </c:pt>
                  <c:pt idx="4">
                    <c:v>2.15</c:v>
                  </c:pt>
                </c:numCache>
              </c:numRef>
            </c:plus>
            <c:minus>
              <c:numRef>
                <c:f>Sheet4!$E$2:$E$6</c:f>
                <c:numCache>
                  <c:formatCode>General</c:formatCode>
                  <c:ptCount val="5"/>
                  <c:pt idx="0">
                    <c:v>2.1</c:v>
                  </c:pt>
                  <c:pt idx="1">
                    <c:v>1.2</c:v>
                  </c:pt>
                  <c:pt idx="2">
                    <c:v>1.5</c:v>
                  </c:pt>
                  <c:pt idx="3">
                    <c:v>1.9</c:v>
                  </c:pt>
                  <c:pt idx="4">
                    <c:v>2.15</c:v>
                  </c:pt>
                </c:numCache>
              </c:numRef>
            </c:minus>
          </c:errBars>
          <c:cat>
            <c:strRef>
              <c:f>Sheet4!$A$2:$A$6</c:f>
              <c:strCache>
                <c:ptCount val="5"/>
                <c:pt idx="0">
                  <c:v>WikiWordCount</c:v>
                </c:pt>
                <c:pt idx="1">
                  <c:v>BuildInvertedIndex</c:v>
                </c:pt>
                <c:pt idx="2">
                  <c:v>Pig-UserVisitAggr</c:v>
                </c:pt>
                <c:pt idx="3">
                  <c:v>TwitterBiEdgeCount</c:v>
                </c:pt>
                <c:pt idx="4">
                  <c:v>TeraSort</c:v>
                </c:pt>
              </c:strCache>
            </c:strRef>
          </c:cat>
          <c:val>
            <c:numRef>
              <c:f>Sheet4!$D$2:$D$6</c:f>
              <c:numCache>
                <c:formatCode>General</c:formatCode>
                <c:ptCount val="5"/>
                <c:pt idx="0">
                  <c:v>12.7</c:v>
                </c:pt>
                <c:pt idx="1">
                  <c:v>10.3</c:v>
                </c:pt>
                <c:pt idx="2">
                  <c:v>8.6</c:v>
                </c:pt>
                <c:pt idx="3">
                  <c:v>11.8</c:v>
                </c:pt>
                <c:pt idx="4">
                  <c:v>5.8</c:v>
                </c:pt>
              </c:numCache>
            </c:numRef>
          </c:val>
        </c:ser>
        <c:dLbls>
          <c:showLegendKey val="0"/>
          <c:showVal val="0"/>
          <c:showCatName val="0"/>
          <c:showSerName val="0"/>
          <c:showPercent val="0"/>
          <c:showBubbleSize val="0"/>
        </c:dLbls>
        <c:gapWidth val="150"/>
        <c:axId val="-2127613224"/>
        <c:axId val="-2127610248"/>
      </c:barChart>
      <c:catAx>
        <c:axId val="-2127613224"/>
        <c:scaling>
          <c:orientation val="minMax"/>
        </c:scaling>
        <c:delete val="0"/>
        <c:axPos val="b"/>
        <c:majorTickMark val="none"/>
        <c:minorTickMark val="none"/>
        <c:tickLblPos val="nextTo"/>
        <c:crossAx val="-2127610248"/>
        <c:crosses val="autoZero"/>
        <c:auto val="1"/>
        <c:lblAlgn val="ctr"/>
        <c:lblOffset val="100"/>
        <c:noMultiLvlLbl val="0"/>
      </c:catAx>
      <c:valAx>
        <c:axId val="-2127610248"/>
        <c:scaling>
          <c:orientation val="minMax"/>
        </c:scaling>
        <c:delete val="0"/>
        <c:axPos val="l"/>
        <c:majorGridlines/>
        <c:title>
          <c:tx>
            <c:rich>
              <a:bodyPr rot="-5400000" vert="horz"/>
              <a:lstStyle/>
              <a:p>
                <a:pPr>
                  <a:defRPr/>
                </a:pPr>
                <a:r>
                  <a:rPr lang="en-US"/>
                  <a:t>Average Error (%)</a:t>
                </a:r>
              </a:p>
            </c:rich>
          </c:tx>
          <c:layout>
            <c:manualLayout>
              <c:xMode val="edge"/>
              <c:yMode val="edge"/>
              <c:x val="0.262844725015725"/>
              <c:y val="0.297057642384866"/>
            </c:manualLayout>
          </c:layout>
          <c:overlay val="0"/>
        </c:title>
        <c:numFmt formatCode="General" sourceLinked="1"/>
        <c:majorTickMark val="none"/>
        <c:minorTickMark val="none"/>
        <c:tickLblPos val="nextTo"/>
        <c:crossAx val="-2127613224"/>
        <c:crosses val="autoZero"/>
        <c:crossBetween val="between"/>
      </c:valAx>
      <c:dTable>
        <c:showHorzBorder val="1"/>
        <c:showVertBorder val="1"/>
        <c:showOutline val="1"/>
        <c:showKeys val="1"/>
      </c:dTable>
    </c:plotArea>
    <c:plotVisOnly val="1"/>
    <c:dispBlanksAs val="gap"/>
    <c:showDLblsOverMax val="0"/>
  </c:chart>
  <c:txPr>
    <a:bodyPr/>
    <a:lstStyle/>
    <a:p>
      <a:pPr>
        <a:defRPr sz="800" b="1"/>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bwMode="gray">
        <a:ln>
          <a:headEnd/>
          <a:tailEnd/>
        </a:ln>
      </a:spPr>
      <a:bodyPr wrap="none" rtlCol="0" anchor="ctr"/>
      <a:lstStyle/>
      <a:style>
        <a:lnRef idx="2">
          <a:schemeClr val="dk1"/>
        </a:lnRef>
        <a:fillRef idx="1">
          <a:schemeClr val="lt1"/>
        </a:fillRef>
        <a:effectRef idx="0">
          <a:schemeClr val="dk1"/>
        </a:effectRef>
        <a:fontRef idx="minor">
          <a:schemeClr val="dk1"/>
        </a:fontRef>
      </a:style>
    </a:spDef>
    <a:txDef>
      <a:spPr bwMode="auto">
        <a:solidFill>
          <a:srgbClr val="FFFFFF"/>
        </a:solidFill>
        <a:ln w="9525">
          <a:noFill/>
          <a:miter lim="800000"/>
          <a:headEnd/>
          <a:tailEnd/>
        </a:ln>
      </a:spPr>
      <a:bodyPr rot="0" vert="horz" wrap="square" lIns="91440" tIns="45720" rIns="91440" bIns="45720" anchor="t" anchorCtr="0">
        <a:spAutoFit/>
      </a:bodyPr>
      <a:lstStyle/>
    </a:tx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97BEB6-0C17-7841-B82A-F307A6B5A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13</TotalTime>
  <Pages>113</Pages>
  <Words>16297</Words>
  <Characters>92899</Characters>
  <Application>Microsoft Macintosh Word</Application>
  <DocSecurity>0</DocSecurity>
  <Lines>774</Lines>
  <Paragraphs>217</Paragraphs>
  <ScaleCrop>false</ScaleCrop>
  <Company/>
  <LinksUpToDate>false</LinksUpToDate>
  <CharactersWithSpaces>108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 Wensheng</dc:creator>
  <cp:keywords/>
  <dc:description/>
  <cp:lastModifiedBy>LIjie Xu</cp:lastModifiedBy>
  <cp:revision>13267</cp:revision>
  <cp:lastPrinted>2015-04-15T05:12:00Z</cp:lastPrinted>
  <dcterms:created xsi:type="dcterms:W3CDTF">2015-03-02T15:30:00Z</dcterms:created>
  <dcterms:modified xsi:type="dcterms:W3CDTF">2015-10-0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iLin7QOH"/&gt;&lt;style id="http://www.zotero.org/styles/Chinese-GB7714-2005-Numeric"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ies>
</file>